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83C807" w14:textId="6AD0FEB2" w:rsidR="005E6427" w:rsidRPr="00105E1E" w:rsidRDefault="005E6427" w:rsidP="005839BF">
      <w:pPr>
        <w:spacing w:after="0" w:line="360" w:lineRule="auto"/>
        <w:jc w:val="both"/>
      </w:pPr>
      <w:r w:rsidRPr="00105E1E">
        <w:rPr>
          <w:b/>
          <w:bCs/>
        </w:rPr>
        <w:t>Journal:</w:t>
      </w:r>
      <w:r w:rsidRPr="00105E1E">
        <w:t xml:space="preserve"> ACER</w:t>
      </w:r>
    </w:p>
    <w:p w14:paraId="387F4784" w14:textId="43A99BD9" w:rsidR="00BA6F1F" w:rsidRPr="00105E1E" w:rsidRDefault="005E6427" w:rsidP="005839BF">
      <w:pPr>
        <w:spacing w:after="0" w:line="360" w:lineRule="auto"/>
        <w:jc w:val="both"/>
        <w:rPr>
          <w:b/>
          <w:bCs/>
        </w:rPr>
      </w:pPr>
      <w:r w:rsidRPr="00105E1E">
        <w:rPr>
          <w:b/>
          <w:bCs/>
        </w:rPr>
        <w:t>Title:</w:t>
      </w:r>
      <w:r w:rsidRPr="00105E1E">
        <w:t xml:space="preserve"> Effects of</w:t>
      </w:r>
      <w:r w:rsidR="00C04216" w:rsidRPr="00105E1E">
        <w:t xml:space="preserve"> p</w:t>
      </w:r>
      <w:r w:rsidRPr="00105E1E">
        <w:t xml:space="preserve">rehabilitation </w:t>
      </w:r>
      <w:r w:rsidR="00FA47FD" w:rsidRPr="00105E1E">
        <w:t>programme</w:t>
      </w:r>
      <w:r w:rsidRPr="00105E1E">
        <w:t xml:space="preserve">s on </w:t>
      </w:r>
      <w:r w:rsidR="00FF4F47" w:rsidRPr="00105E1E">
        <w:t>p</w:t>
      </w:r>
      <w:r w:rsidRPr="00105E1E">
        <w:t xml:space="preserve">ostoperative </w:t>
      </w:r>
      <w:r w:rsidR="00FF4F47" w:rsidRPr="00105E1E">
        <w:t>o</w:t>
      </w:r>
      <w:r w:rsidRPr="00105E1E">
        <w:t xml:space="preserve">utcomes in </w:t>
      </w:r>
      <w:r w:rsidR="00FF4F47" w:rsidRPr="00105E1E">
        <w:t>o</w:t>
      </w:r>
      <w:r w:rsidRPr="00105E1E">
        <w:t xml:space="preserve">lder </w:t>
      </w:r>
      <w:r w:rsidR="00FF4F47" w:rsidRPr="00105E1E">
        <w:t>a</w:t>
      </w:r>
      <w:r w:rsidRPr="00105E1E">
        <w:t xml:space="preserve">dults </w:t>
      </w:r>
      <w:r w:rsidR="00FF4F47" w:rsidRPr="00105E1E">
        <w:t>u</w:t>
      </w:r>
      <w:r w:rsidRPr="00105E1E">
        <w:t xml:space="preserve">ndergoing </w:t>
      </w:r>
      <w:r w:rsidR="00FF4F47" w:rsidRPr="00105E1E">
        <w:t>m</w:t>
      </w:r>
      <w:r w:rsidR="00821BAF" w:rsidRPr="00105E1E">
        <w:t xml:space="preserve">ajor </w:t>
      </w:r>
      <w:r w:rsidR="00FF4F47" w:rsidRPr="00105E1E">
        <w:t>a</w:t>
      </w:r>
      <w:r w:rsidRPr="00105E1E">
        <w:t>bdominal</w:t>
      </w:r>
      <w:r w:rsidR="00FF4F47" w:rsidRPr="00105E1E">
        <w:t xml:space="preserve">, cardiac or </w:t>
      </w:r>
      <w:r w:rsidRPr="00105E1E">
        <w:t xml:space="preserve">vascular </w:t>
      </w:r>
      <w:r w:rsidR="00FF4F47" w:rsidRPr="00105E1E">
        <w:t>s</w:t>
      </w:r>
      <w:r w:rsidRPr="00105E1E">
        <w:t xml:space="preserve">urgery: </w:t>
      </w:r>
      <w:r w:rsidR="00FF4F47" w:rsidRPr="00105E1E">
        <w:t>a</w:t>
      </w:r>
      <w:r w:rsidRPr="00105E1E">
        <w:t xml:space="preserve"> </w:t>
      </w:r>
      <w:r w:rsidR="00FF4F47" w:rsidRPr="00105E1E">
        <w:t>s</w:t>
      </w:r>
      <w:r w:rsidRPr="00105E1E">
        <w:t xml:space="preserve">ystematic </w:t>
      </w:r>
      <w:r w:rsidR="00FF4F47" w:rsidRPr="00105E1E">
        <w:t>r</w:t>
      </w:r>
      <w:r w:rsidRPr="00105E1E">
        <w:t>eview</w:t>
      </w:r>
    </w:p>
    <w:p w14:paraId="1B300474" w14:textId="15BF4DD0" w:rsidR="005E6427" w:rsidRPr="00105E1E" w:rsidRDefault="005E6427" w:rsidP="005839BF">
      <w:pPr>
        <w:spacing w:after="0" w:line="360" w:lineRule="auto"/>
        <w:jc w:val="both"/>
      </w:pPr>
      <w:r w:rsidRPr="00105E1E">
        <w:rPr>
          <w:b/>
          <w:bCs/>
        </w:rPr>
        <w:t xml:space="preserve">Authors: </w:t>
      </w:r>
      <w:r w:rsidRPr="00105E1E">
        <w:t>Fanny B</w:t>
      </w:r>
      <w:r w:rsidR="00E46486" w:rsidRPr="00105E1E">
        <w:t>UCKINX</w:t>
      </w:r>
      <w:r w:rsidR="00E163BB" w:rsidRPr="00105E1E">
        <w:rPr>
          <w:vertAlign w:val="superscript"/>
        </w:rPr>
        <w:t>1&amp;2</w:t>
      </w:r>
      <w:r w:rsidRPr="00105E1E">
        <w:t xml:space="preserve">, Anne-Françoise </w:t>
      </w:r>
      <w:r w:rsidR="00E46486" w:rsidRPr="00105E1E">
        <w:t>ROUSSEAU</w:t>
      </w:r>
      <w:r w:rsidR="00E163BB" w:rsidRPr="00105E1E">
        <w:rPr>
          <w:vertAlign w:val="superscript"/>
        </w:rPr>
        <w:t>3</w:t>
      </w:r>
      <w:r w:rsidR="007951FF" w:rsidRPr="00105E1E">
        <w:rPr>
          <w:vertAlign w:val="superscript"/>
        </w:rPr>
        <w:t>&amp;</w:t>
      </w:r>
      <w:r w:rsidR="00994B87" w:rsidRPr="00105E1E">
        <w:rPr>
          <w:vertAlign w:val="superscript"/>
        </w:rPr>
        <w:t>4</w:t>
      </w:r>
      <w:r w:rsidRPr="00105E1E">
        <w:t xml:space="preserve">, Edouard </w:t>
      </w:r>
      <w:r w:rsidR="00E46486" w:rsidRPr="00105E1E">
        <w:t>LOUIS</w:t>
      </w:r>
      <w:r w:rsidR="00994B87" w:rsidRPr="00105E1E">
        <w:rPr>
          <w:vertAlign w:val="superscript"/>
        </w:rPr>
        <w:t>5</w:t>
      </w:r>
      <w:r w:rsidRPr="00105E1E">
        <w:t>,</w:t>
      </w:r>
      <w:r w:rsidR="000777EE" w:rsidRPr="00105E1E">
        <w:t xml:space="preserve"> </w:t>
      </w:r>
      <w:r w:rsidR="00632857" w:rsidRPr="00105E1E">
        <w:t xml:space="preserve">Arnaud </w:t>
      </w:r>
      <w:r w:rsidR="00E46486" w:rsidRPr="00105E1E">
        <w:t>DE ROOVER</w:t>
      </w:r>
      <w:r w:rsidR="00632857" w:rsidRPr="00105E1E">
        <w:rPr>
          <w:vertAlign w:val="superscript"/>
        </w:rPr>
        <w:t>6</w:t>
      </w:r>
      <w:r w:rsidR="00632857" w:rsidRPr="00105E1E">
        <w:t xml:space="preserve">, </w:t>
      </w:r>
      <w:r w:rsidR="00F87E7E" w:rsidRPr="00105E1E">
        <w:t>Olivier DETRY</w:t>
      </w:r>
      <w:r w:rsidR="00F87E7E" w:rsidRPr="00105E1E">
        <w:rPr>
          <w:vertAlign w:val="superscript"/>
        </w:rPr>
        <w:t>6</w:t>
      </w:r>
      <w:r w:rsidR="00F87E7E" w:rsidRPr="00105E1E">
        <w:t xml:space="preserve">, </w:t>
      </w:r>
      <w:r w:rsidR="00E46486" w:rsidRPr="00105E1E">
        <w:t>Rodolphe DURIEUX</w:t>
      </w:r>
      <w:r w:rsidR="00E46486" w:rsidRPr="00105E1E">
        <w:rPr>
          <w:vertAlign w:val="superscript"/>
        </w:rPr>
        <w:t>7</w:t>
      </w:r>
      <w:r w:rsidR="00E46486" w:rsidRPr="00105E1E">
        <w:t xml:space="preserve">, </w:t>
      </w:r>
      <w:r w:rsidR="00632857" w:rsidRPr="00105E1E">
        <w:t xml:space="preserve">Sophie </w:t>
      </w:r>
      <w:r w:rsidR="00E46486" w:rsidRPr="00105E1E">
        <w:t>GILLAIN</w:t>
      </w:r>
      <w:r w:rsidR="00E46486" w:rsidRPr="00105E1E">
        <w:rPr>
          <w:vertAlign w:val="superscript"/>
        </w:rPr>
        <w:t>8</w:t>
      </w:r>
      <w:r w:rsidR="00632857" w:rsidRPr="00105E1E">
        <w:t xml:space="preserve">, </w:t>
      </w:r>
      <w:r w:rsidR="00E46486" w:rsidRPr="00105E1E">
        <w:t>Abdourahamane</w:t>
      </w:r>
      <w:r w:rsidR="00632857" w:rsidRPr="00105E1E">
        <w:t xml:space="preserve"> </w:t>
      </w:r>
      <w:r w:rsidR="00E46486" w:rsidRPr="00105E1E">
        <w:t>KABA</w:t>
      </w:r>
      <w:r w:rsidR="00E46486" w:rsidRPr="00105E1E">
        <w:rPr>
          <w:vertAlign w:val="superscript"/>
        </w:rPr>
        <w:t>9</w:t>
      </w:r>
      <w:r w:rsidR="00632857" w:rsidRPr="00105E1E">
        <w:t xml:space="preserve">, </w:t>
      </w:r>
      <w:r w:rsidR="000777EE" w:rsidRPr="00105E1E">
        <w:t xml:space="preserve">Jean-François </w:t>
      </w:r>
      <w:r w:rsidR="00E46486" w:rsidRPr="00105E1E">
        <w:t>KAUX</w:t>
      </w:r>
      <w:r w:rsidR="000B52ED" w:rsidRPr="00105E1E">
        <w:rPr>
          <w:vertAlign w:val="superscript"/>
        </w:rPr>
        <w:t>2&amp;</w:t>
      </w:r>
      <w:r w:rsidR="00E46486" w:rsidRPr="00105E1E">
        <w:rPr>
          <w:vertAlign w:val="superscript"/>
        </w:rPr>
        <w:t>10</w:t>
      </w:r>
      <w:r w:rsidR="000777EE" w:rsidRPr="00105E1E">
        <w:t>,</w:t>
      </w:r>
      <w:r w:rsidR="00632857" w:rsidRPr="00105E1E">
        <w:t xml:space="preserve"> Vincent </w:t>
      </w:r>
      <w:r w:rsidR="00E46486" w:rsidRPr="00105E1E">
        <w:t>TCHANA-SATO</w:t>
      </w:r>
      <w:r w:rsidR="00E46486" w:rsidRPr="00105E1E">
        <w:rPr>
          <w:vertAlign w:val="superscript"/>
        </w:rPr>
        <w:t>7</w:t>
      </w:r>
      <w:r w:rsidR="00632857" w:rsidRPr="00105E1E">
        <w:t>,</w:t>
      </w:r>
      <w:r w:rsidRPr="00105E1E">
        <w:t xml:space="preserve"> Olivier </w:t>
      </w:r>
      <w:r w:rsidR="00E46486" w:rsidRPr="00105E1E">
        <w:t>BRUYÈRE</w:t>
      </w:r>
      <w:r w:rsidR="00E163BB" w:rsidRPr="00105E1E">
        <w:rPr>
          <w:vertAlign w:val="superscript"/>
        </w:rPr>
        <w:t xml:space="preserve">1&amp;2 </w:t>
      </w:r>
    </w:p>
    <w:p w14:paraId="4A6C591B" w14:textId="697E33AE" w:rsidR="00E163BB" w:rsidRPr="00105E1E" w:rsidRDefault="00E163BB" w:rsidP="00501865">
      <w:pPr>
        <w:spacing w:after="0" w:line="360" w:lineRule="auto"/>
        <w:jc w:val="both"/>
        <w:rPr>
          <w:b/>
          <w:bCs/>
        </w:rPr>
      </w:pPr>
      <w:r w:rsidRPr="00105E1E">
        <w:rPr>
          <w:b/>
          <w:bCs/>
        </w:rPr>
        <w:t>Affiliations:</w:t>
      </w:r>
    </w:p>
    <w:p w14:paraId="65870FDC" w14:textId="2B38D30C" w:rsidR="00E163BB" w:rsidRPr="00105E1E" w:rsidRDefault="00E163BB" w:rsidP="00501865">
      <w:pPr>
        <w:spacing w:after="0" w:line="360" w:lineRule="auto"/>
        <w:jc w:val="both"/>
      </w:pPr>
      <w:r w:rsidRPr="00105E1E">
        <w:rPr>
          <w:vertAlign w:val="superscript"/>
        </w:rPr>
        <w:t>1</w:t>
      </w:r>
      <w:r w:rsidRPr="00105E1E">
        <w:t xml:space="preserve"> </w:t>
      </w:r>
      <w:r w:rsidR="005839BF" w:rsidRPr="00105E1E">
        <w:t>Research Unit in</w:t>
      </w:r>
      <w:r w:rsidRPr="00105E1E">
        <w:t xml:space="preserve"> public health, epidemiology and health economics, University of Li</w:t>
      </w:r>
      <w:r w:rsidR="008144D4" w:rsidRPr="00105E1E">
        <w:t>e</w:t>
      </w:r>
      <w:r w:rsidRPr="00105E1E">
        <w:t xml:space="preserve">ge, </w:t>
      </w:r>
      <w:r w:rsidR="00E62BDB" w:rsidRPr="00105E1E">
        <w:t>Li</w:t>
      </w:r>
      <w:r w:rsidR="008144D4" w:rsidRPr="00105E1E">
        <w:t>e</w:t>
      </w:r>
      <w:r w:rsidR="00E62BDB" w:rsidRPr="00105E1E">
        <w:t xml:space="preserve">ge, </w:t>
      </w:r>
      <w:r w:rsidRPr="00105E1E">
        <w:t>Belgium</w:t>
      </w:r>
    </w:p>
    <w:p w14:paraId="7A019302" w14:textId="28DD0B1F" w:rsidR="00E163BB" w:rsidRPr="00105E1E" w:rsidRDefault="00E163BB" w:rsidP="00501865">
      <w:pPr>
        <w:spacing w:after="0" w:line="360" w:lineRule="auto"/>
        <w:jc w:val="both"/>
      </w:pPr>
      <w:r w:rsidRPr="00105E1E">
        <w:rPr>
          <w:vertAlign w:val="superscript"/>
        </w:rPr>
        <w:t>2</w:t>
      </w:r>
      <w:r w:rsidRPr="00105E1E">
        <w:t xml:space="preserve"> </w:t>
      </w:r>
      <w:r w:rsidR="00B00BEF" w:rsidRPr="00105E1E">
        <w:t>Department of Physical Activity and Rehabilitation Sciences</w:t>
      </w:r>
      <w:r w:rsidRPr="00105E1E">
        <w:t>, University of Li</w:t>
      </w:r>
      <w:r w:rsidR="008144D4" w:rsidRPr="00105E1E">
        <w:t>e</w:t>
      </w:r>
      <w:r w:rsidRPr="00105E1E">
        <w:t xml:space="preserve">ge, </w:t>
      </w:r>
      <w:r w:rsidR="00E62BDB" w:rsidRPr="00105E1E">
        <w:t>Li</w:t>
      </w:r>
      <w:r w:rsidR="008144D4" w:rsidRPr="00105E1E">
        <w:t>e</w:t>
      </w:r>
      <w:r w:rsidR="00E62BDB" w:rsidRPr="00105E1E">
        <w:t xml:space="preserve">ge, </w:t>
      </w:r>
      <w:r w:rsidRPr="00105E1E">
        <w:t>Belgium</w:t>
      </w:r>
    </w:p>
    <w:p w14:paraId="0CD2140E" w14:textId="16235128" w:rsidR="00E163BB" w:rsidRPr="00105E1E" w:rsidRDefault="00E163BB" w:rsidP="00501865">
      <w:pPr>
        <w:spacing w:after="0" w:line="360" w:lineRule="auto"/>
        <w:jc w:val="both"/>
      </w:pPr>
      <w:r w:rsidRPr="00105E1E">
        <w:rPr>
          <w:vertAlign w:val="superscript"/>
        </w:rPr>
        <w:t>3</w:t>
      </w:r>
      <w:r w:rsidRPr="00105E1E">
        <w:t xml:space="preserve"> Intensive Care Department, University Hospital</w:t>
      </w:r>
      <w:r w:rsidR="00994B87" w:rsidRPr="00105E1E">
        <w:t xml:space="preserve"> </w:t>
      </w:r>
      <w:r w:rsidR="00E62BDB" w:rsidRPr="00105E1E">
        <w:t>of Li</w:t>
      </w:r>
      <w:r w:rsidR="008144D4" w:rsidRPr="00105E1E">
        <w:t>e</w:t>
      </w:r>
      <w:r w:rsidR="00E62BDB" w:rsidRPr="00105E1E">
        <w:t>ge</w:t>
      </w:r>
      <w:r w:rsidRPr="00105E1E">
        <w:t>, Li</w:t>
      </w:r>
      <w:r w:rsidR="008144D4" w:rsidRPr="00105E1E">
        <w:t>e</w:t>
      </w:r>
      <w:r w:rsidRPr="00105E1E">
        <w:t>ge, Belgium</w:t>
      </w:r>
    </w:p>
    <w:p w14:paraId="6C471167" w14:textId="5776B880" w:rsidR="00994B87" w:rsidRPr="00105E1E" w:rsidRDefault="00994B87" w:rsidP="00501865">
      <w:pPr>
        <w:spacing w:after="0" w:line="360" w:lineRule="auto"/>
      </w:pPr>
      <w:r w:rsidRPr="00105E1E">
        <w:rPr>
          <w:rFonts w:ascii="Times New Roman" w:hAnsi="Times New Roman" w:cs="Times New Roman"/>
          <w:color w:val="000000" w:themeColor="text1"/>
          <w:vertAlign w:val="superscript"/>
        </w:rPr>
        <w:t>4</w:t>
      </w:r>
      <w:r w:rsidR="007951FF" w:rsidRPr="00105E1E">
        <w:rPr>
          <w:rFonts w:ascii="Times New Roman" w:hAnsi="Times New Roman" w:cs="Times New Roman"/>
          <w:color w:val="000000" w:themeColor="text1"/>
          <w:vertAlign w:val="superscript"/>
        </w:rPr>
        <w:t xml:space="preserve"> </w:t>
      </w:r>
      <w:r w:rsidRPr="00105E1E">
        <w:t>Research Unit for a Life-Course Perspective on Health &amp; Education (RUCHE), University of Li</w:t>
      </w:r>
      <w:r w:rsidR="008144D4" w:rsidRPr="00105E1E">
        <w:t>e</w:t>
      </w:r>
      <w:r w:rsidRPr="00105E1E">
        <w:t>ge, Li</w:t>
      </w:r>
      <w:r w:rsidR="008144D4" w:rsidRPr="00105E1E">
        <w:t>e</w:t>
      </w:r>
      <w:r w:rsidRPr="00105E1E">
        <w:t>ge, Belgium</w:t>
      </w:r>
    </w:p>
    <w:p w14:paraId="69FAD0D2" w14:textId="067B8066" w:rsidR="00E163BB" w:rsidRPr="00105E1E" w:rsidRDefault="00994B87" w:rsidP="00501865">
      <w:pPr>
        <w:spacing w:after="0" w:line="360" w:lineRule="auto"/>
        <w:jc w:val="both"/>
      </w:pPr>
      <w:r w:rsidRPr="00105E1E">
        <w:rPr>
          <w:vertAlign w:val="superscript"/>
        </w:rPr>
        <w:t>5</w:t>
      </w:r>
      <w:r w:rsidR="00E163BB" w:rsidRPr="00105E1E">
        <w:t xml:space="preserve"> Hepato-Gastroenterology and Digestive Oncology Department, </w:t>
      </w:r>
      <w:r w:rsidR="00E46486" w:rsidRPr="00105E1E">
        <w:t>University Hospital of Li</w:t>
      </w:r>
      <w:r w:rsidR="008144D4" w:rsidRPr="00105E1E">
        <w:t>e</w:t>
      </w:r>
      <w:r w:rsidR="00E46486" w:rsidRPr="00105E1E">
        <w:t>ge, Li</w:t>
      </w:r>
      <w:r w:rsidR="008144D4" w:rsidRPr="00105E1E">
        <w:t>e</w:t>
      </w:r>
      <w:r w:rsidR="00E46486" w:rsidRPr="00105E1E">
        <w:t>ge, Belgium</w:t>
      </w:r>
    </w:p>
    <w:p w14:paraId="266440D8" w14:textId="693B8500" w:rsidR="00632857" w:rsidRPr="00105E1E" w:rsidRDefault="00632857" w:rsidP="00501865">
      <w:pPr>
        <w:spacing w:after="0" w:line="360" w:lineRule="auto"/>
        <w:jc w:val="both"/>
      </w:pPr>
      <w:r w:rsidRPr="00105E1E">
        <w:rPr>
          <w:vertAlign w:val="superscript"/>
        </w:rPr>
        <w:t xml:space="preserve">6 </w:t>
      </w:r>
      <w:r w:rsidRPr="00105E1E">
        <w:t xml:space="preserve">Department of Abdominal Surgery and Transplantation, </w:t>
      </w:r>
      <w:r w:rsidR="00E46486" w:rsidRPr="00105E1E">
        <w:t>University Hospital of Li</w:t>
      </w:r>
      <w:r w:rsidR="008144D4" w:rsidRPr="00105E1E">
        <w:t>e</w:t>
      </w:r>
      <w:r w:rsidR="00E46486" w:rsidRPr="00105E1E">
        <w:t>ge, Li</w:t>
      </w:r>
      <w:r w:rsidR="008144D4" w:rsidRPr="00105E1E">
        <w:t>e</w:t>
      </w:r>
      <w:r w:rsidR="00E46486" w:rsidRPr="00105E1E">
        <w:t>ge, Belgium</w:t>
      </w:r>
    </w:p>
    <w:p w14:paraId="528ABA1C" w14:textId="1414297D" w:rsidR="00E46486" w:rsidRPr="00105E1E" w:rsidRDefault="00E46486" w:rsidP="00501865">
      <w:pPr>
        <w:spacing w:after="0" w:line="360" w:lineRule="auto"/>
        <w:jc w:val="both"/>
      </w:pPr>
      <w:r w:rsidRPr="00105E1E">
        <w:rPr>
          <w:vertAlign w:val="superscript"/>
        </w:rPr>
        <w:t xml:space="preserve">7 </w:t>
      </w:r>
      <w:r w:rsidRPr="00105E1E">
        <w:t>Division of Cardiovascular and Thoracic Surgery, University Hospital of Li</w:t>
      </w:r>
      <w:r w:rsidR="008144D4" w:rsidRPr="00105E1E">
        <w:t>e</w:t>
      </w:r>
      <w:r w:rsidRPr="00105E1E">
        <w:t>ge, Li</w:t>
      </w:r>
      <w:r w:rsidR="008144D4" w:rsidRPr="00105E1E">
        <w:t>e</w:t>
      </w:r>
      <w:r w:rsidRPr="00105E1E">
        <w:t>ge, Belgium</w:t>
      </w:r>
    </w:p>
    <w:p w14:paraId="3F1D6502" w14:textId="426E80D3" w:rsidR="00632857" w:rsidRPr="00105E1E" w:rsidRDefault="00E46486" w:rsidP="00501865">
      <w:pPr>
        <w:spacing w:after="0" w:line="360" w:lineRule="auto"/>
        <w:jc w:val="both"/>
      </w:pPr>
      <w:r w:rsidRPr="00105E1E">
        <w:rPr>
          <w:vertAlign w:val="superscript"/>
        </w:rPr>
        <w:t>8</w:t>
      </w:r>
      <w:r w:rsidR="00632857" w:rsidRPr="00105E1E">
        <w:rPr>
          <w:vertAlign w:val="superscript"/>
        </w:rPr>
        <w:t xml:space="preserve"> </w:t>
      </w:r>
      <w:r w:rsidRPr="00105E1E">
        <w:t>Geriatric Department, University Hospital of Li</w:t>
      </w:r>
      <w:r w:rsidR="008144D4" w:rsidRPr="00105E1E">
        <w:t>e</w:t>
      </w:r>
      <w:r w:rsidRPr="00105E1E">
        <w:t>ge, Li</w:t>
      </w:r>
      <w:r w:rsidR="008144D4" w:rsidRPr="00105E1E">
        <w:t>e</w:t>
      </w:r>
      <w:r w:rsidRPr="00105E1E">
        <w:t>ge, Belgium</w:t>
      </w:r>
    </w:p>
    <w:p w14:paraId="4A1EC717" w14:textId="07F59F1D" w:rsidR="00E46486" w:rsidRPr="00105E1E" w:rsidRDefault="00E46486" w:rsidP="00501865">
      <w:pPr>
        <w:spacing w:after="0" w:line="360" w:lineRule="auto"/>
        <w:jc w:val="both"/>
      </w:pPr>
      <w:r w:rsidRPr="00105E1E">
        <w:rPr>
          <w:vertAlign w:val="superscript"/>
        </w:rPr>
        <w:t xml:space="preserve">9 </w:t>
      </w:r>
      <w:r w:rsidRPr="00105E1E">
        <w:t>Department of Anaesthesiology, Service of Abdominal Surgery, University Hospital of Li</w:t>
      </w:r>
      <w:r w:rsidR="008144D4" w:rsidRPr="00105E1E">
        <w:t>e</w:t>
      </w:r>
      <w:r w:rsidRPr="00105E1E">
        <w:t>ge, Li</w:t>
      </w:r>
      <w:r w:rsidR="008144D4" w:rsidRPr="00105E1E">
        <w:t>e</w:t>
      </w:r>
      <w:r w:rsidRPr="00105E1E">
        <w:t>ge, Belgium</w:t>
      </w:r>
    </w:p>
    <w:p w14:paraId="49BE00A0" w14:textId="549BAB7C" w:rsidR="00501865" w:rsidRPr="00105E1E" w:rsidRDefault="00E46486" w:rsidP="00501865">
      <w:pPr>
        <w:spacing w:after="120" w:line="360" w:lineRule="auto"/>
        <w:jc w:val="both"/>
      </w:pPr>
      <w:r w:rsidRPr="00105E1E">
        <w:rPr>
          <w:vertAlign w:val="superscript"/>
        </w:rPr>
        <w:t>10</w:t>
      </w:r>
      <w:r w:rsidR="000777EE" w:rsidRPr="00105E1E">
        <w:t xml:space="preserve"> </w:t>
      </w:r>
      <w:r w:rsidR="000B52ED" w:rsidRPr="00105E1E">
        <w:t xml:space="preserve">Department of Physical Medicine, Rehabilitation and Sports Traumatology, SportS2, FIFA Medical Centre of Excellence, FIMS Collaborative Centre of Sports Medicine, </w:t>
      </w:r>
      <w:r w:rsidRPr="00105E1E">
        <w:t>University Hospital of Li</w:t>
      </w:r>
      <w:r w:rsidR="008144D4" w:rsidRPr="00105E1E">
        <w:t>e</w:t>
      </w:r>
      <w:r w:rsidRPr="00105E1E">
        <w:t>ge, Li</w:t>
      </w:r>
      <w:r w:rsidR="008144D4" w:rsidRPr="00105E1E">
        <w:t>e</w:t>
      </w:r>
      <w:r w:rsidRPr="00105E1E">
        <w:t xml:space="preserve">ge, Belgium </w:t>
      </w:r>
    </w:p>
    <w:p w14:paraId="2AB224B3" w14:textId="5C83DCE4" w:rsidR="00E62BDB" w:rsidRPr="00105E1E" w:rsidRDefault="00E62BDB" w:rsidP="00501865">
      <w:pPr>
        <w:spacing w:after="0" w:line="360" w:lineRule="auto"/>
        <w:jc w:val="both"/>
        <w:rPr>
          <w:b/>
          <w:bCs/>
        </w:rPr>
      </w:pPr>
      <w:r w:rsidRPr="00105E1E">
        <w:rPr>
          <w:b/>
          <w:bCs/>
        </w:rPr>
        <w:t>Corresponding author:</w:t>
      </w:r>
    </w:p>
    <w:p w14:paraId="0E60A761" w14:textId="1B14FB8C" w:rsidR="00E62BDB" w:rsidRPr="00105E1E" w:rsidRDefault="00E62BDB" w:rsidP="00501865">
      <w:pPr>
        <w:spacing w:after="0" w:line="360" w:lineRule="auto"/>
        <w:jc w:val="both"/>
      </w:pPr>
      <w:r w:rsidRPr="00105E1E">
        <w:t>Fanny Buckinx, PhD</w:t>
      </w:r>
    </w:p>
    <w:p w14:paraId="686D9065" w14:textId="278DA57D" w:rsidR="00E62BDB" w:rsidRPr="00105E1E" w:rsidRDefault="00E62BDB" w:rsidP="00501865">
      <w:pPr>
        <w:spacing w:after="0" w:line="360" w:lineRule="auto"/>
        <w:jc w:val="both"/>
      </w:pPr>
      <w:r w:rsidRPr="00105E1E">
        <w:t>Division of public health, epidemiology and health economics, University of Li</w:t>
      </w:r>
      <w:r w:rsidR="008144D4" w:rsidRPr="00105E1E">
        <w:t>e</w:t>
      </w:r>
      <w:r w:rsidRPr="00105E1E">
        <w:t>ge, Li</w:t>
      </w:r>
      <w:r w:rsidR="008144D4" w:rsidRPr="00105E1E">
        <w:t>e</w:t>
      </w:r>
      <w:r w:rsidRPr="00105E1E">
        <w:t>ge, Belgium</w:t>
      </w:r>
    </w:p>
    <w:p w14:paraId="4629F5D9" w14:textId="465EA49B" w:rsidR="00E62BDB" w:rsidRPr="00105E1E" w:rsidRDefault="007951FF" w:rsidP="00501865">
      <w:pPr>
        <w:spacing w:after="0" w:line="360" w:lineRule="auto"/>
        <w:jc w:val="both"/>
      </w:pPr>
      <w:r w:rsidRPr="00105E1E">
        <w:t>E-mail : fanny.buckinx@uliege.be</w:t>
      </w:r>
      <w:hyperlink r:id="rId8" w:history="1"/>
    </w:p>
    <w:p w14:paraId="5FFAA6DE" w14:textId="08959DD7" w:rsidR="00E62BDB" w:rsidRPr="00105E1E" w:rsidRDefault="00E62BDB" w:rsidP="00501865">
      <w:pPr>
        <w:spacing w:after="120" w:line="360" w:lineRule="auto"/>
        <w:jc w:val="both"/>
      </w:pPr>
      <w:r w:rsidRPr="00105E1E">
        <w:t xml:space="preserve">ORCID: </w:t>
      </w:r>
      <w:r w:rsidRPr="00105E1E">
        <w:fldChar w:fldCharType="begin"/>
      </w:r>
      <w:r w:rsidRPr="00105E1E">
        <w:instrText>HYPERLINK "https://orcid.org/0000-0002-9900-9157"</w:instrText>
      </w:r>
      <w:r w:rsidRPr="00105E1E">
        <w:fldChar w:fldCharType="separate"/>
      </w:r>
      <w:r w:rsidRPr="00105E1E">
        <w:t>0000-0002-9900-9157</w:t>
      </w:r>
    </w:p>
    <w:p w14:paraId="50C363B3" w14:textId="38A482E9" w:rsidR="00E62BDB" w:rsidRPr="00105E1E" w:rsidRDefault="00E62BDB" w:rsidP="00501865">
      <w:pPr>
        <w:spacing w:after="0" w:line="360" w:lineRule="auto"/>
        <w:jc w:val="both"/>
        <w:rPr>
          <w:rFonts w:cs="Times New Roman"/>
          <w:color w:val="000000" w:themeColor="text1"/>
        </w:rPr>
      </w:pPr>
      <w:r w:rsidRPr="00105E1E">
        <w:fldChar w:fldCharType="end"/>
      </w:r>
      <w:r w:rsidRPr="00105E1E">
        <w:rPr>
          <w:rFonts w:cs="Times New Roman"/>
          <w:b/>
          <w:bCs/>
          <w:color w:val="000000" w:themeColor="text1"/>
        </w:rPr>
        <w:t>Number of abstract words</w:t>
      </w:r>
      <w:r w:rsidRPr="00105E1E">
        <w:rPr>
          <w:rFonts w:cs="Times New Roman"/>
          <w:color w:val="000000" w:themeColor="text1"/>
        </w:rPr>
        <w:t>: 2</w:t>
      </w:r>
      <w:r w:rsidR="00B87A55" w:rsidRPr="00105E1E">
        <w:rPr>
          <w:rFonts w:cs="Times New Roman"/>
          <w:color w:val="000000" w:themeColor="text1"/>
        </w:rPr>
        <w:t>4</w:t>
      </w:r>
      <w:r w:rsidR="00A31F51" w:rsidRPr="00105E1E">
        <w:rPr>
          <w:rFonts w:cs="Times New Roman"/>
          <w:color w:val="000000" w:themeColor="text1"/>
        </w:rPr>
        <w:t>4</w:t>
      </w:r>
      <w:r w:rsidR="00B87A55" w:rsidRPr="00105E1E">
        <w:rPr>
          <w:rFonts w:cs="Times New Roman"/>
          <w:color w:val="000000" w:themeColor="text1"/>
        </w:rPr>
        <w:t>/250</w:t>
      </w:r>
    </w:p>
    <w:p w14:paraId="72D4BA0B" w14:textId="075A4505" w:rsidR="00E62BDB" w:rsidRPr="00105E1E" w:rsidRDefault="00E62BDB" w:rsidP="00501865">
      <w:pPr>
        <w:spacing w:after="0" w:line="360" w:lineRule="auto"/>
        <w:contextualSpacing/>
        <w:jc w:val="both"/>
        <w:rPr>
          <w:rFonts w:cs="Times New Roman"/>
          <w:color w:val="000000" w:themeColor="text1"/>
        </w:rPr>
      </w:pPr>
      <w:r w:rsidRPr="00105E1E">
        <w:rPr>
          <w:rFonts w:cs="Times New Roman"/>
          <w:b/>
          <w:bCs/>
          <w:color w:val="000000" w:themeColor="text1"/>
        </w:rPr>
        <w:t>Number of words:</w:t>
      </w:r>
      <w:r w:rsidRPr="00105E1E">
        <w:rPr>
          <w:rFonts w:cs="Times New Roman"/>
          <w:color w:val="000000" w:themeColor="text1"/>
        </w:rPr>
        <w:t xml:space="preserve"> </w:t>
      </w:r>
      <w:r w:rsidR="00B87A55" w:rsidRPr="00105E1E">
        <w:rPr>
          <w:rFonts w:cs="Times New Roman"/>
          <w:color w:val="000000" w:themeColor="text1"/>
        </w:rPr>
        <w:t>5147/7500</w:t>
      </w:r>
    </w:p>
    <w:p w14:paraId="65F2270A" w14:textId="1AD47209" w:rsidR="00E62BDB" w:rsidRPr="00105E1E" w:rsidRDefault="00E62BDB" w:rsidP="00501865">
      <w:pPr>
        <w:spacing w:after="0" w:line="360" w:lineRule="auto"/>
        <w:contextualSpacing/>
        <w:jc w:val="both"/>
        <w:rPr>
          <w:rFonts w:cs="Times New Roman"/>
          <w:color w:val="000000" w:themeColor="text1"/>
        </w:rPr>
      </w:pPr>
      <w:r w:rsidRPr="00105E1E">
        <w:rPr>
          <w:rFonts w:cs="Times New Roman"/>
          <w:b/>
          <w:bCs/>
          <w:color w:val="000000" w:themeColor="text1"/>
        </w:rPr>
        <w:t>Number of figure</w:t>
      </w:r>
      <w:r w:rsidRPr="00105E1E">
        <w:rPr>
          <w:rFonts w:cs="Times New Roman"/>
          <w:color w:val="000000" w:themeColor="text1"/>
        </w:rPr>
        <w:t xml:space="preserve">: </w:t>
      </w:r>
      <w:r w:rsidR="00FF0BB4" w:rsidRPr="00105E1E">
        <w:rPr>
          <w:rFonts w:cs="Times New Roman"/>
          <w:color w:val="000000" w:themeColor="text1"/>
        </w:rPr>
        <w:t>1</w:t>
      </w:r>
    </w:p>
    <w:p w14:paraId="15D08BF8" w14:textId="69019F03" w:rsidR="00E62BDB" w:rsidRPr="00105E1E" w:rsidRDefault="00E62BDB" w:rsidP="00501865">
      <w:pPr>
        <w:spacing w:after="0" w:line="360" w:lineRule="auto"/>
        <w:contextualSpacing/>
        <w:jc w:val="both"/>
        <w:rPr>
          <w:rFonts w:cs="Times New Roman"/>
          <w:color w:val="000000" w:themeColor="text1"/>
        </w:rPr>
      </w:pPr>
      <w:r w:rsidRPr="00105E1E">
        <w:rPr>
          <w:rFonts w:cs="Times New Roman"/>
          <w:b/>
          <w:bCs/>
          <w:color w:val="000000" w:themeColor="text1"/>
        </w:rPr>
        <w:t>Number of table</w:t>
      </w:r>
      <w:r w:rsidRPr="00105E1E">
        <w:rPr>
          <w:rFonts w:cs="Times New Roman"/>
          <w:color w:val="000000" w:themeColor="text1"/>
        </w:rPr>
        <w:t xml:space="preserve">: </w:t>
      </w:r>
      <w:r w:rsidR="00FF0BB4" w:rsidRPr="00105E1E">
        <w:rPr>
          <w:rFonts w:cs="Times New Roman"/>
          <w:color w:val="000000" w:themeColor="text1"/>
        </w:rPr>
        <w:t>3</w:t>
      </w:r>
    </w:p>
    <w:p w14:paraId="7C965AB1" w14:textId="632776AB" w:rsidR="00E62BDB" w:rsidRPr="00105E1E" w:rsidRDefault="00E62BDB" w:rsidP="00501865">
      <w:pPr>
        <w:spacing w:after="0" w:line="360" w:lineRule="auto"/>
        <w:contextualSpacing/>
        <w:jc w:val="both"/>
        <w:rPr>
          <w:rFonts w:cs="Times New Roman"/>
          <w:color w:val="000000" w:themeColor="text1"/>
        </w:rPr>
      </w:pPr>
      <w:r w:rsidRPr="00105E1E">
        <w:rPr>
          <w:rFonts w:cs="Times New Roman"/>
          <w:b/>
          <w:bCs/>
          <w:color w:val="000000" w:themeColor="text1"/>
        </w:rPr>
        <w:t>Supplemental material</w:t>
      </w:r>
      <w:r w:rsidRPr="00105E1E">
        <w:rPr>
          <w:rFonts w:cs="Times New Roman"/>
          <w:color w:val="000000" w:themeColor="text1"/>
        </w:rPr>
        <w:t xml:space="preserve">: </w:t>
      </w:r>
      <w:r w:rsidR="00FF0BB4" w:rsidRPr="00105E1E">
        <w:rPr>
          <w:rFonts w:cs="Times New Roman"/>
          <w:color w:val="000000" w:themeColor="text1"/>
        </w:rPr>
        <w:t>2</w:t>
      </w:r>
    </w:p>
    <w:p w14:paraId="16159854" w14:textId="263AB356" w:rsidR="002C21C9" w:rsidRPr="00105E1E" w:rsidRDefault="00E62BDB" w:rsidP="00501865">
      <w:pPr>
        <w:spacing w:after="0" w:line="360" w:lineRule="auto"/>
        <w:contextualSpacing/>
        <w:jc w:val="both"/>
        <w:rPr>
          <w:rFonts w:cs="Times New Roman"/>
          <w:color w:val="000000" w:themeColor="text1"/>
        </w:rPr>
      </w:pPr>
      <w:r w:rsidRPr="00105E1E">
        <w:rPr>
          <w:rFonts w:cs="Times New Roman"/>
          <w:b/>
          <w:bCs/>
          <w:color w:val="000000" w:themeColor="text1"/>
        </w:rPr>
        <w:t>Number of references</w:t>
      </w:r>
      <w:r w:rsidRPr="00105E1E">
        <w:rPr>
          <w:rFonts w:cs="Times New Roman"/>
          <w:color w:val="000000" w:themeColor="text1"/>
        </w:rPr>
        <w:t xml:space="preserve">: </w:t>
      </w:r>
      <w:r w:rsidR="00B87A55" w:rsidRPr="00105E1E">
        <w:rPr>
          <w:rFonts w:cs="Times New Roman"/>
          <w:color w:val="000000" w:themeColor="text1"/>
        </w:rPr>
        <w:t>46</w:t>
      </w:r>
    </w:p>
    <w:p w14:paraId="7AF179F3" w14:textId="1A3EEFCD" w:rsidR="00101A03" w:rsidRPr="00105E1E" w:rsidRDefault="00101A03" w:rsidP="002C21C9">
      <w:pPr>
        <w:pStyle w:val="Titre1"/>
        <w:spacing w:line="360" w:lineRule="auto"/>
        <w:rPr>
          <w:b/>
          <w:bCs/>
          <w:color w:val="auto"/>
          <w:sz w:val="28"/>
          <w:szCs w:val="28"/>
        </w:rPr>
      </w:pPr>
      <w:r w:rsidRPr="00105E1E">
        <w:rPr>
          <w:b/>
          <w:bCs/>
          <w:color w:val="auto"/>
          <w:sz w:val="28"/>
          <w:szCs w:val="28"/>
        </w:rPr>
        <w:lastRenderedPageBreak/>
        <w:t>Abstract (2</w:t>
      </w:r>
      <w:r w:rsidR="00B87A55" w:rsidRPr="00105E1E">
        <w:rPr>
          <w:b/>
          <w:bCs/>
          <w:color w:val="auto"/>
          <w:sz w:val="28"/>
          <w:szCs w:val="28"/>
        </w:rPr>
        <w:t>4</w:t>
      </w:r>
      <w:r w:rsidR="00A31F51" w:rsidRPr="00105E1E">
        <w:rPr>
          <w:b/>
          <w:bCs/>
          <w:color w:val="auto"/>
          <w:sz w:val="28"/>
          <w:szCs w:val="28"/>
        </w:rPr>
        <w:t>4</w:t>
      </w:r>
      <w:r w:rsidR="00B87A55" w:rsidRPr="00105E1E">
        <w:rPr>
          <w:b/>
          <w:bCs/>
          <w:color w:val="auto"/>
          <w:sz w:val="28"/>
          <w:szCs w:val="28"/>
        </w:rPr>
        <w:t>/250 words</w:t>
      </w:r>
      <w:r w:rsidR="00981DC0" w:rsidRPr="00105E1E">
        <w:rPr>
          <w:b/>
          <w:bCs/>
          <w:color w:val="auto"/>
          <w:sz w:val="28"/>
          <w:szCs w:val="28"/>
        </w:rPr>
        <w:t xml:space="preserve"> </w:t>
      </w:r>
      <w:r w:rsidRPr="00105E1E">
        <w:rPr>
          <w:b/>
          <w:bCs/>
          <w:color w:val="auto"/>
          <w:sz w:val="28"/>
          <w:szCs w:val="28"/>
        </w:rPr>
        <w:t>words)</w:t>
      </w:r>
    </w:p>
    <w:p w14:paraId="674375C7" w14:textId="7B824610" w:rsidR="00B87A55" w:rsidRPr="00105E1E" w:rsidRDefault="00101A03" w:rsidP="002C21C9">
      <w:pPr>
        <w:spacing w:line="360" w:lineRule="auto"/>
        <w:jc w:val="both"/>
      </w:pPr>
      <w:r w:rsidRPr="00105E1E">
        <w:rPr>
          <w:b/>
          <w:bCs/>
        </w:rPr>
        <w:t>Background:</w:t>
      </w:r>
      <w:r w:rsidRPr="00105E1E">
        <w:t xml:space="preserve"> </w:t>
      </w:r>
      <w:r w:rsidR="00B87A55" w:rsidRPr="00105E1E">
        <w:t>Older adults undergoing major abdominal, cardiac, or vascular surgery are highly vulnerable to postoperative complications, prolonged hospitali</w:t>
      </w:r>
      <w:r w:rsidR="00E27123" w:rsidRPr="00105E1E">
        <w:t>s</w:t>
      </w:r>
      <w:r w:rsidR="00B87A55" w:rsidRPr="00105E1E">
        <w:t>ation, functional decline, and mortality. Sarcopenia and frailty reduce physiological reserve, underscoring the potential role of prehabilitation in improving resilience to surgical stress and postoperative outcomes.</w:t>
      </w:r>
    </w:p>
    <w:p w14:paraId="2938959B" w14:textId="6DF1CDFD" w:rsidR="00101A03" w:rsidRPr="00105E1E" w:rsidRDefault="00101A03" w:rsidP="002C21C9">
      <w:pPr>
        <w:spacing w:line="360" w:lineRule="auto"/>
        <w:jc w:val="both"/>
      </w:pPr>
      <w:r w:rsidRPr="00105E1E">
        <w:rPr>
          <w:b/>
          <w:bCs/>
        </w:rPr>
        <w:t>Objective:</w:t>
      </w:r>
      <w:r w:rsidRPr="00105E1E">
        <w:t xml:space="preserve"> </w:t>
      </w:r>
      <w:r w:rsidR="007A2199" w:rsidRPr="00105E1E">
        <w:t xml:space="preserve">To evaluate the effects of exercise-based prehabilitation, alone or combined with nutritional, psychological, or educational components, on postoperative outcomes, including complications, length of stay, readmissions, mortality, quality of life, and economic indicators, as well as on body composition, functional </w:t>
      </w:r>
      <w:r w:rsidR="003463E0" w:rsidRPr="00105E1E">
        <w:t>reserve</w:t>
      </w:r>
      <w:r w:rsidR="007A2199" w:rsidRPr="00105E1E">
        <w:t>, and biological markers, in adults aged ≥65 years undergoing major abdominal, cardiac, or vascular surgery.</w:t>
      </w:r>
    </w:p>
    <w:p w14:paraId="7AD024BC" w14:textId="19FFAC5B" w:rsidR="00101A03" w:rsidRPr="00105E1E" w:rsidRDefault="00101A03" w:rsidP="002C21C9">
      <w:pPr>
        <w:spacing w:line="360" w:lineRule="auto"/>
        <w:jc w:val="both"/>
      </w:pPr>
      <w:r w:rsidRPr="00105E1E">
        <w:rPr>
          <w:b/>
          <w:bCs/>
        </w:rPr>
        <w:t>Methods:</w:t>
      </w:r>
      <w:r w:rsidRPr="00105E1E">
        <w:t xml:space="preserve"> Medline, Scopus</w:t>
      </w:r>
      <w:r w:rsidR="00177558" w:rsidRPr="00105E1E">
        <w:t xml:space="preserve"> and EMBASE</w:t>
      </w:r>
      <w:r w:rsidRPr="00105E1E">
        <w:t xml:space="preserve"> were searched for </w:t>
      </w:r>
      <w:r w:rsidR="00A31F51" w:rsidRPr="00105E1E">
        <w:t>Randomised Controlled trials</w:t>
      </w:r>
      <w:r w:rsidRPr="00105E1E">
        <w:t xml:space="preserve"> assessing prehabilitation </w:t>
      </w:r>
      <w:r w:rsidR="00FA47FD" w:rsidRPr="00105E1E">
        <w:t>programme</w:t>
      </w:r>
      <w:r w:rsidRPr="00105E1E">
        <w:t>s</w:t>
      </w:r>
      <w:r w:rsidR="00E163BB" w:rsidRPr="00105E1E">
        <w:t xml:space="preserve"> in older adults undergoing </w:t>
      </w:r>
      <w:r w:rsidR="0028287E" w:rsidRPr="00105E1E">
        <w:t xml:space="preserve">major </w:t>
      </w:r>
      <w:r w:rsidR="00E163BB" w:rsidRPr="00105E1E">
        <w:t>abdomina</w:t>
      </w:r>
      <w:r w:rsidR="00981DC0" w:rsidRPr="00105E1E">
        <w:t xml:space="preserve">l, cardiac or </w:t>
      </w:r>
      <w:r w:rsidR="00E163BB" w:rsidRPr="00105E1E">
        <w:t>vascular surgery</w:t>
      </w:r>
      <w:r w:rsidRPr="00105E1E">
        <w:t>. Data on study characteristics, interventions, outcomes, and methodological quality were extracted and synthesized narratively.</w:t>
      </w:r>
    </w:p>
    <w:p w14:paraId="1E1E40CD" w14:textId="0083F17C" w:rsidR="00101A03" w:rsidRPr="00105E1E" w:rsidRDefault="00101A03" w:rsidP="002C21C9">
      <w:pPr>
        <w:spacing w:line="360" w:lineRule="auto"/>
        <w:jc w:val="both"/>
      </w:pPr>
      <w:r w:rsidRPr="00105E1E">
        <w:rPr>
          <w:b/>
          <w:bCs/>
        </w:rPr>
        <w:t>Results:</w:t>
      </w:r>
      <w:r w:rsidRPr="00105E1E">
        <w:t xml:space="preserve"> </w:t>
      </w:r>
      <w:r w:rsidR="007A2199" w:rsidRPr="00105E1E">
        <w:t>Nine</w:t>
      </w:r>
      <w:r w:rsidRPr="00105E1E">
        <w:t xml:space="preserve"> studies (n = 36–182; mean/median age 68–82) were included. Interventions lasted 2–6 weeks and involved exercise alone or multimodal </w:t>
      </w:r>
      <w:r w:rsidR="00FA47FD" w:rsidRPr="00105E1E">
        <w:t>programme</w:t>
      </w:r>
      <w:r w:rsidRPr="00105E1E">
        <w:t xml:space="preserve">s, delivered in-person, remotely, or via hybrid approaches. </w:t>
      </w:r>
      <w:r w:rsidR="00981DC0" w:rsidRPr="00105E1E">
        <w:t>V</w:t>
      </w:r>
      <w:r w:rsidRPr="00105E1E">
        <w:t>ascular surgery studies showed modest reductions in complications and hospital stay, whereas</w:t>
      </w:r>
      <w:r w:rsidR="00994B87" w:rsidRPr="00105E1E">
        <w:t xml:space="preserve"> </w:t>
      </w:r>
      <w:r w:rsidRPr="00105E1E">
        <w:t>abdominal surgery studies generally reported no significant improvements, except for isolated reduction</w:t>
      </w:r>
      <w:r w:rsidR="007A2199" w:rsidRPr="00105E1E">
        <w:t>s</w:t>
      </w:r>
      <w:r w:rsidRPr="00105E1E">
        <w:t xml:space="preserve"> in severe complications</w:t>
      </w:r>
      <w:r w:rsidR="007A2199" w:rsidRPr="00105E1E">
        <w:t xml:space="preserve"> or gain</w:t>
      </w:r>
      <w:r w:rsidR="00FA47FD" w:rsidRPr="00105E1E">
        <w:t>s</w:t>
      </w:r>
      <w:r w:rsidR="007A2199" w:rsidRPr="00105E1E">
        <w:t xml:space="preserve"> in functional </w:t>
      </w:r>
      <w:r w:rsidR="0058529D" w:rsidRPr="00105E1E">
        <w:t>reserve</w:t>
      </w:r>
      <w:r w:rsidRPr="00105E1E">
        <w:t>.</w:t>
      </w:r>
      <w:r w:rsidR="00981DC0" w:rsidRPr="00105E1E">
        <w:t xml:space="preserve"> No studies involving cardiac surgery were identified.</w:t>
      </w:r>
      <w:r w:rsidRPr="00105E1E">
        <w:t xml:space="preserve"> </w:t>
      </w:r>
    </w:p>
    <w:p w14:paraId="6B0CCE6E" w14:textId="3DADE24F" w:rsidR="00B87A55" w:rsidRPr="00105E1E" w:rsidRDefault="00101A03" w:rsidP="002C21C9">
      <w:pPr>
        <w:spacing w:line="360" w:lineRule="auto"/>
        <w:jc w:val="both"/>
      </w:pPr>
      <w:r w:rsidRPr="00105E1E">
        <w:rPr>
          <w:b/>
          <w:bCs/>
        </w:rPr>
        <w:t>Conclusion:</w:t>
      </w:r>
      <w:r w:rsidRPr="00105E1E">
        <w:t xml:space="preserve"> </w:t>
      </w:r>
      <w:r w:rsidR="00B87A55" w:rsidRPr="00105E1E">
        <w:t>Prehabilitation in older adults remains understudied, especially in frail patients, the oldest old, and cardiac surgery. Robust trials are needed to assess individualized, multimodal, sarcopenia-targeted interventions and to integrate biological markers to clarify underlying mechanisms.</w:t>
      </w:r>
    </w:p>
    <w:p w14:paraId="64FD1817" w14:textId="0231DB19" w:rsidR="002C21C9" w:rsidRPr="00105E1E" w:rsidRDefault="002C21C9" w:rsidP="002C21C9">
      <w:pPr>
        <w:spacing w:line="360" w:lineRule="auto"/>
        <w:rPr>
          <w:rFonts w:asciiTheme="majorHAnsi" w:eastAsiaTheme="majorEastAsia" w:hAnsiTheme="majorHAnsi" w:cstheme="majorBidi"/>
          <w:b/>
          <w:bCs/>
          <w:sz w:val="28"/>
          <w:szCs w:val="28"/>
        </w:rPr>
      </w:pPr>
      <w:r w:rsidRPr="00105E1E">
        <w:rPr>
          <w:b/>
          <w:bCs/>
        </w:rPr>
        <w:t xml:space="preserve">Key-words: </w:t>
      </w:r>
      <w:r w:rsidRPr="00105E1E">
        <w:t>Prehabilitation; Exercise; Older adults; Abdominal surgery; Cardiovascular surgery; Postoperative outcomes.</w:t>
      </w:r>
      <w:r w:rsidRPr="00105E1E">
        <w:rPr>
          <w:b/>
          <w:bCs/>
          <w:sz w:val="28"/>
          <w:szCs w:val="28"/>
        </w:rPr>
        <w:br w:type="page"/>
      </w:r>
    </w:p>
    <w:p w14:paraId="6C794756" w14:textId="558185F6" w:rsidR="005E6427" w:rsidRPr="00105E1E" w:rsidRDefault="005E6427" w:rsidP="005E6427">
      <w:pPr>
        <w:pStyle w:val="Titre1"/>
        <w:rPr>
          <w:b/>
          <w:bCs/>
          <w:sz w:val="28"/>
          <w:szCs w:val="28"/>
        </w:rPr>
      </w:pPr>
      <w:r w:rsidRPr="00105E1E">
        <w:rPr>
          <w:b/>
          <w:bCs/>
          <w:color w:val="auto"/>
          <w:sz w:val="28"/>
          <w:szCs w:val="28"/>
        </w:rPr>
        <w:lastRenderedPageBreak/>
        <w:t>Introduction</w:t>
      </w:r>
    </w:p>
    <w:p w14:paraId="07D46B1F" w14:textId="65D24DB1" w:rsidR="001424E5" w:rsidRPr="00105E1E" w:rsidRDefault="001424E5" w:rsidP="001424E5">
      <w:pPr>
        <w:spacing w:line="360" w:lineRule="auto"/>
        <w:jc w:val="both"/>
      </w:pPr>
      <w:r w:rsidRPr="00105E1E">
        <w:t>As the global population continues to age, the number of older adults undergoing major surgical procedures is steadily rising</w:t>
      </w:r>
      <w:r w:rsidR="0058529D" w:rsidRPr="00105E1E">
        <w:t xml:space="preserve"> </w:t>
      </w:r>
      <w:r w:rsidR="0058529D" w:rsidRPr="00105E1E">
        <w:fldChar w:fldCharType="begin">
          <w:fldData xml:space="preserve">PEVuZE5vdGU+PENpdGU+PEF1dGhvcj5DYW5hbGVzPC9BdXRob3I+PFllYXI+MjAyNTwvWWVhcj48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AxMi0xMDE4PC9wYWdlcz48dm9sdW1lPjEwNjwvdm9sdW1lPjxudW1iZXI+ODwv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</w:fldData>
        </w:fldChar>
      </w:r>
      <w:r w:rsidR="00811697" w:rsidRPr="00105E1E">
        <w:instrText xml:space="preserve"> ADDIN EN.CITE </w:instrText>
      </w:r>
      <w:r w:rsidR="00811697" w:rsidRPr="00105E1E">
        <w:fldChar w:fldCharType="begin">
          <w:fldData xml:space="preserve">PEVuZE5vdGU+PENpdGU+PEF1dGhvcj5DYW5hbGVzPC9BdXRob3I+PFllYXI+MjAyNTwvWWVhcj48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AxMi0xMDE4PC9wYWdlcz48dm9sdW1lPjEwNjwvdm9sdW1lPjxudW1iZXI+ODwv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</w:fldData>
        </w:fldChar>
      </w:r>
      <w:r w:rsidR="00811697" w:rsidRPr="00105E1E">
        <w:instrText xml:space="preserve"> ADDIN EN.CITE.DATA </w:instrText>
      </w:r>
      <w:r w:rsidR="00811697" w:rsidRPr="00105E1E">
        <w:fldChar w:fldCharType="end"/>
      </w:r>
      <w:r w:rsidR="0058529D" w:rsidRPr="00105E1E">
        <w:fldChar w:fldCharType="separate"/>
      </w:r>
      <w:r w:rsidR="00811697" w:rsidRPr="00105E1E">
        <w:t>(1, 2)</w:t>
      </w:r>
      <w:r w:rsidR="0058529D" w:rsidRPr="00105E1E">
        <w:fldChar w:fldCharType="end"/>
      </w:r>
      <w:r w:rsidRPr="00105E1E">
        <w:t xml:space="preserve">. </w:t>
      </w:r>
      <w:r w:rsidR="0044695C" w:rsidRPr="00105E1E">
        <w:t xml:space="preserve">Advancements in surgical techniques and </w:t>
      </w:r>
      <w:r w:rsidR="00105E1E" w:rsidRPr="00105E1E">
        <w:t>anaesthesia</w:t>
      </w:r>
      <w:r w:rsidR="0044695C" w:rsidRPr="00105E1E">
        <w:t xml:space="preserve"> management have increasingly enabled complex procedures, </w:t>
      </w:r>
      <w:r w:rsidR="00C02C83" w:rsidRPr="00105E1E">
        <w:t>such as</w:t>
      </w:r>
      <w:r w:rsidR="00F01D23" w:rsidRPr="00105E1E">
        <w:t xml:space="preserve"> major abdominal</w:t>
      </w:r>
      <w:r w:rsidR="00981DC0" w:rsidRPr="00105E1E">
        <w:t xml:space="preserve">, </w:t>
      </w:r>
      <w:r w:rsidR="00F01D23" w:rsidRPr="00105E1E">
        <w:t>cardi</w:t>
      </w:r>
      <w:r w:rsidR="00981DC0" w:rsidRPr="00105E1E">
        <w:t xml:space="preserve">ac and </w:t>
      </w:r>
      <w:r w:rsidR="00F01D23" w:rsidRPr="00105E1E">
        <w:t xml:space="preserve">vascular surgeries, to </w:t>
      </w:r>
      <w:r w:rsidR="0044695C" w:rsidRPr="00105E1E">
        <w:t>be performed safely in adults aged 65 years and older</w:t>
      </w:r>
      <w:r w:rsidR="00811697" w:rsidRPr="00105E1E">
        <w:t xml:space="preserve"> </w:t>
      </w:r>
      <w:r w:rsidR="00811697" w:rsidRPr="00105E1E">
        <w:fldChar w:fldCharType="begin">
          <w:fldData xml:space="preserve">PEVuZE5vdGU+PENpdGU+PEF1dGhvcj5LZWxsZXI8L0F1dGhvcj48WWVhcj4yMDI0PC9ZZWFyPjxS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QxMDQtNDEyNjwvcGFnZXM+PHZvbHVtZT4zODwvdm9sdW1lPjxudW1iZXI+ODwvbnVt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</w:fldData>
        </w:fldChar>
      </w:r>
      <w:r w:rsidR="00811697" w:rsidRPr="00105E1E">
        <w:instrText xml:space="preserve"> ADDIN EN.CITE </w:instrText>
      </w:r>
      <w:r w:rsidR="00811697" w:rsidRPr="00105E1E">
        <w:fldChar w:fldCharType="begin">
          <w:fldData xml:space="preserve">PEVuZE5vdGU+PENpdGU+PEF1dGhvcj5LZWxsZXI8L0F1dGhvcj48WWVhcj4yMDI0PC9ZZWFyPjxS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QxMDQtNDEyNjwvcGFnZXM+PHZvbHVtZT4zODwvdm9sdW1lPjxudW1iZXI+ODwvbnVt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</w:fldData>
        </w:fldChar>
      </w:r>
      <w:r w:rsidR="00811697" w:rsidRPr="00105E1E">
        <w:instrText xml:space="preserve"> ADDIN EN.CITE.DATA </w:instrText>
      </w:r>
      <w:r w:rsidR="00811697" w:rsidRPr="00105E1E">
        <w:fldChar w:fldCharType="end"/>
      </w:r>
      <w:r w:rsidR="00811697" w:rsidRPr="00105E1E">
        <w:fldChar w:fldCharType="separate"/>
      </w:r>
      <w:r w:rsidR="00811697" w:rsidRPr="00105E1E">
        <w:t>(3)</w:t>
      </w:r>
      <w:r w:rsidR="00811697" w:rsidRPr="00105E1E">
        <w:fldChar w:fldCharType="end"/>
      </w:r>
      <w:r w:rsidR="0044695C" w:rsidRPr="00105E1E">
        <w:t xml:space="preserve">. Despite improvements in surgical and perioperative management, older adults continue to experience a high incidence of postoperative complications, which often result in prolonged hospital stays, increased </w:t>
      </w:r>
      <w:r w:rsidR="00A7752A" w:rsidRPr="00105E1E">
        <w:t xml:space="preserve">risk of </w:t>
      </w:r>
      <w:r w:rsidR="00E92685" w:rsidRPr="00105E1E">
        <w:t>long-term sequela</w:t>
      </w:r>
      <w:r w:rsidR="00C472FC" w:rsidRPr="00105E1E">
        <w:t>e</w:t>
      </w:r>
      <w:r w:rsidR="0028287E" w:rsidRPr="00105E1E">
        <w:t xml:space="preserve">, </w:t>
      </w:r>
      <w:r w:rsidR="0044695C" w:rsidRPr="00105E1E">
        <w:t>functional decline</w:t>
      </w:r>
      <w:r w:rsidR="00C472FC" w:rsidRPr="00105E1E">
        <w:t>,</w:t>
      </w:r>
      <w:r w:rsidR="0028287E" w:rsidRPr="00105E1E">
        <w:t xml:space="preserve"> or mortality</w:t>
      </w:r>
      <w:r w:rsidR="00811697" w:rsidRPr="00105E1E">
        <w:t xml:space="preserve"> </w:t>
      </w:r>
      <w:r w:rsidR="00811697" w:rsidRPr="00105E1E">
        <w:fldChar w:fldCharType="begin">
          <w:fldData xml:space="preserve">PEVuZE5vdGU+PENpdGU+PEF1dGhvcj5UaGVvZG9yYWtpczwvQXV0aG9yPjxZZWFyPjIwMjQ8L1ll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</w:fldData>
        </w:fldChar>
      </w:r>
      <w:r w:rsidR="00811697" w:rsidRPr="00105E1E">
        <w:instrText xml:space="preserve"> ADDIN EN.CITE </w:instrText>
      </w:r>
      <w:r w:rsidR="00811697" w:rsidRPr="00105E1E">
        <w:fldChar w:fldCharType="begin">
          <w:fldData xml:space="preserve">PEVuZE5vdGU+PENpdGU+PEF1dGhvcj5UaGVvZG9yYWtpczwvQXV0aG9yPjxZZWFyPjIwMjQ8L1ll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</w:fldData>
        </w:fldChar>
      </w:r>
      <w:r w:rsidR="00811697" w:rsidRPr="00105E1E">
        <w:instrText xml:space="preserve"> ADDIN EN.CITE.DATA </w:instrText>
      </w:r>
      <w:r w:rsidR="00811697" w:rsidRPr="00105E1E">
        <w:fldChar w:fldCharType="end"/>
      </w:r>
      <w:r w:rsidR="00811697" w:rsidRPr="00105E1E">
        <w:fldChar w:fldCharType="separate"/>
      </w:r>
      <w:r w:rsidR="00811697" w:rsidRPr="00105E1E">
        <w:t>(4)</w:t>
      </w:r>
      <w:r w:rsidR="00811697" w:rsidRPr="00105E1E">
        <w:fldChar w:fldCharType="end"/>
      </w:r>
      <w:r w:rsidR="00811697" w:rsidRPr="00105E1E">
        <w:t xml:space="preserve">. </w:t>
      </w:r>
      <w:r w:rsidRPr="00105E1E">
        <w:t xml:space="preserve">Age-related physiological changes, multimorbidity, </w:t>
      </w:r>
      <w:r w:rsidR="00E62BDB" w:rsidRPr="00105E1E">
        <w:t>sarcopenia</w:t>
      </w:r>
      <w:r w:rsidR="00801665" w:rsidRPr="00105E1E">
        <w:t xml:space="preserve"> and</w:t>
      </w:r>
      <w:r w:rsidR="00E62BDB" w:rsidRPr="00105E1E">
        <w:t xml:space="preserve"> </w:t>
      </w:r>
      <w:r w:rsidRPr="00105E1E">
        <w:t xml:space="preserve">frailty, collectively </w:t>
      </w:r>
      <w:r w:rsidR="00C96726" w:rsidRPr="00105E1E">
        <w:t>increase</w:t>
      </w:r>
      <w:r w:rsidRPr="00105E1E">
        <w:t xml:space="preserve"> vulnerability to surgical stress</w:t>
      </w:r>
      <w:r w:rsidR="00C96726" w:rsidRPr="00105E1E">
        <w:t xml:space="preserve"> by reducing functional and metabolic reserves, thereby limiting older adults’ capacity to cope with the inflammatory, catabolic, and cardiopulmonary demands of surgery. Sarcopenia, the progressive loss of muscle mass, strength, and function, is especially important, as skeletal muscle is a key determinant of these reserves</w:t>
      </w:r>
      <w:r w:rsidR="00811697" w:rsidRPr="00105E1E">
        <w:t xml:space="preserve"> </w:t>
      </w:r>
      <w:r w:rsidR="00811697" w:rsidRPr="00105E1E">
        <w:fldChar w:fldCharType="begin">
          <w:fldData xml:space="preserve">PEVuZE5vdGU+PENpdGU+PEF1dGhvcj5DcnV6LUplbnRvZnQ8L0F1dGhvcj48WWVhcj4yMDE5PC9Z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</w:fldData>
        </w:fldChar>
      </w:r>
      <w:r w:rsidR="00811697" w:rsidRPr="00105E1E">
        <w:instrText xml:space="preserve"> ADDIN EN.CITE </w:instrText>
      </w:r>
      <w:r w:rsidR="00811697" w:rsidRPr="00105E1E">
        <w:fldChar w:fldCharType="begin">
          <w:fldData xml:space="preserve">PEVuZE5vdGU+PENpdGU+PEF1dGhvcj5DcnV6LUplbnRvZnQ8L0F1dGhvcj48WWVhcj4yMDE5PC9Z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</w:fldData>
        </w:fldChar>
      </w:r>
      <w:r w:rsidR="00811697" w:rsidRPr="00105E1E">
        <w:instrText xml:space="preserve"> ADDIN EN.CITE.DATA </w:instrText>
      </w:r>
      <w:r w:rsidR="00811697" w:rsidRPr="00105E1E">
        <w:fldChar w:fldCharType="end"/>
      </w:r>
      <w:r w:rsidR="00811697" w:rsidRPr="00105E1E">
        <w:fldChar w:fldCharType="separate"/>
      </w:r>
      <w:r w:rsidR="00811697" w:rsidRPr="00105E1E">
        <w:t>(5)</w:t>
      </w:r>
      <w:r w:rsidR="00811697" w:rsidRPr="00105E1E">
        <w:fldChar w:fldCharType="end"/>
      </w:r>
      <w:r w:rsidR="00C97C99" w:rsidRPr="00105E1E">
        <w:t>. Muscle weakness</w:t>
      </w:r>
      <w:r w:rsidR="00C96726" w:rsidRPr="00105E1E">
        <w:t xml:space="preserve"> limits tolerance to surgical stress, delays early mobili</w:t>
      </w:r>
      <w:r w:rsidR="00C472FC" w:rsidRPr="00105E1E">
        <w:t>s</w:t>
      </w:r>
      <w:r w:rsidR="00C96726" w:rsidRPr="00105E1E">
        <w:t>ation, and increases the risk of postoperative complications such as infections and prolonged recovery</w:t>
      </w:r>
      <w:r w:rsidR="00811697" w:rsidRPr="00105E1E">
        <w:t xml:space="preserve"> </w:t>
      </w:r>
      <w:r w:rsidR="00811697" w:rsidRPr="00105E1E">
        <w:fldChar w:fldCharType="begin">
          <w:fldData xml:space="preserve">PEVuZE5vdGU+PENpdGU+PEF1dGhvcj5Lbm9lZGxlcjwvQXV0aG9yPjxZZWFyPjIwMjM8L1llYXI+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</w:fldData>
        </w:fldChar>
      </w:r>
      <w:r w:rsidR="00811697" w:rsidRPr="00105E1E">
        <w:instrText xml:space="preserve"> ADDIN EN.CITE </w:instrText>
      </w:r>
      <w:r w:rsidR="00811697" w:rsidRPr="00105E1E">
        <w:fldChar w:fldCharType="begin">
          <w:fldData xml:space="preserve">PEVuZE5vdGU+PENpdGU+PEF1dGhvcj5Lbm9lZGxlcjwvQXV0aG9yPjxZZWFyPjIwMjM8L1llYXI+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</w:fldData>
        </w:fldChar>
      </w:r>
      <w:r w:rsidR="00811697" w:rsidRPr="00105E1E">
        <w:instrText xml:space="preserve"> ADDIN EN.CITE.DATA </w:instrText>
      </w:r>
      <w:r w:rsidR="00811697" w:rsidRPr="00105E1E">
        <w:fldChar w:fldCharType="end"/>
      </w:r>
      <w:r w:rsidR="00811697" w:rsidRPr="00105E1E">
        <w:fldChar w:fldCharType="separate"/>
      </w:r>
      <w:r w:rsidR="00811697" w:rsidRPr="00105E1E">
        <w:t>(6)</w:t>
      </w:r>
      <w:r w:rsidR="00811697" w:rsidRPr="00105E1E">
        <w:fldChar w:fldCharType="end"/>
      </w:r>
      <w:r w:rsidR="00C96726" w:rsidRPr="00105E1E">
        <w:t>. Impaired lower-limb strength may hinder early ambulation, a key factor in preventing functional decline, making preoperative optimi</w:t>
      </w:r>
      <w:r w:rsidR="00C472FC" w:rsidRPr="00105E1E">
        <w:t>s</w:t>
      </w:r>
      <w:r w:rsidR="00C96726" w:rsidRPr="00105E1E">
        <w:t>ation a central goal in perioperative and geriatric care</w:t>
      </w:r>
      <w:r w:rsidR="00811697" w:rsidRPr="00105E1E">
        <w:t xml:space="preserve"> </w:t>
      </w:r>
      <w:r w:rsidR="00811697" w:rsidRPr="00105E1E">
        <w:fldChar w:fldCharType="begin"/>
      </w:r>
      <w:r w:rsidR="00811697" w:rsidRPr="00105E1E">
        <w:instrText xml:space="preserve"> ADDIN EN.CITE &lt;EndNote&gt;&lt;Cite&gt;&lt;Author&gt;Canales&lt;/Author&gt;&lt;Year&gt;2025&lt;/Year&gt;&lt;RecNum&gt;1760&lt;/RecNum&gt;&lt;DisplayText&gt;(1)&lt;/DisplayText&gt;&lt;record&gt;&lt;rec-number&gt;1760&lt;/rec-number&gt;&lt;foreign-keys&gt;&lt;key app="EN" db-id="x5pzrdzr2tzt0ge5xr952tzop0exssa29s0x" timestamp="1765126031"&gt;1760&lt;/key&gt;&lt;/foreign-keys&gt;&lt;ref-type name="Journal Article"&gt;17&lt;/ref-type&gt;&lt;contributors&gt;&lt;authors&gt;&lt;author&gt;Canales, C.&lt;/author&gt;&lt;author&gt;Wann, L.&lt;/author&gt;&lt;author&gt;Blitz, J.&lt;/author&gt;&lt;author&gt;Whittington, R.&lt;/author&gt;&lt;/authors&gt;&lt;/contributors&gt;&lt;auth-address&gt;Department of Anesthesiology and Perioperative Medicine, UCLA David Geffen School of Medicine, Los Angeles, CA, USA. ceciliacanales@mednet.ucla.edu.&amp;#xD;Department of Anesthesiology and Perioperative Medicine, UCLA David Geffen School of Medicine, Los Angeles, CA, USA.&amp;#xD;Donald and Barbara Zucker School of Medicine at Hofstra/Northwell, Hempstead, NY, USA.&amp;#xD;Department of Anesthesiology, Wake Forest University School of Medicine, Winston-Salem, NC, USA.&lt;/auth-address&gt;&lt;titles&gt;&lt;title&gt;The older adult surgical patient: a review of optimization and gaps in clinical practice&lt;/title&gt;&lt;secondary-title&gt;Perioper Med (Lond)&lt;/secondary-title&gt;&lt;alt-title&gt;Perioperative medicine (London, England)&lt;/alt-title&gt;&lt;/titles&gt;&lt;periodical&gt;&lt;full-title&gt;Perioper Med (Lond)&lt;/full-title&gt;&lt;abbr-1&gt;Perioperative medicine (London, England)&lt;/abbr-1&gt;&lt;/periodical&gt;&lt;alt-periodical&gt;&lt;full-title&gt;Perioper Med (Lond)&lt;/full-title&gt;&lt;abbr-1&gt;Perioperative medicine (London, England)&lt;/abbr-1&gt;&lt;/alt-periodical&gt;&lt;pages&gt;104&lt;/pages&gt;&lt;volume&gt;14&lt;/volume&gt;&lt;number&gt;1&lt;/number&gt;&lt;edition&gt;2025/10/04&lt;/edition&gt;&lt;dates&gt;&lt;year&gt;2025&lt;/year&gt;&lt;pub-dates&gt;&lt;date&gt;Oct 3&lt;/date&gt;&lt;/pub-dates&gt;&lt;/dates&gt;&lt;isbn&gt;2047-0525 (Print)&amp;#xD;2047-0525&lt;/isbn&gt;&lt;accession-num&gt;41044779&lt;/accession-num&gt;&lt;urls&gt;&lt;/urls&gt;&lt;custom2&gt;PMC12495825&lt;/custom2&gt;&lt;electronic-resource-num&gt;10.1186/s13741-025-00593-x&lt;/electronic-resource-num&gt;&lt;remote-database-provider&gt;NLM&lt;/remote-database-provider&gt;&lt;language&gt;eng&lt;/language&gt;&lt;/record&gt;&lt;/Cite&gt;&lt;/EndNote&gt;</w:instrText>
      </w:r>
      <w:r w:rsidR="00811697" w:rsidRPr="00105E1E">
        <w:fldChar w:fldCharType="separate"/>
      </w:r>
      <w:r w:rsidR="00811697" w:rsidRPr="00105E1E">
        <w:t>(1)</w:t>
      </w:r>
      <w:r w:rsidR="00811697" w:rsidRPr="00105E1E">
        <w:fldChar w:fldCharType="end"/>
      </w:r>
      <w:r w:rsidR="00C96726" w:rsidRPr="00105E1E">
        <w:t>.</w:t>
      </w:r>
      <w:r w:rsidR="00026B37" w:rsidRPr="00105E1E">
        <w:t xml:space="preserve"> In older surgical patients, prehabilitation may be particularly relevant as it targets key mechanisms underlying postoperative vulnerability, including sarcopenia, reduced physiological reserve, and impaired respiratory function</w:t>
      </w:r>
      <w:r w:rsidR="003A3E14" w:rsidRPr="00105E1E">
        <w:t xml:space="preserve"> </w:t>
      </w:r>
      <w:r w:rsidR="003A3E14" w:rsidRPr="00105E1E">
        <w:fldChar w:fldCharType="begin">
          <w:fldData xml:space="preserve">PEVuZE5vdGU+PENpdGU+PEF1dGhvcj5TYWRsb25vdmE8L0F1dGhvcj48WWVhcj4yMDIzPC9ZZWFy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</w:fldData>
        </w:fldChar>
      </w:r>
      <w:r w:rsidR="003A3E14" w:rsidRPr="00105E1E">
        <w:instrText xml:space="preserve"> ADDIN EN.CITE </w:instrText>
      </w:r>
      <w:r w:rsidR="003A3E14" w:rsidRPr="00105E1E">
        <w:fldChar w:fldCharType="begin">
          <w:fldData xml:space="preserve">PEVuZE5vdGU+PENpdGU+PEF1dGhvcj5TYWRsb25vdmE8L0F1dGhvcj48WWVhcj4yMDIzPC9ZZWFy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</w:fldData>
        </w:fldChar>
      </w:r>
      <w:r w:rsidR="003A3E14" w:rsidRPr="00105E1E">
        <w:instrText xml:space="preserve"> ADDIN EN.CITE.DATA </w:instrText>
      </w:r>
      <w:r w:rsidR="003A3E14" w:rsidRPr="00105E1E">
        <w:fldChar w:fldCharType="end"/>
      </w:r>
      <w:r w:rsidR="003A3E14" w:rsidRPr="00105E1E">
        <w:fldChar w:fldCharType="separate"/>
      </w:r>
      <w:r w:rsidR="003A3E14" w:rsidRPr="00105E1E">
        <w:t>(7)</w:t>
      </w:r>
      <w:r w:rsidR="003A3E14" w:rsidRPr="00105E1E">
        <w:fldChar w:fldCharType="end"/>
      </w:r>
      <w:r w:rsidR="00026B37" w:rsidRPr="00105E1E">
        <w:t>. By improving preoperative muscle strength and aerobic capacity, exercise-based prehabilitation may increase functional and metabolic reserves, enabling patients to better withstand surgical stress and facilitating earlier postoperative mobili</w:t>
      </w:r>
      <w:r w:rsidR="00C472FC" w:rsidRPr="00105E1E">
        <w:t>s</w:t>
      </w:r>
      <w:r w:rsidR="00026B37" w:rsidRPr="00105E1E">
        <w:t>ation</w:t>
      </w:r>
      <w:r w:rsidR="00026B37" w:rsidRPr="00105E1E">
        <w:rPr>
          <w:bCs/>
        </w:rPr>
        <w:t>.</w:t>
      </w:r>
      <w:r w:rsidR="00026B37" w:rsidRPr="00105E1E">
        <w:rPr>
          <w:b/>
          <w:bCs/>
        </w:rPr>
        <w:t xml:space="preserve"> </w:t>
      </w:r>
      <w:r w:rsidR="00026B37" w:rsidRPr="00105E1E">
        <w:t>Early ambulation, in turn, may reduce the risk of immobili</w:t>
      </w:r>
      <w:r w:rsidR="00C472FC" w:rsidRPr="00105E1E">
        <w:t>s</w:t>
      </w:r>
      <w:r w:rsidR="00026B37" w:rsidRPr="00105E1E">
        <w:t>ation-related complications such as thromboembolic events and functional decline</w:t>
      </w:r>
      <w:r w:rsidR="003A3E14" w:rsidRPr="00105E1E">
        <w:t xml:space="preserve"> </w:t>
      </w:r>
      <w:r w:rsidR="003A3E14" w:rsidRPr="00105E1E">
        <w:fldChar w:fldCharType="begin">
          <w:fldData xml:space="preserve">PEVuZE5vdGU+PENpdGU+PEF1dGhvcj5TYW50YSBNaW5hPC9BdXRob3I+PFllYXI+MjAxNDwvWWVh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</w:fldData>
        </w:fldChar>
      </w:r>
      <w:r w:rsidR="003A3E14" w:rsidRPr="00105E1E">
        <w:instrText xml:space="preserve"> ADDIN EN.CITE </w:instrText>
      </w:r>
      <w:r w:rsidR="003A3E14" w:rsidRPr="00105E1E">
        <w:fldChar w:fldCharType="begin">
          <w:fldData xml:space="preserve">PEVuZE5vdGU+PENpdGU+PEF1dGhvcj5TYW50YSBNaW5hPC9BdXRob3I+PFllYXI+MjAxNDwvWWVh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</w:fldData>
        </w:fldChar>
      </w:r>
      <w:r w:rsidR="003A3E14" w:rsidRPr="00105E1E">
        <w:instrText xml:space="preserve"> ADDIN EN.CITE.DATA </w:instrText>
      </w:r>
      <w:r w:rsidR="003A3E14" w:rsidRPr="00105E1E">
        <w:fldChar w:fldCharType="end"/>
      </w:r>
      <w:r w:rsidR="003A3E14" w:rsidRPr="00105E1E">
        <w:fldChar w:fldCharType="separate"/>
      </w:r>
      <w:r w:rsidR="003A3E14" w:rsidRPr="00105E1E">
        <w:t>(8)</w:t>
      </w:r>
      <w:r w:rsidR="003A3E14" w:rsidRPr="00105E1E">
        <w:fldChar w:fldCharType="end"/>
      </w:r>
      <w:r w:rsidR="00026B37" w:rsidRPr="00105E1E">
        <w:t>. Furthermore, respiratory muscle weakness is common in older adults and may contribute to postoperative pulmonary complications</w:t>
      </w:r>
      <w:r w:rsidR="003A3E14" w:rsidRPr="00105E1E">
        <w:t xml:space="preserve"> </w:t>
      </w:r>
      <w:r w:rsidR="003A3E14" w:rsidRPr="00105E1E">
        <w:fldChar w:fldCharType="begin"/>
      </w:r>
      <w:r w:rsidR="003A3E14" w:rsidRPr="00105E1E">
        <w:instrText xml:space="preserve"> ADDIN EN.CITE &lt;EndNote&gt;&lt;Cite&gt;&lt;Author&gt;Janssens&lt;/Author&gt;&lt;Year&gt;2005&lt;/Year&gt;&lt;RecNum&gt;1784&lt;/RecNum&gt;&lt;DisplayText&gt;(9)&lt;/DisplayText&gt;&lt;record&gt;&lt;rec-number&gt;1784&lt;/rec-number&gt;&lt;foreign-keys&gt;&lt;key app="EN" db-id="x5pzrdzr2tzt0ge5xr952tzop0exssa29s0x" timestamp="1765727587"&gt;1784&lt;/key&gt;&lt;/foreign-keys&gt;&lt;ref-type name="Journal Article"&gt;17&lt;/ref-type&gt;&lt;contributors&gt;&lt;authors&gt;&lt;author&gt;Janssens, J. P.&lt;/author&gt;&lt;/authors&gt;&lt;/contributors&gt;&lt;auth-address&gt;Outpatient Section of the Division of Pulmonary Diseases, Geneva University Hospital, 1211 Geneva 14, Switzerland. Jean-Paul.Janssens@hcuge.ch&lt;/auth-address&gt;&lt;titles&gt;&lt;title&gt;Aging of the respiratory system: impact on pulmonary function tests and adaptation to exertion&lt;/title&gt;&lt;secondary-title&gt;Clin Chest Med&lt;/secondary-title&gt;&lt;alt-title&gt;Clinics in chest medicine&lt;/alt-title&gt;&lt;/titles&gt;&lt;periodical&gt;&lt;full-title&gt;Clin Chest Med&lt;/full-title&gt;&lt;abbr-1&gt;Clinics in chest medicine&lt;/abbr-1&gt;&lt;/periodical&gt;&lt;alt-periodical&gt;&lt;full-title&gt;Clin Chest Med&lt;/full-title&gt;&lt;abbr-1&gt;Clinics in chest medicine&lt;/abbr-1&gt;&lt;/alt-periodical&gt;&lt;pages&gt;469-84, vi-vii&lt;/pages&gt;&lt;volume&gt;26&lt;/volume&gt;&lt;number&gt;3&lt;/number&gt;&lt;edition&gt;2005/09/06&lt;/edition&gt;&lt;keywords&gt;&lt;keyword&gt;Adaptation, Physiological&lt;/keyword&gt;&lt;keyword&gt;Aging/*physiology&lt;/keyword&gt;&lt;keyword&gt;Humans&lt;/keyword&gt;&lt;keyword&gt;Physical Exertion/*physiology&lt;/keyword&gt;&lt;keyword&gt;Respiratory Function Tests&lt;/keyword&gt;&lt;keyword&gt;*Respiratory Physiological Phenomena&lt;/keyword&gt;&lt;/keywords&gt;&lt;dates&gt;&lt;year&gt;2005&lt;/year&gt;&lt;pub-dates&gt;&lt;date&gt;Sep&lt;/date&gt;&lt;/pub-dates&gt;&lt;/dates&gt;&lt;isbn&gt;0272-5231 (Print)&amp;#xD;0272-5231&lt;/isbn&gt;&lt;accession-num&gt;16140139&lt;/accession-num&gt;&lt;urls&gt;&lt;/urls&gt;&lt;electronic-resource-num&gt;10.1016/j.ccm.2005.05.004&lt;/electronic-resource-num&gt;&lt;remote-database-provider&gt;NLM&lt;/remote-database-provider&gt;&lt;language&gt;eng&lt;/language&gt;&lt;/record&gt;&lt;/Cite&gt;&lt;/EndNote&gt;</w:instrText>
      </w:r>
      <w:r w:rsidR="003A3E14" w:rsidRPr="00105E1E">
        <w:fldChar w:fldCharType="separate"/>
      </w:r>
      <w:r w:rsidR="003A3E14" w:rsidRPr="00105E1E">
        <w:t>(9)</w:t>
      </w:r>
      <w:r w:rsidR="003A3E14" w:rsidRPr="00105E1E">
        <w:fldChar w:fldCharType="end"/>
      </w:r>
      <w:r w:rsidR="00026B37" w:rsidRPr="00105E1E">
        <w:t>. Inspiratory muscle training may enhance respiratory muscle strength, improve ventilation efficiency, and support effective coughing, thereby reducing the risk of atelectasis and postoperative pulmonary infections</w:t>
      </w:r>
      <w:r w:rsidR="003A3E14" w:rsidRPr="00105E1E">
        <w:t xml:space="preserve"> </w:t>
      </w:r>
      <w:r w:rsidR="003A3E14" w:rsidRPr="00105E1E">
        <w:fldChar w:fldCharType="begin">
          <w:fldData xml:space="preserve">PEVuZE5vdGU+PENpdGU+PEF1dGhvcj5IdWx6ZWJvczwvQXV0aG9yPjxZZWFyPjIwMDY8L1llYXI+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Tg1MS03PC9wYWdlcz48dm9sdW1lPjI5Njwv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</w:fldData>
        </w:fldChar>
      </w:r>
      <w:r w:rsidR="003A3E14" w:rsidRPr="00105E1E">
        <w:instrText xml:space="preserve"> ADDIN EN.CITE </w:instrText>
      </w:r>
      <w:r w:rsidR="003A3E14" w:rsidRPr="00105E1E">
        <w:fldChar w:fldCharType="begin">
          <w:fldData xml:space="preserve">PEVuZE5vdGU+PENpdGU+PEF1dGhvcj5IdWx6ZWJvczwvQXV0aG9yPjxZZWFyPjIwMDY8L1llYXI+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Tg1MS03PC9wYWdlcz48dm9sdW1lPjI5Njwv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</w:fldData>
        </w:fldChar>
      </w:r>
      <w:r w:rsidR="003A3E14" w:rsidRPr="00105E1E">
        <w:instrText xml:space="preserve"> ADDIN EN.CITE.DATA </w:instrText>
      </w:r>
      <w:r w:rsidR="003A3E14" w:rsidRPr="00105E1E">
        <w:fldChar w:fldCharType="end"/>
      </w:r>
      <w:r w:rsidR="003A3E14" w:rsidRPr="00105E1E">
        <w:fldChar w:fldCharType="separate"/>
      </w:r>
      <w:r w:rsidR="003A3E14" w:rsidRPr="00105E1E">
        <w:t>(10)</w:t>
      </w:r>
      <w:r w:rsidR="003A3E14" w:rsidRPr="00105E1E">
        <w:fldChar w:fldCharType="end"/>
      </w:r>
      <w:r w:rsidR="00026B37" w:rsidRPr="00105E1E">
        <w:t>.</w:t>
      </w:r>
    </w:p>
    <w:p w14:paraId="5B53632E" w14:textId="1D269029" w:rsidR="00C96726" w:rsidRPr="00105E1E" w:rsidRDefault="00941DED" w:rsidP="00941DED">
      <w:pPr>
        <w:spacing w:line="360" w:lineRule="auto"/>
        <w:jc w:val="both"/>
      </w:pPr>
      <w:r w:rsidRPr="00105E1E">
        <w:t xml:space="preserve">Traditionally, perioperative management has focused on postoperative rehabilitation to support recovery after surgery. In recent years, however, a paradigm shift has emerged within Enhanced Recovery After Surgery (ERAS) </w:t>
      </w:r>
      <w:r w:rsidR="00FA47FD" w:rsidRPr="00105E1E">
        <w:t>programme</w:t>
      </w:r>
      <w:r w:rsidRPr="00105E1E">
        <w:t xml:space="preserve">s, </w:t>
      </w:r>
      <w:r w:rsidR="007D4980" w:rsidRPr="00105E1E">
        <w:t>which adopt a multimodal, evidence-based, and multidisciplinary approach to optimize patient outcomes. ERAS protocols aim to minimize the physiological stress of surgery, shorten hospital stays, reduce complications, and accelerate functional recovery</w:t>
      </w:r>
      <w:r w:rsidR="00907D0E" w:rsidRPr="00105E1E">
        <w:t xml:space="preserve"> </w:t>
      </w:r>
      <w:r w:rsidR="00907D0E" w:rsidRPr="00105E1E">
        <w:fldChar w:fldCharType="begin">
          <w:fldData xml:space="preserve">PEVuZE5vdGU+PENpdGU+PEF1dGhvcj5ManVuZ3F2aXN0PC9BdXRob3I+PFllYXI+MjAxNzwvWWVh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</w:fldData>
        </w:fldChar>
      </w:r>
      <w:r w:rsidR="00907D0E" w:rsidRPr="00105E1E">
        <w:instrText xml:space="preserve"> ADDIN EN.CITE </w:instrText>
      </w:r>
      <w:r w:rsidR="00907D0E" w:rsidRPr="00105E1E">
        <w:fldChar w:fldCharType="begin">
          <w:fldData xml:space="preserve">PEVuZE5vdGU+PENpdGU+PEF1dGhvcj5ManVuZ3F2aXN0PC9BdXRob3I+PFllYXI+MjAxNzwvWWVh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</w:fldData>
        </w:fldChar>
      </w:r>
      <w:r w:rsidR="00907D0E" w:rsidRPr="00105E1E">
        <w:instrText xml:space="preserve"> ADDIN EN.CITE.DATA </w:instrText>
      </w:r>
      <w:r w:rsidR="00907D0E" w:rsidRPr="00105E1E">
        <w:fldChar w:fldCharType="end"/>
      </w:r>
      <w:r w:rsidR="00907D0E" w:rsidRPr="00105E1E">
        <w:fldChar w:fldCharType="separate"/>
      </w:r>
      <w:r w:rsidR="00907D0E" w:rsidRPr="00105E1E">
        <w:t>(11)</w:t>
      </w:r>
      <w:r w:rsidR="00907D0E" w:rsidRPr="00105E1E">
        <w:fldChar w:fldCharType="end"/>
      </w:r>
      <w:r w:rsidR="007D4980" w:rsidRPr="00105E1E">
        <w:t>. Key components include preoperative patient education, nutritional optimi</w:t>
      </w:r>
      <w:r w:rsidR="00C472FC" w:rsidRPr="00105E1E">
        <w:t>s</w:t>
      </w:r>
      <w:r w:rsidR="007D4980" w:rsidRPr="00105E1E">
        <w:t>ation, standardi</w:t>
      </w:r>
      <w:r w:rsidR="00E27123" w:rsidRPr="00105E1E">
        <w:t>s</w:t>
      </w:r>
      <w:r w:rsidR="007D4980" w:rsidRPr="00105E1E">
        <w:t xml:space="preserve">ed </w:t>
      </w:r>
      <w:r w:rsidR="00105E1E" w:rsidRPr="00105E1E">
        <w:t>anaesthetic</w:t>
      </w:r>
      <w:r w:rsidR="007D4980" w:rsidRPr="00105E1E">
        <w:t xml:space="preserve"> and analgesic techniques, early mobili</w:t>
      </w:r>
      <w:r w:rsidR="00C472FC" w:rsidRPr="00105E1E">
        <w:t>s</w:t>
      </w:r>
      <w:r w:rsidR="007D4980" w:rsidRPr="00105E1E">
        <w:t>ation, and coordinated multidisciplinary care. Within this framework, there is a growing emphasis on prehabilitation</w:t>
      </w:r>
      <w:r w:rsidR="00C96726" w:rsidRPr="00105E1E">
        <w:t xml:space="preserve">, an </w:t>
      </w:r>
      <w:r w:rsidR="00C96726" w:rsidRPr="00105E1E">
        <w:lastRenderedPageBreak/>
        <w:t>anticipatory approach aiming to optimize functional reserve and physiological resilience before surgery</w:t>
      </w:r>
      <w:r w:rsidR="000108E5" w:rsidRPr="00105E1E">
        <w:t xml:space="preserve"> </w:t>
      </w:r>
      <w:r w:rsidR="000108E5" w:rsidRPr="00105E1E">
        <w:fldChar w:fldCharType="begin"/>
      </w:r>
      <w:r w:rsidR="000108E5" w:rsidRPr="00105E1E">
        <w:instrText xml:space="preserve"> ADDIN EN.CITE &lt;EndNote&gt;&lt;Cite&gt;&lt;Author&gt;Howard&lt;/Author&gt;&lt;Year&gt;2023&lt;/Year&gt;&lt;RecNum&gt;1788&lt;/RecNum&gt;&lt;DisplayText&gt;(12)&lt;/DisplayText&gt;&lt;record&gt;&lt;rec-number&gt;1788&lt;/rec-number&gt;&lt;foreign-keys&gt;&lt;key app="EN" db-id="x5pzrdzr2tzt0ge5xr952tzop0exssa29s0x" timestamp="1765728749"&gt;1788&lt;/key&gt;&lt;/foreign-keys&gt;&lt;ref-type name="Journal Article"&gt;17&lt;/ref-type&gt;&lt;contributors&gt;&lt;authors&gt;&lt;author&gt;Howard, R.&lt;/author&gt;&lt;author&gt;Englesbe, M.&lt;/author&gt;&lt;/authors&gt;&lt;/contributors&gt;&lt;auth-address&gt;Department of Surgery, University of Michigan, 2800 Plymouth Road, Building 16, Floor 1, Ann Arbor, MI, 48109, USA.&amp;#xD;Department of Surgery, University of Michigan, 2800 Plymouth Road, Building 16, Floor 1, Ann Arbor, MI, 48109, USA. englesbe@med.umich.edu.&lt;/auth-address&gt;&lt;titles&gt;&lt;title&gt;Leveraging the perioperative period to improve population health&lt;/title&gt;&lt;secondary-title&gt;Perioper Med (Lond)&lt;/secondary-title&gt;&lt;alt-title&gt;Perioperative medicine (London, England)&lt;/alt-title&gt;&lt;/titles&gt;&lt;periodical&gt;&lt;full-title&gt;Perioper Med (Lond)&lt;/full-title&gt;&lt;abbr-1&gt;Perioperative medicine (London, England)&lt;/abbr-1&gt;&lt;/periodical&gt;&lt;alt-periodical&gt;&lt;full-title&gt;Perioper Med (Lond)&lt;/full-title&gt;&lt;abbr-1&gt;Perioperative medicine (London, England)&lt;/abbr-1&gt;&lt;/alt-periodical&gt;&lt;pages&gt;21&lt;/pages&gt;&lt;volume&gt;12&lt;/volume&gt;&lt;number&gt;1&lt;/number&gt;&lt;edition&gt;2023/06/06&lt;/edition&gt;&lt;dates&gt;&lt;year&gt;2023&lt;/year&gt;&lt;pub-dates&gt;&lt;date&gt;Jun 5&lt;/date&gt;&lt;/pub-dates&gt;&lt;/dates&gt;&lt;isbn&gt;2047-0525 (Print)&amp;#xD;2047-0525&lt;/isbn&gt;&lt;accession-num&gt;37277869&lt;/accession-num&gt;&lt;urls&gt;&lt;/urls&gt;&lt;custom2&gt;PMC10242805 Foundation and the National Institute of Diabetes and Digestive and Kidney Diseases (5T32DK108740-05). ME receives funding from the Michigan Department of Health and Human Services and the National Institute on Drug Abuse (R01DA042859) and Blue Cross Blue Shield of Michigan.&lt;/custom2&gt;&lt;electronic-resource-num&gt;10.1186/s13741-023-00311-5&lt;/electronic-resource-num&gt;&lt;remote-database-provider&gt;NLM&lt;/remote-database-provider&gt;&lt;language&gt;eng&lt;/language&gt;&lt;/record&gt;&lt;/Cite&gt;&lt;/EndNote&gt;</w:instrText>
      </w:r>
      <w:r w:rsidR="000108E5" w:rsidRPr="00105E1E">
        <w:fldChar w:fldCharType="separate"/>
      </w:r>
      <w:r w:rsidR="000108E5" w:rsidRPr="00105E1E">
        <w:t>(12)</w:t>
      </w:r>
      <w:r w:rsidR="000108E5" w:rsidRPr="00105E1E">
        <w:fldChar w:fldCharType="end"/>
      </w:r>
      <w:r w:rsidR="000108E5" w:rsidRPr="00105E1E">
        <w:t xml:space="preserve"> </w:t>
      </w:r>
      <w:r w:rsidR="00C96726" w:rsidRPr="00105E1E">
        <w:t>. By addressing multiple aspects of health (physical activity, nutrition, psychological well-being, cognitive function, social support, and medication management), prehabilitation can reduce complications, limit morbidity, and accelerate postoperative recovery</w:t>
      </w:r>
      <w:r w:rsidR="000108E5" w:rsidRPr="00105E1E">
        <w:t xml:space="preserve"> </w:t>
      </w:r>
      <w:r w:rsidR="000108E5" w:rsidRPr="00105E1E">
        <w:fldChar w:fldCharType="begin"/>
      </w:r>
      <w:r w:rsidR="000108E5" w:rsidRPr="00105E1E">
        <w:instrText xml:space="preserve"> ADDIN EN.CITE &lt;EndNote&gt;&lt;Cite&gt;&lt;Author&gt;Chmelo&lt;/Author&gt;&lt;Year&gt;2021&lt;/Year&gt;&lt;RecNum&gt;1789&lt;/RecNum&gt;&lt;DisplayText&gt;(13)&lt;/DisplayText&gt;&lt;record&gt;&lt;rec-number&gt;1789&lt;/rec-number&gt;&lt;foreign-keys&gt;&lt;key app="EN" db-id="x5pzrdzr2tzt0ge5xr952tzop0exssa29s0x" timestamp="1765728962"&gt;1789&lt;/key&gt;&lt;/foreign-keys&gt;&lt;ref-type name="Journal Article"&gt;17&lt;/ref-type&gt;&lt;contributors&gt;&lt;authors&gt;&lt;author&gt;Chmelo, J.&lt;/author&gt;&lt;author&gt;Chmelová, I.&lt;/author&gt;&lt;author&gt;Phillips, A. W.&lt;/author&gt;&lt;/authors&gt;&lt;/contributors&gt;&lt;titles&gt;&lt;title&gt;Prehabilitation, improving postoperative outcomes&lt;/title&gt;&lt;secondary-title&gt;Rozhl Chir&lt;/secondary-title&gt;&lt;alt-title&gt;Rozhledy v chirurgii : mesicnik Ceskoslovenske chirurgicke spolecnosti&lt;/alt-title&gt;&lt;/titles&gt;&lt;periodical&gt;&lt;full-title&gt;Rozhl Chir&lt;/full-title&gt;&lt;abbr-1&gt;Rozhledy v chirurgii : mesicnik Ceskoslovenske chirurgicke spolecnosti&lt;/abbr-1&gt;&lt;/periodical&gt;&lt;alt-periodical&gt;&lt;full-title&gt;Rozhl Chir&lt;/full-title&gt;&lt;abbr-1&gt;Rozhledy v chirurgii : mesicnik Ceskoslovenske chirurgicke spolecnosti&lt;/abbr-1&gt;&lt;/alt-periodical&gt;&lt;pages&gt;421-428&lt;/pages&gt;&lt;volume&gt;100&lt;/volume&gt;&lt;number&gt;9&lt;/number&gt;&lt;edition&gt;2021/10/16&lt;/edition&gt;&lt;keywords&gt;&lt;keyword&gt;Elective Surgical Procedures&lt;/keyword&gt;&lt;keyword&gt;Humans&lt;/keyword&gt;&lt;keyword&gt;Postoperative Complications/prevention &amp;amp; control&lt;/keyword&gt;&lt;keyword&gt;Preoperative Care&lt;/keyword&gt;&lt;keyword&gt;*Preoperative Exercise&lt;/keyword&gt;&lt;keyword&gt;*Quality of Life&lt;/keyword&gt;&lt;keyword&gt;Surgical oncology&lt;/keyword&gt;&lt;keyword&gt;cardiopulmonary fitness&lt;/keyword&gt;&lt;keyword&gt;physical exercise&lt;/keyword&gt;&lt;keyword&gt;postoperative outcomes&lt;/keyword&gt;&lt;keyword&gt;prehabilitation&lt;/keyword&gt;&lt;/keywords&gt;&lt;dates&gt;&lt;year&gt;2021&lt;/year&gt;&lt;pub-dates&gt;&lt;date&gt;Fall&lt;/date&gt;&lt;/pub-dates&gt;&lt;/dates&gt;&lt;orig-pub&gt;Prehabilitace, cesta ke zlep&amp;amp;#353;ení poopera&amp;amp;#269;ních výsledk&amp;amp;#367.&lt;/orig-pub&gt;&lt;isbn&gt;0035-9351 (Print)&amp;#xD;0035-9351&lt;/isbn&gt;&lt;accession-num&gt;34649450&lt;/accession-num&gt;&lt;urls&gt;&lt;/urls&gt;&lt;electronic-resource-num&gt;10.33699/pis.2021.100.9.421-428&lt;/electronic-resource-num&gt;&lt;remote-database-provider&gt;NLM&lt;/remote-database-provider&gt;&lt;language&gt;eng&lt;/language&gt;&lt;/record&gt;&lt;/Cite&gt;&lt;/EndNote&gt;</w:instrText>
      </w:r>
      <w:r w:rsidR="000108E5" w:rsidRPr="00105E1E">
        <w:fldChar w:fldCharType="separate"/>
      </w:r>
      <w:r w:rsidR="000108E5" w:rsidRPr="00105E1E">
        <w:t>(13)</w:t>
      </w:r>
      <w:r w:rsidR="000108E5" w:rsidRPr="00105E1E">
        <w:fldChar w:fldCharType="end"/>
      </w:r>
      <w:r w:rsidR="00C96726" w:rsidRPr="00105E1E">
        <w:t>.</w:t>
      </w:r>
    </w:p>
    <w:p w14:paraId="53323D4F" w14:textId="783AA33F" w:rsidR="00B73C4C" w:rsidRPr="00105E1E" w:rsidRDefault="00C15DFA" w:rsidP="001424E5">
      <w:pPr>
        <w:spacing w:line="360" w:lineRule="auto"/>
        <w:jc w:val="both"/>
      </w:pPr>
      <w:r w:rsidRPr="00105E1E">
        <w:t xml:space="preserve">Physical exercise constitutes the core component of prehabilitation </w:t>
      </w:r>
      <w:r w:rsidR="00FA47FD" w:rsidRPr="00105E1E">
        <w:t>programme</w:t>
      </w:r>
      <w:r w:rsidRPr="00105E1E">
        <w:t>s, and when integrated into a multimodal model, combining structured physical activity (such as aerobic, resistance, flexibility</w:t>
      </w:r>
      <w:r w:rsidR="003463E0" w:rsidRPr="00105E1E">
        <w:t>/stre</w:t>
      </w:r>
      <w:r w:rsidR="00C472FC" w:rsidRPr="00105E1E">
        <w:t>t</w:t>
      </w:r>
      <w:r w:rsidR="003463E0" w:rsidRPr="00105E1E">
        <w:t>ching, balance</w:t>
      </w:r>
      <w:r w:rsidRPr="00105E1E">
        <w:t xml:space="preserve"> or functional</w:t>
      </w:r>
      <w:r w:rsidRPr="00105E1E">
        <w:noBreakHyphen/>
        <w:t>mobility training) with nutritional support and psychological preparation</w:t>
      </w:r>
      <w:r w:rsidR="003463E0" w:rsidRPr="00105E1E">
        <w:t xml:space="preserve"> (aimed at helping patients manage stress, enhance motivation, and build resilience)</w:t>
      </w:r>
      <w:r w:rsidRPr="00105E1E">
        <w:t>, evidence suggests enhanced outcomes</w:t>
      </w:r>
      <w:r w:rsidR="000108E5" w:rsidRPr="00105E1E">
        <w:t xml:space="preserve"> </w:t>
      </w:r>
      <w:r w:rsidR="000108E5" w:rsidRPr="00105E1E">
        <w:fldChar w:fldCharType="begin">
          <w:fldData xml:space="preserve">PEVuZE5vdGU+PENpdGU+PEF1dGhvcj5aaG91PC9BdXRob3I+PFllYXI+MjAyNDwvWWVhcj48UmVj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</w:fldData>
        </w:fldChar>
      </w:r>
      <w:r w:rsidR="000108E5" w:rsidRPr="00105E1E">
        <w:instrText xml:space="preserve"> ADDIN EN.CITE </w:instrText>
      </w:r>
      <w:r w:rsidR="000108E5" w:rsidRPr="00105E1E">
        <w:fldChar w:fldCharType="begin">
          <w:fldData xml:space="preserve">PEVuZE5vdGU+PENpdGU+PEF1dGhvcj5aaG91PC9BdXRob3I+PFllYXI+MjAyNDwvWWVhcj48UmVj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</w:fldData>
        </w:fldChar>
      </w:r>
      <w:r w:rsidR="000108E5" w:rsidRPr="00105E1E">
        <w:instrText xml:space="preserve"> ADDIN EN.CITE.DATA </w:instrText>
      </w:r>
      <w:r w:rsidR="000108E5" w:rsidRPr="00105E1E">
        <w:fldChar w:fldCharType="end"/>
      </w:r>
      <w:r w:rsidR="000108E5" w:rsidRPr="00105E1E">
        <w:fldChar w:fldCharType="separate"/>
      </w:r>
      <w:r w:rsidR="000108E5" w:rsidRPr="00105E1E">
        <w:t>(7, 14)</w:t>
      </w:r>
      <w:r w:rsidR="000108E5" w:rsidRPr="00105E1E">
        <w:fldChar w:fldCharType="end"/>
      </w:r>
      <w:r w:rsidRPr="00105E1E">
        <w:t xml:space="preserve">. Indeed, </w:t>
      </w:r>
      <w:r w:rsidR="001424E5" w:rsidRPr="00105E1E">
        <w:t>systematic reviews have demonstrated that prehabilitation can reduce postoperative complications, shorten hospital stays, and improve functional outcomes in general adult populations undergoing major surgery</w:t>
      </w:r>
      <w:r w:rsidR="000108E5" w:rsidRPr="00105E1E">
        <w:t xml:space="preserve"> </w:t>
      </w:r>
      <w:r w:rsidR="000108E5" w:rsidRPr="00105E1E">
        <w:fldChar w:fldCharType="begin">
          <w:fldData xml:space="preserve">PEVuZE5vdGU+PENpdGU+PEF1dGhvcj5QZXJyeTwvQXV0aG9yPjxZZWFyPjIwMjE8L1llYXI+PFJl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EzMjU5PC9wYWdlcz48dm9sdW1lPjU8L3ZvbHVt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</w:fldData>
        </w:fldChar>
      </w:r>
      <w:r w:rsidR="008E725E" w:rsidRPr="00105E1E">
        <w:instrText xml:space="preserve"> ADDIN EN.CITE </w:instrText>
      </w:r>
      <w:r w:rsidR="008E725E" w:rsidRPr="00105E1E">
        <w:fldChar w:fldCharType="begin">
          <w:fldData xml:space="preserve">PEVuZE5vdGU+PENpdGU+PEF1dGhvcj5QZXJyeTwvQXV0aG9yPjxZZWFyPjIwMjE8L1llYXI+PFJl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EzMjU5PC9wYWdlcz48dm9sdW1lPjU8L3ZvbHVt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</w:fldData>
        </w:fldChar>
      </w:r>
      <w:r w:rsidR="008E725E" w:rsidRPr="00105E1E">
        <w:instrText xml:space="preserve"> ADDIN EN.CITE.DATA </w:instrText>
      </w:r>
      <w:r w:rsidR="008E725E" w:rsidRPr="00105E1E">
        <w:fldChar w:fldCharType="end"/>
      </w:r>
      <w:r w:rsidR="000108E5" w:rsidRPr="00105E1E">
        <w:fldChar w:fldCharType="separate"/>
      </w:r>
      <w:r w:rsidR="008E725E" w:rsidRPr="00105E1E">
        <w:t>(15, 16)</w:t>
      </w:r>
      <w:r w:rsidR="000108E5" w:rsidRPr="00105E1E">
        <w:fldChar w:fldCharType="end"/>
      </w:r>
      <w:r w:rsidR="001424E5" w:rsidRPr="00105E1E">
        <w:t xml:space="preserve">. However, evidence specific to older adults remains limited and inconsistent. Older patients are </w:t>
      </w:r>
      <w:r w:rsidR="00FD7A17" w:rsidRPr="00105E1E">
        <w:t>sometimes</w:t>
      </w:r>
      <w:r w:rsidR="001424E5" w:rsidRPr="00105E1E">
        <w:t xml:space="preserve"> excluded from clinical trials due to comorbidities or frailty, leading to an evidence gap precisely in the population most likely to benefit. Moreover, </w:t>
      </w:r>
      <w:r w:rsidR="00B73C4C" w:rsidRPr="00105E1E">
        <w:t>many studies focus on a single modality of prehabilitation, such as exercise alone, rather than a multimodal approach.</w:t>
      </w:r>
      <w:r w:rsidR="00A7752A" w:rsidRPr="00105E1E">
        <w:t xml:space="preserve"> Physical </w:t>
      </w:r>
      <w:r w:rsidR="00E62BDB" w:rsidRPr="00105E1E">
        <w:t xml:space="preserve">exercise </w:t>
      </w:r>
      <w:r w:rsidR="00A7752A" w:rsidRPr="00105E1E">
        <w:t>interventions may be delivered in-person, remotely via telehealth platforms, or through a hybrid approach, and can be tailored to individual functional capacities or applied as a standardi</w:t>
      </w:r>
      <w:r w:rsidR="00E27123" w:rsidRPr="00105E1E">
        <w:t>s</w:t>
      </w:r>
      <w:r w:rsidR="00A7752A" w:rsidRPr="00105E1E">
        <w:t xml:space="preserve">ed </w:t>
      </w:r>
      <w:r w:rsidR="00FA47FD" w:rsidRPr="00105E1E">
        <w:t>programme</w:t>
      </w:r>
      <w:r w:rsidR="008E725E" w:rsidRPr="00105E1E">
        <w:t xml:space="preserve"> </w:t>
      </w:r>
      <w:r w:rsidR="008E725E" w:rsidRPr="00105E1E">
        <w:fldChar w:fldCharType="begin">
          <w:fldData xml:space="preserve">PEVuZE5vdGU+PENpdGU+PEF1dGhvcj5CbHVtZW5hdSBQZWRlcnNlbjwvQXV0aG9yPjxZZWFyPjIw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</w:fldData>
        </w:fldChar>
      </w:r>
      <w:r w:rsidR="008E725E" w:rsidRPr="00105E1E">
        <w:instrText xml:space="preserve"> ADDIN EN.CITE </w:instrText>
      </w:r>
      <w:r w:rsidR="008E725E" w:rsidRPr="00105E1E">
        <w:fldChar w:fldCharType="begin">
          <w:fldData xml:space="preserve">PEVuZE5vdGU+PENpdGU+PEF1dGhvcj5CbHVtZW5hdSBQZWRlcnNlbjwvQXV0aG9yPjxZZWFyPjIw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</w:fldData>
        </w:fldChar>
      </w:r>
      <w:r w:rsidR="008E725E" w:rsidRPr="00105E1E">
        <w:instrText xml:space="preserve"> ADDIN EN.CITE.DATA </w:instrText>
      </w:r>
      <w:r w:rsidR="008E725E" w:rsidRPr="00105E1E">
        <w:fldChar w:fldCharType="end"/>
      </w:r>
      <w:r w:rsidR="008E725E" w:rsidRPr="00105E1E">
        <w:fldChar w:fldCharType="separate"/>
      </w:r>
      <w:r w:rsidR="008E725E" w:rsidRPr="00105E1E">
        <w:t>(17)</w:t>
      </w:r>
      <w:r w:rsidR="008E725E" w:rsidRPr="00105E1E">
        <w:fldChar w:fldCharType="end"/>
      </w:r>
      <w:r w:rsidR="00A7752A" w:rsidRPr="00105E1E">
        <w:t>. In addition, these elements, the type, intensity, and mode of delivery of the exercise component have been shown to influence effectiveness</w:t>
      </w:r>
      <w:r w:rsidR="008E725E" w:rsidRPr="00105E1E">
        <w:t xml:space="preserve"> </w:t>
      </w:r>
      <w:r w:rsidR="008E725E" w:rsidRPr="00105E1E">
        <w:fldChar w:fldCharType="begin">
          <w:fldData xml:space="preserve">PEVuZE5vdGU+PENpdGU+PEF1dGhvcj5NY0lzYWFjPC9BdXRob3I+PFllYXI+MjAyNTwvWWVhcj48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ZTA4MTE2NDwvcGFnZXM+PHZvbHVtZT4zODg8L3ZvbHVtZT48ZWRpdGlvbj4y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</w:fldData>
        </w:fldChar>
      </w:r>
      <w:r w:rsidR="008E725E" w:rsidRPr="00105E1E">
        <w:instrText xml:space="preserve"> ADDIN EN.CITE </w:instrText>
      </w:r>
      <w:r w:rsidR="008E725E" w:rsidRPr="00105E1E">
        <w:fldChar w:fldCharType="begin">
          <w:fldData xml:space="preserve">PEVuZE5vdGU+PENpdGU+PEF1dGhvcj5NY0lzYWFjPC9BdXRob3I+PFllYXI+MjAyNTwvWWVhcj48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ZTA4MTE2NDwvcGFnZXM+PHZvbHVtZT4zODg8L3ZvbHVtZT48ZWRpdGlvbj4y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</w:fldData>
        </w:fldChar>
      </w:r>
      <w:r w:rsidR="008E725E" w:rsidRPr="00105E1E">
        <w:instrText xml:space="preserve"> ADDIN EN.CITE.DATA </w:instrText>
      </w:r>
      <w:r w:rsidR="008E725E" w:rsidRPr="00105E1E">
        <w:fldChar w:fldCharType="end"/>
      </w:r>
      <w:r w:rsidR="008E725E" w:rsidRPr="00105E1E">
        <w:fldChar w:fldCharType="separate"/>
      </w:r>
      <w:r w:rsidR="008E725E" w:rsidRPr="00105E1E">
        <w:t>(18)</w:t>
      </w:r>
      <w:r w:rsidR="008E725E" w:rsidRPr="00105E1E">
        <w:fldChar w:fldCharType="end"/>
      </w:r>
      <w:r w:rsidR="00A7752A" w:rsidRPr="00105E1E">
        <w:t>.</w:t>
      </w:r>
      <w:r w:rsidR="00EB5A64" w:rsidRPr="00105E1E">
        <w:t xml:space="preserve"> Furthermore, factors such as baseline functional autonomy, nutritional status, cognitive impairments, and socio-economic conditions can significantly influence postoperative recovery.</w:t>
      </w:r>
    </w:p>
    <w:p w14:paraId="47E06CC3" w14:textId="68CF012A" w:rsidR="001424E5" w:rsidRPr="00105E1E" w:rsidRDefault="00B73C4C" w:rsidP="001424E5">
      <w:pPr>
        <w:spacing w:line="360" w:lineRule="auto"/>
        <w:jc w:val="both"/>
      </w:pPr>
      <w:r w:rsidRPr="00105E1E">
        <w:t>T</w:t>
      </w:r>
      <w:r w:rsidR="001424E5" w:rsidRPr="00105E1E">
        <w:t xml:space="preserve">he type of surgery may </w:t>
      </w:r>
      <w:r w:rsidRPr="00105E1E">
        <w:t xml:space="preserve">also </w:t>
      </w:r>
      <w:r w:rsidR="001424E5" w:rsidRPr="00105E1E">
        <w:t>modulate the effectiveness of prehabilitation</w:t>
      </w:r>
      <w:r w:rsidR="008E725E" w:rsidRPr="00105E1E">
        <w:t xml:space="preserve"> </w:t>
      </w:r>
      <w:r w:rsidR="008E725E" w:rsidRPr="00105E1E">
        <w:fldChar w:fldCharType="begin">
          <w:fldData xml:space="preserve">PEVuZE5vdGU+PENpdGU+PEF1dGhvcj5LYW1hcmFqYWg8L0F1dGhvcj48WWVhcj4yMDIwPC9ZZWFy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U0MC01NDk8L3BhZ2Vz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</w:fldData>
        </w:fldChar>
      </w:r>
      <w:r w:rsidR="008E725E" w:rsidRPr="00105E1E">
        <w:instrText xml:space="preserve"> ADDIN EN.CITE </w:instrText>
      </w:r>
      <w:r w:rsidR="008E725E" w:rsidRPr="00105E1E">
        <w:fldChar w:fldCharType="begin">
          <w:fldData xml:space="preserve">PEVuZE5vdGU+PENpdGU+PEF1dGhvcj5LYW1hcmFqYWg8L0F1dGhvcj48WWVhcj4yMDIwPC9ZZWFy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U0MC01NDk8L3BhZ2Vz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</w:fldData>
        </w:fldChar>
      </w:r>
      <w:r w:rsidR="008E725E" w:rsidRPr="00105E1E">
        <w:instrText xml:space="preserve"> ADDIN EN.CITE.DATA </w:instrText>
      </w:r>
      <w:r w:rsidR="008E725E" w:rsidRPr="00105E1E">
        <w:fldChar w:fldCharType="end"/>
      </w:r>
      <w:r w:rsidR="008E725E" w:rsidRPr="00105E1E">
        <w:fldChar w:fldCharType="separate"/>
      </w:r>
      <w:r w:rsidR="008E725E" w:rsidRPr="00105E1E">
        <w:t>(19)</w:t>
      </w:r>
      <w:r w:rsidR="008E725E" w:rsidRPr="00105E1E">
        <w:fldChar w:fldCharType="end"/>
      </w:r>
      <w:r w:rsidR="001424E5" w:rsidRPr="00105E1E">
        <w:t xml:space="preserve">. </w:t>
      </w:r>
      <w:r w:rsidR="00161E82" w:rsidRPr="00105E1E">
        <w:t>Major a</w:t>
      </w:r>
      <w:r w:rsidR="001424E5" w:rsidRPr="00105E1E">
        <w:t>bdominal</w:t>
      </w:r>
      <w:r w:rsidR="00801665" w:rsidRPr="00105E1E">
        <w:t>,</w:t>
      </w:r>
      <w:r w:rsidR="001424E5" w:rsidRPr="00105E1E">
        <w:t xml:space="preserve"> card</w:t>
      </w:r>
      <w:r w:rsidR="00EF277F" w:rsidRPr="00105E1E">
        <w:t xml:space="preserve">iac and vascular </w:t>
      </w:r>
      <w:r w:rsidR="001424E5" w:rsidRPr="00105E1E">
        <w:t xml:space="preserve">surgeries represent </w:t>
      </w:r>
      <w:r w:rsidR="00EF277F" w:rsidRPr="00105E1E">
        <w:t>some</w:t>
      </w:r>
      <w:r w:rsidR="001424E5" w:rsidRPr="00105E1E">
        <w:t xml:space="preserve"> of the most physiologically demanding categories, often associated with prolonged operative times, high inflammatory responses, and considerable postoperative morbidity</w:t>
      </w:r>
      <w:r w:rsidR="008E725E" w:rsidRPr="00105E1E">
        <w:t xml:space="preserve"> </w:t>
      </w:r>
      <w:r w:rsidR="008E725E" w:rsidRPr="00105E1E">
        <w:fldChar w:fldCharType="begin">
          <w:fldData xml:space="preserve">PEVuZE5vdGU+PENpdGU+PEF1dGhvcj5UaGVvZG9yYWtpczwvQXV0aG9yPjxZZWFyPjIwMjQ8L1ll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</w:fldData>
        </w:fldChar>
      </w:r>
      <w:r w:rsidR="008E725E" w:rsidRPr="00105E1E">
        <w:instrText xml:space="preserve"> ADDIN EN.CITE </w:instrText>
      </w:r>
      <w:r w:rsidR="008E725E" w:rsidRPr="00105E1E">
        <w:fldChar w:fldCharType="begin">
          <w:fldData xml:space="preserve">PEVuZE5vdGU+PENpdGU+PEF1dGhvcj5UaGVvZG9yYWtpczwvQXV0aG9yPjxZZWFyPjIwMjQ8L1ll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</w:fldData>
        </w:fldChar>
      </w:r>
      <w:r w:rsidR="008E725E" w:rsidRPr="00105E1E">
        <w:instrText xml:space="preserve"> ADDIN EN.CITE.DATA </w:instrText>
      </w:r>
      <w:r w:rsidR="008E725E" w:rsidRPr="00105E1E">
        <w:fldChar w:fldCharType="end"/>
      </w:r>
      <w:r w:rsidR="008E725E" w:rsidRPr="00105E1E">
        <w:fldChar w:fldCharType="separate"/>
      </w:r>
      <w:r w:rsidR="008E725E" w:rsidRPr="00105E1E">
        <w:t>(4)</w:t>
      </w:r>
      <w:r w:rsidR="008E725E" w:rsidRPr="00105E1E">
        <w:fldChar w:fldCharType="end"/>
      </w:r>
      <w:r w:rsidR="001424E5" w:rsidRPr="00105E1E">
        <w:t>. Understanding how</w:t>
      </w:r>
      <w:r w:rsidR="002C21C9" w:rsidRPr="00105E1E">
        <w:t xml:space="preserve"> </w:t>
      </w:r>
      <w:r w:rsidR="001424E5" w:rsidRPr="00105E1E">
        <w:t>prehabilitation affects outcomes specifically in these contexts is therefore crucial. Beyond clinical endpoints, economic outcomes such as cost-effectiveness and healthcare resource utilization are also of growing interest, given the increasing pressure on healthcare systems to provide efficient and sustainable perioperative care</w:t>
      </w:r>
      <w:r w:rsidR="008E725E" w:rsidRPr="00105E1E">
        <w:t xml:space="preserve"> </w:t>
      </w:r>
      <w:r w:rsidR="008E725E" w:rsidRPr="00105E1E">
        <w:fldChar w:fldCharType="begin">
          <w:fldData xml:space="preserve">PEVuZE5vdGU+PENpdGU+PEF1dGhvcj5Sb21iZXk8L0F1dGhvcj48WWVhcj4yMDIzPC9ZZWFyPjxS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==
</w:fldData>
        </w:fldChar>
      </w:r>
      <w:r w:rsidR="008E725E" w:rsidRPr="00105E1E">
        <w:instrText xml:space="preserve"> ADDIN EN.CITE </w:instrText>
      </w:r>
      <w:r w:rsidR="008E725E" w:rsidRPr="00105E1E">
        <w:fldChar w:fldCharType="begin">
          <w:fldData xml:space="preserve">PEVuZE5vdGU+PENpdGU+PEF1dGhvcj5Sb21iZXk8L0F1dGhvcj48WWVhcj4yMDIzPC9ZZWFyPjxS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==
</w:fldData>
        </w:fldChar>
      </w:r>
      <w:r w:rsidR="008E725E" w:rsidRPr="00105E1E">
        <w:instrText xml:space="preserve"> ADDIN EN.CITE.DATA </w:instrText>
      </w:r>
      <w:r w:rsidR="008E725E" w:rsidRPr="00105E1E">
        <w:fldChar w:fldCharType="end"/>
      </w:r>
      <w:r w:rsidR="008E725E" w:rsidRPr="00105E1E">
        <w:fldChar w:fldCharType="separate"/>
      </w:r>
      <w:r w:rsidR="008E725E" w:rsidRPr="00105E1E">
        <w:t>(20)</w:t>
      </w:r>
      <w:r w:rsidR="008E725E" w:rsidRPr="00105E1E">
        <w:fldChar w:fldCharType="end"/>
      </w:r>
      <w:r w:rsidR="001424E5" w:rsidRPr="00105E1E">
        <w:t>.</w:t>
      </w:r>
      <w:r w:rsidR="00E87404" w:rsidRPr="00105E1E">
        <w:t xml:space="preserve"> In addition, investigating biological markers may provide important insights into the physiological mechanisms through which prehabilitation influences functional recovery</w:t>
      </w:r>
      <w:r w:rsidR="008E725E" w:rsidRPr="00105E1E">
        <w:t xml:space="preserve"> </w:t>
      </w:r>
      <w:r w:rsidR="008E725E" w:rsidRPr="00105E1E">
        <w:fldChar w:fldCharType="begin"/>
      </w:r>
      <w:r w:rsidR="008E725E" w:rsidRPr="00105E1E">
        <w:instrText xml:space="preserve"> ADDIN EN.CITE &lt;EndNote&gt;&lt;Cite&gt;&lt;Author&gt;Kammerer&lt;/Author&gt;&lt;Year&gt;2025&lt;/Year&gt;&lt;RecNum&gt;1797&lt;/RecNum&gt;&lt;DisplayText&gt;(21)&lt;/DisplayText&gt;&lt;record&gt;&lt;rec-number&gt;1797&lt;/rec-number&gt;&lt;foreign-keys&gt;&lt;key app="EN" db-id="x5pzrdzr2tzt0ge5xr952tzop0exssa29s0x" timestamp="1765729599"&gt;1797&lt;/key&gt;&lt;/foreign-keys&gt;&lt;ref-type name="Journal Article"&gt;17&lt;/ref-type&gt;&lt;contributors&gt;&lt;authors&gt;&lt;author&gt;Kammerer, T.&lt;/author&gt;&lt;author&gt;Mahú, I.&lt;/author&gt;&lt;author&gt;Schier, R.&lt;/author&gt;&lt;/authors&gt;&lt;/contributors&gt;&lt;auth-address&gt;Department of Anaesthesiology and Intensive Care Medicine, University Hospital of Cologne, Cologne, Germany.&amp;#xD;Max Planck Institute for Metabolism Research, Cologne, Germany.&amp;#xD;Department of Anaesthesiology, Intensive Care and Emergency Medicine, University Medicine Marburg, Campus Fulda, Fulda, Germany.&lt;/auth-address&gt;&lt;titles&gt;&lt;title&gt;Prehabilitation and Inflammation&lt;/title&gt;&lt;secondary-title&gt;Ann Nutr Metab&lt;/secondary-title&gt;&lt;alt-title&gt;Annals of nutrition &amp;amp; metabolism&lt;/alt-title&gt;&lt;/titles&gt;&lt;periodical&gt;&lt;full-title&gt;Ann Nutr Metab&lt;/full-title&gt;&lt;abbr-1&gt;Annals of nutrition &amp;amp; metabolism&lt;/abbr-1&gt;&lt;/periodical&gt;&lt;alt-periodical&gt;&lt;full-title&gt;Ann Nutr Metab&lt;/full-title&gt;&lt;abbr-1&gt;Annals of nutrition &amp;amp; metabolism&lt;/abbr-1&gt;&lt;/alt-periodical&gt;&lt;pages&gt;234-244&lt;/pages&gt;&lt;volume&gt;81&lt;/volume&gt;&lt;number&gt;4&lt;/number&gt;&lt;edition&gt;2025/04/24&lt;/edition&gt;&lt;keywords&gt;&lt;keyword&gt;Humans&lt;/keyword&gt;&lt;keyword&gt;*Inflammation/prevention &amp;amp; control&lt;/keyword&gt;&lt;keyword&gt;*Preoperative Exercise&lt;/keyword&gt;&lt;keyword&gt;Biomarkers/blood&lt;/keyword&gt;&lt;keyword&gt;Muscle, Skeletal&lt;/keyword&gt;&lt;keyword&gt;*Preoperative Care/methods&lt;/keyword&gt;&lt;keyword&gt;Nutrition Therapy&lt;/keyword&gt;&lt;keyword&gt;Inflammation&lt;/keyword&gt;&lt;keyword&gt;Prehabilitation&lt;/keyword&gt;&lt;keyword&gt;Sepsis&lt;/keyword&gt;&lt;keyword&gt;Surgical trauma&lt;/keyword&gt;&lt;/keywords&gt;&lt;dates&gt;&lt;year&gt;2025&lt;/year&gt;&lt;/dates&gt;&lt;isbn&gt;0250-6807&lt;/isbn&gt;&lt;accession-num&gt;40267903&lt;/accession-num&gt;&lt;urls&gt;&lt;/urls&gt;&lt;electronic-resource-num&gt;10.1159/000545181&lt;/electronic-resource-num&gt;&lt;remote-database-provider&gt;NLM&lt;/remote-database-provider&gt;&lt;language&gt;eng&lt;/language&gt;&lt;/record&gt;&lt;/Cite&gt;&lt;/EndNote&gt;</w:instrText>
      </w:r>
      <w:r w:rsidR="008E725E" w:rsidRPr="00105E1E">
        <w:fldChar w:fldCharType="separate"/>
      </w:r>
      <w:r w:rsidR="008E725E" w:rsidRPr="00105E1E">
        <w:t>(21)</w:t>
      </w:r>
      <w:r w:rsidR="008E725E" w:rsidRPr="00105E1E">
        <w:fldChar w:fldCharType="end"/>
      </w:r>
      <w:r w:rsidR="00E87404" w:rsidRPr="00105E1E">
        <w:t>.</w:t>
      </w:r>
    </w:p>
    <w:p w14:paraId="07B94863" w14:textId="7C95B2BA" w:rsidR="001424E5" w:rsidRPr="00105E1E" w:rsidRDefault="001424E5" w:rsidP="001424E5">
      <w:pPr>
        <w:spacing w:line="360" w:lineRule="auto"/>
        <w:jc w:val="both"/>
      </w:pPr>
      <w:r w:rsidRPr="00105E1E">
        <w:t xml:space="preserve">Despite a growing number of studies exploring prehabilitation in surgical populations, to date, no systematic review has comprehensively synthesized the available evidence focusing on prehabilitation </w:t>
      </w:r>
      <w:r w:rsidR="00FA47FD" w:rsidRPr="00105E1E">
        <w:t>programme</w:t>
      </w:r>
      <w:r w:rsidRPr="00105E1E">
        <w:t>s</w:t>
      </w:r>
      <w:r w:rsidR="00692E3E" w:rsidRPr="00105E1E">
        <w:t xml:space="preserve"> (</w:t>
      </w:r>
      <w:r w:rsidR="002C21C9" w:rsidRPr="00105E1E">
        <w:t>exercise alone or</w:t>
      </w:r>
      <w:r w:rsidR="00692E3E" w:rsidRPr="00105E1E">
        <w:t xml:space="preserve"> combined with at least another modality)</w:t>
      </w:r>
      <w:r w:rsidRPr="00105E1E">
        <w:t xml:space="preserve"> </w:t>
      </w:r>
      <w:r w:rsidR="00161E82" w:rsidRPr="00105E1E">
        <w:t xml:space="preserve">exclusively </w:t>
      </w:r>
      <w:r w:rsidRPr="00105E1E">
        <w:t xml:space="preserve">in older adults </w:t>
      </w:r>
      <w:r w:rsidRPr="00105E1E">
        <w:lastRenderedPageBreak/>
        <w:t xml:space="preserve">(≥65 years) undergoing </w:t>
      </w:r>
      <w:r w:rsidR="00161E82" w:rsidRPr="00105E1E">
        <w:t xml:space="preserve">major </w:t>
      </w:r>
      <w:r w:rsidRPr="00105E1E">
        <w:t>abdominal</w:t>
      </w:r>
      <w:r w:rsidR="00EF277F" w:rsidRPr="00105E1E">
        <w:t xml:space="preserve">, cardiac or vascular </w:t>
      </w:r>
      <w:r w:rsidRPr="00105E1E">
        <w:t>surge</w:t>
      </w:r>
      <w:r w:rsidR="00086BDB" w:rsidRPr="00105E1E">
        <w:t>ry</w:t>
      </w:r>
      <w:r w:rsidRPr="00105E1E">
        <w:t xml:space="preserve">. </w:t>
      </w:r>
      <w:r w:rsidR="0020099F" w:rsidRPr="00105E1E">
        <w:t xml:space="preserve">Interventions aimed at restoring and maintaining functional </w:t>
      </w:r>
      <w:r w:rsidR="003463E0" w:rsidRPr="00105E1E">
        <w:t>reserve</w:t>
      </w:r>
      <w:r w:rsidR="0020099F" w:rsidRPr="00105E1E">
        <w:t xml:space="preserve"> appear to have the greatest effect in previously fit individuals aged 60 to 79 years. However, it remains relevant to ask whether benefits, perhaps more modest but still meaningful, could also be achieved in very old patients (≥80 years). </w:t>
      </w:r>
      <w:r w:rsidRPr="00105E1E">
        <w:t>Filling th</w:t>
      </w:r>
      <w:r w:rsidR="0020099F" w:rsidRPr="00105E1E">
        <w:t>e</w:t>
      </w:r>
      <w:r w:rsidRPr="00105E1E">
        <w:t>s</w:t>
      </w:r>
      <w:r w:rsidR="0020099F" w:rsidRPr="00105E1E">
        <w:t>e</w:t>
      </w:r>
      <w:r w:rsidRPr="00105E1E">
        <w:t xml:space="preserve"> knowledge gap</w:t>
      </w:r>
      <w:r w:rsidR="0020099F" w:rsidRPr="00105E1E">
        <w:t>s</w:t>
      </w:r>
      <w:r w:rsidRPr="00105E1E">
        <w:t xml:space="preserve"> is critical to inform perioperative guidelines, guide individualized patient care, and support the integration of prehabilitation into standard surgical pathways for older patients.</w:t>
      </w:r>
    </w:p>
    <w:p w14:paraId="77235105" w14:textId="2BA91E5B" w:rsidR="005E6427" w:rsidRPr="00105E1E" w:rsidRDefault="001424E5" w:rsidP="00E87404">
      <w:pPr>
        <w:spacing w:line="360" w:lineRule="auto"/>
        <w:jc w:val="both"/>
      </w:pPr>
      <w:r w:rsidRPr="00105E1E">
        <w:t xml:space="preserve">Therefore, the objective of the present systematic review was to examine the effects of prehabilitation </w:t>
      </w:r>
      <w:r w:rsidR="00FA47FD" w:rsidRPr="00105E1E">
        <w:t>programme</w:t>
      </w:r>
      <w:r w:rsidRPr="00105E1E">
        <w:t>s</w:t>
      </w:r>
      <w:r w:rsidR="00C02C83" w:rsidRPr="00105E1E">
        <w:t xml:space="preserve">, </w:t>
      </w:r>
      <w:r w:rsidR="00161E82" w:rsidRPr="00105E1E">
        <w:t xml:space="preserve">including </w:t>
      </w:r>
      <w:r w:rsidRPr="00105E1E">
        <w:t xml:space="preserve">exercise </w:t>
      </w:r>
      <w:r w:rsidR="002C21C9" w:rsidRPr="00105E1E">
        <w:t xml:space="preserve">alone or </w:t>
      </w:r>
      <w:r w:rsidR="00161E82" w:rsidRPr="00105E1E">
        <w:t xml:space="preserve">combined </w:t>
      </w:r>
      <w:r w:rsidRPr="00105E1E">
        <w:t>with at least one additional component such as nutritional optimi</w:t>
      </w:r>
      <w:r w:rsidR="00C472FC" w:rsidRPr="00105E1E">
        <w:t>s</w:t>
      </w:r>
      <w:r w:rsidRPr="00105E1E">
        <w:t>ation, psychological support, or therapeutic education</w:t>
      </w:r>
      <w:r w:rsidR="00C02C83" w:rsidRPr="00105E1E">
        <w:t xml:space="preserve">, </w:t>
      </w:r>
      <w:r w:rsidRPr="00105E1E">
        <w:t xml:space="preserve">on postoperative outcomes among adults aged 65 years and older undergoing </w:t>
      </w:r>
      <w:r w:rsidR="00161E82" w:rsidRPr="00105E1E">
        <w:t xml:space="preserve">major </w:t>
      </w:r>
      <w:r w:rsidRPr="00105E1E">
        <w:t>abdominal</w:t>
      </w:r>
      <w:r w:rsidR="00801665" w:rsidRPr="00105E1E">
        <w:t xml:space="preserve">, </w:t>
      </w:r>
      <w:r w:rsidRPr="00105E1E">
        <w:t>cardi</w:t>
      </w:r>
      <w:r w:rsidR="00801665" w:rsidRPr="00105E1E">
        <w:t xml:space="preserve">ac or </w:t>
      </w:r>
      <w:r w:rsidRPr="00105E1E">
        <w:t>vascular surgery. Specifically, we aimed to evaluate their impact on postoperative complications, length of hospital stay, readmission rates, mortality, health-related quality of life, and economic outcomes</w:t>
      </w:r>
      <w:r w:rsidR="00E87404" w:rsidRPr="00105E1E">
        <w:t xml:space="preserve"> but also body composition, functional </w:t>
      </w:r>
      <w:r w:rsidR="003463E0" w:rsidRPr="00105E1E">
        <w:t>reserve</w:t>
      </w:r>
      <w:r w:rsidR="00E87404" w:rsidRPr="00105E1E">
        <w:t xml:space="preserve"> and biological markers. </w:t>
      </w:r>
    </w:p>
    <w:p w14:paraId="3BCE77A0" w14:textId="77777777" w:rsidR="0028287E" w:rsidRPr="00105E1E" w:rsidRDefault="0028287E">
      <w:pPr>
        <w:rPr>
          <w:rFonts w:asciiTheme="majorHAnsi" w:eastAsiaTheme="majorEastAsia" w:hAnsiTheme="majorHAnsi" w:cstheme="majorBidi"/>
          <w:b/>
          <w:bCs/>
          <w:sz w:val="28"/>
          <w:szCs w:val="28"/>
        </w:rPr>
      </w:pPr>
      <w:r w:rsidRPr="00105E1E">
        <w:rPr>
          <w:b/>
          <w:bCs/>
          <w:sz w:val="28"/>
          <w:szCs w:val="28"/>
        </w:rPr>
        <w:br w:type="page"/>
      </w:r>
    </w:p>
    <w:p w14:paraId="2A04EB94" w14:textId="66B7FF6A" w:rsidR="005E6427" w:rsidRPr="00105E1E" w:rsidRDefault="005E6427" w:rsidP="005E6427">
      <w:pPr>
        <w:pStyle w:val="Titre1"/>
        <w:spacing w:line="360" w:lineRule="auto"/>
        <w:rPr>
          <w:b/>
          <w:bCs/>
          <w:color w:val="auto"/>
          <w:sz w:val="28"/>
          <w:szCs w:val="28"/>
        </w:rPr>
      </w:pPr>
      <w:r w:rsidRPr="00105E1E">
        <w:rPr>
          <w:b/>
          <w:bCs/>
          <w:color w:val="auto"/>
          <w:sz w:val="28"/>
          <w:szCs w:val="28"/>
        </w:rPr>
        <w:lastRenderedPageBreak/>
        <w:t>Methods</w:t>
      </w:r>
    </w:p>
    <w:p w14:paraId="14360B25" w14:textId="64A1BA95" w:rsidR="005E6427" w:rsidRPr="00105E1E" w:rsidRDefault="005E6427" w:rsidP="005E6427">
      <w:pPr>
        <w:spacing w:line="360" w:lineRule="auto"/>
        <w:jc w:val="both"/>
      </w:pPr>
      <w:r w:rsidRPr="00105E1E">
        <w:t>Our manuscript was prepared in accordance with the PRISMA 2020 statement (Preferred Reporting Items for Systematic Reviews and Meta-Analyses</w:t>
      </w:r>
      <w:r w:rsidR="002C21C9" w:rsidRPr="00105E1E">
        <w:t>)</w:t>
      </w:r>
      <w:r w:rsidR="00071D92" w:rsidRPr="00105E1E">
        <w:t xml:space="preserve"> </w:t>
      </w:r>
      <w:r w:rsidR="00071D92" w:rsidRPr="00105E1E">
        <w:fldChar w:fldCharType="begin">
          <w:fldData xml:space="preserve">PEVuZE5vdGU+PENpdGU+PEF1dGhvcj5QYWdlPC9BdXRob3I+PFllYXI+MjAyMTwvWWVhcj48UmVj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uMTYwPC9wYWdlcz48dm9sdW1l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</w:fldData>
        </w:fldChar>
      </w:r>
      <w:r w:rsidR="00071D92" w:rsidRPr="00105E1E">
        <w:instrText xml:space="preserve"> ADDIN EN.CITE </w:instrText>
      </w:r>
      <w:r w:rsidR="00071D92" w:rsidRPr="00105E1E">
        <w:fldChar w:fldCharType="begin">
          <w:fldData xml:space="preserve">PEVuZE5vdGU+PENpdGU+PEF1dGhvcj5QYWdlPC9BdXRob3I+PFllYXI+MjAyMTwvWWVhcj48UmVj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uMTYwPC9wYWdlcz48dm9sdW1l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</w:fldData>
        </w:fldChar>
      </w:r>
      <w:r w:rsidR="00071D92" w:rsidRPr="00105E1E">
        <w:instrText xml:space="preserve"> ADDIN EN.CITE.DATA </w:instrText>
      </w:r>
      <w:r w:rsidR="00071D92" w:rsidRPr="00105E1E">
        <w:fldChar w:fldCharType="end"/>
      </w:r>
      <w:r w:rsidR="00071D92" w:rsidRPr="00105E1E">
        <w:fldChar w:fldCharType="separate"/>
      </w:r>
      <w:r w:rsidR="00071D92" w:rsidRPr="00105E1E">
        <w:t>(22)</w:t>
      </w:r>
      <w:r w:rsidR="00071D92" w:rsidRPr="00105E1E">
        <w:fldChar w:fldCharType="end"/>
      </w:r>
      <w:r w:rsidRPr="00105E1E">
        <w:t>. The entire review process</w:t>
      </w:r>
      <w:r w:rsidR="002C21C9" w:rsidRPr="00105E1E">
        <w:t xml:space="preserve">, </w:t>
      </w:r>
      <w:r w:rsidRPr="00105E1E">
        <w:t xml:space="preserve">including importing search results, screening abstracts and full-text articles, and resolving disagreements, was managed using Covidence. </w:t>
      </w:r>
      <w:bookmarkStart w:id="0" w:name="_Hlk217550499"/>
      <w:r w:rsidRPr="00105E1E">
        <w:t>The systematic review followed a pre-defined protocol that</w:t>
      </w:r>
      <w:r w:rsidR="001E423A" w:rsidRPr="00105E1E">
        <w:t xml:space="preserve"> was submitted for prospective registration in PROSPERO; registration is currently pending</w:t>
      </w:r>
      <w:r w:rsidRPr="00105E1E">
        <w:t xml:space="preserve"> (registration number: </w:t>
      </w:r>
      <w:r w:rsidR="001E423A" w:rsidRPr="00105E1E">
        <w:t>1180250</w:t>
      </w:r>
      <w:r w:rsidRPr="00105E1E">
        <w:t>).</w:t>
      </w:r>
      <w:bookmarkEnd w:id="0"/>
    </w:p>
    <w:p w14:paraId="35838BB4" w14:textId="21A36604" w:rsidR="005E6427" w:rsidRPr="00105E1E" w:rsidRDefault="005E6427" w:rsidP="00331737">
      <w:pPr>
        <w:pStyle w:val="Titre2"/>
        <w:rPr>
          <w:b/>
          <w:bCs/>
          <w:i/>
          <w:iCs/>
          <w:color w:val="auto"/>
          <w:sz w:val="28"/>
          <w:szCs w:val="28"/>
        </w:rPr>
      </w:pPr>
      <w:r w:rsidRPr="00105E1E">
        <w:rPr>
          <w:b/>
          <w:bCs/>
          <w:i/>
          <w:iCs/>
          <w:color w:val="auto"/>
          <w:sz w:val="28"/>
          <w:szCs w:val="28"/>
        </w:rPr>
        <w:t>Inclusion and exclusion criteria</w:t>
      </w:r>
    </w:p>
    <w:p w14:paraId="6E9604F8" w14:textId="6B4B1AD5" w:rsidR="005E6427" w:rsidRPr="00105E1E" w:rsidRDefault="005E6427" w:rsidP="005E6427">
      <w:pPr>
        <w:pStyle w:val="Titre3"/>
        <w:rPr>
          <w:b/>
          <w:bCs/>
          <w:color w:val="auto"/>
          <w:sz w:val="24"/>
          <w:szCs w:val="24"/>
        </w:rPr>
      </w:pPr>
      <w:r w:rsidRPr="00105E1E">
        <w:rPr>
          <w:b/>
          <w:bCs/>
          <w:color w:val="auto"/>
          <w:sz w:val="24"/>
          <w:szCs w:val="24"/>
        </w:rPr>
        <w:t>Population</w:t>
      </w:r>
    </w:p>
    <w:p w14:paraId="68ED72A1" w14:textId="27322706" w:rsidR="005E6427" w:rsidRPr="00105E1E" w:rsidRDefault="00934328" w:rsidP="00934328">
      <w:pPr>
        <w:spacing w:line="360" w:lineRule="auto"/>
        <w:jc w:val="both"/>
      </w:pPr>
      <w:r w:rsidRPr="00105E1E">
        <w:t>The study population included adults aged 65 years and older</w:t>
      </w:r>
      <w:r w:rsidR="00A75493" w:rsidRPr="00105E1E">
        <w:t xml:space="preserve"> (with 65 as the minimum age, not the mean age) </w:t>
      </w:r>
      <w:r w:rsidRPr="00105E1E">
        <w:t xml:space="preserve">who were scheduled for </w:t>
      </w:r>
      <w:r w:rsidR="00120F1B" w:rsidRPr="00105E1E">
        <w:t xml:space="preserve">major </w:t>
      </w:r>
      <w:r w:rsidRPr="00105E1E">
        <w:t>abdominal</w:t>
      </w:r>
      <w:r w:rsidR="00801665" w:rsidRPr="00105E1E">
        <w:t xml:space="preserve">, </w:t>
      </w:r>
      <w:r w:rsidRPr="00105E1E">
        <w:t>cardi</w:t>
      </w:r>
      <w:r w:rsidR="00801665" w:rsidRPr="00105E1E">
        <w:t xml:space="preserve">ac or </w:t>
      </w:r>
      <w:r w:rsidRPr="00105E1E">
        <w:t>vascular surgery, regardless of ethnicity, sex, or country of origin. Participants were eligible irrespective of their underlying medical condition. Eligible procedures encompassed</w:t>
      </w:r>
      <w:r w:rsidR="00E60DA0" w:rsidRPr="00105E1E">
        <w:t xml:space="preserve"> the most commonly performed types of major surgery, including four main categories of abdominal surgery (colorectal, hepatic, bariatric, or urologic), major cardiac surgery (coronary artery bypass grafting, valve repair or replacement, or combined procedures), and major vascular surgery (aortic, peripheral arterial, or carotid procedures). </w:t>
      </w:r>
    </w:p>
    <w:p w14:paraId="0D48DB17" w14:textId="77777777" w:rsidR="00934328" w:rsidRPr="00105E1E" w:rsidRDefault="00934328" w:rsidP="00934328">
      <w:pPr>
        <w:pStyle w:val="Titre3"/>
        <w:rPr>
          <w:b/>
          <w:bCs/>
          <w:color w:val="auto"/>
          <w:sz w:val="24"/>
          <w:szCs w:val="24"/>
        </w:rPr>
      </w:pPr>
      <w:r w:rsidRPr="00105E1E">
        <w:rPr>
          <w:b/>
          <w:bCs/>
          <w:color w:val="auto"/>
          <w:sz w:val="24"/>
          <w:szCs w:val="24"/>
        </w:rPr>
        <w:t>Intervention</w:t>
      </w:r>
    </w:p>
    <w:p w14:paraId="3C6FE4ED" w14:textId="3BC7FF9F" w:rsidR="00934328" w:rsidRPr="00105E1E" w:rsidRDefault="00516960" w:rsidP="00934328">
      <w:pPr>
        <w:spacing w:line="360" w:lineRule="auto"/>
        <w:jc w:val="both"/>
      </w:pPr>
      <w:r w:rsidRPr="00105E1E">
        <w:t xml:space="preserve">Eligible interventions included any prehabilitation </w:t>
      </w:r>
      <w:r w:rsidR="00FA47FD" w:rsidRPr="00105E1E">
        <w:t>programme</w:t>
      </w:r>
      <w:r w:rsidRPr="00105E1E">
        <w:t xml:space="preserve"> initiated prior to surgery. All prehabilitation </w:t>
      </w:r>
      <w:r w:rsidR="00FA47FD" w:rsidRPr="00105E1E">
        <w:t>programme</w:t>
      </w:r>
      <w:r w:rsidRPr="00105E1E">
        <w:t xml:space="preserve">s including exercise alone or as part of a multimodal approach (combined with other interventions such as nutrition, psychological support, or therapeutic education, for example) were considered. </w:t>
      </w:r>
      <w:r w:rsidR="002C21C9" w:rsidRPr="00105E1E">
        <w:t>Exercise</w:t>
      </w:r>
      <w:r w:rsidR="002D312A" w:rsidRPr="00105E1E">
        <w:t xml:space="preserve"> components could include aerobic training, resistance exercise, flexibility training, or functional mobility exercises, delivered individually or in groups. </w:t>
      </w:r>
      <w:r w:rsidR="00FA47FD" w:rsidRPr="00105E1E">
        <w:t>Programme</w:t>
      </w:r>
      <w:r w:rsidR="002D312A" w:rsidRPr="00105E1E">
        <w:t>s could be personalized to individual needs and fitness levels, or standardi</w:t>
      </w:r>
      <w:r w:rsidR="00E27123" w:rsidRPr="00105E1E">
        <w:t>s</w:t>
      </w:r>
      <w:r w:rsidR="002D312A" w:rsidRPr="00105E1E">
        <w:t>ed across participants following a predefined protocol. Interventions could be delivered in-person, remotely (e.g., via telehealth platforms), or through a hybrid model combining both modalities. The duration, frequency, and intensity of the interventions were not restricted, provided that they were implemented before the surgical procedure.</w:t>
      </w:r>
    </w:p>
    <w:p w14:paraId="65842B70" w14:textId="77777777" w:rsidR="00934328" w:rsidRPr="00105E1E" w:rsidRDefault="00934328" w:rsidP="002D312A">
      <w:pPr>
        <w:pStyle w:val="Titre3"/>
        <w:rPr>
          <w:b/>
          <w:bCs/>
          <w:color w:val="auto"/>
          <w:sz w:val="24"/>
          <w:szCs w:val="24"/>
        </w:rPr>
      </w:pPr>
      <w:r w:rsidRPr="00105E1E">
        <w:rPr>
          <w:b/>
          <w:bCs/>
          <w:color w:val="auto"/>
          <w:sz w:val="24"/>
          <w:szCs w:val="24"/>
        </w:rPr>
        <w:t>Comparators</w:t>
      </w:r>
    </w:p>
    <w:p w14:paraId="1A8357B5" w14:textId="43016383" w:rsidR="00934328" w:rsidRPr="00105E1E" w:rsidRDefault="00934328" w:rsidP="00934328">
      <w:pPr>
        <w:spacing w:line="360" w:lineRule="auto"/>
        <w:jc w:val="both"/>
      </w:pPr>
      <w:r w:rsidRPr="00105E1E">
        <w:t>Control conditions included usual preoperative care, defined as standard medical optimi</w:t>
      </w:r>
      <w:r w:rsidR="00C472FC" w:rsidRPr="00105E1E">
        <w:t>s</w:t>
      </w:r>
      <w:r w:rsidRPr="00105E1E">
        <w:t xml:space="preserve">ation without a structured prehabilitation </w:t>
      </w:r>
      <w:r w:rsidR="00FA47FD" w:rsidRPr="00105E1E">
        <w:t>programme</w:t>
      </w:r>
      <w:r w:rsidRPr="00105E1E">
        <w:t>, or alternative prehabilitation interventions differing in their components, mode of delivery, or intensity.</w:t>
      </w:r>
    </w:p>
    <w:p w14:paraId="23EB8610" w14:textId="58D83C3B" w:rsidR="002D312A" w:rsidRPr="00105E1E" w:rsidRDefault="002D312A" w:rsidP="002D312A">
      <w:pPr>
        <w:pStyle w:val="Titre3"/>
        <w:rPr>
          <w:b/>
          <w:bCs/>
          <w:color w:val="auto"/>
          <w:sz w:val="24"/>
          <w:szCs w:val="24"/>
        </w:rPr>
      </w:pPr>
      <w:r w:rsidRPr="00105E1E">
        <w:rPr>
          <w:b/>
          <w:bCs/>
          <w:color w:val="auto"/>
          <w:sz w:val="24"/>
          <w:szCs w:val="24"/>
        </w:rPr>
        <w:lastRenderedPageBreak/>
        <w:t>Outcomes</w:t>
      </w:r>
    </w:p>
    <w:p w14:paraId="2F05AD58" w14:textId="1AD28DC4" w:rsidR="002D312A" w:rsidRPr="00105E1E" w:rsidRDefault="002D312A" w:rsidP="002D312A">
      <w:pPr>
        <w:spacing w:line="360" w:lineRule="auto"/>
        <w:jc w:val="both"/>
      </w:pPr>
      <w:r w:rsidRPr="00105E1E">
        <w:t>Our systematic review includes studies that assessed one of the following outcomes using objective measures.</w:t>
      </w:r>
    </w:p>
    <w:p w14:paraId="220DB0A3" w14:textId="5AB3836E" w:rsidR="002D312A" w:rsidRPr="00105E1E" w:rsidRDefault="002D312A" w:rsidP="002D312A">
      <w:pPr>
        <w:spacing w:line="360" w:lineRule="auto"/>
        <w:jc w:val="both"/>
      </w:pPr>
      <w:r w:rsidRPr="00105E1E">
        <w:t xml:space="preserve">The primary outcomes of interest in this systematic review include postoperative complications, length of hospital stay, </w:t>
      </w:r>
      <w:r w:rsidR="00120F1B" w:rsidRPr="00105E1E">
        <w:t xml:space="preserve">hospital </w:t>
      </w:r>
      <w:r w:rsidRPr="00105E1E">
        <w:t>readmission rates, mortality, and health-related quality of life. Postoperative complications were assessed using either the total number of complications or validated composite indices</w:t>
      </w:r>
      <w:r w:rsidR="007D1838" w:rsidRPr="00105E1E">
        <w:t xml:space="preserve"> (such as the Comprehensive Complication Index (CCI) or Clavien-Dindo classification)</w:t>
      </w:r>
      <w:r w:rsidRPr="00105E1E">
        <w:t>, according to standard clinical definitions. Length of hospital stay was recorded as the total number of days from surgery to discharge, providing an indicator of recovery efficiency. Readmission rates and mortality were evaluated within the short- and medium-term postoperative periods, as reported in the included studies.</w:t>
      </w:r>
      <w:r w:rsidR="00331737" w:rsidRPr="00105E1E">
        <w:t xml:space="preserve"> Health-related quality of life was extracted when available, using validated instruments. </w:t>
      </w:r>
    </w:p>
    <w:p w14:paraId="6BD94164" w14:textId="4803EA82" w:rsidR="00331737" w:rsidRPr="00105E1E" w:rsidRDefault="00331737" w:rsidP="002D312A">
      <w:pPr>
        <w:spacing w:line="360" w:lineRule="auto"/>
        <w:jc w:val="both"/>
      </w:pPr>
      <w:r w:rsidRPr="00105E1E">
        <w:t>In addition to clinical and patient-reported outcomes, economic outcomes were analyzed. These included cost-effectiveness and total healthcare costs. When reported, incremental cost-effectiveness ratios or other economic evaluations were extracted.</w:t>
      </w:r>
    </w:p>
    <w:p w14:paraId="5F8A5B3C" w14:textId="2753707C" w:rsidR="00047C00" w:rsidRPr="00105E1E" w:rsidRDefault="00B77C90" w:rsidP="002D312A">
      <w:pPr>
        <w:spacing w:line="360" w:lineRule="auto"/>
        <w:jc w:val="both"/>
      </w:pPr>
      <w:r w:rsidRPr="00105E1E">
        <w:t xml:space="preserve">Changes in </w:t>
      </w:r>
      <w:r w:rsidR="0061208B" w:rsidRPr="00105E1E">
        <w:t>body composition</w:t>
      </w:r>
      <w:r w:rsidRPr="00105E1E">
        <w:t xml:space="preserve"> and functional </w:t>
      </w:r>
      <w:r w:rsidR="003463E0" w:rsidRPr="00105E1E">
        <w:t>reserve</w:t>
      </w:r>
      <w:r w:rsidRPr="00105E1E">
        <w:t xml:space="preserve"> were also systematically examined. </w:t>
      </w:r>
      <w:r w:rsidR="0061208B" w:rsidRPr="00105E1E">
        <w:t xml:space="preserve">Objective </w:t>
      </w:r>
      <w:r w:rsidRPr="00105E1E">
        <w:t xml:space="preserve">measures of body composition (including lean mass and fat mass assessed via </w:t>
      </w:r>
      <w:r w:rsidR="005328F2" w:rsidRPr="00105E1E">
        <w:t>Dual-energy X-ray absorptiometry</w:t>
      </w:r>
      <w:r w:rsidR="005328F2" w:rsidRPr="00105E1E">
        <w:t xml:space="preserve"> (</w:t>
      </w:r>
      <w:r w:rsidRPr="00105E1E">
        <w:t>DXA</w:t>
      </w:r>
      <w:r w:rsidR="005328F2" w:rsidRPr="00105E1E">
        <w:t>)</w:t>
      </w:r>
      <w:r w:rsidRPr="00105E1E">
        <w:t>, bioelectrical impedance analysis</w:t>
      </w:r>
      <w:r w:rsidR="005328F2" w:rsidRPr="00105E1E">
        <w:t xml:space="preserve"> (BIA)</w:t>
      </w:r>
      <w:r w:rsidRPr="00105E1E">
        <w:t>, or similar validated methods), muscle strength (such as handgrip strength or lower-limb</w:t>
      </w:r>
      <w:r w:rsidR="0061208B" w:rsidRPr="00105E1E">
        <w:t xml:space="preserve"> </w:t>
      </w:r>
      <w:r w:rsidRPr="00105E1E">
        <w:t>performance assessed through repeated chair-stand tests), and functional mobility (including Timed Up and Go</w:t>
      </w:r>
      <w:r w:rsidR="005328F2" w:rsidRPr="00105E1E">
        <w:t xml:space="preserve"> (TUG)</w:t>
      </w:r>
      <w:r w:rsidRPr="00105E1E">
        <w:t>, 6-Minute Walk Test</w:t>
      </w:r>
      <w:r w:rsidR="005328F2" w:rsidRPr="00105E1E">
        <w:t xml:space="preserve"> (6MWT)</w:t>
      </w:r>
      <w:r w:rsidRPr="00105E1E">
        <w:t>,</w:t>
      </w:r>
      <w:r w:rsidR="0061208B" w:rsidRPr="00105E1E">
        <w:t xml:space="preserve"> Short Physical Performance Battery test</w:t>
      </w:r>
      <w:r w:rsidR="005328F2" w:rsidRPr="00105E1E">
        <w:t xml:space="preserve"> (SPPB)</w:t>
      </w:r>
      <w:r w:rsidR="0061208B" w:rsidRPr="00105E1E">
        <w:t>,</w:t>
      </w:r>
      <w:r w:rsidRPr="00105E1E">
        <w:t xml:space="preserve"> and other standardi</w:t>
      </w:r>
      <w:r w:rsidR="00E27123" w:rsidRPr="00105E1E">
        <w:t>s</w:t>
      </w:r>
      <w:r w:rsidRPr="00105E1E">
        <w:t xml:space="preserve">ed functional tests) were included. </w:t>
      </w:r>
    </w:p>
    <w:p w14:paraId="608F80D8" w14:textId="1DEF6671" w:rsidR="00B77C90" w:rsidRPr="00105E1E" w:rsidRDefault="00B77C90" w:rsidP="002D312A">
      <w:pPr>
        <w:spacing w:line="360" w:lineRule="auto"/>
        <w:jc w:val="both"/>
      </w:pPr>
      <w:r w:rsidRPr="00105E1E">
        <w:t>F</w:t>
      </w:r>
      <w:r w:rsidR="00047C00" w:rsidRPr="00105E1E">
        <w:t>inally</w:t>
      </w:r>
      <w:r w:rsidRPr="00105E1E">
        <w:t>, when reported, biological changes associated with the intervention, such as inflammatory, metabolic, proteomic, or lipidomic markers, were also included to provide deeper insight into the physiological mechanisms underlying prehabilitation effects.</w:t>
      </w:r>
    </w:p>
    <w:p w14:paraId="2274E394" w14:textId="4C6EF559" w:rsidR="002D312A" w:rsidRPr="00105E1E" w:rsidRDefault="00331737" w:rsidP="00331737">
      <w:pPr>
        <w:pStyle w:val="Titre3"/>
        <w:rPr>
          <w:b/>
          <w:bCs/>
          <w:color w:val="auto"/>
          <w:sz w:val="24"/>
          <w:szCs w:val="24"/>
        </w:rPr>
      </w:pPr>
      <w:r w:rsidRPr="00105E1E">
        <w:rPr>
          <w:b/>
          <w:bCs/>
          <w:color w:val="auto"/>
          <w:sz w:val="24"/>
          <w:szCs w:val="24"/>
        </w:rPr>
        <w:t>Type of studies</w:t>
      </w:r>
    </w:p>
    <w:p w14:paraId="479CAF97" w14:textId="470F1200" w:rsidR="00331737" w:rsidRPr="00105E1E" w:rsidRDefault="00331737" w:rsidP="002D312A">
      <w:pPr>
        <w:spacing w:line="360" w:lineRule="auto"/>
        <w:jc w:val="both"/>
      </w:pPr>
      <w:r w:rsidRPr="00105E1E">
        <w:t>Our systematic review was restricted to Randomi</w:t>
      </w:r>
      <w:r w:rsidR="00C472FC" w:rsidRPr="00105E1E">
        <w:t>s</w:t>
      </w:r>
      <w:r w:rsidRPr="00105E1E">
        <w:t>ed Controlled Trials (RCT).</w:t>
      </w:r>
    </w:p>
    <w:p w14:paraId="347BCA89" w14:textId="0C15AAD0" w:rsidR="00331737" w:rsidRPr="00105E1E" w:rsidRDefault="00331737" w:rsidP="00331737">
      <w:pPr>
        <w:pStyle w:val="Titre2"/>
        <w:rPr>
          <w:b/>
          <w:bCs/>
          <w:i/>
          <w:iCs/>
          <w:color w:val="auto"/>
          <w:sz w:val="28"/>
          <w:szCs w:val="28"/>
        </w:rPr>
      </w:pPr>
      <w:r w:rsidRPr="00105E1E">
        <w:rPr>
          <w:b/>
          <w:bCs/>
          <w:i/>
          <w:iCs/>
          <w:color w:val="auto"/>
          <w:sz w:val="28"/>
          <w:szCs w:val="28"/>
        </w:rPr>
        <w:t>Information sources and search strategies</w:t>
      </w:r>
    </w:p>
    <w:p w14:paraId="4BF2D9C3" w14:textId="2D8F3EE9" w:rsidR="00331737" w:rsidRPr="00105E1E" w:rsidRDefault="00331737" w:rsidP="00331737">
      <w:pPr>
        <w:spacing w:line="360" w:lineRule="auto"/>
        <w:jc w:val="both"/>
      </w:pPr>
      <w:r w:rsidRPr="00105E1E">
        <w:t>We systematically searched Medline (Ovid), Scopus</w:t>
      </w:r>
      <w:r w:rsidR="00177558" w:rsidRPr="00105E1E">
        <w:t xml:space="preserve"> and EMBASE</w:t>
      </w:r>
      <w:r w:rsidRPr="00105E1E">
        <w:t xml:space="preserve"> to identify studies that investigated prehabilitation </w:t>
      </w:r>
      <w:r w:rsidR="00FA47FD" w:rsidRPr="00105E1E">
        <w:t>programme</w:t>
      </w:r>
      <w:r w:rsidRPr="00105E1E">
        <w:t>s in adults aged 65 years an</w:t>
      </w:r>
      <w:r w:rsidR="005040CA" w:rsidRPr="00105E1E">
        <w:t xml:space="preserve">d older undergoing abdominal, </w:t>
      </w:r>
      <w:r w:rsidRPr="00105E1E">
        <w:t>card</w:t>
      </w:r>
      <w:r w:rsidR="0061208B" w:rsidRPr="00105E1E">
        <w:t xml:space="preserve">iac or </w:t>
      </w:r>
      <w:r w:rsidRPr="00105E1E">
        <w:t>vascular surgery. Search strategies were developed using a combination of MeSH terms and free-text keywords corresponding to the main concepts of the review, including abdominal and cardi</w:t>
      </w:r>
      <w:r w:rsidR="0061208B" w:rsidRPr="00105E1E">
        <w:t>ac or vascular</w:t>
      </w:r>
      <w:r w:rsidRPr="00105E1E">
        <w:t xml:space="preserve"> surgery, prehabilitation and physical activity/exercise. The full search strategies and terms used in each database are reported in </w:t>
      </w:r>
      <w:r w:rsidR="001F307A" w:rsidRPr="00105E1E">
        <w:t>Appendix I.</w:t>
      </w:r>
      <w:r w:rsidRPr="00105E1E">
        <w:t xml:space="preserve"> </w:t>
      </w:r>
    </w:p>
    <w:p w14:paraId="3E98E522" w14:textId="2B32EDC4" w:rsidR="00331737" w:rsidRPr="00105E1E" w:rsidRDefault="00331737" w:rsidP="00331737">
      <w:pPr>
        <w:spacing w:line="360" w:lineRule="auto"/>
        <w:jc w:val="both"/>
      </w:pPr>
      <w:r w:rsidRPr="00105E1E">
        <w:lastRenderedPageBreak/>
        <w:t>In addition, the reference lists of all included studies were screened to identify further relevant publications. Unpublished and ongoing studies were sought through</w:t>
      </w:r>
      <w:r w:rsidR="0090507D" w:rsidRPr="00105E1E">
        <w:t xml:space="preserve"> </w:t>
      </w:r>
      <w:r w:rsidRPr="00105E1E">
        <w:t>ClinicalTrials.gov</w:t>
      </w:r>
      <w:r w:rsidR="00666908" w:rsidRPr="00105E1E">
        <w:t>.</w:t>
      </w:r>
    </w:p>
    <w:p w14:paraId="0A9B1449" w14:textId="2252DD23" w:rsidR="00331737" w:rsidRPr="00105E1E" w:rsidRDefault="00331737" w:rsidP="00331737">
      <w:pPr>
        <w:spacing w:line="360" w:lineRule="auto"/>
        <w:jc w:val="both"/>
      </w:pPr>
      <w:r w:rsidRPr="00105E1E">
        <w:t>All studies were considered at the title and abstract screening stage, regardless of language. For inclusion in the systematic review, only peer-reviewed journal articles published in English or French were retained, as these were the languages fluent to the authors.</w:t>
      </w:r>
      <w:r w:rsidR="00AC6F82" w:rsidRPr="00105E1E">
        <w:t xml:space="preserve"> No date restriction was applied.</w:t>
      </w:r>
    </w:p>
    <w:p w14:paraId="18AC239E" w14:textId="34089A3D" w:rsidR="00331737" w:rsidRPr="00105E1E" w:rsidRDefault="00AC6F82" w:rsidP="00AC6F82">
      <w:pPr>
        <w:pStyle w:val="Titre2"/>
        <w:rPr>
          <w:b/>
          <w:bCs/>
          <w:i/>
          <w:iCs/>
          <w:color w:val="auto"/>
          <w:sz w:val="28"/>
          <w:szCs w:val="28"/>
        </w:rPr>
      </w:pPr>
      <w:r w:rsidRPr="00105E1E">
        <w:rPr>
          <w:b/>
          <w:bCs/>
          <w:i/>
          <w:iCs/>
          <w:color w:val="auto"/>
          <w:sz w:val="28"/>
          <w:szCs w:val="28"/>
        </w:rPr>
        <w:t>Study selection</w:t>
      </w:r>
    </w:p>
    <w:p w14:paraId="6406ED89" w14:textId="1A37C13C" w:rsidR="00AC6F82" w:rsidRPr="00105E1E" w:rsidRDefault="000F427C" w:rsidP="000F427C">
      <w:pPr>
        <w:tabs>
          <w:tab w:val="left" w:pos="3704"/>
        </w:tabs>
        <w:spacing w:line="360" w:lineRule="auto"/>
        <w:jc w:val="both"/>
      </w:pPr>
      <w:r w:rsidRPr="00105E1E">
        <w:t>During the first screening stage, two researchers (FB, OB) independently reviewed the titles and abstracts of all references, within Covidence, to exclude studies deemed irrelevant to the systematic review. In the second stage, the same researchers independently assessed the full texts of articles retained after the initial screening. Studies that did not meet the predefined inclusion criteria were excluded, and the reasons for exclusion are detailed in Appendix II. Any disagreements arising during the selection process were resolved through discussion and consensus.</w:t>
      </w:r>
    </w:p>
    <w:p w14:paraId="4EDAF110" w14:textId="5A456C64" w:rsidR="00AC6F82" w:rsidRPr="00105E1E" w:rsidRDefault="00AC6F82" w:rsidP="00AC6F82">
      <w:pPr>
        <w:pStyle w:val="Titre2"/>
        <w:rPr>
          <w:b/>
          <w:bCs/>
          <w:i/>
          <w:iCs/>
          <w:color w:val="auto"/>
          <w:sz w:val="28"/>
          <w:szCs w:val="28"/>
        </w:rPr>
      </w:pPr>
      <w:r w:rsidRPr="00105E1E">
        <w:rPr>
          <w:b/>
          <w:bCs/>
          <w:i/>
          <w:iCs/>
          <w:color w:val="auto"/>
          <w:sz w:val="28"/>
          <w:szCs w:val="28"/>
        </w:rPr>
        <w:t>Data extraction</w:t>
      </w:r>
    </w:p>
    <w:p w14:paraId="211D705F" w14:textId="6B6D4B28" w:rsidR="00AC6F82" w:rsidRPr="00105E1E" w:rsidRDefault="00AC6F82" w:rsidP="00AC6F82">
      <w:pPr>
        <w:spacing w:line="360" w:lineRule="auto"/>
        <w:jc w:val="both"/>
      </w:pPr>
      <w:r w:rsidRPr="00105E1E">
        <w:t>Data were independently extracted by two researchers (FB, OB) using a standardi</w:t>
      </w:r>
      <w:r w:rsidR="00E27123" w:rsidRPr="00105E1E">
        <w:t>s</w:t>
      </w:r>
      <w:r w:rsidRPr="00105E1E">
        <w:t>ed Excel sheet, which had been pretested on a sample of studies. Extracted information included: authors, journal name, year of publication, country, study objectives, sample size, study design, type of intervention, outcomes, results, conclusions, conflicts of interest, and funding sources. Any disagreements between the researchers were resolved through discussion and consensus. When relevant information was missing or unclear, the corresponding authors of the studies were contacted to obtain the necessary details.</w:t>
      </w:r>
    </w:p>
    <w:p w14:paraId="71683B04" w14:textId="3AB89391" w:rsidR="00AC6F82" w:rsidRPr="00105E1E" w:rsidRDefault="00AC6F82" w:rsidP="00AC6F82">
      <w:pPr>
        <w:pStyle w:val="Titre2"/>
        <w:rPr>
          <w:b/>
          <w:bCs/>
          <w:i/>
          <w:iCs/>
          <w:color w:val="auto"/>
          <w:sz w:val="28"/>
          <w:szCs w:val="28"/>
        </w:rPr>
      </w:pPr>
      <w:r w:rsidRPr="00105E1E">
        <w:rPr>
          <w:b/>
          <w:bCs/>
          <w:i/>
          <w:iCs/>
          <w:color w:val="auto"/>
          <w:sz w:val="28"/>
          <w:szCs w:val="28"/>
        </w:rPr>
        <w:t>Methodology quality assessment</w:t>
      </w:r>
    </w:p>
    <w:p w14:paraId="3927B3EB" w14:textId="47FA51AD" w:rsidR="00AC6F82" w:rsidRPr="00105E1E" w:rsidRDefault="00AC6F82" w:rsidP="00AC6F82">
      <w:pPr>
        <w:spacing w:line="360" w:lineRule="auto"/>
        <w:jc w:val="both"/>
      </w:pPr>
      <w:r w:rsidRPr="00105E1E">
        <w:t xml:space="preserve">The assessment of the methodological quality of the studies included in our systematic review has been performed using the </w:t>
      </w:r>
      <w:r w:rsidR="000F427C" w:rsidRPr="00105E1E">
        <w:t xml:space="preserve">Cochrane </w:t>
      </w:r>
      <w:r w:rsidRPr="00105E1E">
        <w:t>R</w:t>
      </w:r>
      <w:r w:rsidR="000F427C" w:rsidRPr="00105E1E">
        <w:t>o</w:t>
      </w:r>
      <w:r w:rsidRPr="00105E1E">
        <w:t>B</w:t>
      </w:r>
      <w:r w:rsidR="000F427C" w:rsidRPr="00105E1E">
        <w:t>-</w:t>
      </w:r>
      <w:r w:rsidRPr="00105E1E">
        <w:t>2 tool</w:t>
      </w:r>
      <w:r w:rsidR="005040CA" w:rsidRPr="00105E1E">
        <w:t xml:space="preserve"> </w:t>
      </w:r>
      <w:r w:rsidR="005040CA" w:rsidRPr="00105E1E">
        <w:fldChar w:fldCharType="begin">
          <w:fldData xml:space="preserve">PEVuZE5vdGU+PENpdGU+PEF1dGhvcj5TdGVybmU8L0F1dGhvcj48WWVhcj4yMDE5PC9ZZWFyPjxS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</w:fldData>
        </w:fldChar>
      </w:r>
      <w:r w:rsidR="005040CA" w:rsidRPr="00105E1E">
        <w:instrText xml:space="preserve"> ADDIN EN.CITE </w:instrText>
      </w:r>
      <w:r w:rsidR="005040CA" w:rsidRPr="00105E1E">
        <w:fldChar w:fldCharType="begin">
          <w:fldData xml:space="preserve">PEVuZE5vdGU+PENpdGU+PEF1dGhvcj5TdGVybmU8L0F1dGhvcj48WWVhcj4yMDE5PC9ZZWFyPjxS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</w:fldData>
        </w:fldChar>
      </w:r>
      <w:r w:rsidR="005040CA" w:rsidRPr="00105E1E">
        <w:instrText xml:space="preserve"> ADDIN EN.CITE.DATA </w:instrText>
      </w:r>
      <w:r w:rsidR="005040CA" w:rsidRPr="00105E1E">
        <w:fldChar w:fldCharType="end"/>
      </w:r>
      <w:r w:rsidR="005040CA" w:rsidRPr="00105E1E">
        <w:fldChar w:fldCharType="separate"/>
      </w:r>
      <w:r w:rsidR="005040CA" w:rsidRPr="00105E1E">
        <w:t>(23)</w:t>
      </w:r>
      <w:r w:rsidR="005040CA" w:rsidRPr="00105E1E">
        <w:fldChar w:fldCharType="end"/>
      </w:r>
      <w:r w:rsidRPr="00105E1E">
        <w:t>. Disagreements that arose between the reviewers have been resolved through discussion and consensus.</w:t>
      </w:r>
      <w:r w:rsidR="000F427C" w:rsidRPr="00105E1E">
        <w:t xml:space="preserve"> All studies, regardless of quality, were included in the synthesis.</w:t>
      </w:r>
    </w:p>
    <w:p w14:paraId="2699176D" w14:textId="697AD624" w:rsidR="00AC6F82" w:rsidRPr="00105E1E" w:rsidRDefault="00AC6F82" w:rsidP="00AC6F82">
      <w:pPr>
        <w:pStyle w:val="Titre2"/>
        <w:rPr>
          <w:b/>
          <w:bCs/>
          <w:i/>
          <w:iCs/>
          <w:color w:val="auto"/>
          <w:sz w:val="28"/>
          <w:szCs w:val="28"/>
        </w:rPr>
      </w:pPr>
      <w:r w:rsidRPr="00105E1E">
        <w:rPr>
          <w:b/>
          <w:bCs/>
          <w:i/>
          <w:iCs/>
          <w:color w:val="auto"/>
          <w:sz w:val="28"/>
          <w:szCs w:val="28"/>
        </w:rPr>
        <w:t>Data synthesis</w:t>
      </w:r>
    </w:p>
    <w:p w14:paraId="2E4B02BB" w14:textId="5AE9278E" w:rsidR="00071DDF" w:rsidRPr="00105E1E" w:rsidRDefault="000F427C" w:rsidP="000F427C">
      <w:pPr>
        <w:spacing w:line="360" w:lineRule="auto"/>
        <w:jc w:val="both"/>
      </w:pPr>
      <w:r w:rsidRPr="00105E1E">
        <w:t xml:space="preserve">The findings of the included studies were synthesized narratively due to the anticipated heterogeneity in study designs, interventions, outcomes, and measurement instruments. A descriptive summary was provided for each study, including key characteristics such as study population, sample size, type and components of the prehabilitation </w:t>
      </w:r>
      <w:r w:rsidR="00FA47FD" w:rsidRPr="00105E1E">
        <w:t>programme</w:t>
      </w:r>
      <w:r w:rsidRPr="00105E1E">
        <w:t>, duration and mode of delivery, and the reported outcomes.</w:t>
      </w:r>
      <w:r w:rsidR="00FA47FD" w:rsidRPr="00105E1E">
        <w:t xml:space="preserve"> </w:t>
      </w:r>
      <w:r w:rsidR="00FA47FD" w:rsidRPr="00105E1E">
        <w:t xml:space="preserve">Age was summarized using either mean ± standard deviation or median [interquartile range], depending on the reporting format of the original studies, in order to maintain consistency with </w:t>
      </w:r>
      <w:r w:rsidR="00FA47FD" w:rsidRPr="00105E1E">
        <w:lastRenderedPageBreak/>
        <w:t>the source data.</w:t>
      </w:r>
      <w:r w:rsidRPr="00105E1E">
        <w:t xml:space="preserve"> Comparisons between studies were made to identify patterns, similarities, and differences in intervention effects on postoperative complications, length of hospital stay, readmission rates, mortality, quality of life, and economic outcomes. </w:t>
      </w:r>
      <w:r w:rsidR="000B52ED" w:rsidRPr="00105E1E">
        <w:t>The results will also be presented according to the frailty status of the studied populations.</w:t>
      </w:r>
      <w:r w:rsidR="00666908" w:rsidRPr="00105E1E">
        <w:t xml:space="preserve"> </w:t>
      </w:r>
      <w:r w:rsidRPr="00105E1E">
        <w:t>Narrative synthesis also included an assessment of the robustness and quality of evidence, integrating information from the risk of bias assessment. Additionally, where multiple studies reported similar outcomes, findings were grouped by type of surgery (abdominal vs cardi</w:t>
      </w:r>
      <w:r w:rsidR="00A2263E" w:rsidRPr="00105E1E">
        <w:t xml:space="preserve">ac or </w:t>
      </w:r>
      <w:r w:rsidRPr="00105E1E">
        <w:t>vascular)</w:t>
      </w:r>
      <w:r w:rsidR="0090507D" w:rsidRPr="00105E1E">
        <w:t>.</w:t>
      </w:r>
    </w:p>
    <w:p w14:paraId="58E73A6D" w14:textId="77777777" w:rsidR="00071DDF" w:rsidRPr="00105E1E" w:rsidRDefault="00071DDF">
      <w:pPr>
        <w:rPr>
          <w:color w:val="385623" w:themeColor="accent6" w:themeShade="80"/>
        </w:rPr>
      </w:pPr>
      <w:r w:rsidRPr="00105E1E">
        <w:rPr>
          <w:color w:val="385623" w:themeColor="accent6" w:themeShade="80"/>
        </w:rPr>
        <w:br w:type="page"/>
      </w:r>
    </w:p>
    <w:p w14:paraId="57785E0E" w14:textId="3674C737" w:rsidR="000F427C" w:rsidRPr="00105E1E" w:rsidRDefault="00071DDF" w:rsidP="00071DDF">
      <w:pPr>
        <w:pStyle w:val="Titre1"/>
        <w:spacing w:line="360" w:lineRule="auto"/>
        <w:rPr>
          <w:b/>
          <w:bCs/>
          <w:color w:val="auto"/>
          <w:sz w:val="28"/>
          <w:szCs w:val="28"/>
        </w:rPr>
      </w:pPr>
      <w:r w:rsidRPr="00105E1E">
        <w:rPr>
          <w:b/>
          <w:bCs/>
          <w:color w:val="auto"/>
          <w:sz w:val="28"/>
          <w:szCs w:val="28"/>
        </w:rPr>
        <w:lastRenderedPageBreak/>
        <w:t>Results</w:t>
      </w:r>
    </w:p>
    <w:p w14:paraId="2D234A6D" w14:textId="161A35D1" w:rsidR="00071DDF" w:rsidRPr="00105E1E" w:rsidRDefault="00071DDF" w:rsidP="00071DDF">
      <w:pPr>
        <w:pStyle w:val="Titre3"/>
        <w:rPr>
          <w:rFonts w:asciiTheme="majorHAnsi" w:hAnsiTheme="majorHAnsi"/>
          <w:b/>
          <w:bCs/>
          <w:i/>
          <w:iCs/>
          <w:color w:val="auto"/>
        </w:rPr>
      </w:pPr>
      <w:r w:rsidRPr="00105E1E">
        <w:rPr>
          <w:rFonts w:asciiTheme="majorHAnsi" w:hAnsiTheme="majorHAnsi"/>
          <w:b/>
          <w:bCs/>
          <w:i/>
          <w:iCs/>
          <w:color w:val="auto"/>
        </w:rPr>
        <w:t>Selected studies and study characteristics</w:t>
      </w:r>
    </w:p>
    <w:p w14:paraId="2286508F" w14:textId="2E48C731" w:rsidR="00AB11E8" w:rsidRPr="00105E1E" w:rsidRDefault="00AB11E8" w:rsidP="001F307A">
      <w:pPr>
        <w:spacing w:line="360" w:lineRule="auto"/>
        <w:jc w:val="both"/>
        <w:rPr>
          <w:rFonts w:cstheme="minorHAnsi"/>
        </w:rPr>
      </w:pPr>
      <w:r w:rsidRPr="00105E1E">
        <w:rPr>
          <w:rFonts w:cstheme="minorHAnsi"/>
        </w:rPr>
        <w:t xml:space="preserve">A total of 1,000 articles were initially identified through electronic database searches, including 75 from Medline, 661 from Scopus, and 264 from Embase. After removing 156 duplicates, 844 articles remained for title and abstract screening. Following this initial screening, </w:t>
      </w:r>
      <w:r w:rsidR="001F307A" w:rsidRPr="00105E1E">
        <w:rPr>
          <w:rFonts w:cstheme="minorHAnsi"/>
        </w:rPr>
        <w:t>94</w:t>
      </w:r>
      <w:r w:rsidRPr="00105E1E">
        <w:rPr>
          <w:rFonts w:cstheme="minorHAnsi"/>
        </w:rPr>
        <w:t xml:space="preserve"> full-text articles were assessed for eligibility. Finally, </w:t>
      </w:r>
      <w:r w:rsidR="00A2263E" w:rsidRPr="00105E1E">
        <w:rPr>
          <w:rFonts w:cstheme="minorHAnsi"/>
        </w:rPr>
        <w:t>9</w:t>
      </w:r>
      <w:r w:rsidRPr="00105E1E">
        <w:rPr>
          <w:rFonts w:cstheme="minorHAnsi"/>
        </w:rPr>
        <w:t xml:space="preserve"> studies met the predefined inclusion criteria and were included in this systematic review</w:t>
      </w:r>
      <w:r w:rsidR="00071DDF" w:rsidRPr="00105E1E">
        <w:rPr>
          <w:rFonts w:cstheme="minorHAnsi"/>
        </w:rPr>
        <w:t xml:space="preserve"> (see flowchart on Figure 1 and Appendix </w:t>
      </w:r>
      <w:r w:rsidR="001F307A" w:rsidRPr="00105E1E">
        <w:rPr>
          <w:rFonts w:cstheme="minorHAnsi"/>
        </w:rPr>
        <w:t>I</w:t>
      </w:r>
      <w:r w:rsidR="00071DDF" w:rsidRPr="00105E1E">
        <w:rPr>
          <w:rFonts w:cstheme="minorHAnsi"/>
        </w:rPr>
        <w:t>I for the</w:t>
      </w:r>
      <w:r w:rsidR="009D6185" w:rsidRPr="00105E1E">
        <w:rPr>
          <w:rFonts w:cstheme="minorHAnsi"/>
        </w:rPr>
        <w:t xml:space="preserve"> studies</w:t>
      </w:r>
      <w:r w:rsidR="00071DDF" w:rsidRPr="00105E1E">
        <w:rPr>
          <w:rFonts w:cstheme="minorHAnsi"/>
        </w:rPr>
        <w:t xml:space="preserve"> excluded from our systematic review and reasons of exclusion). </w:t>
      </w:r>
    </w:p>
    <w:p w14:paraId="695D4A66" w14:textId="52CBA71D" w:rsidR="00FF0BB4" w:rsidRPr="00105E1E" w:rsidRDefault="00071DDF" w:rsidP="001F307A">
      <w:pPr>
        <w:spacing w:line="360" w:lineRule="auto"/>
        <w:jc w:val="both"/>
        <w:rPr>
          <w:rFonts w:cstheme="minorHAnsi"/>
        </w:rPr>
      </w:pPr>
      <w:r w:rsidRPr="00105E1E">
        <w:rPr>
          <w:rFonts w:cstheme="minorHAnsi"/>
        </w:rPr>
        <w:t>The characteristics of the studies included in our systematic review are presented in Table 1.</w:t>
      </w:r>
      <w:r w:rsidR="00484A2E" w:rsidRPr="00105E1E">
        <w:rPr>
          <w:rFonts w:cstheme="minorHAnsi"/>
        </w:rPr>
        <w:t xml:space="preserve"> Among them, </w:t>
      </w:r>
      <w:r w:rsidR="00EB5A64" w:rsidRPr="00105E1E">
        <w:rPr>
          <w:rFonts w:cstheme="minorHAnsi"/>
        </w:rPr>
        <w:t>seven</w:t>
      </w:r>
      <w:r w:rsidR="00484A2E" w:rsidRPr="00105E1E">
        <w:rPr>
          <w:rFonts w:cstheme="minorHAnsi"/>
        </w:rPr>
        <w:t xml:space="preserve"> involved </w:t>
      </w:r>
      <w:r w:rsidR="00120F1B" w:rsidRPr="00105E1E">
        <w:rPr>
          <w:rFonts w:cstheme="minorHAnsi"/>
        </w:rPr>
        <w:t xml:space="preserve">major </w:t>
      </w:r>
      <w:r w:rsidR="00484A2E" w:rsidRPr="00105E1E">
        <w:rPr>
          <w:rFonts w:cstheme="minorHAnsi"/>
        </w:rPr>
        <w:t>abdominal surgery and two involved vascular surgery.</w:t>
      </w:r>
      <w:r w:rsidR="00A96294" w:rsidRPr="00105E1E">
        <w:rPr>
          <w:rFonts w:cstheme="minorHAnsi"/>
        </w:rPr>
        <w:t xml:space="preserve"> </w:t>
      </w:r>
      <w:r w:rsidR="00F17666" w:rsidRPr="00105E1E">
        <w:rPr>
          <w:rFonts w:cstheme="minorHAnsi"/>
        </w:rPr>
        <w:t xml:space="preserve">To date, no studies have been conducted in the field of cardiac surgery. </w:t>
      </w:r>
      <w:r w:rsidR="0098459A" w:rsidRPr="00105E1E">
        <w:rPr>
          <w:rFonts w:cstheme="minorHAnsi"/>
        </w:rPr>
        <w:t>The studies were conducted in Denmark</w:t>
      </w:r>
      <w:r w:rsidR="00484A2E" w:rsidRPr="00105E1E">
        <w:rPr>
          <w:rFonts w:cstheme="minorHAnsi"/>
        </w:rPr>
        <w:t xml:space="preserve"> (n=2)</w:t>
      </w:r>
      <w:r w:rsidR="0098459A" w:rsidRPr="00105E1E">
        <w:rPr>
          <w:rFonts w:cstheme="minorHAnsi"/>
        </w:rPr>
        <w:t>, Canada (n=2), China,</w:t>
      </w:r>
      <w:r w:rsidR="00484A2E" w:rsidRPr="00105E1E">
        <w:rPr>
          <w:rFonts w:cstheme="minorHAnsi"/>
        </w:rPr>
        <w:t xml:space="preserve"> The Netherlands, </w:t>
      </w:r>
      <w:r w:rsidR="0098459A" w:rsidRPr="00105E1E">
        <w:rPr>
          <w:rFonts w:cstheme="minorHAnsi"/>
        </w:rPr>
        <w:t>Sweden</w:t>
      </w:r>
      <w:r w:rsidR="00484A2E" w:rsidRPr="00105E1E">
        <w:rPr>
          <w:rFonts w:cstheme="minorHAnsi"/>
        </w:rPr>
        <w:t xml:space="preserve"> and UK (n=2)</w:t>
      </w:r>
      <w:r w:rsidR="0098459A" w:rsidRPr="00105E1E">
        <w:rPr>
          <w:rFonts w:cstheme="minorHAnsi"/>
        </w:rPr>
        <w:t xml:space="preserve">. The duration of prehabilitation interventions ranged from 2 to </w:t>
      </w:r>
      <w:r w:rsidR="00484A2E" w:rsidRPr="00105E1E">
        <w:rPr>
          <w:rFonts w:cstheme="minorHAnsi"/>
        </w:rPr>
        <w:t>6</w:t>
      </w:r>
      <w:r w:rsidR="0098459A" w:rsidRPr="00105E1E">
        <w:rPr>
          <w:rFonts w:cstheme="minorHAnsi"/>
        </w:rPr>
        <w:t xml:space="preserve"> weeks prior to surgery.</w:t>
      </w:r>
      <w:r w:rsidR="00484A2E" w:rsidRPr="00105E1E">
        <w:rPr>
          <w:rFonts w:cstheme="minorHAnsi"/>
        </w:rPr>
        <w:t xml:space="preserve"> Among the </w:t>
      </w:r>
      <w:r w:rsidR="00A2263E" w:rsidRPr="00105E1E">
        <w:rPr>
          <w:rFonts w:cstheme="minorHAnsi"/>
        </w:rPr>
        <w:t>nine</w:t>
      </w:r>
      <w:r w:rsidR="00484A2E" w:rsidRPr="00105E1E">
        <w:rPr>
          <w:rFonts w:cstheme="minorHAnsi"/>
        </w:rPr>
        <w:t xml:space="preserve"> included studies, the prehabilitation </w:t>
      </w:r>
      <w:r w:rsidR="00FA47FD" w:rsidRPr="00105E1E">
        <w:rPr>
          <w:rFonts w:cstheme="minorHAnsi"/>
        </w:rPr>
        <w:t>programme</w:t>
      </w:r>
      <w:r w:rsidR="00484A2E" w:rsidRPr="00105E1E">
        <w:rPr>
          <w:rFonts w:cstheme="minorHAnsi"/>
        </w:rPr>
        <w:t xml:space="preserve"> consisted solely of </w:t>
      </w:r>
      <w:r w:rsidR="001F307A" w:rsidRPr="00105E1E">
        <w:rPr>
          <w:rFonts w:cstheme="minorHAnsi"/>
        </w:rPr>
        <w:t>exercise</w:t>
      </w:r>
      <w:r w:rsidR="00484A2E" w:rsidRPr="00105E1E">
        <w:rPr>
          <w:rFonts w:cstheme="minorHAnsi"/>
        </w:rPr>
        <w:t xml:space="preserve"> in four studies, while the remaining </w:t>
      </w:r>
      <w:r w:rsidR="00A2263E" w:rsidRPr="00105E1E">
        <w:rPr>
          <w:rFonts w:cstheme="minorHAnsi"/>
        </w:rPr>
        <w:t>five</w:t>
      </w:r>
      <w:r w:rsidR="00484A2E" w:rsidRPr="00105E1E">
        <w:rPr>
          <w:rFonts w:cstheme="minorHAnsi"/>
        </w:rPr>
        <w:t xml:space="preserve"> were multimodal interventions (</w:t>
      </w:r>
      <w:r w:rsidR="00A2263E" w:rsidRPr="00105E1E">
        <w:rPr>
          <w:rFonts w:cstheme="minorHAnsi"/>
        </w:rPr>
        <w:t>four</w:t>
      </w:r>
      <w:r w:rsidR="00484A2E" w:rsidRPr="00105E1E">
        <w:rPr>
          <w:rFonts w:cstheme="minorHAnsi"/>
        </w:rPr>
        <w:t xml:space="preserve"> of which combined exercise and nutritional components)</w:t>
      </w:r>
      <w:r w:rsidR="0098459A" w:rsidRPr="00105E1E">
        <w:rPr>
          <w:rFonts w:cstheme="minorHAnsi"/>
        </w:rPr>
        <w:t xml:space="preserve">. Exercise </w:t>
      </w:r>
      <w:r w:rsidR="00FA47FD" w:rsidRPr="00105E1E">
        <w:rPr>
          <w:rFonts w:cstheme="minorHAnsi"/>
        </w:rPr>
        <w:t>programme</w:t>
      </w:r>
      <w:r w:rsidR="0098459A" w:rsidRPr="00105E1E">
        <w:rPr>
          <w:rFonts w:cstheme="minorHAnsi"/>
        </w:rPr>
        <w:t>s were mostly mixed, integrating aerobic and resistance training, with intensity and progression individualized according to patient capacity.</w:t>
      </w:r>
      <w:r w:rsidR="00AB7AC0" w:rsidRPr="00105E1E">
        <w:rPr>
          <w:rFonts w:cstheme="minorHAnsi"/>
        </w:rPr>
        <w:t xml:space="preserve"> Regarding the mode of delivery, five studies implemented in-person supervised interventions, </w:t>
      </w:r>
      <w:r w:rsidR="00A2263E" w:rsidRPr="00105E1E">
        <w:rPr>
          <w:rFonts w:cstheme="minorHAnsi"/>
        </w:rPr>
        <w:t>three</w:t>
      </w:r>
      <w:r w:rsidR="00AB7AC0" w:rsidRPr="00105E1E">
        <w:rPr>
          <w:rFonts w:cstheme="minorHAnsi"/>
        </w:rPr>
        <w:t xml:space="preserve"> used a hybrid approach combining in-person and remote/home-based components, and one study relied exclusively on a home-based </w:t>
      </w:r>
      <w:r w:rsidR="00FA47FD" w:rsidRPr="00105E1E">
        <w:rPr>
          <w:rFonts w:cstheme="minorHAnsi"/>
        </w:rPr>
        <w:t>programme</w:t>
      </w:r>
      <w:r w:rsidR="00191D89" w:rsidRPr="00105E1E">
        <w:rPr>
          <w:rFonts w:cstheme="minorHAnsi"/>
        </w:rPr>
        <w:t xml:space="preserve">. </w:t>
      </w:r>
      <w:r w:rsidR="00516B44" w:rsidRPr="00105E1E">
        <w:rPr>
          <w:rFonts w:cstheme="minorHAnsi"/>
        </w:rPr>
        <w:t xml:space="preserve">Adherence, which ranged from 61% </w:t>
      </w:r>
      <w:r w:rsidR="005040CA" w:rsidRPr="00105E1E">
        <w:rPr>
          <w:rFonts w:cstheme="minorHAnsi"/>
        </w:rPr>
        <w:fldChar w:fldCharType="begin">
          <w:fldData xml:space="preserve">PEVuZE5vdGU+PENpdGU+PEF1dGhvcj5NY0lzYWFjPC9BdXRob3I+PFllYXI+MjAyMjwvWWVhcj48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</w:fldData>
        </w:fldChar>
      </w:r>
      <w:r w:rsidR="005040CA" w:rsidRPr="00105E1E">
        <w:rPr>
          <w:rFonts w:cstheme="minorHAnsi"/>
        </w:rPr>
        <w:instrText xml:space="preserve"> ADDIN EN.CITE </w:instrText>
      </w:r>
      <w:r w:rsidR="005040CA" w:rsidRPr="00105E1E">
        <w:rPr>
          <w:rFonts w:cstheme="minorHAnsi"/>
        </w:rPr>
        <w:fldChar w:fldCharType="begin">
          <w:fldData xml:space="preserve">PEVuZE5vdGU+PENpdGU+PEF1dGhvcj5NY0lzYWFjPC9BdXRob3I+PFllYXI+MjAyMjwvWWVhcj48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</w:fldData>
        </w:fldChar>
      </w:r>
      <w:r w:rsidR="005040CA" w:rsidRPr="00105E1E">
        <w:rPr>
          <w:rFonts w:cstheme="minorHAnsi"/>
        </w:rPr>
        <w:instrText xml:space="preserve"> ADDIN EN.CITE.DATA </w:instrText>
      </w:r>
      <w:r w:rsidR="005040CA" w:rsidRPr="00105E1E">
        <w:rPr>
          <w:rFonts w:cstheme="minorHAnsi"/>
        </w:rPr>
      </w:r>
      <w:r w:rsidR="005040CA" w:rsidRPr="00105E1E">
        <w:rPr>
          <w:rFonts w:cstheme="minorHAnsi"/>
        </w:rPr>
        <w:fldChar w:fldCharType="end"/>
      </w:r>
      <w:r w:rsidR="005040CA" w:rsidRPr="00105E1E">
        <w:rPr>
          <w:rFonts w:cstheme="minorHAnsi"/>
        </w:rPr>
      </w:r>
      <w:r w:rsidR="005040CA" w:rsidRPr="00105E1E">
        <w:rPr>
          <w:rFonts w:cstheme="minorHAnsi"/>
        </w:rPr>
        <w:fldChar w:fldCharType="separate"/>
      </w:r>
      <w:r w:rsidR="005040CA" w:rsidRPr="00105E1E">
        <w:rPr>
          <w:rFonts w:cstheme="minorHAnsi"/>
        </w:rPr>
        <w:t>(24)</w:t>
      </w:r>
      <w:r w:rsidR="005040CA" w:rsidRPr="00105E1E">
        <w:rPr>
          <w:rFonts w:cstheme="minorHAnsi"/>
        </w:rPr>
        <w:fldChar w:fldCharType="end"/>
      </w:r>
      <w:r w:rsidR="00516B44" w:rsidRPr="00105E1E">
        <w:rPr>
          <w:rFonts w:cstheme="minorHAnsi"/>
        </w:rPr>
        <w:t xml:space="preserve"> to 100% </w:t>
      </w:r>
      <w:r w:rsidR="002E02F3" w:rsidRPr="00105E1E">
        <w:rPr>
          <w:rFonts w:cstheme="minorHAnsi"/>
        </w:rPr>
        <w:fldChar w:fldCharType="begin">
          <w:fldData xml:space="preserve">PEVuZE5vdGU+PENpdGU+PEF1dGhvcj5Cb2plc2VuPC9BdXRob3I+PFllYXI+MjAyMzwvWWVhcj48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</w:fldData>
        </w:fldChar>
      </w:r>
      <w:r w:rsidR="002E02F3" w:rsidRPr="00105E1E">
        <w:rPr>
          <w:rFonts w:cstheme="minorHAnsi"/>
        </w:rPr>
        <w:instrText xml:space="preserve"> ADDIN EN.CITE </w:instrText>
      </w:r>
      <w:r w:rsidR="002E02F3" w:rsidRPr="00105E1E">
        <w:rPr>
          <w:rFonts w:cstheme="minorHAnsi"/>
        </w:rPr>
        <w:fldChar w:fldCharType="begin">
          <w:fldData xml:space="preserve">PEVuZE5vdGU+PENpdGU+PEF1dGhvcj5Cb2plc2VuPC9BdXRob3I+PFllYXI+MjAyMzwvWWVhcj48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</w:fldData>
        </w:fldChar>
      </w:r>
      <w:r w:rsidR="002E02F3" w:rsidRPr="00105E1E">
        <w:rPr>
          <w:rFonts w:cstheme="minorHAnsi"/>
        </w:rPr>
        <w:instrText xml:space="preserve"> ADDIN EN.CITE.DATA </w:instrText>
      </w:r>
      <w:r w:rsidR="002E02F3" w:rsidRPr="00105E1E">
        <w:rPr>
          <w:rFonts w:cstheme="minorHAnsi"/>
        </w:rPr>
      </w:r>
      <w:r w:rsidR="002E02F3" w:rsidRPr="00105E1E">
        <w:rPr>
          <w:rFonts w:cstheme="minorHAnsi"/>
        </w:rPr>
        <w:fldChar w:fldCharType="end"/>
      </w:r>
      <w:r w:rsidR="002E02F3" w:rsidRPr="00105E1E">
        <w:rPr>
          <w:rFonts w:cstheme="minorHAnsi"/>
        </w:rPr>
      </w:r>
      <w:r w:rsidR="002E02F3" w:rsidRPr="00105E1E">
        <w:rPr>
          <w:rFonts w:cstheme="minorHAnsi"/>
        </w:rPr>
        <w:fldChar w:fldCharType="separate"/>
      </w:r>
      <w:r w:rsidR="002E02F3" w:rsidRPr="00105E1E">
        <w:rPr>
          <w:rFonts w:cstheme="minorHAnsi"/>
        </w:rPr>
        <w:t>(25)</w:t>
      </w:r>
      <w:r w:rsidR="002E02F3" w:rsidRPr="00105E1E">
        <w:rPr>
          <w:rFonts w:cstheme="minorHAnsi"/>
        </w:rPr>
        <w:fldChar w:fldCharType="end"/>
      </w:r>
      <w:r w:rsidR="00516B44" w:rsidRPr="00105E1E">
        <w:rPr>
          <w:rFonts w:cstheme="minorHAnsi"/>
        </w:rPr>
        <w:t xml:space="preserve">, was measured objectively for in-person sessions and self-reported by telephone or online surveys for remotely delivered sessions. </w:t>
      </w:r>
      <w:r w:rsidR="00191D89" w:rsidRPr="00105E1E">
        <w:rPr>
          <w:rFonts w:cstheme="minorHAnsi"/>
        </w:rPr>
        <w:t>C</w:t>
      </w:r>
      <w:r w:rsidR="0098459A" w:rsidRPr="00105E1E">
        <w:rPr>
          <w:rFonts w:cstheme="minorHAnsi"/>
        </w:rPr>
        <w:t xml:space="preserve">omparators varied across studies: </w:t>
      </w:r>
      <w:r w:rsidR="00A2263E" w:rsidRPr="00105E1E">
        <w:rPr>
          <w:rFonts w:cstheme="minorHAnsi"/>
        </w:rPr>
        <w:t>six</w:t>
      </w:r>
      <w:r w:rsidR="0098459A" w:rsidRPr="00105E1E">
        <w:rPr>
          <w:rFonts w:cstheme="minorHAnsi"/>
        </w:rPr>
        <w:t xml:space="preserve"> studies used standard preoperative care, one study applied postoperative rehabilitation, one study provided a lifestyle guide with a p</w:t>
      </w:r>
      <w:r w:rsidR="00E27123" w:rsidRPr="00105E1E">
        <w:rPr>
          <w:rFonts w:cstheme="minorHAnsi"/>
        </w:rPr>
        <w:t>e</w:t>
      </w:r>
      <w:r w:rsidR="0098459A" w:rsidRPr="00105E1E">
        <w:rPr>
          <w:rFonts w:cstheme="minorHAnsi"/>
        </w:rPr>
        <w:t>dometer</w:t>
      </w:r>
      <w:r w:rsidR="00AB7AC0" w:rsidRPr="00105E1E">
        <w:rPr>
          <w:rFonts w:cstheme="minorHAnsi"/>
        </w:rPr>
        <w:t xml:space="preserve"> and one provided exercise advice.</w:t>
      </w:r>
      <w:r w:rsidR="001F307A" w:rsidRPr="00105E1E">
        <w:rPr>
          <w:rFonts w:cstheme="minorHAnsi"/>
        </w:rPr>
        <w:t xml:space="preserve"> </w:t>
      </w:r>
      <w:r w:rsidR="00A2263E" w:rsidRPr="00105E1E">
        <w:rPr>
          <w:rFonts w:cstheme="minorHAnsi"/>
        </w:rPr>
        <w:t>Eight</w:t>
      </w:r>
      <w:r w:rsidR="00191D89" w:rsidRPr="00105E1E">
        <w:rPr>
          <w:rFonts w:cstheme="minorHAnsi"/>
        </w:rPr>
        <w:t xml:space="preserve"> studies</w:t>
      </w:r>
      <w:r w:rsidR="00747223" w:rsidRPr="00105E1E">
        <w:rPr>
          <w:rFonts w:cstheme="minorHAnsi"/>
        </w:rPr>
        <w:t xml:space="preserve"> out of </w:t>
      </w:r>
      <w:r w:rsidR="00A2263E" w:rsidRPr="00105E1E">
        <w:rPr>
          <w:rFonts w:cstheme="minorHAnsi"/>
        </w:rPr>
        <w:t>nine</w:t>
      </w:r>
      <w:r w:rsidR="00191D89" w:rsidRPr="00105E1E">
        <w:rPr>
          <w:rFonts w:cstheme="minorHAnsi"/>
        </w:rPr>
        <w:t xml:space="preserve"> assessed length of hospital stay</w:t>
      </w:r>
      <w:r w:rsidR="005328F2" w:rsidRPr="00105E1E">
        <w:rPr>
          <w:rFonts w:cstheme="minorHAnsi"/>
        </w:rPr>
        <w:t xml:space="preserve"> (LoS)</w:t>
      </w:r>
      <w:r w:rsidR="00747223" w:rsidRPr="00105E1E">
        <w:rPr>
          <w:rFonts w:cstheme="minorHAnsi"/>
        </w:rPr>
        <w:t xml:space="preserve"> and</w:t>
      </w:r>
      <w:r w:rsidR="00191D89" w:rsidRPr="00105E1E">
        <w:rPr>
          <w:rFonts w:cstheme="minorHAnsi"/>
        </w:rPr>
        <w:t xml:space="preserve"> postoperative complications, </w:t>
      </w:r>
      <w:r w:rsidR="00747223" w:rsidRPr="00105E1E">
        <w:rPr>
          <w:rFonts w:cstheme="minorHAnsi"/>
        </w:rPr>
        <w:t>seven</w:t>
      </w:r>
      <w:r w:rsidR="00191D89" w:rsidRPr="00105E1E">
        <w:rPr>
          <w:rFonts w:cstheme="minorHAnsi"/>
        </w:rPr>
        <w:t xml:space="preserve"> reported readmission rates, three evaluated quality of life, </w:t>
      </w:r>
      <w:r w:rsidR="00747223" w:rsidRPr="00105E1E">
        <w:rPr>
          <w:rFonts w:cstheme="minorHAnsi"/>
        </w:rPr>
        <w:t xml:space="preserve">three measured mortality </w:t>
      </w:r>
      <w:r w:rsidR="00191D89" w:rsidRPr="00105E1E">
        <w:rPr>
          <w:rFonts w:cstheme="minorHAnsi"/>
        </w:rPr>
        <w:t>and only one included an economic analysis.</w:t>
      </w:r>
    </w:p>
    <w:p w14:paraId="32EAAE48" w14:textId="741410BE" w:rsidR="002676B5" w:rsidRPr="00105E1E" w:rsidRDefault="002676B5" w:rsidP="002676B5">
      <w:pPr>
        <w:pStyle w:val="Titre2"/>
        <w:rPr>
          <w:b/>
          <w:bCs/>
          <w:i/>
          <w:iCs/>
          <w:color w:val="auto"/>
          <w:sz w:val="28"/>
          <w:szCs w:val="28"/>
        </w:rPr>
      </w:pPr>
      <w:r w:rsidRPr="00105E1E">
        <w:rPr>
          <w:b/>
          <w:bCs/>
          <w:i/>
          <w:iCs/>
          <w:color w:val="auto"/>
          <w:sz w:val="28"/>
          <w:szCs w:val="28"/>
        </w:rPr>
        <w:t xml:space="preserve">Effects of prehabilitation on </w:t>
      </w:r>
      <w:r w:rsidR="008D6496" w:rsidRPr="00105E1E">
        <w:rPr>
          <w:b/>
          <w:bCs/>
          <w:i/>
          <w:iCs/>
          <w:color w:val="auto"/>
          <w:sz w:val="28"/>
          <w:szCs w:val="28"/>
        </w:rPr>
        <w:t>measured out</w:t>
      </w:r>
      <w:r w:rsidR="00E27123" w:rsidRPr="00105E1E">
        <w:rPr>
          <w:b/>
          <w:bCs/>
          <w:i/>
          <w:iCs/>
          <w:color w:val="auto"/>
          <w:sz w:val="28"/>
          <w:szCs w:val="28"/>
        </w:rPr>
        <w:t>c</w:t>
      </w:r>
      <w:r w:rsidR="008D6496" w:rsidRPr="00105E1E">
        <w:rPr>
          <w:b/>
          <w:bCs/>
          <w:i/>
          <w:iCs/>
          <w:color w:val="auto"/>
          <w:sz w:val="28"/>
          <w:szCs w:val="28"/>
        </w:rPr>
        <w:t>omes</w:t>
      </w:r>
    </w:p>
    <w:p w14:paraId="0E1371DA" w14:textId="5C455D7B" w:rsidR="008D6496" w:rsidRPr="00105E1E" w:rsidRDefault="008D6496" w:rsidP="001F307A">
      <w:pPr>
        <w:spacing w:line="360" w:lineRule="auto"/>
        <w:jc w:val="both"/>
        <w:rPr>
          <w:rFonts w:cstheme="minorHAnsi"/>
        </w:rPr>
      </w:pPr>
      <w:r w:rsidRPr="00105E1E">
        <w:rPr>
          <w:rFonts w:cstheme="minorHAnsi"/>
        </w:rPr>
        <w:t xml:space="preserve">Across the </w:t>
      </w:r>
      <w:r w:rsidR="00A2263E" w:rsidRPr="00105E1E">
        <w:rPr>
          <w:rFonts w:cstheme="minorHAnsi"/>
        </w:rPr>
        <w:t>nine</w:t>
      </w:r>
      <w:r w:rsidRPr="00105E1E">
        <w:rPr>
          <w:rFonts w:cstheme="minorHAnsi"/>
        </w:rPr>
        <w:t xml:space="preserve"> studies included in this review, sample sizes ranged from 36 to 182 participants. A balanced sex distribution </w:t>
      </w:r>
      <w:r w:rsidR="00E27123" w:rsidRPr="00105E1E">
        <w:rPr>
          <w:rFonts w:cstheme="minorHAnsi"/>
        </w:rPr>
        <w:t>w</w:t>
      </w:r>
      <w:r w:rsidR="00105E1E" w:rsidRPr="00105E1E">
        <w:rPr>
          <w:rFonts w:cstheme="minorHAnsi"/>
        </w:rPr>
        <w:t>as</w:t>
      </w:r>
      <w:r w:rsidRPr="00105E1E">
        <w:rPr>
          <w:rFonts w:cstheme="minorHAnsi"/>
        </w:rPr>
        <w:t xml:space="preserve"> observed and the mean or median age of participants varied from </w:t>
      </w:r>
      <w:r w:rsidR="00747223" w:rsidRPr="00105E1E">
        <w:rPr>
          <w:rFonts w:cstheme="minorHAnsi"/>
        </w:rPr>
        <w:t>68</w:t>
      </w:r>
      <w:r w:rsidRPr="00105E1E">
        <w:rPr>
          <w:rFonts w:cstheme="minorHAnsi"/>
        </w:rPr>
        <w:t xml:space="preserve"> to 82 years</w:t>
      </w:r>
      <w:r w:rsidR="007066ED" w:rsidRPr="00105E1E">
        <w:rPr>
          <w:rFonts w:cstheme="minorHAnsi"/>
        </w:rPr>
        <w:t xml:space="preserve"> (Table 2)</w:t>
      </w:r>
      <w:r w:rsidRPr="00105E1E">
        <w:rPr>
          <w:rFonts w:cstheme="minorHAnsi"/>
        </w:rPr>
        <w:t>.</w:t>
      </w:r>
    </w:p>
    <w:p w14:paraId="1730605E" w14:textId="77777777" w:rsidR="008D6496" w:rsidRPr="00105E1E" w:rsidRDefault="008D6496" w:rsidP="008D6496">
      <w:pPr>
        <w:pStyle w:val="Titre3"/>
        <w:rPr>
          <w:b/>
          <w:bCs/>
          <w:color w:val="auto"/>
          <w:sz w:val="24"/>
          <w:szCs w:val="24"/>
        </w:rPr>
      </w:pPr>
      <w:r w:rsidRPr="00105E1E">
        <w:rPr>
          <w:b/>
          <w:bCs/>
          <w:color w:val="auto"/>
          <w:sz w:val="24"/>
          <w:szCs w:val="24"/>
        </w:rPr>
        <w:t>Postoperative complications</w:t>
      </w:r>
    </w:p>
    <w:p w14:paraId="35EDBEC1" w14:textId="72506889" w:rsidR="008D6496" w:rsidRPr="00105E1E" w:rsidRDefault="00A2263E" w:rsidP="00FF0BB4">
      <w:pPr>
        <w:spacing w:line="360" w:lineRule="auto"/>
        <w:jc w:val="both"/>
        <w:rPr>
          <w:rFonts w:cstheme="minorHAnsi"/>
        </w:rPr>
      </w:pPr>
      <w:r w:rsidRPr="00105E1E">
        <w:rPr>
          <w:rFonts w:cstheme="minorHAnsi"/>
        </w:rPr>
        <w:t>Eight</w:t>
      </w:r>
      <w:r w:rsidR="008D6496" w:rsidRPr="00105E1E">
        <w:rPr>
          <w:rFonts w:cstheme="minorHAnsi"/>
        </w:rPr>
        <w:t xml:space="preserve"> studies assessed postoperative complications, typically within 30 days after surgery, using measures such as the Comprehensive Complication Index (CCI)</w:t>
      </w:r>
      <w:r w:rsidR="00747223" w:rsidRPr="00105E1E">
        <w:rPr>
          <w:rFonts w:cstheme="minorHAnsi"/>
        </w:rPr>
        <w:t xml:space="preserve">, </w:t>
      </w:r>
      <w:r w:rsidR="008D6496" w:rsidRPr="00105E1E">
        <w:rPr>
          <w:rFonts w:cstheme="minorHAnsi"/>
        </w:rPr>
        <w:t>the Clavien–Dindo classification</w:t>
      </w:r>
      <w:r w:rsidR="00747223" w:rsidRPr="00105E1E">
        <w:rPr>
          <w:rFonts w:cstheme="minorHAnsi"/>
        </w:rPr>
        <w:t xml:space="preserve">, or by </w:t>
      </w:r>
      <w:r w:rsidR="00747223" w:rsidRPr="00105E1E">
        <w:rPr>
          <w:rFonts w:cstheme="minorHAnsi"/>
        </w:rPr>
        <w:lastRenderedPageBreak/>
        <w:t>reporting the number</w:t>
      </w:r>
      <w:r w:rsidR="00FF0BB4" w:rsidRPr="00105E1E">
        <w:rPr>
          <w:rFonts w:cstheme="minorHAnsi"/>
        </w:rPr>
        <w:t xml:space="preserve"> and percentage</w:t>
      </w:r>
      <w:r w:rsidR="00747223" w:rsidRPr="00105E1E">
        <w:rPr>
          <w:rFonts w:cstheme="minorHAnsi"/>
        </w:rPr>
        <w:t xml:space="preserve"> of patients experiencing complications</w:t>
      </w:r>
      <w:r w:rsidR="008D6496" w:rsidRPr="00105E1E">
        <w:rPr>
          <w:rFonts w:cstheme="minorHAnsi"/>
        </w:rPr>
        <w:t xml:space="preserve">. </w:t>
      </w:r>
      <w:r w:rsidR="00747223" w:rsidRPr="00105E1E">
        <w:rPr>
          <w:rFonts w:cstheme="minorHAnsi"/>
        </w:rPr>
        <w:t xml:space="preserve">Among the studies involving abdominal surgery, </w:t>
      </w:r>
      <w:r w:rsidR="008D6496" w:rsidRPr="00105E1E">
        <w:rPr>
          <w:rFonts w:cstheme="minorHAnsi"/>
        </w:rPr>
        <w:t xml:space="preserve">no statistically significant differences were observed between intervention and control groups in overall complication rates or CCI scores. One study </w:t>
      </w:r>
      <w:r w:rsidR="002E02F3" w:rsidRPr="00105E1E">
        <w:rPr>
          <w:rFonts w:cstheme="minorHAnsi"/>
        </w:rPr>
        <w:fldChar w:fldCharType="begin">
          <w:fldData xml:space="preserve">PEVuZE5vdGU+PENpdGU+PEF1dGhvcj5DaGVuPC9BdXRob3I+PFllYXI+MjAyNDwvWWVhcj48UmVj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0MDM8L3BhZ2VzPjx2b2x1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=
</w:fldData>
        </w:fldChar>
      </w:r>
      <w:r w:rsidR="002E02F3" w:rsidRPr="00105E1E">
        <w:rPr>
          <w:rFonts w:cstheme="minorHAnsi"/>
        </w:rPr>
        <w:instrText xml:space="preserve"> ADDIN EN.CITE </w:instrText>
      </w:r>
      <w:r w:rsidR="002E02F3" w:rsidRPr="00105E1E">
        <w:rPr>
          <w:rFonts w:cstheme="minorHAnsi"/>
        </w:rPr>
        <w:fldChar w:fldCharType="begin">
          <w:fldData xml:space="preserve">PEVuZE5vdGU+PENpdGU+PEF1dGhvcj5DaGVuPC9BdXRob3I+PFllYXI+MjAyNDwvWWVhcj48UmVj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0MDM8L3BhZ2VzPjx2b2x1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=
</w:fldData>
        </w:fldChar>
      </w:r>
      <w:r w:rsidR="002E02F3" w:rsidRPr="00105E1E">
        <w:rPr>
          <w:rFonts w:cstheme="minorHAnsi"/>
        </w:rPr>
        <w:instrText xml:space="preserve"> ADDIN EN.CITE.DATA </w:instrText>
      </w:r>
      <w:r w:rsidR="002E02F3" w:rsidRPr="00105E1E">
        <w:rPr>
          <w:rFonts w:cstheme="minorHAnsi"/>
        </w:rPr>
      </w:r>
      <w:r w:rsidR="002E02F3" w:rsidRPr="00105E1E">
        <w:rPr>
          <w:rFonts w:cstheme="minorHAnsi"/>
        </w:rPr>
        <w:fldChar w:fldCharType="end"/>
      </w:r>
      <w:r w:rsidR="002E02F3" w:rsidRPr="00105E1E">
        <w:rPr>
          <w:rFonts w:cstheme="minorHAnsi"/>
        </w:rPr>
      </w:r>
      <w:r w:rsidR="002E02F3" w:rsidRPr="00105E1E">
        <w:rPr>
          <w:rFonts w:cstheme="minorHAnsi"/>
        </w:rPr>
        <w:fldChar w:fldCharType="separate"/>
      </w:r>
      <w:r w:rsidR="002E02F3" w:rsidRPr="00105E1E">
        <w:rPr>
          <w:rFonts w:cstheme="minorHAnsi"/>
        </w:rPr>
        <w:t>(26)</w:t>
      </w:r>
      <w:r w:rsidR="002E02F3" w:rsidRPr="00105E1E">
        <w:rPr>
          <w:rFonts w:cstheme="minorHAnsi"/>
        </w:rPr>
        <w:fldChar w:fldCharType="end"/>
      </w:r>
      <w:r w:rsidR="008D6496" w:rsidRPr="00105E1E">
        <w:rPr>
          <w:rFonts w:cstheme="minorHAnsi"/>
        </w:rPr>
        <w:t xml:space="preserve"> reported a lower proportion of severe complications (CCI &gt; 20) in the intervention group compared with control (10.5% vs. 25.9%, p = 0.033), while all others found no difference. </w:t>
      </w:r>
      <w:r w:rsidR="00747223" w:rsidRPr="00105E1E">
        <w:rPr>
          <w:rFonts w:cstheme="minorHAnsi"/>
        </w:rPr>
        <w:t xml:space="preserve">Among the studies involving vascular surgery, </w:t>
      </w:r>
      <w:r w:rsidR="00A85AC5" w:rsidRPr="00105E1E">
        <w:rPr>
          <w:rFonts w:cstheme="minorHAnsi"/>
        </w:rPr>
        <w:t xml:space="preserve">one </w:t>
      </w:r>
      <w:r w:rsidR="002E02F3" w:rsidRPr="00105E1E">
        <w:rPr>
          <w:rFonts w:cstheme="minorHAnsi"/>
        </w:rPr>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2E02F3" w:rsidRPr="00105E1E">
        <w:rPr>
          <w:rFonts w:cstheme="minorHAnsi"/>
        </w:rPr>
        <w:instrText xml:space="preserve"> ADDIN EN.CITE </w:instrText>
      </w:r>
      <w:r w:rsidR="002E02F3" w:rsidRPr="00105E1E">
        <w:rPr>
          <w:rFonts w:cstheme="minorHAnsi"/>
        </w:rPr>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2E02F3" w:rsidRPr="00105E1E">
        <w:rPr>
          <w:rFonts w:cstheme="minorHAnsi"/>
        </w:rPr>
        <w:instrText xml:space="preserve"> ADDIN EN.CITE.DATA </w:instrText>
      </w:r>
      <w:r w:rsidR="002E02F3" w:rsidRPr="00105E1E">
        <w:rPr>
          <w:rFonts w:cstheme="minorHAnsi"/>
        </w:rPr>
      </w:r>
      <w:r w:rsidR="002E02F3" w:rsidRPr="00105E1E">
        <w:rPr>
          <w:rFonts w:cstheme="minorHAnsi"/>
        </w:rPr>
        <w:fldChar w:fldCharType="end"/>
      </w:r>
      <w:r w:rsidR="002E02F3" w:rsidRPr="00105E1E">
        <w:rPr>
          <w:rFonts w:cstheme="minorHAnsi"/>
        </w:rPr>
      </w:r>
      <w:r w:rsidR="002E02F3" w:rsidRPr="00105E1E">
        <w:rPr>
          <w:rFonts w:cstheme="minorHAnsi"/>
        </w:rPr>
        <w:fldChar w:fldCharType="separate"/>
      </w:r>
      <w:r w:rsidR="002E02F3" w:rsidRPr="00105E1E">
        <w:rPr>
          <w:rFonts w:cstheme="minorHAnsi"/>
        </w:rPr>
        <w:t>(27)</w:t>
      </w:r>
      <w:r w:rsidR="002E02F3" w:rsidRPr="00105E1E">
        <w:rPr>
          <w:rFonts w:cstheme="minorHAnsi"/>
        </w:rPr>
        <w:fldChar w:fldCharType="end"/>
      </w:r>
      <w:r w:rsidR="00A85AC5" w:rsidRPr="00105E1E">
        <w:rPr>
          <w:rFonts w:cstheme="minorHAnsi"/>
        </w:rPr>
        <w:t xml:space="preserve"> reported a significant reduction in the number of complications in the intervention group (22.6%) compared with the control group (41%) (p = 0.01). This difference was observed for both cardiac and renal complications.</w:t>
      </w:r>
    </w:p>
    <w:p w14:paraId="7CBBCC53" w14:textId="77777777" w:rsidR="008D6496" w:rsidRPr="00105E1E" w:rsidRDefault="008D6496" w:rsidP="008D6496">
      <w:pPr>
        <w:pStyle w:val="Titre3"/>
        <w:rPr>
          <w:b/>
          <w:bCs/>
          <w:color w:val="auto"/>
          <w:sz w:val="24"/>
          <w:szCs w:val="24"/>
        </w:rPr>
      </w:pPr>
      <w:r w:rsidRPr="00105E1E">
        <w:rPr>
          <w:b/>
          <w:bCs/>
          <w:color w:val="auto"/>
          <w:sz w:val="24"/>
          <w:szCs w:val="24"/>
        </w:rPr>
        <w:t>Length of stay and readmissions</w:t>
      </w:r>
    </w:p>
    <w:p w14:paraId="4B9A80AA" w14:textId="074CFC57" w:rsidR="008D6496" w:rsidRPr="00105E1E" w:rsidRDefault="008D6496" w:rsidP="00FF0BB4">
      <w:pPr>
        <w:spacing w:line="360" w:lineRule="auto"/>
        <w:jc w:val="both"/>
        <w:rPr>
          <w:rFonts w:cstheme="minorHAnsi"/>
        </w:rPr>
      </w:pPr>
      <w:r w:rsidRPr="00105E1E">
        <w:rPr>
          <w:rFonts w:cstheme="minorHAnsi"/>
        </w:rPr>
        <w:t xml:space="preserve">Length of hospital stay (LOS) was reported in </w:t>
      </w:r>
      <w:r w:rsidR="00A2263E" w:rsidRPr="00105E1E">
        <w:rPr>
          <w:rFonts w:cstheme="minorHAnsi"/>
        </w:rPr>
        <w:t>eight</w:t>
      </w:r>
      <w:r w:rsidRPr="00105E1E">
        <w:rPr>
          <w:rFonts w:cstheme="minorHAnsi"/>
        </w:rPr>
        <w:t xml:space="preserve"> studies and ranged from median values of </w:t>
      </w:r>
      <w:r w:rsidR="00A2263E" w:rsidRPr="00105E1E">
        <w:rPr>
          <w:rFonts w:cstheme="minorHAnsi"/>
        </w:rPr>
        <w:t>4</w:t>
      </w:r>
      <w:r w:rsidRPr="00105E1E">
        <w:rPr>
          <w:rFonts w:cstheme="minorHAnsi"/>
        </w:rPr>
        <w:t xml:space="preserve"> to </w:t>
      </w:r>
      <w:r w:rsidR="00A85AC5" w:rsidRPr="00105E1E">
        <w:rPr>
          <w:rFonts w:cstheme="minorHAnsi"/>
        </w:rPr>
        <w:t>21</w:t>
      </w:r>
      <w:r w:rsidRPr="00105E1E">
        <w:rPr>
          <w:rFonts w:cstheme="minorHAnsi"/>
        </w:rPr>
        <w:t xml:space="preserve"> days. None of the studies</w:t>
      </w:r>
      <w:r w:rsidR="00A85AC5" w:rsidRPr="00105E1E">
        <w:rPr>
          <w:rFonts w:cstheme="minorHAnsi"/>
        </w:rPr>
        <w:t xml:space="preserve"> performed in abdominal surgery</w:t>
      </w:r>
      <w:r w:rsidRPr="00105E1E">
        <w:rPr>
          <w:rFonts w:cstheme="minorHAnsi"/>
        </w:rPr>
        <w:t xml:space="preserve"> demonstrated a statistically significant difference between </w:t>
      </w:r>
      <w:r w:rsidR="00A85AC5" w:rsidRPr="00105E1E">
        <w:rPr>
          <w:rFonts w:cstheme="minorHAnsi"/>
        </w:rPr>
        <w:t xml:space="preserve">intervention and control </w:t>
      </w:r>
      <w:r w:rsidRPr="00105E1E">
        <w:rPr>
          <w:rFonts w:cstheme="minorHAnsi"/>
        </w:rPr>
        <w:t xml:space="preserve">groups. Similarly, readmission rates within 30 days after </w:t>
      </w:r>
      <w:r w:rsidR="00A85AC5" w:rsidRPr="00105E1E">
        <w:rPr>
          <w:rFonts w:cstheme="minorHAnsi"/>
        </w:rPr>
        <w:t xml:space="preserve">abdominal </w:t>
      </w:r>
      <w:r w:rsidRPr="00105E1E">
        <w:rPr>
          <w:rFonts w:cstheme="minorHAnsi"/>
        </w:rPr>
        <w:t xml:space="preserve">surgery were comparable across studies, with values generally </w:t>
      </w:r>
      <w:r w:rsidR="00A85AC5" w:rsidRPr="00105E1E">
        <w:rPr>
          <w:rFonts w:cstheme="minorHAnsi"/>
        </w:rPr>
        <w:t xml:space="preserve">around </w:t>
      </w:r>
      <w:r w:rsidRPr="00105E1E">
        <w:rPr>
          <w:rFonts w:cstheme="minorHAnsi"/>
        </w:rPr>
        <w:t>10% in both groups and no significant between-group differences.</w:t>
      </w:r>
      <w:r w:rsidR="00A85AC5" w:rsidRPr="00105E1E">
        <w:rPr>
          <w:rFonts w:cstheme="minorHAnsi"/>
        </w:rPr>
        <w:t xml:space="preserve"> In vascular surgery, one study</w:t>
      </w:r>
      <w:r w:rsidR="002E02F3" w:rsidRPr="00105E1E">
        <w:rPr>
          <w:rFonts w:cstheme="minorHAnsi"/>
        </w:rPr>
        <w:t xml:space="preserve"> </w:t>
      </w:r>
      <w:r w:rsidR="002E02F3" w:rsidRPr="00105E1E">
        <w:rPr>
          <w:rFonts w:cstheme="minorHAnsi"/>
        </w:rPr>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2E02F3" w:rsidRPr="00105E1E">
        <w:rPr>
          <w:rFonts w:cstheme="minorHAnsi"/>
        </w:rPr>
        <w:instrText xml:space="preserve"> ADDIN EN.CITE </w:instrText>
      </w:r>
      <w:r w:rsidR="002E02F3" w:rsidRPr="00105E1E">
        <w:rPr>
          <w:rFonts w:cstheme="minorHAnsi"/>
        </w:rPr>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2E02F3" w:rsidRPr="00105E1E">
        <w:rPr>
          <w:rFonts w:cstheme="minorHAnsi"/>
        </w:rPr>
        <w:instrText xml:space="preserve"> ADDIN EN.CITE.DATA </w:instrText>
      </w:r>
      <w:r w:rsidR="002E02F3" w:rsidRPr="00105E1E">
        <w:rPr>
          <w:rFonts w:cstheme="minorHAnsi"/>
        </w:rPr>
      </w:r>
      <w:r w:rsidR="002E02F3" w:rsidRPr="00105E1E">
        <w:rPr>
          <w:rFonts w:cstheme="minorHAnsi"/>
        </w:rPr>
        <w:fldChar w:fldCharType="end"/>
      </w:r>
      <w:r w:rsidR="002E02F3" w:rsidRPr="00105E1E">
        <w:rPr>
          <w:rFonts w:cstheme="minorHAnsi"/>
        </w:rPr>
      </w:r>
      <w:r w:rsidR="002E02F3" w:rsidRPr="00105E1E">
        <w:rPr>
          <w:rFonts w:cstheme="minorHAnsi"/>
        </w:rPr>
        <w:fldChar w:fldCharType="separate"/>
      </w:r>
      <w:r w:rsidR="002E02F3" w:rsidRPr="00105E1E">
        <w:rPr>
          <w:rFonts w:cstheme="minorHAnsi"/>
        </w:rPr>
        <w:t>(27)</w:t>
      </w:r>
      <w:r w:rsidR="002E02F3" w:rsidRPr="00105E1E">
        <w:rPr>
          <w:rFonts w:cstheme="minorHAnsi"/>
        </w:rPr>
        <w:fldChar w:fldCharType="end"/>
      </w:r>
      <w:r w:rsidR="00A85AC5" w:rsidRPr="00105E1E">
        <w:rPr>
          <w:rFonts w:cstheme="minorHAnsi"/>
        </w:rPr>
        <w:t xml:space="preserve"> reported a significant reduction in median </w:t>
      </w:r>
      <w:r w:rsidR="00FF0BB4" w:rsidRPr="00105E1E">
        <w:rPr>
          <w:rFonts w:cstheme="minorHAnsi"/>
        </w:rPr>
        <w:t>LOS</w:t>
      </w:r>
      <w:r w:rsidR="00A85AC5" w:rsidRPr="00105E1E">
        <w:rPr>
          <w:rFonts w:cstheme="minorHAnsi"/>
        </w:rPr>
        <w:t xml:space="preserve"> in the prehabilitation group compared with the control group (7 vs. 8 days, p = 0.025</w:t>
      </w:r>
      <w:r w:rsidR="00586F8B" w:rsidRPr="00105E1E">
        <w:rPr>
          <w:rFonts w:cstheme="minorHAnsi"/>
        </w:rPr>
        <w:t>).</w:t>
      </w:r>
    </w:p>
    <w:p w14:paraId="0146E4FC" w14:textId="7EEB57B6" w:rsidR="008D6496" w:rsidRPr="00105E1E" w:rsidRDefault="008D6496" w:rsidP="008D6496">
      <w:pPr>
        <w:pStyle w:val="Titre3"/>
        <w:rPr>
          <w:b/>
          <w:bCs/>
          <w:color w:val="auto"/>
          <w:sz w:val="24"/>
          <w:szCs w:val="24"/>
        </w:rPr>
      </w:pPr>
      <w:r w:rsidRPr="00105E1E">
        <w:rPr>
          <w:b/>
          <w:bCs/>
          <w:color w:val="auto"/>
          <w:sz w:val="24"/>
          <w:szCs w:val="24"/>
        </w:rPr>
        <w:t>Quality of life</w:t>
      </w:r>
    </w:p>
    <w:p w14:paraId="2A03D18B" w14:textId="6D2EAA7A" w:rsidR="00586F8B" w:rsidRPr="00105E1E" w:rsidRDefault="008D6496" w:rsidP="00FF0BB4">
      <w:pPr>
        <w:spacing w:line="360" w:lineRule="auto"/>
        <w:jc w:val="both"/>
        <w:rPr>
          <w:rFonts w:cstheme="minorHAnsi"/>
        </w:rPr>
      </w:pPr>
      <w:r w:rsidRPr="00105E1E">
        <w:rPr>
          <w:rFonts w:cstheme="minorHAnsi"/>
        </w:rPr>
        <w:t>Several studies evaluated health-related quality of life using instruments such as the</w:t>
      </w:r>
      <w:r w:rsidR="003226C3" w:rsidRPr="00105E1E">
        <w:rPr>
          <w:rFonts w:cstheme="minorHAnsi"/>
        </w:rPr>
        <w:t xml:space="preserve"> </w:t>
      </w:r>
      <w:r w:rsidR="003226C3" w:rsidRPr="00105E1E">
        <w:rPr>
          <w:rFonts w:cstheme="minorHAnsi"/>
        </w:rPr>
        <w:t>36-Item Short Form Health Survey (SF-36), the 8-Item Short Form Health Survey (SF-8), the EuroQol 5-Dimension questionnaire (EQ-5D), the EuroQol Visual Analogue Scale (EQ-VAS), or questionnaires developed by the European Organisation for Research and Treatment of Cancer (EORTC); one study used the 9-item Quality of Recovery scale (QoR-9)</w:t>
      </w:r>
      <w:r w:rsidR="003226C3" w:rsidRPr="00105E1E">
        <w:rPr>
          <w:rFonts w:cstheme="minorHAnsi"/>
        </w:rPr>
        <w:t xml:space="preserve"> </w:t>
      </w:r>
      <w:r w:rsidRPr="00105E1E">
        <w:rPr>
          <w:rFonts w:cstheme="minorHAnsi"/>
        </w:rPr>
        <w:t xml:space="preserve"> to assess postoperative recovery. </w:t>
      </w:r>
      <w:r w:rsidR="00586F8B" w:rsidRPr="00105E1E">
        <w:rPr>
          <w:rFonts w:cstheme="minorHAnsi"/>
        </w:rPr>
        <w:t>Across all measures, in both abdominal and vascular surgery studies, no significant between-group differences in quality of life were observed at baseline, before surgery, or at 4–12 weeks postoperatively.</w:t>
      </w:r>
    </w:p>
    <w:p w14:paraId="6C9F9BA3" w14:textId="77777777" w:rsidR="008D6496" w:rsidRPr="00105E1E" w:rsidRDefault="008D6496" w:rsidP="008D6496">
      <w:pPr>
        <w:pStyle w:val="Titre3"/>
        <w:rPr>
          <w:b/>
          <w:bCs/>
          <w:color w:val="auto"/>
          <w:sz w:val="24"/>
          <w:szCs w:val="24"/>
        </w:rPr>
      </w:pPr>
      <w:r w:rsidRPr="00105E1E">
        <w:rPr>
          <w:b/>
          <w:bCs/>
          <w:color w:val="auto"/>
          <w:sz w:val="24"/>
          <w:szCs w:val="24"/>
        </w:rPr>
        <w:t>Mortality and cost outcomes</w:t>
      </w:r>
    </w:p>
    <w:p w14:paraId="4222A022" w14:textId="324EF8B1" w:rsidR="008D6496" w:rsidRPr="00105E1E" w:rsidRDefault="00CD4C62" w:rsidP="00FF0BB4">
      <w:pPr>
        <w:spacing w:line="360" w:lineRule="auto"/>
        <w:jc w:val="both"/>
        <w:rPr>
          <w:rFonts w:cstheme="minorHAnsi"/>
        </w:rPr>
      </w:pPr>
      <w:r w:rsidRPr="00105E1E">
        <w:rPr>
          <w:rFonts w:cstheme="minorHAnsi"/>
        </w:rPr>
        <w:t xml:space="preserve">In abdominal surgery studies, prehabilitation had no significant effect on postoperative mortality, with rates ranging from 1.8% to 7% across studies. Similarly, in vascular surgery, 30-day mortality was identical between groups (3.2%) in one study </w:t>
      </w:r>
      <w:r w:rsidR="002E02F3" w:rsidRPr="00105E1E">
        <w:rPr>
          <w:rFonts w:cstheme="minorHAnsi"/>
        </w:rPr>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2E02F3" w:rsidRPr="00105E1E">
        <w:rPr>
          <w:rFonts w:cstheme="minorHAnsi"/>
        </w:rPr>
        <w:instrText xml:space="preserve"> ADDIN EN.CITE </w:instrText>
      </w:r>
      <w:r w:rsidR="002E02F3" w:rsidRPr="00105E1E">
        <w:rPr>
          <w:rFonts w:cstheme="minorHAnsi"/>
        </w:rPr>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2E02F3" w:rsidRPr="00105E1E">
        <w:rPr>
          <w:rFonts w:cstheme="minorHAnsi"/>
        </w:rPr>
        <w:instrText xml:space="preserve"> ADDIN EN.CITE.DATA </w:instrText>
      </w:r>
      <w:r w:rsidR="002E02F3" w:rsidRPr="00105E1E">
        <w:rPr>
          <w:rFonts w:cstheme="minorHAnsi"/>
        </w:rPr>
      </w:r>
      <w:r w:rsidR="002E02F3" w:rsidRPr="00105E1E">
        <w:rPr>
          <w:rFonts w:cstheme="minorHAnsi"/>
        </w:rPr>
        <w:fldChar w:fldCharType="end"/>
      </w:r>
      <w:r w:rsidR="002E02F3" w:rsidRPr="00105E1E">
        <w:rPr>
          <w:rFonts w:cstheme="minorHAnsi"/>
        </w:rPr>
      </w:r>
      <w:r w:rsidR="002E02F3" w:rsidRPr="00105E1E">
        <w:rPr>
          <w:rFonts w:cstheme="minorHAnsi"/>
        </w:rPr>
        <w:fldChar w:fldCharType="separate"/>
      </w:r>
      <w:r w:rsidR="002E02F3" w:rsidRPr="00105E1E">
        <w:rPr>
          <w:rFonts w:cstheme="minorHAnsi"/>
        </w:rPr>
        <w:t>(27)</w:t>
      </w:r>
      <w:r w:rsidR="002E02F3" w:rsidRPr="00105E1E">
        <w:rPr>
          <w:rFonts w:cstheme="minorHAnsi"/>
        </w:rPr>
        <w:fldChar w:fldCharType="end"/>
      </w:r>
      <w:r w:rsidRPr="00105E1E">
        <w:rPr>
          <w:rFonts w:cstheme="minorHAnsi"/>
        </w:rPr>
        <w:t xml:space="preserve">, while a longer-term </w:t>
      </w:r>
      <w:r w:rsidR="002E02F3" w:rsidRPr="00105E1E">
        <w:rPr>
          <w:rFonts w:cstheme="minorHAnsi"/>
        </w:rPr>
        <w:t>5-year study</w:t>
      </w:r>
      <w:r w:rsidRPr="00105E1E">
        <w:rPr>
          <w:rFonts w:cstheme="minorHAnsi"/>
        </w:rPr>
        <w:t> showed a non-significant reduction in all-cause mortality in the intention-to-treat analysis, but a significant reduction in the per-protocol analysis (7.8% vs. 25.8%, p = 0.01)</w:t>
      </w:r>
      <w:r w:rsidR="002E02F3" w:rsidRPr="00105E1E">
        <w:rPr>
          <w:rFonts w:cstheme="minorHAnsi"/>
        </w:rPr>
        <w:t xml:space="preserve"> </w:t>
      </w:r>
      <w:r w:rsidR="002E02F3" w:rsidRPr="00105E1E">
        <w:rPr>
          <w:rFonts w:cstheme="minorHAnsi"/>
        </w:rPr>
        <w:fldChar w:fldCharType="begin">
          <w:fldData xml:space="preserve">PEVuZE5vdGU+PENpdGU+PEF1dGhvcj5TZXRoaTwvQXV0aG9yPjxZZWFyPjIwMjQ8L1llYXI+PFJl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</w:fldData>
        </w:fldChar>
      </w:r>
      <w:r w:rsidR="002E02F3" w:rsidRPr="00105E1E">
        <w:rPr>
          <w:rFonts w:cstheme="minorHAnsi"/>
        </w:rPr>
        <w:instrText xml:space="preserve"> ADDIN EN.CITE </w:instrText>
      </w:r>
      <w:r w:rsidR="002E02F3" w:rsidRPr="00105E1E">
        <w:rPr>
          <w:rFonts w:cstheme="minorHAnsi"/>
        </w:rPr>
        <w:fldChar w:fldCharType="begin">
          <w:fldData xml:space="preserve">PEVuZE5vdGU+PENpdGU+PEF1dGhvcj5TZXRoaTwvQXV0aG9yPjxZZWFyPjIwMjQ8L1llYXI+PFJl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</w:fldData>
        </w:fldChar>
      </w:r>
      <w:r w:rsidR="002E02F3" w:rsidRPr="00105E1E">
        <w:rPr>
          <w:rFonts w:cstheme="minorHAnsi"/>
        </w:rPr>
        <w:instrText xml:space="preserve"> ADDIN EN.CITE.DATA </w:instrText>
      </w:r>
      <w:r w:rsidR="002E02F3" w:rsidRPr="00105E1E">
        <w:rPr>
          <w:rFonts w:cstheme="minorHAnsi"/>
        </w:rPr>
      </w:r>
      <w:r w:rsidR="002E02F3" w:rsidRPr="00105E1E">
        <w:rPr>
          <w:rFonts w:cstheme="minorHAnsi"/>
        </w:rPr>
        <w:fldChar w:fldCharType="end"/>
      </w:r>
      <w:r w:rsidR="002E02F3" w:rsidRPr="00105E1E">
        <w:rPr>
          <w:rFonts w:cstheme="minorHAnsi"/>
        </w:rPr>
      </w:r>
      <w:r w:rsidR="002E02F3" w:rsidRPr="00105E1E">
        <w:rPr>
          <w:rFonts w:cstheme="minorHAnsi"/>
        </w:rPr>
        <w:fldChar w:fldCharType="separate"/>
      </w:r>
      <w:r w:rsidR="002E02F3" w:rsidRPr="00105E1E">
        <w:rPr>
          <w:rFonts w:cstheme="minorHAnsi"/>
        </w:rPr>
        <w:t>(28)</w:t>
      </w:r>
      <w:r w:rsidR="002E02F3" w:rsidRPr="00105E1E">
        <w:rPr>
          <w:rFonts w:cstheme="minorHAnsi"/>
        </w:rPr>
        <w:fldChar w:fldCharType="end"/>
      </w:r>
      <w:r w:rsidRPr="00105E1E">
        <w:rPr>
          <w:rFonts w:cstheme="minorHAnsi"/>
        </w:rPr>
        <w:t xml:space="preserve">. </w:t>
      </w:r>
      <w:r w:rsidR="008D6496" w:rsidRPr="00105E1E">
        <w:rPr>
          <w:rFonts w:cstheme="minorHAnsi"/>
        </w:rPr>
        <w:t xml:space="preserve">Similarly, </w:t>
      </w:r>
      <w:r w:rsidRPr="00105E1E">
        <w:rPr>
          <w:rFonts w:cstheme="minorHAnsi"/>
        </w:rPr>
        <w:t>a study in abdominal surgery evaluated hospitali</w:t>
      </w:r>
      <w:r w:rsidR="00E27123" w:rsidRPr="00105E1E">
        <w:rPr>
          <w:rFonts w:cstheme="minorHAnsi"/>
        </w:rPr>
        <w:t>s</w:t>
      </w:r>
      <w:r w:rsidRPr="00105E1E">
        <w:rPr>
          <w:rFonts w:cstheme="minorHAnsi"/>
        </w:rPr>
        <w:t>ation costs and found no significant difference between the intervention and control groups (p = 0.557).</w:t>
      </w:r>
    </w:p>
    <w:p w14:paraId="69412451" w14:textId="43E10EB2" w:rsidR="00047C00" w:rsidRPr="00105E1E" w:rsidRDefault="00047C00" w:rsidP="00047C00">
      <w:pPr>
        <w:pStyle w:val="Titre3"/>
        <w:rPr>
          <w:b/>
          <w:bCs/>
          <w:color w:val="auto"/>
          <w:sz w:val="24"/>
          <w:szCs w:val="24"/>
        </w:rPr>
      </w:pPr>
      <w:r w:rsidRPr="00105E1E">
        <w:rPr>
          <w:b/>
          <w:bCs/>
          <w:color w:val="auto"/>
          <w:sz w:val="24"/>
          <w:szCs w:val="24"/>
        </w:rPr>
        <w:lastRenderedPageBreak/>
        <w:t>Physical health</w:t>
      </w:r>
      <w:r w:rsidR="008A7714" w:rsidRPr="00105E1E">
        <w:rPr>
          <w:b/>
          <w:bCs/>
          <w:color w:val="auto"/>
          <w:sz w:val="24"/>
          <w:szCs w:val="24"/>
        </w:rPr>
        <w:t xml:space="preserve">, </w:t>
      </w:r>
      <w:r w:rsidRPr="00105E1E">
        <w:rPr>
          <w:b/>
          <w:bCs/>
          <w:color w:val="auto"/>
          <w:sz w:val="24"/>
          <w:szCs w:val="24"/>
        </w:rPr>
        <w:t xml:space="preserve">functional </w:t>
      </w:r>
      <w:r w:rsidR="003463E0" w:rsidRPr="00105E1E">
        <w:rPr>
          <w:b/>
          <w:bCs/>
          <w:color w:val="auto"/>
          <w:sz w:val="24"/>
          <w:szCs w:val="24"/>
        </w:rPr>
        <w:t>reserve</w:t>
      </w:r>
      <w:r w:rsidR="008A7714" w:rsidRPr="00105E1E">
        <w:rPr>
          <w:b/>
          <w:bCs/>
          <w:color w:val="auto"/>
          <w:sz w:val="24"/>
          <w:szCs w:val="24"/>
        </w:rPr>
        <w:t xml:space="preserve"> and biological markers</w:t>
      </w:r>
    </w:p>
    <w:p w14:paraId="265A05A8" w14:textId="2FC160C9" w:rsidR="00047C00" w:rsidRPr="00105E1E" w:rsidRDefault="008A7714" w:rsidP="00FF0BB4">
      <w:pPr>
        <w:spacing w:line="360" w:lineRule="auto"/>
        <w:jc w:val="both"/>
        <w:rPr>
          <w:rFonts w:cstheme="minorHAnsi"/>
        </w:rPr>
      </w:pPr>
      <w:r w:rsidRPr="00105E1E">
        <w:rPr>
          <w:rFonts w:cstheme="minorHAnsi"/>
        </w:rPr>
        <w:t xml:space="preserve">In abdominal surgery, four studies evaluated the effects of prehabilitation on functional </w:t>
      </w:r>
      <w:r w:rsidR="003463E0" w:rsidRPr="00105E1E">
        <w:rPr>
          <w:rFonts w:cstheme="minorHAnsi"/>
        </w:rPr>
        <w:t>reserve</w:t>
      </w:r>
      <w:r w:rsidRPr="00105E1E">
        <w:rPr>
          <w:rFonts w:cstheme="minorHAnsi"/>
        </w:rPr>
        <w:t xml:space="preserve">. Among these, three assessed the 6-Minute Walk Test (6MWT), but only one study </w:t>
      </w:r>
      <w:r w:rsidR="002E02F3" w:rsidRPr="00105E1E">
        <w:rPr>
          <w:rFonts w:cstheme="minorHAnsi"/>
        </w:rPr>
        <w:fldChar w:fldCharType="begin">
          <w:fldData xml:space="preserve">PEVuZE5vdGU+PENpdGU+PEF1dGhvcj5DaGVuPC9BdXRob3I+PFllYXI+MjAyNDwvWWVhcj48UmVj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0MDM8L3BhZ2VzPjx2b2x1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=
</w:fldData>
        </w:fldChar>
      </w:r>
      <w:r w:rsidR="002E02F3" w:rsidRPr="00105E1E">
        <w:rPr>
          <w:rFonts w:cstheme="minorHAnsi"/>
        </w:rPr>
        <w:instrText xml:space="preserve"> ADDIN EN.CITE </w:instrText>
      </w:r>
      <w:r w:rsidR="002E02F3" w:rsidRPr="00105E1E">
        <w:rPr>
          <w:rFonts w:cstheme="minorHAnsi"/>
        </w:rPr>
        <w:fldChar w:fldCharType="begin">
          <w:fldData xml:space="preserve">PEVuZE5vdGU+PENpdGU+PEF1dGhvcj5DaGVuPC9BdXRob3I+PFllYXI+MjAyNDwvWWVhcj48UmVj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0MDM8L3BhZ2VzPjx2b2x1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=
</w:fldData>
        </w:fldChar>
      </w:r>
      <w:r w:rsidR="002E02F3" w:rsidRPr="00105E1E">
        <w:rPr>
          <w:rFonts w:cstheme="minorHAnsi"/>
        </w:rPr>
        <w:instrText xml:space="preserve"> ADDIN EN.CITE.DATA </w:instrText>
      </w:r>
      <w:r w:rsidR="002E02F3" w:rsidRPr="00105E1E">
        <w:rPr>
          <w:rFonts w:cstheme="minorHAnsi"/>
        </w:rPr>
      </w:r>
      <w:r w:rsidR="002E02F3" w:rsidRPr="00105E1E">
        <w:rPr>
          <w:rFonts w:cstheme="minorHAnsi"/>
        </w:rPr>
        <w:fldChar w:fldCharType="end"/>
      </w:r>
      <w:r w:rsidR="002E02F3" w:rsidRPr="00105E1E">
        <w:rPr>
          <w:rFonts w:cstheme="minorHAnsi"/>
        </w:rPr>
      </w:r>
      <w:r w:rsidR="002E02F3" w:rsidRPr="00105E1E">
        <w:rPr>
          <w:rFonts w:cstheme="minorHAnsi"/>
        </w:rPr>
        <w:fldChar w:fldCharType="separate"/>
      </w:r>
      <w:r w:rsidR="002E02F3" w:rsidRPr="00105E1E">
        <w:rPr>
          <w:rFonts w:cstheme="minorHAnsi"/>
        </w:rPr>
        <w:t>(26)</w:t>
      </w:r>
      <w:r w:rsidR="002E02F3" w:rsidRPr="00105E1E">
        <w:rPr>
          <w:rFonts w:cstheme="minorHAnsi"/>
        </w:rPr>
        <w:fldChar w:fldCharType="end"/>
      </w:r>
      <w:r w:rsidRPr="00105E1E">
        <w:rPr>
          <w:rFonts w:cstheme="minorHAnsi"/>
        </w:rPr>
        <w:t xml:space="preserve"> reported a positive effect, with an improvement of 20 m or more compared with baseline at four weeks postoperatively (p&lt;0.001). Only one study examined changes in the Short Physical Performance Battery</w:t>
      </w:r>
      <w:r w:rsidR="003226C3" w:rsidRPr="00105E1E">
        <w:rPr>
          <w:rFonts w:cstheme="minorHAnsi"/>
        </w:rPr>
        <w:t xml:space="preserve"> (SPPB)</w:t>
      </w:r>
      <w:r w:rsidRPr="00105E1E">
        <w:rPr>
          <w:rFonts w:cstheme="minorHAnsi"/>
        </w:rPr>
        <w:t xml:space="preserve"> </w:t>
      </w:r>
      <w:r w:rsidR="002E02F3" w:rsidRPr="00105E1E">
        <w:rPr>
          <w:rFonts w:cstheme="minorHAnsi"/>
        </w:rPr>
        <w:fldChar w:fldCharType="begin">
          <w:fldData xml:space="preserve">PEVuZE5vdGU+PENpdGU+PEF1dGhvcj5NY0lzYWFjPC9BdXRob3I+PFllYXI+MjAyMjwvWWVhcj48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</w:fldData>
        </w:fldChar>
      </w:r>
      <w:r w:rsidR="002E02F3" w:rsidRPr="00105E1E">
        <w:rPr>
          <w:rFonts w:cstheme="minorHAnsi"/>
        </w:rPr>
        <w:instrText xml:space="preserve"> ADDIN EN.CITE </w:instrText>
      </w:r>
      <w:r w:rsidR="002E02F3" w:rsidRPr="00105E1E">
        <w:rPr>
          <w:rFonts w:cstheme="minorHAnsi"/>
        </w:rPr>
        <w:fldChar w:fldCharType="begin">
          <w:fldData xml:space="preserve">PEVuZE5vdGU+PENpdGU+PEF1dGhvcj5NY0lzYWFjPC9BdXRob3I+PFllYXI+MjAyMjwvWWVhcj48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</w:fldData>
        </w:fldChar>
      </w:r>
      <w:r w:rsidR="002E02F3" w:rsidRPr="00105E1E">
        <w:rPr>
          <w:rFonts w:cstheme="minorHAnsi"/>
        </w:rPr>
        <w:instrText xml:space="preserve"> ADDIN EN.CITE.DATA </w:instrText>
      </w:r>
      <w:r w:rsidR="002E02F3" w:rsidRPr="00105E1E">
        <w:rPr>
          <w:rFonts w:cstheme="minorHAnsi"/>
        </w:rPr>
      </w:r>
      <w:r w:rsidR="002E02F3" w:rsidRPr="00105E1E">
        <w:rPr>
          <w:rFonts w:cstheme="minorHAnsi"/>
        </w:rPr>
        <w:fldChar w:fldCharType="end"/>
      </w:r>
      <w:r w:rsidR="002E02F3" w:rsidRPr="00105E1E">
        <w:rPr>
          <w:rFonts w:cstheme="minorHAnsi"/>
        </w:rPr>
      </w:r>
      <w:r w:rsidR="002E02F3" w:rsidRPr="00105E1E">
        <w:rPr>
          <w:rFonts w:cstheme="minorHAnsi"/>
        </w:rPr>
        <w:fldChar w:fldCharType="separate"/>
      </w:r>
      <w:r w:rsidR="002E02F3" w:rsidRPr="00105E1E">
        <w:rPr>
          <w:rFonts w:cstheme="minorHAnsi"/>
        </w:rPr>
        <w:t>(24)</w:t>
      </w:r>
      <w:r w:rsidR="002E02F3" w:rsidRPr="00105E1E">
        <w:rPr>
          <w:rFonts w:cstheme="minorHAnsi"/>
        </w:rPr>
        <w:fldChar w:fldCharType="end"/>
      </w:r>
      <w:r w:rsidRPr="00105E1E">
        <w:rPr>
          <w:rFonts w:cstheme="minorHAnsi"/>
        </w:rPr>
        <w:t xml:space="preserve">, and one study evaluated muscle strength outcomes, including handgrip strength and the 30-second sit-to-stand test (STS-30) </w:t>
      </w:r>
      <w:r w:rsidR="002E02F3" w:rsidRPr="00105E1E">
        <w:rPr>
          <w:rFonts w:cstheme="minorHAnsi"/>
        </w:rPr>
        <w:fldChar w:fldCharType="begin">
          <w:fldData xml:space="preserve">PEVuZE5vdGU+PENpdGU+PEF1dGhvcj5Cb2plc2VuPC9BdXRob3I+PFllYXI+MjAyMzwvWWVhcj48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</w:fldData>
        </w:fldChar>
      </w:r>
      <w:r w:rsidR="002E02F3" w:rsidRPr="00105E1E">
        <w:rPr>
          <w:rFonts w:cstheme="minorHAnsi"/>
        </w:rPr>
        <w:instrText xml:space="preserve"> ADDIN EN.CITE </w:instrText>
      </w:r>
      <w:r w:rsidR="002E02F3" w:rsidRPr="00105E1E">
        <w:rPr>
          <w:rFonts w:cstheme="minorHAnsi"/>
        </w:rPr>
        <w:fldChar w:fldCharType="begin">
          <w:fldData xml:space="preserve">PEVuZE5vdGU+PENpdGU+PEF1dGhvcj5Cb2plc2VuPC9BdXRob3I+PFllYXI+MjAyMzwvWWVhcj48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</w:fldData>
        </w:fldChar>
      </w:r>
      <w:r w:rsidR="002E02F3" w:rsidRPr="00105E1E">
        <w:rPr>
          <w:rFonts w:cstheme="minorHAnsi"/>
        </w:rPr>
        <w:instrText xml:space="preserve"> ADDIN EN.CITE.DATA </w:instrText>
      </w:r>
      <w:r w:rsidR="002E02F3" w:rsidRPr="00105E1E">
        <w:rPr>
          <w:rFonts w:cstheme="minorHAnsi"/>
        </w:rPr>
      </w:r>
      <w:r w:rsidR="002E02F3" w:rsidRPr="00105E1E">
        <w:rPr>
          <w:rFonts w:cstheme="minorHAnsi"/>
        </w:rPr>
        <w:fldChar w:fldCharType="end"/>
      </w:r>
      <w:r w:rsidR="002E02F3" w:rsidRPr="00105E1E">
        <w:rPr>
          <w:rFonts w:cstheme="minorHAnsi"/>
        </w:rPr>
      </w:r>
      <w:r w:rsidR="002E02F3" w:rsidRPr="00105E1E">
        <w:rPr>
          <w:rFonts w:cstheme="minorHAnsi"/>
        </w:rPr>
        <w:fldChar w:fldCharType="separate"/>
      </w:r>
      <w:r w:rsidR="002E02F3" w:rsidRPr="00105E1E">
        <w:rPr>
          <w:rFonts w:cstheme="minorHAnsi"/>
        </w:rPr>
        <w:t>(25)</w:t>
      </w:r>
      <w:r w:rsidR="002E02F3" w:rsidRPr="00105E1E">
        <w:rPr>
          <w:rFonts w:cstheme="minorHAnsi"/>
        </w:rPr>
        <w:fldChar w:fldCharType="end"/>
      </w:r>
      <w:r w:rsidRPr="00105E1E">
        <w:rPr>
          <w:rFonts w:cstheme="minorHAnsi"/>
        </w:rPr>
        <w:t xml:space="preserve">. In cardiac or vascular surgery, none of the included studies assessed these functional outcomes. Furthermore, </w:t>
      </w:r>
      <w:r w:rsidR="00D60B61" w:rsidRPr="00105E1E">
        <w:rPr>
          <w:rFonts w:cstheme="minorHAnsi"/>
        </w:rPr>
        <w:t xml:space="preserve">in abdominal surgery, </w:t>
      </w:r>
      <w:r w:rsidRPr="00105E1E">
        <w:rPr>
          <w:rFonts w:cstheme="minorHAnsi"/>
        </w:rPr>
        <w:t xml:space="preserve">only one study investigated the impact of the intervention on biological markers </w:t>
      </w:r>
      <w:r w:rsidR="00466329" w:rsidRPr="00105E1E">
        <w:rPr>
          <w:rFonts w:cstheme="minorHAnsi"/>
        </w:rPr>
        <w:fldChar w:fldCharType="begin">
          <w:fldData xml:space="preserve">PEVuZE5vdGU+PENpdGU+PEF1dGhvcj5Cb2plc2VuPC9BdXRob3I+PFllYXI+MjAyMzwvWWVhcj48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</w:fldData>
        </w:fldChar>
      </w:r>
      <w:r w:rsidR="00466329" w:rsidRPr="00105E1E">
        <w:rPr>
          <w:rFonts w:cstheme="minorHAnsi"/>
        </w:rPr>
        <w:instrText xml:space="preserve"> ADDIN EN.CITE </w:instrText>
      </w:r>
      <w:r w:rsidR="00466329" w:rsidRPr="00105E1E">
        <w:rPr>
          <w:rFonts w:cstheme="minorHAnsi"/>
        </w:rPr>
        <w:fldChar w:fldCharType="begin">
          <w:fldData xml:space="preserve">PEVuZE5vdGU+PENpdGU+PEF1dGhvcj5Cb2plc2VuPC9BdXRob3I+PFllYXI+MjAyMzwvWWVhcj48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</w:fldData>
        </w:fldChar>
      </w:r>
      <w:r w:rsidR="00466329" w:rsidRPr="00105E1E">
        <w:rPr>
          <w:rFonts w:cstheme="minorHAnsi"/>
        </w:rPr>
        <w:instrText xml:space="preserve"> ADDIN EN.CITE.DATA </w:instrText>
      </w:r>
      <w:r w:rsidR="00466329" w:rsidRPr="00105E1E">
        <w:rPr>
          <w:rFonts w:cstheme="minorHAnsi"/>
        </w:rPr>
      </w:r>
      <w:r w:rsidR="00466329" w:rsidRPr="00105E1E">
        <w:rPr>
          <w:rFonts w:cstheme="minorHAnsi"/>
        </w:rPr>
        <w:fldChar w:fldCharType="end"/>
      </w:r>
      <w:r w:rsidR="00466329" w:rsidRPr="00105E1E">
        <w:rPr>
          <w:rFonts w:cstheme="minorHAnsi"/>
        </w:rPr>
      </w:r>
      <w:r w:rsidR="00466329" w:rsidRPr="00105E1E">
        <w:rPr>
          <w:rFonts w:cstheme="minorHAnsi"/>
        </w:rPr>
        <w:fldChar w:fldCharType="separate"/>
      </w:r>
      <w:r w:rsidR="00466329" w:rsidRPr="00105E1E">
        <w:rPr>
          <w:rFonts w:cstheme="minorHAnsi"/>
        </w:rPr>
        <w:t>(25)</w:t>
      </w:r>
      <w:r w:rsidR="00466329" w:rsidRPr="00105E1E">
        <w:rPr>
          <w:rFonts w:cstheme="minorHAnsi"/>
        </w:rPr>
        <w:fldChar w:fldCharType="end"/>
      </w:r>
      <w:r w:rsidRPr="00105E1E">
        <w:rPr>
          <w:rFonts w:cstheme="minorHAnsi"/>
        </w:rPr>
        <w:t xml:space="preserve">, focusing on the neutrophil-to-lymphocyte ratio (NLR), C-reactive protein (CRP), creatinine, and albumin; no significant positive effects were reported. </w:t>
      </w:r>
      <w:r w:rsidR="00D60B61" w:rsidRPr="00105E1E">
        <w:rPr>
          <w:rFonts w:cstheme="minorHAnsi"/>
        </w:rPr>
        <w:t>In cardi</w:t>
      </w:r>
      <w:r w:rsidR="008144D4" w:rsidRPr="00105E1E">
        <w:rPr>
          <w:rFonts w:cstheme="minorHAnsi"/>
        </w:rPr>
        <w:t xml:space="preserve">ac or </w:t>
      </w:r>
      <w:r w:rsidR="00D60B61" w:rsidRPr="00105E1E">
        <w:rPr>
          <w:rFonts w:cstheme="minorHAnsi"/>
        </w:rPr>
        <w:t>vascular surgery, no studies assessed biological markers. Additionally, changes in body composition, such as lean mass or fat mass, were not investigated in any study, regardless of the type of surgery.</w:t>
      </w:r>
    </w:p>
    <w:p w14:paraId="03789B56" w14:textId="17851091" w:rsidR="000B52ED" w:rsidRPr="00105E1E" w:rsidRDefault="000B52ED" w:rsidP="000B52ED">
      <w:pPr>
        <w:pStyle w:val="Titre3"/>
        <w:rPr>
          <w:b/>
          <w:bCs/>
          <w:color w:val="auto"/>
          <w:sz w:val="24"/>
          <w:szCs w:val="24"/>
        </w:rPr>
      </w:pPr>
      <w:r w:rsidRPr="00105E1E">
        <w:rPr>
          <w:b/>
          <w:bCs/>
          <w:color w:val="auto"/>
          <w:sz w:val="24"/>
          <w:szCs w:val="24"/>
        </w:rPr>
        <w:t xml:space="preserve">Results according to the </w:t>
      </w:r>
      <w:r w:rsidR="008144D4" w:rsidRPr="00105E1E">
        <w:rPr>
          <w:b/>
          <w:bCs/>
          <w:color w:val="auto"/>
          <w:sz w:val="24"/>
          <w:szCs w:val="24"/>
        </w:rPr>
        <w:t xml:space="preserve">physical </w:t>
      </w:r>
      <w:r w:rsidRPr="00105E1E">
        <w:rPr>
          <w:b/>
          <w:bCs/>
          <w:color w:val="auto"/>
          <w:sz w:val="24"/>
          <w:szCs w:val="24"/>
        </w:rPr>
        <w:t>frailty status</w:t>
      </w:r>
    </w:p>
    <w:p w14:paraId="6CD2A4F3" w14:textId="31BCF5A8" w:rsidR="000B52ED" w:rsidRPr="00105E1E" w:rsidRDefault="000C44B9" w:rsidP="000C44B9">
      <w:pPr>
        <w:spacing w:line="360" w:lineRule="auto"/>
        <w:jc w:val="both"/>
      </w:pPr>
      <w:r w:rsidRPr="00105E1E">
        <w:t xml:space="preserve">Among the included studies, three specifically targeted frail patients </w:t>
      </w:r>
      <w:r w:rsidR="00466329" w:rsidRPr="00105E1E">
        <w:fldChar w:fldCharType="begin">
          <w:fldData xml:space="preserve">PEVuZE5vdGU+PENpdGU+PEF1dGhvcj5DaGVuPC9BdXRob3I+PFllYXI+MjAyNDwvWWVhcj48UmVj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</w:fldData>
        </w:fldChar>
      </w:r>
      <w:r w:rsidR="00466329" w:rsidRPr="00105E1E">
        <w:instrText xml:space="preserve"> ADDIN EN.CITE </w:instrText>
      </w:r>
      <w:r w:rsidR="00466329" w:rsidRPr="00105E1E">
        <w:fldChar w:fldCharType="begin">
          <w:fldData xml:space="preserve">PEVuZE5vdGU+PENpdGU+PEF1dGhvcj5DaGVuPC9BdXRob3I+PFllYXI+MjAyNDwvWWVhcj48UmVj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</w:fldData>
        </w:fldChar>
      </w:r>
      <w:r w:rsidR="00466329" w:rsidRPr="00105E1E">
        <w:instrText xml:space="preserve"> ADDIN EN.CITE.DATA </w:instrText>
      </w:r>
      <w:r w:rsidR="00466329" w:rsidRPr="00105E1E">
        <w:fldChar w:fldCharType="end"/>
      </w:r>
      <w:r w:rsidR="00466329" w:rsidRPr="00105E1E">
        <w:fldChar w:fldCharType="separate"/>
      </w:r>
      <w:r w:rsidR="00466329" w:rsidRPr="00105E1E">
        <w:t>(24, 26, 29)</w:t>
      </w:r>
      <w:r w:rsidR="00466329" w:rsidRPr="00105E1E">
        <w:fldChar w:fldCharType="end"/>
      </w:r>
      <w:r w:rsidR="002F717D" w:rsidRPr="00105E1E">
        <w:t xml:space="preserve"> </w:t>
      </w:r>
      <w:r w:rsidRPr="00105E1E">
        <w:t xml:space="preserve">and two recruited patients with low functional </w:t>
      </w:r>
      <w:r w:rsidR="003463E0" w:rsidRPr="00105E1E">
        <w:t>reserve</w:t>
      </w:r>
      <w:r w:rsidRPr="00105E1E">
        <w:t xml:space="preserve"> </w:t>
      </w:r>
      <w:r w:rsidR="00466329" w:rsidRPr="00105E1E">
        <w:fldChar w:fldCharType="begin">
          <w:fldData xml:space="preserve">PEVuZE5vdGU+PENpdGU+PEF1dGhvcj5Cb2plc2VuPC9BdXRob3I+PFllYXI+MjAyMzwvWWVhcj48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</w:fldData>
        </w:fldChar>
      </w:r>
      <w:r w:rsidR="00466329" w:rsidRPr="00105E1E">
        <w:instrText xml:space="preserve"> ADDIN EN.CITE </w:instrText>
      </w:r>
      <w:r w:rsidR="00466329" w:rsidRPr="00105E1E">
        <w:fldChar w:fldCharType="begin">
          <w:fldData xml:space="preserve">PEVuZE5vdGU+PENpdGU+PEF1dGhvcj5Cb2plc2VuPC9BdXRob3I+PFllYXI+MjAyMzwvWWVhcj48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</w:fldData>
        </w:fldChar>
      </w:r>
      <w:r w:rsidR="00466329" w:rsidRPr="00105E1E">
        <w:instrText xml:space="preserve"> ADDIN EN.CITE.DATA </w:instrText>
      </w:r>
      <w:r w:rsidR="00466329" w:rsidRPr="00105E1E">
        <w:fldChar w:fldCharType="end"/>
      </w:r>
      <w:r w:rsidR="00466329" w:rsidRPr="00105E1E">
        <w:fldChar w:fldCharType="separate"/>
      </w:r>
      <w:r w:rsidR="00466329" w:rsidRPr="00105E1E">
        <w:t>(25, 30)</w:t>
      </w:r>
      <w:r w:rsidR="00466329" w:rsidRPr="00105E1E">
        <w:fldChar w:fldCharType="end"/>
      </w:r>
      <w:r w:rsidRPr="00105E1E">
        <w:t xml:space="preserve">. The remaining four studies did not apply frailty-related selection criteria. </w:t>
      </w:r>
      <w:r w:rsidR="00F17666" w:rsidRPr="00105E1E">
        <w:t>No study in cardi</w:t>
      </w:r>
      <w:r w:rsidR="008144D4" w:rsidRPr="00105E1E">
        <w:t xml:space="preserve">ac or </w:t>
      </w:r>
      <w:r w:rsidR="00F17666" w:rsidRPr="00105E1E">
        <w:t>vascular surgery has been conducted specifically i</w:t>
      </w:r>
      <w:r w:rsidR="00466329" w:rsidRPr="00105E1E">
        <w:t>n frail older adults, but Baraka</w:t>
      </w:r>
      <w:r w:rsidR="00F17666" w:rsidRPr="00105E1E">
        <w:t>t et al. demonstrated significant benefits of prehabilitation in older adults regardless of their frailty status</w:t>
      </w:r>
      <w:r w:rsidR="00466329" w:rsidRPr="00105E1E">
        <w:t xml:space="preserve"> </w:t>
      </w:r>
      <w:r w:rsidR="00466329" w:rsidRPr="00105E1E">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466329" w:rsidRPr="00105E1E">
        <w:instrText xml:space="preserve"> ADDIN EN.CITE </w:instrText>
      </w:r>
      <w:r w:rsidR="00466329" w:rsidRPr="00105E1E">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466329" w:rsidRPr="00105E1E">
        <w:instrText xml:space="preserve"> ADDIN EN.CITE.DATA </w:instrText>
      </w:r>
      <w:r w:rsidR="00466329" w:rsidRPr="00105E1E">
        <w:fldChar w:fldCharType="end"/>
      </w:r>
      <w:r w:rsidR="00466329" w:rsidRPr="00105E1E">
        <w:fldChar w:fldCharType="separate"/>
      </w:r>
      <w:r w:rsidR="00466329" w:rsidRPr="00105E1E">
        <w:t>(27)</w:t>
      </w:r>
      <w:r w:rsidR="00466329" w:rsidRPr="00105E1E">
        <w:fldChar w:fldCharType="end"/>
      </w:r>
      <w:r w:rsidR="00F17666" w:rsidRPr="00105E1E">
        <w:t xml:space="preserve">. In abdominal surgery, three studies have been conducted in frail populations, and one of them reported that prehabilitation reduced severe postoperative complications </w:t>
      </w:r>
      <w:r w:rsidR="00466329" w:rsidRPr="00105E1E">
        <w:fldChar w:fldCharType="begin">
          <w:fldData xml:space="preserve">PEVuZE5vdGU+PENpdGU+PEF1dGhvcj5DaGVuPC9BdXRob3I+PFllYXI+MjAyNDwvWWVhcj48UmVj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0MDM8L3BhZ2VzPjx2b2x1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=
</w:fldData>
        </w:fldChar>
      </w:r>
      <w:r w:rsidR="00466329" w:rsidRPr="00105E1E">
        <w:instrText xml:space="preserve"> ADDIN EN.CITE </w:instrText>
      </w:r>
      <w:r w:rsidR="00466329" w:rsidRPr="00105E1E">
        <w:fldChar w:fldCharType="begin">
          <w:fldData xml:space="preserve">PEVuZE5vdGU+PENpdGU+PEF1dGhvcj5DaGVuPC9BdXRob3I+PFllYXI+MjAyNDwvWWVhcj48UmVj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0MDM8L3BhZ2VzPjx2b2x1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=
</w:fldData>
        </w:fldChar>
      </w:r>
      <w:r w:rsidR="00466329" w:rsidRPr="00105E1E">
        <w:instrText xml:space="preserve"> ADDIN EN.CITE.DATA </w:instrText>
      </w:r>
      <w:r w:rsidR="00466329" w:rsidRPr="00105E1E">
        <w:fldChar w:fldCharType="end"/>
      </w:r>
      <w:r w:rsidR="00466329" w:rsidRPr="00105E1E">
        <w:fldChar w:fldCharType="separate"/>
      </w:r>
      <w:r w:rsidR="00466329" w:rsidRPr="00105E1E">
        <w:t>(26)</w:t>
      </w:r>
      <w:r w:rsidR="00466329" w:rsidRPr="00105E1E">
        <w:fldChar w:fldCharType="end"/>
      </w:r>
      <w:r w:rsidR="00F17666" w:rsidRPr="00105E1E">
        <w:t>. In contrast, studies performed in non-frail populations have not demonstrated significant benefits.</w:t>
      </w:r>
    </w:p>
    <w:p w14:paraId="45660767" w14:textId="77777777" w:rsidR="008D6496" w:rsidRPr="00105E1E" w:rsidRDefault="008D6496" w:rsidP="008D6496">
      <w:pPr>
        <w:pStyle w:val="Titre3"/>
        <w:rPr>
          <w:b/>
          <w:bCs/>
          <w:color w:val="auto"/>
          <w:sz w:val="24"/>
          <w:szCs w:val="24"/>
        </w:rPr>
      </w:pPr>
      <w:r w:rsidRPr="00105E1E">
        <w:rPr>
          <w:b/>
          <w:bCs/>
          <w:color w:val="auto"/>
          <w:sz w:val="24"/>
          <w:szCs w:val="24"/>
        </w:rPr>
        <w:t>Overall synthesis</w:t>
      </w:r>
    </w:p>
    <w:p w14:paraId="6A53BDA6" w14:textId="232F2BFB" w:rsidR="0090507D" w:rsidRPr="00105E1E" w:rsidRDefault="007066ED" w:rsidP="00FF0BB4">
      <w:pPr>
        <w:spacing w:line="360" w:lineRule="auto"/>
        <w:jc w:val="both"/>
        <w:rPr>
          <w:rFonts w:cstheme="minorHAnsi"/>
        </w:rPr>
      </w:pPr>
      <w:r w:rsidRPr="00105E1E">
        <w:rPr>
          <w:rFonts w:cstheme="minorHAnsi"/>
        </w:rPr>
        <w:t xml:space="preserve">Taken together, the results indicate that prehabilitation demonstrated limited and inconsistent benefits on postoperative outcomes in older adults undergoing surgery. In abdominal surgery, no significant differences were observed between intervention and control groups for complication rates, length of stay, readmissions, quality of life, or mortality, with the exception of one study reporting a reduction in severe complications. In vascular surgery, prehabilitation showed some improvements in complications and </w:t>
      </w:r>
      <w:r w:rsidR="00FF0BB4" w:rsidRPr="00105E1E">
        <w:rPr>
          <w:rFonts w:cstheme="minorHAnsi"/>
        </w:rPr>
        <w:t>LOS</w:t>
      </w:r>
      <w:r w:rsidRPr="00105E1E">
        <w:rPr>
          <w:rFonts w:cstheme="minorHAnsi"/>
        </w:rPr>
        <w:t>, while short-term mortality was unaffected and long-term mortality benefits were limited to per-protocol analyses. Hospitali</w:t>
      </w:r>
      <w:r w:rsidR="00E27123" w:rsidRPr="00105E1E">
        <w:rPr>
          <w:rFonts w:cstheme="minorHAnsi"/>
        </w:rPr>
        <w:t>s</w:t>
      </w:r>
      <w:r w:rsidRPr="00105E1E">
        <w:rPr>
          <w:rFonts w:cstheme="minorHAnsi"/>
        </w:rPr>
        <w:t xml:space="preserve">ation costs were reported in one study, with no significant difference between groups. </w:t>
      </w:r>
      <w:r w:rsidR="002F717D" w:rsidRPr="00105E1E">
        <w:rPr>
          <w:rFonts w:cstheme="minorHAnsi"/>
        </w:rPr>
        <w:t xml:space="preserve">Similarly, the effects of prehabilitation on functional </w:t>
      </w:r>
      <w:r w:rsidR="003463E0" w:rsidRPr="00105E1E">
        <w:rPr>
          <w:rFonts w:cstheme="minorHAnsi"/>
        </w:rPr>
        <w:t>reserve</w:t>
      </w:r>
      <w:r w:rsidR="002F717D" w:rsidRPr="00105E1E">
        <w:rPr>
          <w:rFonts w:cstheme="minorHAnsi"/>
        </w:rPr>
        <w:t xml:space="preserve"> and biological markers were limited. In abdominal surgery, few studies reported improvements in 6MWT, SPPB, or muscle strength, and only one study assessed standard biological markers without showing significant effects. No studies evaluated these outcomes in cardi</w:t>
      </w:r>
      <w:r w:rsidR="008144D4" w:rsidRPr="00105E1E">
        <w:rPr>
          <w:rFonts w:cstheme="minorHAnsi"/>
        </w:rPr>
        <w:t xml:space="preserve">ac or </w:t>
      </w:r>
      <w:r w:rsidR="002F717D" w:rsidRPr="00105E1E">
        <w:rPr>
          <w:rFonts w:cstheme="minorHAnsi"/>
        </w:rPr>
        <w:t xml:space="preserve">vascular surgery, and no study investigated changes in body composition. </w:t>
      </w:r>
      <w:r w:rsidRPr="00105E1E">
        <w:rPr>
          <w:rFonts w:cstheme="minorHAnsi"/>
        </w:rPr>
        <w:t>Overall, these findings suggest that</w:t>
      </w:r>
      <w:r w:rsidR="009A2927" w:rsidRPr="00105E1E">
        <w:rPr>
          <w:rFonts w:cstheme="minorHAnsi"/>
        </w:rPr>
        <w:t xml:space="preserve"> the impact of</w:t>
      </w:r>
      <w:r w:rsidRPr="00105E1E">
        <w:rPr>
          <w:rFonts w:cstheme="minorHAnsi"/>
        </w:rPr>
        <w:t xml:space="preserve"> prehabilitation on major postoperative outcomes remains uncertain. All results are summarized in Table 2.</w:t>
      </w:r>
    </w:p>
    <w:p w14:paraId="06E0FC90" w14:textId="77777777" w:rsidR="00FF0BB4" w:rsidRPr="00105E1E" w:rsidRDefault="00FF0BB4" w:rsidP="00FF0BB4">
      <w:pPr>
        <w:pStyle w:val="Titre2"/>
        <w:rPr>
          <w:b/>
          <w:bCs/>
          <w:i/>
          <w:iCs/>
          <w:color w:val="auto"/>
          <w:sz w:val="28"/>
          <w:szCs w:val="28"/>
        </w:rPr>
      </w:pPr>
      <w:r w:rsidRPr="00105E1E">
        <w:rPr>
          <w:b/>
          <w:bCs/>
          <w:i/>
          <w:iCs/>
          <w:color w:val="auto"/>
          <w:sz w:val="28"/>
          <w:szCs w:val="28"/>
        </w:rPr>
        <w:lastRenderedPageBreak/>
        <w:t>Methodological quality</w:t>
      </w:r>
    </w:p>
    <w:p w14:paraId="27E2929B" w14:textId="63B6F9D9" w:rsidR="0090507D" w:rsidRPr="00105E1E" w:rsidRDefault="00FF0BB4" w:rsidP="00287EA9">
      <w:pPr>
        <w:pStyle w:val="Titre2"/>
        <w:spacing w:line="360" w:lineRule="auto"/>
        <w:jc w:val="both"/>
      </w:pPr>
      <w:r w:rsidRPr="00105E1E">
        <w:rPr>
          <w:rFonts w:asciiTheme="minorHAnsi" w:eastAsiaTheme="minorHAnsi" w:hAnsiTheme="minorHAnsi" w:cstheme="minorHAnsi"/>
          <w:color w:val="auto"/>
          <w:sz w:val="22"/>
          <w:szCs w:val="22"/>
        </w:rPr>
        <w:t xml:space="preserve">The results of the methodological quality of the studies included in our systematic review, assessed using the </w:t>
      </w:r>
      <w:r w:rsidR="00F30120" w:rsidRPr="00105E1E">
        <w:rPr>
          <w:rFonts w:asciiTheme="minorHAnsi" w:eastAsiaTheme="minorHAnsi" w:hAnsiTheme="minorHAnsi" w:cstheme="minorHAnsi"/>
          <w:color w:val="auto"/>
          <w:sz w:val="22"/>
          <w:szCs w:val="22"/>
        </w:rPr>
        <w:t xml:space="preserve">Cochrane </w:t>
      </w:r>
      <w:r w:rsidRPr="00105E1E">
        <w:rPr>
          <w:rFonts w:asciiTheme="minorHAnsi" w:eastAsiaTheme="minorHAnsi" w:hAnsiTheme="minorHAnsi" w:cstheme="minorHAnsi"/>
          <w:color w:val="auto"/>
          <w:sz w:val="22"/>
          <w:szCs w:val="22"/>
        </w:rPr>
        <w:t>RoB</w:t>
      </w:r>
      <w:r w:rsidR="00E27123" w:rsidRPr="00105E1E">
        <w:rPr>
          <w:rFonts w:asciiTheme="minorHAnsi" w:eastAsiaTheme="minorHAnsi" w:hAnsiTheme="minorHAnsi" w:cstheme="minorHAnsi"/>
          <w:color w:val="auto"/>
          <w:sz w:val="22"/>
          <w:szCs w:val="22"/>
        </w:rPr>
        <w:t>-</w:t>
      </w:r>
      <w:r w:rsidRPr="00105E1E">
        <w:rPr>
          <w:rFonts w:asciiTheme="minorHAnsi" w:eastAsiaTheme="minorHAnsi" w:hAnsiTheme="minorHAnsi" w:cstheme="minorHAnsi"/>
          <w:color w:val="auto"/>
          <w:sz w:val="22"/>
          <w:szCs w:val="22"/>
        </w:rPr>
        <w:t>2 tool, are shown in Table 3.</w:t>
      </w:r>
      <w:r w:rsidR="00287EA9" w:rsidRPr="00105E1E">
        <w:rPr>
          <w:rFonts w:asciiTheme="minorHAnsi" w:eastAsiaTheme="minorHAnsi" w:hAnsiTheme="minorHAnsi" w:cstheme="minorHAnsi"/>
          <w:color w:val="auto"/>
          <w:sz w:val="22"/>
          <w:szCs w:val="22"/>
        </w:rPr>
        <w:t xml:space="preserve"> Each study was evaluated across five domains: (1) bias arising from the randomization process, (2) bias due to deviations from intended interventions, (3) bias due to missing outcome data, (4) bias in measurement of the outcome, and (5) bias in selection of the reported result. Based on these assessments, an overall risk of bias was assigned to each study. All included studies were judged to have a low overall risk of bias. However, some concerns were identified in specific domains for certain studies. One study raised concerns regarding the randomization process, as participants were able to switch groups after randomization. T</w:t>
      </w:r>
      <w:r w:rsidR="002F717D" w:rsidRPr="00105E1E">
        <w:rPr>
          <w:rFonts w:asciiTheme="minorHAnsi" w:eastAsiaTheme="minorHAnsi" w:hAnsiTheme="minorHAnsi" w:cstheme="minorHAnsi"/>
          <w:color w:val="auto"/>
          <w:sz w:val="22"/>
          <w:szCs w:val="22"/>
        </w:rPr>
        <w:t>wo</w:t>
      </w:r>
      <w:r w:rsidR="00287EA9" w:rsidRPr="00105E1E">
        <w:rPr>
          <w:rFonts w:asciiTheme="minorHAnsi" w:eastAsiaTheme="minorHAnsi" w:hAnsiTheme="minorHAnsi" w:cstheme="minorHAnsi"/>
          <w:color w:val="auto"/>
          <w:sz w:val="22"/>
          <w:szCs w:val="22"/>
        </w:rPr>
        <w:t xml:space="preserve"> studies presented concerns related to missing outcome data, since the authors did not report the number of missing data points or how these were handled</w:t>
      </w:r>
      <w:r w:rsidR="002F717D" w:rsidRPr="00105E1E">
        <w:rPr>
          <w:rFonts w:asciiTheme="minorHAnsi" w:eastAsiaTheme="minorHAnsi" w:hAnsiTheme="minorHAnsi" w:cstheme="minorHAnsi"/>
          <w:color w:val="auto"/>
          <w:sz w:val="22"/>
          <w:szCs w:val="22"/>
        </w:rPr>
        <w:t xml:space="preserve">. </w:t>
      </w:r>
      <w:r w:rsidR="00287EA9" w:rsidRPr="00105E1E">
        <w:rPr>
          <w:rFonts w:asciiTheme="minorHAnsi" w:eastAsiaTheme="minorHAnsi" w:hAnsiTheme="minorHAnsi" w:cstheme="minorHAnsi"/>
          <w:color w:val="auto"/>
          <w:sz w:val="22"/>
          <w:szCs w:val="22"/>
        </w:rPr>
        <w:t>These findings suggest that, while the overall risk of bias is low, careful consideration should be given to these domain-specific limitations when interpreting the results.</w:t>
      </w:r>
      <w:r w:rsidR="0090507D" w:rsidRPr="00105E1E">
        <w:br w:type="page"/>
      </w:r>
    </w:p>
    <w:p w14:paraId="52CA9251" w14:textId="5005E435" w:rsidR="007066ED" w:rsidRPr="00105E1E" w:rsidRDefault="0090507D" w:rsidP="0090507D">
      <w:pPr>
        <w:pStyle w:val="Titre1"/>
        <w:spacing w:line="360" w:lineRule="auto"/>
        <w:rPr>
          <w:b/>
          <w:bCs/>
          <w:color w:val="auto"/>
          <w:sz w:val="28"/>
          <w:szCs w:val="28"/>
        </w:rPr>
      </w:pPr>
      <w:r w:rsidRPr="00105E1E">
        <w:rPr>
          <w:b/>
          <w:bCs/>
          <w:color w:val="auto"/>
          <w:sz w:val="28"/>
          <w:szCs w:val="28"/>
        </w:rPr>
        <w:lastRenderedPageBreak/>
        <w:t>Discussion</w:t>
      </w:r>
    </w:p>
    <w:p w14:paraId="67CAFD71" w14:textId="7D9BE67A" w:rsidR="00455EBA" w:rsidRPr="00105E1E" w:rsidRDefault="00086BDB" w:rsidP="007D1838">
      <w:pPr>
        <w:spacing w:line="360" w:lineRule="auto"/>
        <w:jc w:val="both"/>
        <w:rPr>
          <w:rFonts w:cstheme="minorHAnsi"/>
        </w:rPr>
      </w:pPr>
      <w:r w:rsidRPr="00105E1E">
        <w:rPr>
          <w:rFonts w:cstheme="minorHAnsi"/>
        </w:rPr>
        <w:t xml:space="preserve">This systematic review aimed to synthesize evidence on exercise-based prehabilitation, alone or as part of multimodal </w:t>
      </w:r>
      <w:r w:rsidR="00FA47FD" w:rsidRPr="00105E1E">
        <w:rPr>
          <w:rFonts w:cstheme="minorHAnsi"/>
        </w:rPr>
        <w:t>programme</w:t>
      </w:r>
      <w:r w:rsidRPr="00105E1E">
        <w:rPr>
          <w:rFonts w:cstheme="minorHAnsi"/>
        </w:rPr>
        <w:t>s, in adults awaiting major abdominal, cardiac, or vascular surgery, with a focus on older populations. We evaluated their effects on complications, length of stay, readmission, mortality, quality of life, economic outcomes, body composition, functional reserve, and biological markers, to identify interventions most likely to benefit this population preoperatively.</w:t>
      </w:r>
      <w:r w:rsidR="0090507D" w:rsidRPr="00105E1E">
        <w:rPr>
          <w:rFonts w:cstheme="minorHAnsi"/>
        </w:rPr>
        <w:t xml:space="preserve"> </w:t>
      </w:r>
    </w:p>
    <w:p w14:paraId="6A131277" w14:textId="5CC3AF27" w:rsidR="00C208FE" w:rsidRPr="00105E1E" w:rsidRDefault="005B7D12" w:rsidP="007D1838">
      <w:pPr>
        <w:spacing w:line="360" w:lineRule="auto"/>
        <w:jc w:val="both"/>
        <w:rPr>
          <w:rFonts w:cstheme="minorHAnsi"/>
        </w:rPr>
      </w:pPr>
      <w:r w:rsidRPr="00105E1E">
        <w:rPr>
          <w:rFonts w:cstheme="minorHAnsi"/>
        </w:rPr>
        <w:t>Older adults are a particularly vulnerable surgical population due to age-related physiological changes. Advancing age naturally reduces physiological reserve, the capacity of organ systems to adapt to stress, making surgery more challenging</w:t>
      </w:r>
      <w:r w:rsidR="00EC537D" w:rsidRPr="00105E1E">
        <w:rPr>
          <w:rFonts w:cstheme="minorHAnsi"/>
        </w:rPr>
        <w:t xml:space="preserve"> </w:t>
      </w:r>
      <w:r w:rsidR="00EC537D" w:rsidRPr="00105E1E">
        <w:rPr>
          <w:rFonts w:cstheme="minorHAnsi"/>
        </w:rPr>
        <w:fldChar w:fldCharType="begin"/>
      </w:r>
      <w:r w:rsidR="00EC537D" w:rsidRPr="00105E1E">
        <w:rPr>
          <w:rFonts w:cstheme="minorHAnsi"/>
        </w:rPr>
        <w:instrText xml:space="preserve"> ADDIN EN.CITE &lt;EndNote&gt;&lt;Cite&gt;&lt;Author&gt;Yang&lt;/Author&gt;&lt;Year&gt;2011&lt;/Year&gt;&lt;RecNum&gt;1807&lt;/RecNum&gt;&lt;DisplayText&gt;(31)&lt;/DisplayText&gt;&lt;record&gt;&lt;rec-number&gt;1807&lt;/rec-number&gt;&lt;foreign-keys&gt;&lt;key app="EN" db-id="x5pzrdzr2tzt0ge5xr952tzop0exssa29s0x" timestamp="1765733150"&gt;1807&lt;/key&gt;&lt;/foreign-keys&gt;&lt;ref-type name="Journal Article"&gt;17&lt;/ref-type&gt;&lt;contributors&gt;&lt;authors&gt;&lt;author&gt;Yang, R.&lt;/author&gt;&lt;author&gt;Wolfson, M.&lt;/author&gt;&lt;author&gt;Lewis, M. C.&lt;/author&gt;&lt;/authors&gt;&lt;/contributors&gt;&lt;auth-address&gt;Jackson Memorial Hospital, Miami, Florida, USA.&lt;/auth-address&gt;&lt;titles&gt;&lt;title&gt;Unique Aspects of the Elderly Surgical Population: An Anesthesiologist&amp;apos;s Perspective&lt;/title&gt;&lt;secondary-title&gt;Geriatr Orthop Surg Rehabil&lt;/secondary-title&gt;&lt;alt-title&gt;Geriatric orthopaedic surgery &amp;amp; rehabilitation&lt;/alt-title&gt;&lt;/titles&gt;&lt;periodical&gt;&lt;full-title&gt;Geriatr Orthop Surg Rehabil&lt;/full-title&gt;&lt;abbr-1&gt;Geriatric orthopaedic surgery &amp;amp; rehabilitation&lt;/abbr-1&gt;&lt;/periodical&gt;&lt;alt-periodical&gt;&lt;full-title&gt;Geriatr Orthop Surg Rehabil&lt;/full-title&gt;&lt;abbr-1&gt;Geriatric orthopaedic surgery &amp;amp; rehabilitation&lt;/abbr-1&gt;&lt;/alt-periodical&gt;&lt;pages&gt;56-64&lt;/pages&gt;&lt;volume&gt;2&lt;/volume&gt;&lt;number&gt;2&lt;/number&gt;&lt;edition&gt;2011/03/01&lt;/edition&gt;&lt;keywords&gt;&lt;keyword&gt;elderly physiological changes&lt;/keyword&gt;&lt;keyword&gt;geriatric anesthesiology&lt;/keyword&gt;&lt;keyword&gt;geriatric surgery&lt;/keyword&gt;&lt;keyword&gt;operation considerations&lt;/keyword&gt;&lt;/keywords&gt;&lt;dates&gt;&lt;year&gt;2011&lt;/year&gt;&lt;pub-dates&gt;&lt;date&gt;Mar&lt;/date&gt;&lt;/pub-dates&gt;&lt;/dates&gt;&lt;isbn&gt;2151-4585 (Print)&amp;#xD;2151-4585&lt;/isbn&gt;&lt;accession-num&gt;23569671&lt;/accession-num&gt;&lt;urls&gt;&lt;/urls&gt;&lt;custom2&gt;PMC3597305&lt;/custom2&gt;&lt;electronic-resource-num&gt;10.1177/2151458510394606&lt;/electronic-resource-num&gt;&lt;remote-database-provider&gt;NLM&lt;/remote-database-provider&gt;&lt;language&gt;eng&lt;/language&gt;&lt;/record&gt;&lt;/Cite&gt;&lt;/EndNote&gt;</w:instrText>
      </w:r>
      <w:r w:rsidR="00EC537D" w:rsidRPr="00105E1E">
        <w:rPr>
          <w:rFonts w:cstheme="minorHAnsi"/>
        </w:rPr>
        <w:fldChar w:fldCharType="separate"/>
      </w:r>
      <w:r w:rsidR="00EC537D" w:rsidRPr="00105E1E">
        <w:rPr>
          <w:rFonts w:cstheme="minorHAnsi"/>
        </w:rPr>
        <w:t>(31)</w:t>
      </w:r>
      <w:r w:rsidR="00EC537D" w:rsidRPr="00105E1E">
        <w:rPr>
          <w:rFonts w:cstheme="minorHAnsi"/>
        </w:rPr>
        <w:fldChar w:fldCharType="end"/>
      </w:r>
      <w:r w:rsidRPr="00105E1E">
        <w:rPr>
          <w:rFonts w:cstheme="minorHAnsi"/>
        </w:rPr>
        <w:t>. This decline is compounded by sarcopenia, which directly diminishes functional reserve, and by common comorbidities such as cardiovascular, renal, or metabolic disorders, further limiting resilience</w:t>
      </w:r>
      <w:r w:rsidR="00EC537D" w:rsidRPr="00105E1E">
        <w:rPr>
          <w:rFonts w:cstheme="minorHAnsi"/>
        </w:rPr>
        <w:t xml:space="preserve"> </w:t>
      </w:r>
      <w:r w:rsidR="00EC537D" w:rsidRPr="00105E1E">
        <w:rPr>
          <w:rFonts w:cstheme="minorHAnsi"/>
        </w:rPr>
        <w:fldChar w:fldCharType="begin"/>
      </w:r>
      <w:r w:rsidR="00EC537D" w:rsidRPr="00105E1E">
        <w:rPr>
          <w:rFonts w:cstheme="minorHAnsi"/>
        </w:rPr>
        <w:instrText xml:space="preserve"> ADDIN EN.CITE &lt;EndNote&gt;&lt;Cite&gt;&lt;Author&gt;de Salles&lt;/Author&gt;&lt;Year&gt;2023&lt;/Year&gt;&lt;RecNum&gt;1808&lt;/RecNum&gt;&lt;DisplayText&gt;(32)&lt;/DisplayText&gt;&lt;record&gt;&lt;rec-number&gt;1808&lt;/rec-number&gt;&lt;foreign-keys&gt;&lt;key app="EN" db-id="x5pzrdzr2tzt0ge5xr952tzop0exssa29s0x" timestamp="1765733224"&gt;1808&lt;/key&gt;&lt;/foreign-keys&gt;&lt;ref-type name="Journal Article"&gt;17&lt;/ref-type&gt;&lt;contributors&gt;&lt;authors&gt;&lt;author&gt;de Salles, I. C. D.&lt;/author&gt;&lt;author&gt;Sernik, R.&lt;/author&gt;&lt;author&gt;da Silva, J. L. P.&lt;/author&gt;&lt;author&gt;Taconeli, C.&lt;/author&gt;&lt;author&gt;Amaral, A. A.&lt;/author&gt;&lt;author&gt;de Brito, C. M. M.&lt;/author&gt;&lt;author&gt;Bierrenbach, A. L.&lt;/author&gt;&lt;/authors&gt;&lt;/contributors&gt;&lt;auth-address&gt;Hospital Sírio Libanês, Instituto de Ensino e Pesquisa, São Paulo, Brazil.&amp;#xD;Departamento de Estatística, Universidade Federal do Paraná, Curitiba, Brazil.&lt;/auth-address&gt;&lt;titles&gt;&lt;title&gt;Sarcopenia, frailty, and elective surgery outcomes in the elderly: an observational study with 125 patients (the SAFESOE study)&lt;/title&gt;&lt;secondary-title&gt;Front Med (Lausanne)&lt;/secondary-title&gt;&lt;alt-title&gt;Frontiers in medicine&lt;/alt-title&gt;&lt;/titles&gt;&lt;periodical&gt;&lt;full-title&gt;Front Med (Lausanne)&lt;/full-title&gt;&lt;abbr-1&gt;Frontiers in medicine&lt;/abbr-1&gt;&lt;/periodical&gt;&lt;alt-periodical&gt;&lt;full-title&gt;Front Med (Lausanne)&lt;/full-title&gt;&lt;abbr-1&gt;Frontiers in medicine&lt;/abbr-1&gt;&lt;/alt-periodical&gt;&lt;pages&gt;1185016&lt;/pages&gt;&lt;volume&gt;10&lt;/volume&gt;&lt;edition&gt;2023/08/23&lt;/edition&gt;&lt;keywords&gt;&lt;keyword&gt;aged&lt;/keyword&gt;&lt;keyword&gt;frailty&lt;/keyword&gt;&lt;keyword&gt;postoperative complications&lt;/keyword&gt;&lt;keyword&gt;sarcopenia&lt;/keyword&gt;&lt;keyword&gt;ultrasonography&lt;/keyword&gt;&lt;keyword&gt;commercial or financial relationships that could be construed as a potential&lt;/keyword&gt;&lt;keyword&gt;conflict of interest.&lt;/keyword&gt;&lt;/keywords&gt;&lt;dates&gt;&lt;year&gt;2023&lt;/year&gt;&lt;/dates&gt;&lt;isbn&gt;2296-858X (Print)&amp;#xD;2296-858x&lt;/isbn&gt;&lt;accession-num&gt;37608827&lt;/accession-num&gt;&lt;urls&gt;&lt;/urls&gt;&lt;custom2&gt;PMC10442161&lt;/custom2&gt;&lt;electronic-resource-num&gt;10.3389/fmed.2023.1185016&lt;/electronic-resource-num&gt;&lt;remote-database-provider&gt;NLM&lt;/remote-database-provider&gt;&lt;language&gt;eng&lt;/language&gt;&lt;/record&gt;&lt;/Cite&gt;&lt;/EndNote&gt;</w:instrText>
      </w:r>
      <w:r w:rsidR="00EC537D" w:rsidRPr="00105E1E">
        <w:rPr>
          <w:rFonts w:cstheme="minorHAnsi"/>
        </w:rPr>
        <w:fldChar w:fldCharType="separate"/>
      </w:r>
      <w:r w:rsidR="00EC537D" w:rsidRPr="00105E1E">
        <w:rPr>
          <w:rFonts w:cstheme="minorHAnsi"/>
        </w:rPr>
        <w:t>(32)</w:t>
      </w:r>
      <w:r w:rsidR="00EC537D" w:rsidRPr="00105E1E">
        <w:rPr>
          <w:rFonts w:cstheme="minorHAnsi"/>
        </w:rPr>
        <w:fldChar w:fldCharType="end"/>
      </w:r>
      <w:r w:rsidRPr="00105E1E">
        <w:rPr>
          <w:rFonts w:cstheme="minorHAnsi"/>
        </w:rPr>
        <w:t>. Many older individuals also present with frailty, a multidimensional syndrome characterized by reduced multisystem reserve, increasing susceptibility to adverse surgical outcomes</w:t>
      </w:r>
      <w:r w:rsidR="00EC537D" w:rsidRPr="00105E1E">
        <w:rPr>
          <w:rFonts w:cstheme="minorHAnsi"/>
        </w:rPr>
        <w:t xml:space="preserve"> </w:t>
      </w:r>
      <w:r w:rsidR="00EC537D" w:rsidRPr="00105E1E">
        <w:rPr>
          <w:rFonts w:cstheme="minorHAnsi"/>
        </w:rPr>
        <w:fldChar w:fldCharType="begin"/>
      </w:r>
      <w:r w:rsidR="00EC537D" w:rsidRPr="00105E1E">
        <w:rPr>
          <w:rFonts w:cstheme="minorHAnsi"/>
        </w:rPr>
        <w:instrText xml:space="preserve"> ADDIN EN.CITE &lt;EndNote&gt;&lt;Cite&gt;&lt;Author&gt;Partridge&lt;/Author&gt;&lt;Year&gt;2012&lt;/Year&gt;&lt;RecNum&gt;1809&lt;/RecNum&gt;&lt;DisplayText&gt;(33)&lt;/DisplayText&gt;&lt;record&gt;&lt;rec-number&gt;1809&lt;/rec-number&gt;&lt;foreign-keys&gt;&lt;key app="EN" db-id="x5pzrdzr2tzt0ge5xr952tzop0exssa29s0x" timestamp="1765733290"&gt;1809&lt;/key&gt;&lt;/foreign-keys&gt;&lt;ref-type name="Journal Article"&gt;17&lt;/ref-type&gt;&lt;contributors&gt;&lt;authors&gt;&lt;author&gt;Partridge, J. S.&lt;/author&gt;&lt;author&gt;Harari, D.&lt;/author&gt;&lt;author&gt;Dhesi, J. K.&lt;/author&gt;&lt;/authors&gt;&lt;/contributors&gt;&lt;auth-address&gt;Division of Health and Social Care Research, Kings College London, 7th Floor Capital House, 42 Weston Street, London SE1 3QD, UK. judith.partridge@gstt.nhs.uk&lt;/auth-address&gt;&lt;titles&gt;&lt;title&gt;Frailty in the older surgical patient: a review&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142-7&lt;/pages&gt;&lt;volume&gt;41&lt;/volume&gt;&lt;number&gt;2&lt;/number&gt;&lt;edition&gt;2012/02/22&lt;/edition&gt;&lt;keywords&gt;&lt;keyword&gt;Age Factors&lt;/keyword&gt;&lt;keyword&gt;Aged&lt;/keyword&gt;&lt;keyword&gt;Aged, 80 and over&lt;/keyword&gt;&lt;keyword&gt;*Frail Elderly&lt;/keyword&gt;&lt;keyword&gt;*Geriatric Assessment&lt;/keyword&gt;&lt;keyword&gt;*Health Status Indicators&lt;/keyword&gt;&lt;keyword&gt;Humans&lt;/keyword&gt;&lt;keyword&gt;Patient Selection&lt;/keyword&gt;&lt;keyword&gt;Postoperative Complications/*etiology&lt;/keyword&gt;&lt;keyword&gt;Risk Assessment&lt;/keyword&gt;&lt;keyword&gt;Risk Factors&lt;/keyword&gt;&lt;keyword&gt;Surgical Procedures, Operative/*adverse effects&lt;/keyword&gt;&lt;keyword&gt;Terminology as Topic&lt;/keyword&gt;&lt;keyword&gt;Treatment Outcome&lt;/keyword&gt;&lt;/keywords&gt;&lt;dates&gt;&lt;year&gt;2012&lt;/year&gt;&lt;pub-dates&gt;&lt;date&gt;Mar&lt;/date&gt;&lt;/pub-dates&gt;&lt;/dates&gt;&lt;isbn&gt;0002-0729&lt;/isbn&gt;&lt;accession-num&gt;22345294&lt;/accession-num&gt;&lt;urls&gt;&lt;/urls&gt;&lt;electronic-resource-num&gt;10.1093/ageing/afr182&lt;/electronic-resource-num&gt;&lt;remote-database-provider&gt;NLM&lt;/remote-database-provider&gt;&lt;language&gt;eng&lt;/language&gt;&lt;/record&gt;&lt;/Cite&gt;&lt;/EndNote&gt;</w:instrText>
      </w:r>
      <w:r w:rsidR="00EC537D" w:rsidRPr="00105E1E">
        <w:rPr>
          <w:rFonts w:cstheme="minorHAnsi"/>
        </w:rPr>
        <w:fldChar w:fldCharType="separate"/>
      </w:r>
      <w:r w:rsidR="00EC537D" w:rsidRPr="00105E1E">
        <w:rPr>
          <w:rFonts w:cstheme="minorHAnsi"/>
        </w:rPr>
        <w:t>(33)</w:t>
      </w:r>
      <w:r w:rsidR="00EC537D" w:rsidRPr="00105E1E">
        <w:rPr>
          <w:rFonts w:cstheme="minorHAnsi"/>
        </w:rPr>
        <w:fldChar w:fldCharType="end"/>
      </w:r>
      <w:r w:rsidRPr="00105E1E">
        <w:rPr>
          <w:rFonts w:cstheme="minorHAnsi"/>
        </w:rPr>
        <w:t>. A meta-analysis in general surgery reported that frail patients have markedly higher short-term mortality (30-day), complication rates, and longer hospital stays compared to non-frail patients</w:t>
      </w:r>
      <w:r w:rsidR="00EC537D" w:rsidRPr="00105E1E">
        <w:rPr>
          <w:rFonts w:cstheme="minorHAnsi"/>
        </w:rPr>
        <w:t xml:space="preserve"> </w:t>
      </w:r>
      <w:r w:rsidR="00EC537D" w:rsidRPr="00105E1E">
        <w:rPr>
          <w:rFonts w:cstheme="minorHAnsi"/>
        </w:rPr>
        <w:fldChar w:fldCharType="begin">
          <w:fldData xml:space="preserve">PEVuZE5vdGU+PENpdGU+PEF1dGhvcj5IZXdpdHQ8L0F1dGhvcj48WWVhcj4yMDE4PC9ZZWFyPjxS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</w:fldData>
        </w:fldChar>
      </w:r>
      <w:r w:rsidR="00EC537D" w:rsidRPr="00105E1E">
        <w:rPr>
          <w:rFonts w:cstheme="minorHAnsi"/>
        </w:rPr>
        <w:instrText xml:space="preserve"> ADDIN EN.CITE </w:instrText>
      </w:r>
      <w:r w:rsidR="00EC537D" w:rsidRPr="00105E1E">
        <w:rPr>
          <w:rFonts w:cstheme="minorHAnsi"/>
        </w:rPr>
        <w:fldChar w:fldCharType="begin">
          <w:fldData xml:space="preserve">PEVuZE5vdGU+PENpdGU+PEF1dGhvcj5IZXdpdHQ8L0F1dGhvcj48WWVhcj4yMDE4PC9ZZWFyPjxS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</w:fldData>
        </w:fldChar>
      </w:r>
      <w:r w:rsidR="00EC537D" w:rsidRPr="00105E1E">
        <w:rPr>
          <w:rFonts w:cstheme="minorHAnsi"/>
        </w:rPr>
        <w:instrText xml:space="preserve"> ADDIN EN.CITE.DATA </w:instrText>
      </w:r>
      <w:r w:rsidR="00EC537D" w:rsidRPr="00105E1E">
        <w:rPr>
          <w:rFonts w:cstheme="minorHAnsi"/>
        </w:rPr>
      </w:r>
      <w:r w:rsidR="00EC537D" w:rsidRPr="00105E1E">
        <w:rPr>
          <w:rFonts w:cstheme="minorHAnsi"/>
        </w:rPr>
        <w:fldChar w:fldCharType="end"/>
      </w:r>
      <w:r w:rsidR="00EC537D" w:rsidRPr="00105E1E">
        <w:rPr>
          <w:rFonts w:cstheme="minorHAnsi"/>
        </w:rPr>
      </w:r>
      <w:r w:rsidR="00EC537D" w:rsidRPr="00105E1E">
        <w:rPr>
          <w:rFonts w:cstheme="minorHAnsi"/>
        </w:rPr>
        <w:fldChar w:fldCharType="separate"/>
      </w:r>
      <w:r w:rsidR="00EC537D" w:rsidRPr="00105E1E">
        <w:rPr>
          <w:rFonts w:cstheme="minorHAnsi"/>
        </w:rPr>
        <w:t>(34)</w:t>
      </w:r>
      <w:r w:rsidR="00EC537D" w:rsidRPr="00105E1E">
        <w:rPr>
          <w:rFonts w:cstheme="minorHAnsi"/>
        </w:rPr>
        <w:fldChar w:fldCharType="end"/>
      </w:r>
      <w:r w:rsidRPr="00105E1E">
        <w:rPr>
          <w:rFonts w:cstheme="minorHAnsi"/>
        </w:rPr>
        <w:t>. In abdominal surgery specifically, frailty has been associated with a 2.56-fold increase in major morbidity and a 5.77-fold increase in short-term mortality</w:t>
      </w:r>
      <w:r w:rsidR="00EC537D" w:rsidRPr="00105E1E">
        <w:rPr>
          <w:rFonts w:cstheme="minorHAnsi"/>
        </w:rPr>
        <w:t xml:space="preserve"> </w:t>
      </w:r>
      <w:r w:rsidR="00EC537D" w:rsidRPr="00105E1E">
        <w:rPr>
          <w:rFonts w:cstheme="minorHAnsi"/>
        </w:rPr>
        <w:fldChar w:fldCharType="begin"/>
      </w:r>
      <w:r w:rsidR="00EC537D" w:rsidRPr="00105E1E">
        <w:rPr>
          <w:rFonts w:cstheme="minorHAnsi"/>
        </w:rPr>
        <w:instrText xml:space="preserve"> ADDIN EN.CITE &lt;EndNote&gt;&lt;Cite&gt;&lt;Author&gt;Sandini&lt;/Author&gt;&lt;Year&gt;2017&lt;/Year&gt;&lt;RecNum&gt;1811&lt;/RecNum&gt;&lt;DisplayText&gt;(35)&lt;/DisplayText&gt;&lt;record&gt;&lt;rec-number&gt;1811&lt;/rec-number&gt;&lt;foreign-keys&gt;&lt;key app="EN" db-id="x5pzrdzr2tzt0ge5xr952tzop0exssa29s0x" timestamp="1765733412"&gt;1811&lt;/key&gt;&lt;/foreign-keys&gt;&lt;ref-type name="Journal Article"&gt;17&lt;/ref-type&gt;&lt;contributors&gt;&lt;authors&gt;&lt;author&gt;Sandini, M.&lt;/author&gt;&lt;author&gt;Pinotti, E.&lt;/author&gt;&lt;author&gt;Persico, I.&lt;/author&gt;&lt;author&gt;Picone, D.&lt;/author&gt;&lt;author&gt;Bellelli, G.&lt;/author&gt;&lt;author&gt;Gianotti, L.&lt;/author&gt;&lt;/authors&gt;&lt;/contributors&gt;&lt;auth-address&gt;School of Medicine and Surgery, Milano-Bicocca University Monza Italy.&amp;#xD;Department of Surgery San Gerardo Hospital Monza Italy.&amp;#xD;Department of Geriatrics Acute Geriatric Unit, San Gerardo Hospital Monza Italy.&lt;/auth-address&gt;&lt;titles&gt;&lt;title&gt;Systematic review and meta-analysis of frailty as a predictor of morbidity and mortality after major abdominal surgery&lt;/title&gt;&lt;secondary-title&gt;BJS Open&lt;/secondary-title&gt;&lt;alt-title&gt;BJS open&lt;/alt-title&gt;&lt;/titles&gt;&lt;periodical&gt;&lt;full-title&gt;BJS Open&lt;/full-title&gt;&lt;abbr-1&gt;BJS open&lt;/abbr-1&gt;&lt;/periodical&gt;&lt;alt-periodical&gt;&lt;full-title&gt;BJS Open&lt;/full-title&gt;&lt;abbr-1&gt;BJS open&lt;/abbr-1&gt;&lt;/alt-periodical&gt;&lt;pages&gt;128-137&lt;/pages&gt;&lt;volume&gt;1&lt;/volume&gt;&lt;number&gt;5&lt;/number&gt;&lt;edition&gt;2018/06/29&lt;/edition&gt;&lt;dates&gt;&lt;year&gt;2017&lt;/year&gt;&lt;pub-dates&gt;&lt;date&gt;Oct&lt;/date&gt;&lt;/pub-dates&gt;&lt;/dates&gt;&lt;isbn&gt;2474-9842&lt;/isbn&gt;&lt;accession-num&gt;29951615&lt;/accession-num&gt;&lt;urls&gt;&lt;/urls&gt;&lt;custom2&gt;PMC5989941&lt;/custom2&gt;&lt;electronic-resource-num&gt;10.1002/bjs5.22&lt;/electronic-resource-num&gt;&lt;remote-database-provider&gt;NLM&lt;/remote-database-provider&gt;&lt;language&gt;eng&lt;/language&gt;&lt;/record&gt;&lt;/Cite&gt;&lt;/EndNote&gt;</w:instrText>
      </w:r>
      <w:r w:rsidR="00EC537D" w:rsidRPr="00105E1E">
        <w:rPr>
          <w:rFonts w:cstheme="minorHAnsi"/>
        </w:rPr>
        <w:fldChar w:fldCharType="separate"/>
      </w:r>
      <w:r w:rsidR="00EC537D" w:rsidRPr="00105E1E">
        <w:rPr>
          <w:rFonts w:cstheme="minorHAnsi"/>
        </w:rPr>
        <w:t>(35)</w:t>
      </w:r>
      <w:r w:rsidR="00EC537D" w:rsidRPr="00105E1E">
        <w:rPr>
          <w:rFonts w:cstheme="minorHAnsi"/>
        </w:rPr>
        <w:fldChar w:fldCharType="end"/>
      </w:r>
      <w:r w:rsidRPr="00105E1E">
        <w:rPr>
          <w:rFonts w:cstheme="minorHAnsi"/>
        </w:rPr>
        <w:t>. Furthermore, frailty was linked to worse long-term outcomes: in liver resection (hepatectomy), frail patients had higher in-hospital mortality, more severe complications, and longer hospital stays</w:t>
      </w:r>
      <w:r w:rsidR="00EC537D" w:rsidRPr="00105E1E">
        <w:rPr>
          <w:rFonts w:cstheme="minorHAnsi"/>
        </w:rPr>
        <w:t xml:space="preserve"> </w:t>
      </w:r>
      <w:r w:rsidR="00EC537D" w:rsidRPr="00105E1E">
        <w:rPr>
          <w:rFonts w:cstheme="minorHAnsi"/>
        </w:rPr>
        <w:fldChar w:fldCharType="begin">
          <w:fldData xml:space="preserve">PEVuZE5vdGU+PENpdGU+PEF1dGhvcj5MdjwvQXV0aG9yPjxZZWFyPjIwMjQ8L1llYXI+PFJlY051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</w:fldData>
        </w:fldChar>
      </w:r>
      <w:r w:rsidR="00EC537D" w:rsidRPr="00105E1E">
        <w:rPr>
          <w:rFonts w:cstheme="minorHAnsi"/>
        </w:rPr>
        <w:instrText xml:space="preserve"> ADDIN EN.CITE </w:instrText>
      </w:r>
      <w:r w:rsidR="00EC537D" w:rsidRPr="00105E1E">
        <w:rPr>
          <w:rFonts w:cstheme="minorHAnsi"/>
        </w:rPr>
        <w:fldChar w:fldCharType="begin">
          <w:fldData xml:space="preserve">PEVuZE5vdGU+PENpdGU+PEF1dGhvcj5MdjwvQXV0aG9yPjxZZWFyPjIwMjQ8L1llYXI+PFJlY051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</w:fldData>
        </w:fldChar>
      </w:r>
      <w:r w:rsidR="00EC537D" w:rsidRPr="00105E1E">
        <w:rPr>
          <w:rFonts w:cstheme="minorHAnsi"/>
        </w:rPr>
        <w:instrText xml:space="preserve"> ADDIN EN.CITE.DATA </w:instrText>
      </w:r>
      <w:r w:rsidR="00EC537D" w:rsidRPr="00105E1E">
        <w:rPr>
          <w:rFonts w:cstheme="minorHAnsi"/>
        </w:rPr>
      </w:r>
      <w:r w:rsidR="00EC537D" w:rsidRPr="00105E1E">
        <w:rPr>
          <w:rFonts w:cstheme="minorHAnsi"/>
        </w:rPr>
        <w:fldChar w:fldCharType="end"/>
      </w:r>
      <w:r w:rsidR="00EC537D" w:rsidRPr="00105E1E">
        <w:rPr>
          <w:rFonts w:cstheme="minorHAnsi"/>
        </w:rPr>
      </w:r>
      <w:r w:rsidR="00EC537D" w:rsidRPr="00105E1E">
        <w:rPr>
          <w:rFonts w:cstheme="minorHAnsi"/>
        </w:rPr>
        <w:fldChar w:fldCharType="separate"/>
      </w:r>
      <w:r w:rsidR="00EC537D" w:rsidRPr="00105E1E">
        <w:rPr>
          <w:rFonts w:cstheme="minorHAnsi"/>
        </w:rPr>
        <w:t>(36)</w:t>
      </w:r>
      <w:r w:rsidR="00EC537D" w:rsidRPr="00105E1E">
        <w:rPr>
          <w:rFonts w:cstheme="minorHAnsi"/>
        </w:rPr>
        <w:fldChar w:fldCharType="end"/>
      </w:r>
      <w:r w:rsidRPr="00105E1E">
        <w:rPr>
          <w:rFonts w:cstheme="minorHAnsi"/>
        </w:rPr>
        <w:t>. Very old patients (≥75–80 years) are particularly at risk, with perioperative complications and mortality rising sharply with age. For example, individuals aged 80 years or older have been shown to have significantly higher perioperative complications and in-hospital mortality after non</w:t>
      </w:r>
      <w:r w:rsidRPr="00105E1E">
        <w:rPr>
          <w:rFonts w:cstheme="minorHAnsi"/>
        </w:rPr>
        <w:noBreakHyphen/>
        <w:t>cardiac surgery</w:t>
      </w:r>
      <w:r w:rsidR="00EC537D" w:rsidRPr="00105E1E">
        <w:rPr>
          <w:rFonts w:cstheme="minorHAnsi"/>
        </w:rPr>
        <w:t xml:space="preserve"> </w:t>
      </w:r>
      <w:r w:rsidR="00EC537D" w:rsidRPr="00105E1E">
        <w:rPr>
          <w:rFonts w:cstheme="minorHAnsi"/>
        </w:rPr>
        <w:fldChar w:fldCharType="begin">
          <w:fldData xml:space="preserve">PEVuZE5vdGU+PENpdGU+PEF1dGhvcj5Qb2xhbmN6eWs8L0F1dGhvcj48WWVhcj4yMDAxPC9ZZWFy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YzNy00MzwvcGFnZXM+PHZvbHVtZT4xMzQ8L3ZvbHVtZT48bnVt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</w:fldData>
        </w:fldChar>
      </w:r>
      <w:r w:rsidR="00EC537D" w:rsidRPr="00105E1E">
        <w:rPr>
          <w:rFonts w:cstheme="minorHAnsi"/>
        </w:rPr>
        <w:instrText xml:space="preserve"> ADDIN EN.CITE </w:instrText>
      </w:r>
      <w:r w:rsidR="00EC537D" w:rsidRPr="00105E1E">
        <w:rPr>
          <w:rFonts w:cstheme="minorHAnsi"/>
        </w:rPr>
        <w:fldChar w:fldCharType="begin">
          <w:fldData xml:space="preserve">PEVuZE5vdGU+PENpdGU+PEF1dGhvcj5Qb2xhbmN6eWs8L0F1dGhvcj48WWVhcj4yMDAxPC9ZZWFy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YzNy00MzwvcGFnZXM+PHZvbHVtZT4xMzQ8L3ZvbHVtZT48bnVt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</w:fldData>
        </w:fldChar>
      </w:r>
      <w:r w:rsidR="00EC537D" w:rsidRPr="00105E1E">
        <w:rPr>
          <w:rFonts w:cstheme="minorHAnsi"/>
        </w:rPr>
        <w:instrText xml:space="preserve"> ADDIN EN.CITE.DATA </w:instrText>
      </w:r>
      <w:r w:rsidR="00EC537D" w:rsidRPr="00105E1E">
        <w:rPr>
          <w:rFonts w:cstheme="minorHAnsi"/>
        </w:rPr>
      </w:r>
      <w:r w:rsidR="00EC537D" w:rsidRPr="00105E1E">
        <w:rPr>
          <w:rFonts w:cstheme="minorHAnsi"/>
        </w:rPr>
        <w:fldChar w:fldCharType="end"/>
      </w:r>
      <w:r w:rsidR="00EC537D" w:rsidRPr="00105E1E">
        <w:rPr>
          <w:rFonts w:cstheme="minorHAnsi"/>
        </w:rPr>
      </w:r>
      <w:r w:rsidR="00EC537D" w:rsidRPr="00105E1E">
        <w:rPr>
          <w:rFonts w:cstheme="minorHAnsi"/>
        </w:rPr>
        <w:fldChar w:fldCharType="separate"/>
      </w:r>
      <w:r w:rsidR="00EC537D" w:rsidRPr="00105E1E">
        <w:rPr>
          <w:rFonts w:cstheme="minorHAnsi"/>
        </w:rPr>
        <w:t>(37)</w:t>
      </w:r>
      <w:r w:rsidR="00EC537D" w:rsidRPr="00105E1E">
        <w:rPr>
          <w:rFonts w:cstheme="minorHAnsi"/>
        </w:rPr>
        <w:fldChar w:fldCharType="end"/>
      </w:r>
      <w:r w:rsidRPr="00105E1E">
        <w:rPr>
          <w:rFonts w:cstheme="minorHAnsi"/>
        </w:rPr>
        <w:t>. In cardiac surgery, octogenarians (≥ 80 years) exhibit nearly double the postoperative mortality rate compared to younger patients</w:t>
      </w:r>
      <w:r w:rsidR="00EC537D" w:rsidRPr="00105E1E">
        <w:rPr>
          <w:rFonts w:cstheme="minorHAnsi"/>
        </w:rPr>
        <w:t xml:space="preserve"> </w:t>
      </w:r>
      <w:r w:rsidR="00EC537D" w:rsidRPr="00105E1E">
        <w:rPr>
          <w:rFonts w:cstheme="minorHAnsi"/>
        </w:rPr>
        <w:fldChar w:fldCharType="begin">
          <w:fldData xml:space="preserve">PEVuZE5vdGU+PENpdGU+PEF1dGhvcj5CYXJuZXR0PC9BdXRob3I+PFllYXI+MjAwMzwvWWVhcj48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3MjYtMzE8L3BhZ2VzPjx2b2x1bWU+NzY8L3ZvbHVtZT48bnVt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</w:fldData>
        </w:fldChar>
      </w:r>
      <w:r w:rsidR="00EC537D" w:rsidRPr="00105E1E">
        <w:rPr>
          <w:rFonts w:cstheme="minorHAnsi"/>
        </w:rPr>
        <w:instrText xml:space="preserve"> ADDIN EN.CITE </w:instrText>
      </w:r>
      <w:r w:rsidR="00EC537D" w:rsidRPr="00105E1E">
        <w:rPr>
          <w:rFonts w:cstheme="minorHAnsi"/>
        </w:rPr>
        <w:fldChar w:fldCharType="begin">
          <w:fldData xml:space="preserve">PEVuZE5vdGU+PENpdGU+PEF1dGhvcj5CYXJuZXR0PC9BdXRob3I+PFllYXI+MjAwMzwvWWVhcj48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3MjYtMzE8L3BhZ2VzPjx2b2x1bWU+NzY8L3ZvbHVtZT48bnVt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</w:fldData>
        </w:fldChar>
      </w:r>
      <w:r w:rsidR="00EC537D" w:rsidRPr="00105E1E">
        <w:rPr>
          <w:rFonts w:cstheme="minorHAnsi"/>
        </w:rPr>
        <w:instrText xml:space="preserve"> ADDIN EN.CITE.DATA </w:instrText>
      </w:r>
      <w:r w:rsidR="00EC537D" w:rsidRPr="00105E1E">
        <w:rPr>
          <w:rFonts w:cstheme="minorHAnsi"/>
        </w:rPr>
      </w:r>
      <w:r w:rsidR="00EC537D" w:rsidRPr="00105E1E">
        <w:rPr>
          <w:rFonts w:cstheme="minorHAnsi"/>
        </w:rPr>
        <w:fldChar w:fldCharType="end"/>
      </w:r>
      <w:r w:rsidR="00EC537D" w:rsidRPr="00105E1E">
        <w:rPr>
          <w:rFonts w:cstheme="minorHAnsi"/>
        </w:rPr>
      </w:r>
      <w:r w:rsidR="00EC537D" w:rsidRPr="00105E1E">
        <w:rPr>
          <w:rFonts w:cstheme="minorHAnsi"/>
        </w:rPr>
        <w:fldChar w:fldCharType="separate"/>
      </w:r>
      <w:r w:rsidR="00EC537D" w:rsidRPr="00105E1E">
        <w:rPr>
          <w:rFonts w:cstheme="minorHAnsi"/>
        </w:rPr>
        <w:t>(38)</w:t>
      </w:r>
      <w:r w:rsidR="00EC537D" w:rsidRPr="00105E1E">
        <w:rPr>
          <w:rFonts w:cstheme="minorHAnsi"/>
        </w:rPr>
        <w:fldChar w:fldCharType="end"/>
      </w:r>
      <w:r w:rsidRPr="00105E1E">
        <w:rPr>
          <w:rFonts w:cstheme="minorHAnsi"/>
        </w:rPr>
        <w:t>.</w:t>
      </w:r>
      <w:r w:rsidRPr="00105E1E">
        <w:t xml:space="preserve"> </w:t>
      </w:r>
      <w:r w:rsidRPr="00105E1E">
        <w:rPr>
          <w:rFonts w:cstheme="minorHAnsi"/>
        </w:rPr>
        <w:t xml:space="preserve"> Given this vulnerability, prehabilitation is a critical preoperative strategy for frail and very old adults, as it may enhance resilience and reduce postoperative complications and mortality. Despite this, only three studies in our systematic review specifically targeted frail individuals </w:t>
      </w:r>
      <w:r w:rsidR="00EC537D" w:rsidRPr="00105E1E">
        <w:rPr>
          <w:rFonts w:cstheme="minorHAnsi"/>
        </w:rPr>
        <w:fldChar w:fldCharType="begin">
          <w:fldData xml:space="preserve">PEVuZE5vdGU+PENpdGU+PEF1dGhvcj5DYXJsaTwvQXV0aG9yPjxZZWFyPjIwMjA8L1llYXI+PFJl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</w:fldData>
        </w:fldChar>
      </w:r>
      <w:r w:rsidR="00EC537D" w:rsidRPr="00105E1E">
        <w:rPr>
          <w:rFonts w:cstheme="minorHAnsi"/>
        </w:rPr>
        <w:instrText xml:space="preserve"> ADDIN EN.CITE </w:instrText>
      </w:r>
      <w:r w:rsidR="00EC537D" w:rsidRPr="00105E1E">
        <w:rPr>
          <w:rFonts w:cstheme="minorHAnsi"/>
        </w:rPr>
        <w:fldChar w:fldCharType="begin">
          <w:fldData xml:space="preserve">PEVuZE5vdGU+PENpdGU+PEF1dGhvcj5DYXJsaTwvQXV0aG9yPjxZZWFyPjIwMjA8L1llYXI+PFJl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</w:fldData>
        </w:fldChar>
      </w:r>
      <w:r w:rsidR="00EC537D" w:rsidRPr="00105E1E">
        <w:rPr>
          <w:rFonts w:cstheme="minorHAnsi"/>
        </w:rPr>
        <w:instrText xml:space="preserve"> ADDIN EN.CITE.DATA </w:instrText>
      </w:r>
      <w:r w:rsidR="00EC537D" w:rsidRPr="00105E1E">
        <w:rPr>
          <w:rFonts w:cstheme="minorHAnsi"/>
        </w:rPr>
      </w:r>
      <w:r w:rsidR="00EC537D" w:rsidRPr="00105E1E">
        <w:rPr>
          <w:rFonts w:cstheme="minorHAnsi"/>
        </w:rPr>
        <w:fldChar w:fldCharType="end"/>
      </w:r>
      <w:r w:rsidR="00EC537D" w:rsidRPr="00105E1E">
        <w:rPr>
          <w:rFonts w:cstheme="minorHAnsi"/>
        </w:rPr>
      </w:r>
      <w:r w:rsidR="00EC537D" w:rsidRPr="00105E1E">
        <w:rPr>
          <w:rFonts w:cstheme="minorHAnsi"/>
        </w:rPr>
        <w:fldChar w:fldCharType="separate"/>
      </w:r>
      <w:r w:rsidR="00EC537D" w:rsidRPr="00105E1E">
        <w:rPr>
          <w:rFonts w:cstheme="minorHAnsi"/>
        </w:rPr>
        <w:t>(24, 26, 29)</w:t>
      </w:r>
      <w:r w:rsidR="00EC537D" w:rsidRPr="00105E1E">
        <w:rPr>
          <w:rFonts w:cstheme="minorHAnsi"/>
        </w:rPr>
        <w:fldChar w:fldCharType="end"/>
      </w:r>
      <w:r w:rsidRPr="00105E1E">
        <w:rPr>
          <w:rFonts w:cstheme="minorHAnsi"/>
        </w:rPr>
        <w:t>, and none focused exclusively on the “oldest old,” highlighting a major gap in the literature</w:t>
      </w:r>
      <w:r w:rsidR="00082041" w:rsidRPr="00105E1E">
        <w:rPr>
          <w:rFonts w:cstheme="minorHAnsi"/>
        </w:rPr>
        <w:t xml:space="preserve">, </w:t>
      </w:r>
      <w:r w:rsidR="00FA307E" w:rsidRPr="00105E1E">
        <w:rPr>
          <w:rFonts w:cstheme="minorHAnsi"/>
        </w:rPr>
        <w:t xml:space="preserve">as the populations most likely to benefit from targeted preoperative interventions remain largely underrepresented in clinical research. </w:t>
      </w:r>
    </w:p>
    <w:p w14:paraId="7CDAE026" w14:textId="68D18D8D" w:rsidR="00082041" w:rsidRPr="00105E1E" w:rsidRDefault="00082041" w:rsidP="007D1838">
      <w:pPr>
        <w:spacing w:line="360" w:lineRule="auto"/>
        <w:jc w:val="both"/>
        <w:rPr>
          <w:rFonts w:cstheme="minorHAnsi"/>
        </w:rPr>
      </w:pPr>
      <w:r w:rsidRPr="00105E1E">
        <w:rPr>
          <w:rFonts w:cstheme="minorHAnsi"/>
        </w:rPr>
        <w:t>In the general adult surgical population, prehabilitation studies show high heterogeneity, with considerable variability in intervention type, duration, intensity, and outcomes. A meta-analysis in cardiac surgery reported shorter hospital stays after prehabilitation</w:t>
      </w:r>
      <w:r w:rsidR="00B1721D" w:rsidRPr="00105E1E">
        <w:rPr>
          <w:rFonts w:cstheme="minorHAnsi"/>
        </w:rPr>
        <w:t xml:space="preserve"> </w:t>
      </w:r>
      <w:r w:rsidR="00B1721D" w:rsidRPr="00105E1E">
        <w:rPr>
          <w:rFonts w:cstheme="minorHAnsi"/>
        </w:rPr>
        <w:fldChar w:fldCharType="begin">
          <w:fldData xml:space="preserve">PEVuZE5vdGU+PENpdGU+PEF1dGhvcj5aaGFuZzwvQXV0aG9yPjxZZWFyPjIwMjI8L1llYXI+PFJl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</w:fldData>
        </w:fldChar>
      </w:r>
      <w:r w:rsidR="00B1721D" w:rsidRPr="00105E1E">
        <w:rPr>
          <w:rFonts w:cstheme="minorHAnsi"/>
        </w:rPr>
        <w:instrText xml:space="preserve"> ADDIN EN.CITE </w:instrText>
      </w:r>
      <w:r w:rsidR="00B1721D" w:rsidRPr="00105E1E">
        <w:rPr>
          <w:rFonts w:cstheme="minorHAnsi"/>
        </w:rPr>
        <w:fldChar w:fldCharType="begin">
          <w:fldData xml:space="preserve">PEVuZE5vdGU+PENpdGU+PEF1dGhvcj5aaGFuZzwvQXV0aG9yPjxZZWFyPjIwMjI8L1llYXI+PFJl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</w:fldData>
        </w:fldChar>
      </w:r>
      <w:r w:rsidR="00B1721D" w:rsidRPr="00105E1E">
        <w:rPr>
          <w:rFonts w:cstheme="minorHAnsi"/>
        </w:rPr>
        <w:instrText xml:space="preserve"> ADDIN EN.CITE.DATA </w:instrText>
      </w:r>
      <w:r w:rsidR="00B1721D" w:rsidRPr="00105E1E">
        <w:rPr>
          <w:rFonts w:cstheme="minorHAnsi"/>
        </w:rPr>
      </w:r>
      <w:r w:rsidR="00B1721D" w:rsidRPr="00105E1E">
        <w:rPr>
          <w:rFonts w:cstheme="minorHAnsi"/>
        </w:rPr>
        <w:fldChar w:fldCharType="end"/>
      </w:r>
      <w:r w:rsidR="00B1721D" w:rsidRPr="00105E1E">
        <w:rPr>
          <w:rFonts w:cstheme="minorHAnsi"/>
        </w:rPr>
      </w:r>
      <w:r w:rsidR="00B1721D" w:rsidRPr="00105E1E">
        <w:rPr>
          <w:rFonts w:cstheme="minorHAnsi"/>
        </w:rPr>
        <w:fldChar w:fldCharType="separate"/>
      </w:r>
      <w:r w:rsidR="00B1721D" w:rsidRPr="00105E1E">
        <w:rPr>
          <w:rFonts w:cstheme="minorHAnsi"/>
        </w:rPr>
        <w:t>(39)</w:t>
      </w:r>
      <w:r w:rsidR="00B1721D" w:rsidRPr="00105E1E">
        <w:rPr>
          <w:rFonts w:cstheme="minorHAnsi"/>
        </w:rPr>
        <w:fldChar w:fldCharType="end"/>
      </w:r>
      <w:r w:rsidRPr="00105E1E">
        <w:rPr>
          <w:rFonts w:cstheme="minorHAnsi"/>
        </w:rPr>
        <w:t>, while another on prehabilitation before abdominal surgery in older adults found reduced postoperative complications but no change in length of stay</w:t>
      </w:r>
      <w:r w:rsidR="00B1721D" w:rsidRPr="00105E1E">
        <w:rPr>
          <w:rFonts w:cstheme="minorHAnsi"/>
        </w:rPr>
        <w:t xml:space="preserve"> </w:t>
      </w:r>
      <w:r w:rsidR="00B1721D" w:rsidRPr="00105E1E">
        <w:rPr>
          <w:rFonts w:cstheme="minorHAnsi"/>
        </w:rPr>
        <w:fldChar w:fldCharType="begin">
          <w:fldData xml:space="preserve">PEVuZE5vdGU+PENpdGU+PEF1dGhvcj5QYW5nPC9BdXRob3I+PFllYXI+MjAyMjwvWWVhcj48UmVj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</w:fldData>
        </w:fldChar>
      </w:r>
      <w:r w:rsidR="00B1721D" w:rsidRPr="00105E1E">
        <w:rPr>
          <w:rFonts w:cstheme="minorHAnsi"/>
        </w:rPr>
        <w:instrText xml:space="preserve"> ADDIN EN.CITE </w:instrText>
      </w:r>
      <w:r w:rsidR="00B1721D" w:rsidRPr="00105E1E">
        <w:rPr>
          <w:rFonts w:cstheme="minorHAnsi"/>
        </w:rPr>
        <w:fldChar w:fldCharType="begin">
          <w:fldData xml:space="preserve">PEVuZE5vdGU+PENpdGU+PEF1dGhvcj5QYW5nPC9BdXRob3I+PFllYXI+MjAyMjwvWWVhcj48UmVj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</w:fldData>
        </w:fldChar>
      </w:r>
      <w:r w:rsidR="00B1721D" w:rsidRPr="00105E1E">
        <w:rPr>
          <w:rFonts w:cstheme="minorHAnsi"/>
        </w:rPr>
        <w:instrText xml:space="preserve"> ADDIN EN.CITE.DATA </w:instrText>
      </w:r>
      <w:r w:rsidR="00B1721D" w:rsidRPr="00105E1E">
        <w:rPr>
          <w:rFonts w:cstheme="minorHAnsi"/>
        </w:rPr>
      </w:r>
      <w:r w:rsidR="00B1721D" w:rsidRPr="00105E1E">
        <w:rPr>
          <w:rFonts w:cstheme="minorHAnsi"/>
        </w:rPr>
        <w:fldChar w:fldCharType="end"/>
      </w:r>
      <w:r w:rsidR="00B1721D" w:rsidRPr="00105E1E">
        <w:rPr>
          <w:rFonts w:cstheme="minorHAnsi"/>
        </w:rPr>
      </w:r>
      <w:r w:rsidR="00B1721D" w:rsidRPr="00105E1E">
        <w:rPr>
          <w:rFonts w:cstheme="minorHAnsi"/>
        </w:rPr>
        <w:fldChar w:fldCharType="separate"/>
      </w:r>
      <w:r w:rsidR="00B1721D" w:rsidRPr="00105E1E">
        <w:rPr>
          <w:rFonts w:cstheme="minorHAnsi"/>
        </w:rPr>
        <w:t>(40)</w:t>
      </w:r>
      <w:r w:rsidR="00B1721D" w:rsidRPr="00105E1E">
        <w:rPr>
          <w:rFonts w:cstheme="minorHAnsi"/>
        </w:rPr>
        <w:fldChar w:fldCharType="end"/>
      </w:r>
      <w:r w:rsidRPr="00105E1E">
        <w:rPr>
          <w:rFonts w:cstheme="minorHAnsi"/>
        </w:rPr>
        <w:t xml:space="preserve">. Both reviews included younger populations (mean age ~60 years), </w:t>
      </w:r>
      <w:r w:rsidRPr="00105E1E">
        <w:rPr>
          <w:rFonts w:cstheme="minorHAnsi"/>
        </w:rPr>
        <w:lastRenderedPageBreak/>
        <w:t>whereas our systematic review focused on adults aged 65 and older. Consistent with this, we found that prehabilitation reduced complications and hospital stay in vascular surgery, but effects were unclear in abdominal surgery. This heterogeneity complicates direct comparisons and underscores the need for standardi</w:t>
      </w:r>
      <w:r w:rsidR="00E27123" w:rsidRPr="00105E1E">
        <w:rPr>
          <w:rFonts w:cstheme="minorHAnsi"/>
        </w:rPr>
        <w:t>s</w:t>
      </w:r>
      <w:r w:rsidRPr="00105E1E">
        <w:rPr>
          <w:rFonts w:cstheme="minorHAnsi"/>
        </w:rPr>
        <w:t>ed protocols and outcome measures to accurately evaluate prehabilitation effectiveness.</w:t>
      </w:r>
    </w:p>
    <w:p w14:paraId="52AA159E" w14:textId="00CF6D20" w:rsidR="00082041" w:rsidRPr="00105E1E" w:rsidRDefault="00082041" w:rsidP="007D34C5">
      <w:pPr>
        <w:spacing w:line="360" w:lineRule="auto"/>
        <w:jc w:val="both"/>
        <w:rPr>
          <w:rFonts w:cstheme="minorHAnsi"/>
        </w:rPr>
      </w:pPr>
      <w:r w:rsidRPr="00105E1E">
        <w:rPr>
          <w:rFonts w:cstheme="minorHAnsi"/>
        </w:rPr>
        <w:t xml:space="preserve">In our results, the most promising postoperative benefits were observed in studies implementing longer prehabilitation periods, particularly around six weeks </w:t>
      </w:r>
      <w:r w:rsidR="00B1721D" w:rsidRPr="00105E1E">
        <w:rPr>
          <w:rFonts w:cstheme="minorHAnsi"/>
        </w:rPr>
        <w:fldChar w:fldCharType="begin">
          <w:fldData xml:space="preserve">PEVuZE5vdGU+PENpdGU+PEF1dGhvcj5CYXJha2F0PC9BdXRob3I+PFllYXI+MjAxNjwvWWVhcj48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ctNTM8L3Bh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</w:fldData>
        </w:fldChar>
      </w:r>
      <w:r w:rsidR="00B1721D" w:rsidRPr="00105E1E">
        <w:rPr>
          <w:rFonts w:cstheme="minorHAnsi"/>
        </w:rPr>
        <w:instrText xml:space="preserve"> ADDIN EN.CITE </w:instrText>
      </w:r>
      <w:r w:rsidR="00B1721D" w:rsidRPr="00105E1E">
        <w:rPr>
          <w:rFonts w:cstheme="minorHAnsi"/>
        </w:rPr>
        <w:fldChar w:fldCharType="begin">
          <w:fldData xml:space="preserve">PEVuZE5vdGU+PENpdGU+PEF1dGhvcj5CYXJha2F0PC9BdXRob3I+PFllYXI+MjAxNjwvWWVhcj48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ctNTM8L3Bh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</w:fldData>
        </w:fldChar>
      </w:r>
      <w:r w:rsidR="00B1721D" w:rsidRPr="00105E1E">
        <w:rPr>
          <w:rFonts w:cstheme="minorHAnsi"/>
        </w:rPr>
        <w:instrText xml:space="preserve"> ADDIN EN.CITE.DATA </w:instrText>
      </w:r>
      <w:r w:rsidR="00B1721D" w:rsidRPr="00105E1E">
        <w:rPr>
          <w:rFonts w:cstheme="minorHAnsi"/>
        </w:rPr>
      </w:r>
      <w:r w:rsidR="00B1721D" w:rsidRPr="00105E1E">
        <w:rPr>
          <w:rFonts w:cstheme="minorHAnsi"/>
        </w:rPr>
        <w:fldChar w:fldCharType="end"/>
      </w:r>
      <w:r w:rsidR="00B1721D" w:rsidRPr="00105E1E">
        <w:rPr>
          <w:rFonts w:cstheme="minorHAnsi"/>
        </w:rPr>
      </w:r>
      <w:r w:rsidR="00B1721D" w:rsidRPr="00105E1E">
        <w:rPr>
          <w:rFonts w:cstheme="minorHAnsi"/>
        </w:rPr>
        <w:fldChar w:fldCharType="separate"/>
      </w:r>
      <w:r w:rsidR="00B1721D" w:rsidRPr="00105E1E">
        <w:rPr>
          <w:rFonts w:cstheme="minorHAnsi"/>
        </w:rPr>
        <w:t>(27, 28)</w:t>
      </w:r>
      <w:r w:rsidR="00B1721D" w:rsidRPr="00105E1E">
        <w:rPr>
          <w:rFonts w:cstheme="minorHAnsi"/>
        </w:rPr>
        <w:fldChar w:fldCharType="end"/>
      </w:r>
      <w:r w:rsidRPr="00105E1E">
        <w:rPr>
          <w:rFonts w:cstheme="minorHAnsi"/>
        </w:rPr>
        <w:t>. In contrast, interventions lasting only two weeks may be too short to induce meaningful physiological adaptations or affect postoperative outcomes. Positive effects were more often reported in relatively younger older adults within the older adult spectrum and in vascular surgery populations, which made up about two-thirds of the studies showing benefit. Larger sample sizes in these studies may also have increased the likelihood of detecting clinically relevant effects. The study with the most pronounced benefits used a targeted muscle-stre</w:t>
      </w:r>
      <w:r w:rsidR="00B1721D" w:rsidRPr="00105E1E">
        <w:rPr>
          <w:rFonts w:cstheme="minorHAnsi"/>
        </w:rPr>
        <w:t xml:space="preserve">ngthening </w:t>
      </w:r>
      <w:r w:rsidR="00FA47FD" w:rsidRPr="00105E1E">
        <w:rPr>
          <w:rFonts w:cstheme="minorHAnsi"/>
          <w:lang w:val="en-GB"/>
        </w:rPr>
        <w:t>programme</w:t>
      </w:r>
      <w:r w:rsidR="00B1721D" w:rsidRPr="00105E1E">
        <w:rPr>
          <w:rFonts w:cstheme="minorHAnsi"/>
        </w:rPr>
        <w:t xml:space="preserve"> </w:t>
      </w:r>
      <w:r w:rsidR="00B1721D" w:rsidRPr="00105E1E">
        <w:rPr>
          <w:rFonts w:cstheme="minorHAnsi"/>
        </w:rPr>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B1721D" w:rsidRPr="00105E1E">
        <w:rPr>
          <w:rFonts w:cstheme="minorHAnsi"/>
        </w:rPr>
        <w:instrText xml:space="preserve"> ADDIN EN.CITE </w:instrText>
      </w:r>
      <w:r w:rsidR="00B1721D" w:rsidRPr="00105E1E">
        <w:rPr>
          <w:rFonts w:cstheme="minorHAnsi"/>
        </w:rPr>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B1721D" w:rsidRPr="00105E1E">
        <w:rPr>
          <w:rFonts w:cstheme="minorHAnsi"/>
        </w:rPr>
        <w:instrText xml:space="preserve"> ADDIN EN.CITE.DATA </w:instrText>
      </w:r>
      <w:r w:rsidR="00B1721D" w:rsidRPr="00105E1E">
        <w:rPr>
          <w:rFonts w:cstheme="minorHAnsi"/>
        </w:rPr>
      </w:r>
      <w:r w:rsidR="00B1721D" w:rsidRPr="00105E1E">
        <w:rPr>
          <w:rFonts w:cstheme="minorHAnsi"/>
        </w:rPr>
        <w:fldChar w:fldCharType="end"/>
      </w:r>
      <w:r w:rsidR="00B1721D" w:rsidRPr="00105E1E">
        <w:rPr>
          <w:rFonts w:cstheme="minorHAnsi"/>
        </w:rPr>
      </w:r>
      <w:r w:rsidR="00B1721D" w:rsidRPr="00105E1E">
        <w:rPr>
          <w:rFonts w:cstheme="minorHAnsi"/>
        </w:rPr>
        <w:fldChar w:fldCharType="separate"/>
      </w:r>
      <w:r w:rsidR="00B1721D" w:rsidRPr="00105E1E">
        <w:rPr>
          <w:rFonts w:cstheme="minorHAnsi"/>
        </w:rPr>
        <w:t>(27)</w:t>
      </w:r>
      <w:r w:rsidR="00B1721D" w:rsidRPr="00105E1E">
        <w:rPr>
          <w:rFonts w:cstheme="minorHAnsi"/>
        </w:rPr>
        <w:fldChar w:fldCharType="end"/>
      </w:r>
      <w:r w:rsidRPr="00105E1E">
        <w:rPr>
          <w:rFonts w:cstheme="minorHAnsi"/>
        </w:rPr>
        <w:t>, suggesting resistance training may be particularly effective in counteracting age-related sarcopenia, a key determinant of functional reserve and postoperative resilience</w:t>
      </w:r>
      <w:r w:rsidR="00B1721D" w:rsidRPr="00105E1E">
        <w:rPr>
          <w:rFonts w:cstheme="minorHAnsi"/>
        </w:rPr>
        <w:t xml:space="preserve"> </w:t>
      </w:r>
      <w:r w:rsidR="00B1721D" w:rsidRPr="00105E1E">
        <w:rPr>
          <w:rFonts w:cstheme="minorHAnsi"/>
        </w:rPr>
        <w:fldChar w:fldCharType="begin">
          <w:fldData xml:space="preserve">PEVuZE5vdGU+PENpdGU+PEF1dGhvcj5Lbm9lZGxlcjwvQXV0aG9yPjxZZWFyPjIwMjM8L1llYXI+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</w:fldData>
        </w:fldChar>
      </w:r>
      <w:r w:rsidR="00B1721D" w:rsidRPr="00105E1E">
        <w:rPr>
          <w:rFonts w:cstheme="minorHAnsi"/>
        </w:rPr>
        <w:instrText xml:space="preserve"> ADDIN EN.CITE </w:instrText>
      </w:r>
      <w:r w:rsidR="00B1721D" w:rsidRPr="00105E1E">
        <w:rPr>
          <w:rFonts w:cstheme="minorHAnsi"/>
        </w:rPr>
        <w:fldChar w:fldCharType="begin">
          <w:fldData xml:space="preserve">PEVuZE5vdGU+PENpdGU+PEF1dGhvcj5Lbm9lZGxlcjwvQXV0aG9yPjxZZWFyPjIwMjM8L1llYXI+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</w:fldData>
        </w:fldChar>
      </w:r>
      <w:r w:rsidR="00B1721D" w:rsidRPr="00105E1E">
        <w:rPr>
          <w:rFonts w:cstheme="minorHAnsi"/>
        </w:rPr>
        <w:instrText xml:space="preserve"> ADDIN EN.CITE.DATA </w:instrText>
      </w:r>
      <w:r w:rsidR="00B1721D" w:rsidRPr="00105E1E">
        <w:rPr>
          <w:rFonts w:cstheme="minorHAnsi"/>
        </w:rPr>
      </w:r>
      <w:r w:rsidR="00B1721D" w:rsidRPr="00105E1E">
        <w:rPr>
          <w:rFonts w:cstheme="minorHAnsi"/>
        </w:rPr>
        <w:fldChar w:fldCharType="end"/>
      </w:r>
      <w:r w:rsidR="00B1721D" w:rsidRPr="00105E1E">
        <w:rPr>
          <w:rFonts w:cstheme="minorHAnsi"/>
        </w:rPr>
      </w:r>
      <w:r w:rsidR="00B1721D" w:rsidRPr="00105E1E">
        <w:rPr>
          <w:rFonts w:cstheme="minorHAnsi"/>
        </w:rPr>
        <w:fldChar w:fldCharType="separate"/>
      </w:r>
      <w:r w:rsidR="00B1721D" w:rsidRPr="00105E1E">
        <w:rPr>
          <w:rFonts w:cstheme="minorHAnsi"/>
        </w:rPr>
        <w:t>(6)</w:t>
      </w:r>
      <w:r w:rsidR="00B1721D" w:rsidRPr="00105E1E">
        <w:rPr>
          <w:rFonts w:cstheme="minorHAnsi"/>
        </w:rPr>
        <w:fldChar w:fldCharType="end"/>
      </w:r>
      <w:r w:rsidRPr="00105E1E">
        <w:rPr>
          <w:rFonts w:cstheme="minorHAnsi"/>
        </w:rPr>
        <w:t xml:space="preserve">. None of the included studies used fully individualized prehabilitation </w:t>
      </w:r>
      <w:r w:rsidR="00FA47FD" w:rsidRPr="00105E1E">
        <w:rPr>
          <w:rFonts w:cstheme="minorHAnsi"/>
        </w:rPr>
        <w:t>programme</w:t>
      </w:r>
      <w:r w:rsidRPr="00105E1E">
        <w:rPr>
          <w:rFonts w:cstheme="minorHAnsi"/>
        </w:rPr>
        <w:t>s despite wide variability in baseline function, comorbidities, and frailty. Emerging evidence suggests that tailoring interventions to each patient’s capacities could optimize physiological responses, enhance strength and endurance gains, and improve postoperative outcomes. For example, a randomi</w:t>
      </w:r>
      <w:r w:rsidR="00C472FC" w:rsidRPr="00105E1E">
        <w:rPr>
          <w:rFonts w:cstheme="minorHAnsi"/>
        </w:rPr>
        <w:t>s</w:t>
      </w:r>
      <w:r w:rsidRPr="00105E1E">
        <w:rPr>
          <w:rFonts w:cstheme="minorHAnsi"/>
        </w:rPr>
        <w:t>ed trial of personalized prehabilitation (exercise, nutrition, cognitive training) showed a 30% reduction in postoperative complications and improved functional reserve</w:t>
      </w:r>
      <w:r w:rsidR="00B1721D" w:rsidRPr="00105E1E">
        <w:rPr>
          <w:rFonts w:cstheme="minorHAnsi"/>
        </w:rPr>
        <w:t xml:space="preserve"> </w:t>
      </w:r>
      <w:r w:rsidR="00B1721D" w:rsidRPr="00105E1E">
        <w:rPr>
          <w:rFonts w:cstheme="minorHAnsi"/>
        </w:rPr>
        <w:fldChar w:fldCharType="begin">
          <w:fldData xml:space="preserve">PEVuZE5vdGU+PENpdGU+PEF1dGhvcj5DYW1icmllbDwvQXV0aG9yPjxZZWFyPjIwMjU8L1llYXI+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</w:fldData>
        </w:fldChar>
      </w:r>
      <w:r w:rsidR="00B1721D" w:rsidRPr="00105E1E">
        <w:rPr>
          <w:rFonts w:cstheme="minorHAnsi"/>
        </w:rPr>
        <w:instrText xml:space="preserve"> ADDIN EN.CITE </w:instrText>
      </w:r>
      <w:r w:rsidR="00B1721D" w:rsidRPr="00105E1E">
        <w:rPr>
          <w:rFonts w:cstheme="minorHAnsi"/>
        </w:rPr>
        <w:fldChar w:fldCharType="begin">
          <w:fldData xml:space="preserve">PEVuZE5vdGU+PENpdGU+PEF1dGhvcj5DYW1icmllbDwvQXV0aG9yPjxZZWFyPjIwMjU8L1llYXI+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</w:fldData>
        </w:fldChar>
      </w:r>
      <w:r w:rsidR="00B1721D" w:rsidRPr="00105E1E">
        <w:rPr>
          <w:rFonts w:cstheme="minorHAnsi"/>
        </w:rPr>
        <w:instrText xml:space="preserve"> ADDIN EN.CITE.DATA </w:instrText>
      </w:r>
      <w:r w:rsidR="00B1721D" w:rsidRPr="00105E1E">
        <w:rPr>
          <w:rFonts w:cstheme="minorHAnsi"/>
        </w:rPr>
      </w:r>
      <w:r w:rsidR="00B1721D" w:rsidRPr="00105E1E">
        <w:rPr>
          <w:rFonts w:cstheme="minorHAnsi"/>
        </w:rPr>
        <w:fldChar w:fldCharType="end"/>
      </w:r>
      <w:r w:rsidR="00B1721D" w:rsidRPr="00105E1E">
        <w:rPr>
          <w:rFonts w:cstheme="minorHAnsi"/>
        </w:rPr>
      </w:r>
      <w:r w:rsidR="00B1721D" w:rsidRPr="00105E1E">
        <w:rPr>
          <w:rFonts w:cstheme="minorHAnsi"/>
        </w:rPr>
        <w:fldChar w:fldCharType="separate"/>
      </w:r>
      <w:r w:rsidR="00B1721D" w:rsidRPr="00105E1E">
        <w:rPr>
          <w:rFonts w:cstheme="minorHAnsi"/>
        </w:rPr>
        <w:t>(41)</w:t>
      </w:r>
      <w:r w:rsidR="00B1721D" w:rsidRPr="00105E1E">
        <w:rPr>
          <w:rFonts w:cstheme="minorHAnsi"/>
        </w:rPr>
        <w:fldChar w:fldCharType="end"/>
      </w:r>
      <w:r w:rsidRPr="00105E1E">
        <w:rPr>
          <w:rFonts w:cstheme="minorHAnsi"/>
        </w:rPr>
        <w:t>.</w:t>
      </w:r>
      <w:r w:rsidR="00F05101" w:rsidRPr="00105E1E">
        <w:rPr>
          <w:rFonts w:cstheme="minorHAnsi"/>
        </w:rPr>
        <w:t xml:space="preserve"> Similarly, a pilot study in knee arthroplasty patients demonstrated that individualized </w:t>
      </w:r>
      <w:r w:rsidR="00FA47FD" w:rsidRPr="00105E1E">
        <w:rPr>
          <w:rFonts w:cstheme="minorHAnsi"/>
        </w:rPr>
        <w:t>programme</w:t>
      </w:r>
      <w:r w:rsidR="00F05101" w:rsidRPr="00105E1E">
        <w:rPr>
          <w:rFonts w:cstheme="minorHAnsi"/>
        </w:rPr>
        <w:t>s improved quadriceps strength by 15–20% and functional mobility by 0.5–1.0 points on the timed up-and-go test, compared with non-tailored interventions</w:t>
      </w:r>
      <w:r w:rsidR="00B1721D" w:rsidRPr="00105E1E">
        <w:rPr>
          <w:rFonts w:cstheme="minorHAnsi"/>
        </w:rPr>
        <w:t xml:space="preserve"> </w:t>
      </w:r>
      <w:r w:rsidR="00B1721D" w:rsidRPr="00105E1E">
        <w:rPr>
          <w:rFonts w:cstheme="minorHAnsi"/>
        </w:rPr>
        <w:fldChar w:fldCharType="begin">
          <w:fldData xml:space="preserve">PEVuZE5vdGU+PENpdGU+PEF1dGhvcj5HcsOkbmljaGVyPC9BdXRob3I+PFllYXI+MjAyNDwvWWVh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</w:fldData>
        </w:fldChar>
      </w:r>
      <w:r w:rsidR="00B1721D" w:rsidRPr="00105E1E">
        <w:rPr>
          <w:rFonts w:cstheme="minorHAnsi"/>
        </w:rPr>
        <w:instrText xml:space="preserve"> ADDIN EN.CITE </w:instrText>
      </w:r>
      <w:r w:rsidR="00B1721D" w:rsidRPr="00105E1E">
        <w:rPr>
          <w:rFonts w:cstheme="minorHAnsi"/>
        </w:rPr>
        <w:fldChar w:fldCharType="begin">
          <w:fldData xml:space="preserve">PEVuZE5vdGU+PENpdGU+PEF1dGhvcj5HcsOkbmljaGVyPC9BdXRob3I+PFllYXI+MjAyNDwvWWVh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</w:fldData>
        </w:fldChar>
      </w:r>
      <w:r w:rsidR="00B1721D" w:rsidRPr="00105E1E">
        <w:rPr>
          <w:rFonts w:cstheme="minorHAnsi"/>
        </w:rPr>
        <w:instrText xml:space="preserve"> ADDIN EN.CITE.DATA </w:instrText>
      </w:r>
      <w:r w:rsidR="00B1721D" w:rsidRPr="00105E1E">
        <w:rPr>
          <w:rFonts w:cstheme="minorHAnsi"/>
        </w:rPr>
      </w:r>
      <w:r w:rsidR="00B1721D" w:rsidRPr="00105E1E">
        <w:rPr>
          <w:rFonts w:cstheme="minorHAnsi"/>
        </w:rPr>
        <w:fldChar w:fldCharType="end"/>
      </w:r>
      <w:r w:rsidR="00B1721D" w:rsidRPr="00105E1E">
        <w:rPr>
          <w:rFonts w:cstheme="minorHAnsi"/>
        </w:rPr>
      </w:r>
      <w:r w:rsidR="00B1721D" w:rsidRPr="00105E1E">
        <w:rPr>
          <w:rFonts w:cstheme="minorHAnsi"/>
        </w:rPr>
        <w:fldChar w:fldCharType="separate"/>
      </w:r>
      <w:r w:rsidR="00B1721D" w:rsidRPr="00105E1E">
        <w:rPr>
          <w:rFonts w:cstheme="minorHAnsi"/>
        </w:rPr>
        <w:t>(42)</w:t>
      </w:r>
      <w:r w:rsidR="00B1721D" w:rsidRPr="00105E1E">
        <w:rPr>
          <w:rFonts w:cstheme="minorHAnsi"/>
        </w:rPr>
        <w:fldChar w:fldCharType="end"/>
      </w:r>
      <w:r w:rsidRPr="00105E1E">
        <w:rPr>
          <w:rFonts w:cstheme="minorHAnsi"/>
        </w:rPr>
        <w:t>. An observational study in older adults reported that tailored prehabilitation based on frailty and baseline capacity increased 6-minute walk distance by 60 meters on average, highlighting the potential of personalized approaches to enhance postoperative resilience</w:t>
      </w:r>
      <w:r w:rsidR="00B1721D" w:rsidRPr="00105E1E">
        <w:rPr>
          <w:rFonts w:cstheme="minorHAnsi"/>
        </w:rPr>
        <w:t xml:space="preserve"> </w:t>
      </w:r>
      <w:r w:rsidR="00B1721D" w:rsidRPr="00105E1E">
        <w:rPr>
          <w:rFonts w:cstheme="minorHAnsi"/>
        </w:rPr>
        <w:fldChar w:fldCharType="begin">
          <w:fldData xml:space="preserve">PEVuZE5vdGU+PENpdGU+PEF1dGhvcj5NYWxvdDwvQXV0aG9yPjxZZWFyPjIwMjE8L1llYXI+PFJl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</w:fldData>
        </w:fldChar>
      </w:r>
      <w:r w:rsidR="00B1721D" w:rsidRPr="00105E1E">
        <w:rPr>
          <w:rFonts w:cstheme="minorHAnsi"/>
        </w:rPr>
        <w:instrText xml:space="preserve"> ADDIN EN.CITE </w:instrText>
      </w:r>
      <w:r w:rsidR="00B1721D" w:rsidRPr="00105E1E">
        <w:rPr>
          <w:rFonts w:cstheme="minorHAnsi"/>
        </w:rPr>
        <w:fldChar w:fldCharType="begin">
          <w:fldData xml:space="preserve">PEVuZE5vdGU+PENpdGU+PEF1dGhvcj5NYWxvdDwvQXV0aG9yPjxZZWFyPjIwMjE8L1llYXI+PFJl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</w:fldData>
        </w:fldChar>
      </w:r>
      <w:r w:rsidR="00B1721D" w:rsidRPr="00105E1E">
        <w:rPr>
          <w:rFonts w:cstheme="minorHAnsi"/>
        </w:rPr>
        <w:instrText xml:space="preserve"> ADDIN EN.CITE.DATA </w:instrText>
      </w:r>
      <w:r w:rsidR="00B1721D" w:rsidRPr="00105E1E">
        <w:rPr>
          <w:rFonts w:cstheme="minorHAnsi"/>
        </w:rPr>
      </w:r>
      <w:r w:rsidR="00B1721D" w:rsidRPr="00105E1E">
        <w:rPr>
          <w:rFonts w:cstheme="minorHAnsi"/>
        </w:rPr>
        <w:fldChar w:fldCharType="end"/>
      </w:r>
      <w:r w:rsidR="00B1721D" w:rsidRPr="00105E1E">
        <w:rPr>
          <w:rFonts w:cstheme="minorHAnsi"/>
        </w:rPr>
      </w:r>
      <w:r w:rsidR="00B1721D" w:rsidRPr="00105E1E">
        <w:rPr>
          <w:rFonts w:cstheme="minorHAnsi"/>
        </w:rPr>
        <w:fldChar w:fldCharType="separate"/>
      </w:r>
      <w:r w:rsidR="00B1721D" w:rsidRPr="00105E1E">
        <w:rPr>
          <w:rFonts w:cstheme="minorHAnsi"/>
        </w:rPr>
        <w:t>(43)</w:t>
      </w:r>
      <w:r w:rsidR="00B1721D" w:rsidRPr="00105E1E">
        <w:rPr>
          <w:rFonts w:cstheme="minorHAnsi"/>
        </w:rPr>
        <w:fldChar w:fldCharType="end"/>
      </w:r>
      <w:r w:rsidRPr="00105E1E">
        <w:rPr>
          <w:rFonts w:cstheme="minorHAnsi"/>
        </w:rPr>
        <w:t>.</w:t>
      </w:r>
    </w:p>
    <w:p w14:paraId="02D4BB3C" w14:textId="309A1302" w:rsidR="00F05101" w:rsidRPr="00105E1E" w:rsidRDefault="00F05101" w:rsidP="007D34C5">
      <w:pPr>
        <w:spacing w:line="360" w:lineRule="auto"/>
        <w:jc w:val="both"/>
        <w:rPr>
          <w:rFonts w:cstheme="minorHAnsi"/>
        </w:rPr>
      </w:pPr>
      <w:r w:rsidRPr="00105E1E">
        <w:rPr>
          <w:rFonts w:cstheme="minorHAnsi"/>
        </w:rPr>
        <w:t xml:space="preserve">Despite growing interest in prehabilitation, the current literature reveals substantial gaps regarding older adults undergoing major surgery. One reason may be that ERAS protocols cover both preoperative and postoperative care, and few studies have specifically isolated the prehabilitation phase, partly explaining the limited number of eligible studies. Very few studies focused on older adults, and none targeted the “oldest old” (≥75–80 years). Comparative studies by frailty status are also lacking, limiting understanding of which subgroups benefit most. Economic evaluations are scarce, leaving uncertainty about cost-effectiveness. Several other gaps are notable: no studies were conducted in cardiac surgery, and vascular surgery research largely neglected frail patients despite their </w:t>
      </w:r>
      <w:r w:rsidRPr="00105E1E">
        <w:rPr>
          <w:rFonts w:cstheme="minorHAnsi"/>
        </w:rPr>
        <w:lastRenderedPageBreak/>
        <w:t xml:space="preserve">high risk of complications. Critically, no study has specifically investigated sarcopenia-targeted prehabilitation, such as dedicated muscle-strengthening </w:t>
      </w:r>
      <w:r w:rsidR="00FA47FD" w:rsidRPr="00105E1E">
        <w:rPr>
          <w:rFonts w:cstheme="minorHAnsi"/>
        </w:rPr>
        <w:t>programme</w:t>
      </w:r>
      <w:r w:rsidRPr="00105E1E">
        <w:rPr>
          <w:rFonts w:cstheme="minorHAnsi"/>
        </w:rPr>
        <w:t xml:space="preserve">s, which could be particularly relevant for older adults with reduced functional reserve. Very few studies examined prehabilitation effects on functional reserve, and none assessed whether improvements correlate with secondary outcomes like length of stay, readmissions, or complications. Changes in body composition were not assessed in any study, regardless of surgery type. Similarly, biological responses remain largely unstudied; only one abdominal surgery study </w:t>
      </w:r>
      <w:r w:rsidR="00B1721D" w:rsidRPr="00105E1E">
        <w:rPr>
          <w:rFonts w:cstheme="minorHAnsi"/>
        </w:rPr>
        <w:fldChar w:fldCharType="begin">
          <w:fldData xml:space="preserve">PEVuZE5vdGU+PENpdGU+PEF1dGhvcj5Cb2plc2VuPC9BdXRob3I+PFllYXI+MjAyMzwvWWVhcj48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</w:fldData>
        </w:fldChar>
      </w:r>
      <w:r w:rsidR="00B1721D" w:rsidRPr="00105E1E">
        <w:rPr>
          <w:rFonts w:cstheme="minorHAnsi"/>
        </w:rPr>
        <w:instrText xml:space="preserve"> ADDIN EN.CITE </w:instrText>
      </w:r>
      <w:r w:rsidR="00B1721D" w:rsidRPr="00105E1E">
        <w:rPr>
          <w:rFonts w:cstheme="minorHAnsi"/>
        </w:rPr>
        <w:fldChar w:fldCharType="begin">
          <w:fldData xml:space="preserve">PEVuZE5vdGU+PENpdGU+PEF1dGhvcj5Cb2plc2VuPC9BdXRob3I+PFllYXI+MjAyMzwvWWVhcj48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</w:fldData>
        </w:fldChar>
      </w:r>
      <w:r w:rsidR="00B1721D" w:rsidRPr="00105E1E">
        <w:rPr>
          <w:rFonts w:cstheme="minorHAnsi"/>
        </w:rPr>
        <w:instrText xml:space="preserve"> ADDIN EN.CITE.DATA </w:instrText>
      </w:r>
      <w:r w:rsidR="00B1721D" w:rsidRPr="00105E1E">
        <w:rPr>
          <w:rFonts w:cstheme="minorHAnsi"/>
        </w:rPr>
      </w:r>
      <w:r w:rsidR="00B1721D" w:rsidRPr="00105E1E">
        <w:rPr>
          <w:rFonts w:cstheme="minorHAnsi"/>
        </w:rPr>
        <w:fldChar w:fldCharType="end"/>
      </w:r>
      <w:r w:rsidR="00B1721D" w:rsidRPr="00105E1E">
        <w:rPr>
          <w:rFonts w:cstheme="minorHAnsi"/>
        </w:rPr>
      </w:r>
      <w:r w:rsidR="00B1721D" w:rsidRPr="00105E1E">
        <w:rPr>
          <w:rFonts w:cstheme="minorHAnsi"/>
        </w:rPr>
        <w:fldChar w:fldCharType="separate"/>
      </w:r>
      <w:r w:rsidR="00B1721D" w:rsidRPr="00105E1E">
        <w:rPr>
          <w:rFonts w:cstheme="minorHAnsi"/>
        </w:rPr>
        <w:t>(25)</w:t>
      </w:r>
      <w:r w:rsidR="00B1721D" w:rsidRPr="00105E1E">
        <w:rPr>
          <w:rFonts w:cstheme="minorHAnsi"/>
        </w:rPr>
        <w:fldChar w:fldCharType="end"/>
      </w:r>
      <w:r w:rsidR="00B1721D" w:rsidRPr="00105E1E">
        <w:rPr>
          <w:rFonts w:cstheme="minorHAnsi"/>
        </w:rPr>
        <w:t xml:space="preserve"> </w:t>
      </w:r>
      <w:r w:rsidRPr="00105E1E">
        <w:rPr>
          <w:rFonts w:cstheme="minorHAnsi"/>
        </w:rPr>
        <w:t>explored NLR, CRP, creatinine, and albumin, showing no significant benefits. No studies investigated more comprehensive biomarkers of physiological adaptation, including proteomic, lipidomic, or genomic profiles, which are increasingly recognized as key determinants of response to exercise and surgical stress. Finally, although the benefits of individualized prehabilitation are increasingly recognized, no study formally tested tailoring interventions based on baseline functional status, frailty, or comorbidities. Other potentially important components, such as therapeutic education, health literacy, and psychological support, have also been inadequately studied, despite their potential to optimize preoperative preparation, promote adherence, and improve postoperative outcomes in this vulnerable population</w:t>
      </w:r>
    </w:p>
    <w:p w14:paraId="158C9F6B" w14:textId="4FF2B348" w:rsidR="00F05101" w:rsidRPr="00105E1E" w:rsidRDefault="00F05101" w:rsidP="007D1838">
      <w:pPr>
        <w:spacing w:line="360" w:lineRule="auto"/>
        <w:jc w:val="both"/>
        <w:rPr>
          <w:rFonts w:cstheme="minorHAnsi"/>
        </w:rPr>
      </w:pPr>
      <w:r w:rsidRPr="00105E1E">
        <w:rPr>
          <w:rFonts w:cstheme="minorHAnsi"/>
        </w:rPr>
        <w:t>Together, these gaps highlight the limitations of current evidence and point to key avenues for future research. Well-designed trials are needed to assess the efficacy and cost-effectiveness of prehabilitation in older, frail, high-risk surgical patients, and to explore biological responses and the potential of personalized, sarcopenia-targeted interventions. In parallel, practical, evidence-based algorithms are needed to guide patient stratification, exercise prescription, multimodal integration, and monitoring, facilitating the implementation of tailored prehabilitation in routine care.</w:t>
      </w:r>
    </w:p>
    <w:p w14:paraId="002A1A73" w14:textId="754E9639" w:rsidR="00CA67AA" w:rsidRPr="00105E1E" w:rsidRDefault="009E10EE" w:rsidP="007D1838">
      <w:pPr>
        <w:spacing w:line="360" w:lineRule="auto"/>
        <w:jc w:val="both"/>
        <w:rPr>
          <w:rFonts w:cstheme="minorHAnsi"/>
        </w:rPr>
      </w:pPr>
      <w:r w:rsidRPr="00105E1E">
        <w:rPr>
          <w:rFonts w:cstheme="minorHAnsi"/>
        </w:rPr>
        <w:t xml:space="preserve">A major limitation of this systematic review is that few studies were specifically designed to evaluate the impact of prehabilitation, including exercise-based components, on postoperative outcomes such as length of stay, readmission, mortality, quality of life, and cost-effectiveness in older adults undergoing abdominal, cardiac, or vascular surgery. This reflects the underrepresentation of adults aged ≥65 years in clinical trials, despite their higher risk of postoperative complications. Another limitation is that our review focused only on three types of major surgery and included the most commonly performed procedures, which limits generalizability to other high-risk populations, such as thoracic, orthopaedic, or oncologic surgery. Most trials had small sample sizes and heterogeneous intervention protocols, limiting the strength of the evidence. There was substantial variability in intervention duration, exercise modality, supervision level, and multimodal components (e.g., nutrition), complicating comparisons and potentially diluting true effects. The populations studied were also heterogeneous, with participants aged 65–85 years and varying baseline functional status, comorbidities, and frailty levels. This diversity complicates interpretation, as prehabilitation </w:t>
      </w:r>
      <w:r w:rsidRPr="00105E1E">
        <w:rPr>
          <w:rFonts w:cstheme="minorHAnsi"/>
        </w:rPr>
        <w:lastRenderedPageBreak/>
        <w:t xml:space="preserve">effectiveness may differ across subgroups. Heterogeneity in surgical procedures adds further complexity. Studies included open, laparoscopic, or endovascular surgeries, each with different complication risks and recovery trajectories. Differences between simple procedures (e.g., isolated colectomy) and more complex ones (e.g., colectomy with hepatectomy or open vs endovascular AAA repair) may confound postoperative outcomes. Benefits of prehabilitation may be less apparent in minimally invasive procedures, whereas high-risk or extensive surgeries may overwhelm the effects of short-term preconditioning, particularly if </w:t>
      </w:r>
      <w:r w:rsidR="00FA47FD" w:rsidRPr="00105E1E">
        <w:rPr>
          <w:rFonts w:cstheme="minorHAnsi"/>
        </w:rPr>
        <w:t>programme</w:t>
      </w:r>
      <w:r w:rsidRPr="00105E1E">
        <w:rPr>
          <w:rFonts w:cstheme="minorHAnsi"/>
        </w:rPr>
        <w:t xml:space="preserve"> duration is limited. Limited reporting of adherence and baseline physical or nutritional status further restricts interpretation. Adherence was measured objectively in-person but primarily self-reported for home-based or remote interventions (by questionnaire or by phone), which may overestimate true participation and partly explain the lack of significant findings. Indeed, self-reported adherence is susceptible to recall and social desirability biases. As adherence determines the actual exercise dose received, inadequate reporting limits identification of optimal exercise prescriptions and robust conclusions on effectiveness. Although resistance training can induce muscle hypertrophy and improve functional capacity, no well-established minimal training dose exists for frail or very old surgical patients. Evidence in older adults with sarcopenia suggests that </w:t>
      </w:r>
      <w:r w:rsidR="00FA47FD" w:rsidRPr="00105E1E">
        <w:rPr>
          <w:rFonts w:cstheme="minorHAnsi"/>
        </w:rPr>
        <w:t>programme</w:t>
      </w:r>
      <w:r w:rsidRPr="00105E1E">
        <w:rPr>
          <w:rFonts w:cstheme="minorHAnsi"/>
        </w:rPr>
        <w:t>s of ~three sessions per week, moderate-to-high relative loads (50–70% of 1RM), and several weeks’ duration are needed to achieve meaningful neuromuscular adaptations</w:t>
      </w:r>
      <w:r w:rsidR="00B57303" w:rsidRPr="00105E1E">
        <w:rPr>
          <w:rFonts w:cstheme="minorHAnsi"/>
        </w:rPr>
        <w:t xml:space="preserve"> (e.g., strength gains and increases in lean mass)</w:t>
      </w:r>
      <w:r w:rsidR="000A369E" w:rsidRPr="00105E1E">
        <w:rPr>
          <w:rFonts w:cstheme="minorHAnsi"/>
        </w:rPr>
        <w:t xml:space="preserve"> </w:t>
      </w:r>
      <w:r w:rsidR="000A369E" w:rsidRPr="00105E1E">
        <w:rPr>
          <w:rFonts w:cstheme="minorHAnsi"/>
        </w:rPr>
        <w:fldChar w:fldCharType="begin"/>
      </w:r>
      <w:r w:rsidR="000A369E" w:rsidRPr="00105E1E">
        <w:rPr>
          <w:rFonts w:cstheme="minorHAnsi"/>
        </w:rPr>
        <w:instrText xml:space="preserve"> ADDIN EN.CITE &lt;EndNote&gt;&lt;Cite&gt;&lt;Author&gt;Hua-Rui&lt;/Author&gt;&lt;Year&gt;2025&lt;/Year&gt;&lt;RecNum&gt;1820&lt;/RecNum&gt;&lt;DisplayText&gt;(44)&lt;/DisplayText&gt;&lt;record&gt;&lt;rec-number&gt;1820&lt;/rec-number&gt;&lt;foreign-keys&gt;&lt;key app="EN" db-id="x5pzrdzr2tzt0ge5xr952tzop0exssa29s0x" timestamp="1765734399"&gt;1820&lt;/key&gt;&lt;/foreign-keys&gt;&lt;ref-type name="Journal Article"&gt;17&lt;/ref-type&gt;&lt;contributors&gt;&lt;authors&gt;&lt;author&gt;Hua-Rui, L.&lt;/author&gt;&lt;author&gt;Shouliang, H.&lt;/author&gt;&lt;author&gt;Zhengze, Y.&lt;/author&gt;&lt;author&gt;Ning, J.&lt;/author&gt;&lt;author&gt;Peihua, L.&lt;/author&gt;&lt;author&gt;Yifei, Z.&lt;/author&gt;&lt;author&gt;Fenglin, P.&lt;/author&gt;&lt;/authors&gt;&lt;/contributors&gt;&lt;auth-address&gt;College of Sport and Health, Guangxi Normal University, Guilin, China.&amp;#xD;Sports Science Institution, Nanjing University, Nanjing, Jiangsu, China.&lt;/auth-address&gt;&lt;titles&gt;&lt;title&gt;Optimal dose of resistance training to improve handgrip strength in older adults with sarcopenia: a systematic review and Bayesian model-based network meta-analysis&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1564988&lt;/pages&gt;&lt;volume&gt;16&lt;/volume&gt;&lt;edition&gt;2025/07/17&lt;/edition&gt;&lt;keywords&gt;&lt;keyword&gt;older adults&lt;/keyword&gt;&lt;keyword&gt;optimal dose&lt;/keyword&gt;&lt;keyword&gt;resistance training&lt;/keyword&gt;&lt;keyword&gt;review&lt;/keyword&gt;&lt;keyword&gt;sarcopenia&lt;/keyword&gt;&lt;keyword&gt;commercial or financial relationships that could be construed as a potential&lt;/keyword&gt;&lt;keyword&gt;conflict of interest.&lt;/keyword&gt;&lt;/keywords&gt;&lt;dates&gt;&lt;year&gt;2025&lt;/year&gt;&lt;/dates&gt;&lt;isbn&gt;1664-042X (Print)&amp;#xD;1664-042x&lt;/isbn&gt;&lt;accession-num&gt;40671711&lt;/accession-num&gt;&lt;urls&gt;&lt;/urls&gt;&lt;custom2&gt;PMC12263917&lt;/custom2&gt;&lt;electronic-resource-num&gt;10.3389/fphys.2025.1564988&lt;/electronic-resource-num&gt;&lt;remote-database-provider&gt;NLM&lt;/remote-database-provider&gt;&lt;language&gt;eng&lt;/language&gt;&lt;/record&gt;&lt;/Cite&gt;&lt;/EndNote&gt;</w:instrText>
      </w:r>
      <w:r w:rsidR="000A369E" w:rsidRPr="00105E1E">
        <w:rPr>
          <w:rFonts w:cstheme="minorHAnsi"/>
        </w:rPr>
        <w:fldChar w:fldCharType="separate"/>
      </w:r>
      <w:r w:rsidR="000A369E" w:rsidRPr="00105E1E">
        <w:rPr>
          <w:rFonts w:cstheme="minorHAnsi"/>
        </w:rPr>
        <w:t>(44)</w:t>
      </w:r>
      <w:r w:rsidR="000A369E" w:rsidRPr="00105E1E">
        <w:rPr>
          <w:rFonts w:cstheme="minorHAnsi"/>
        </w:rPr>
        <w:fldChar w:fldCharType="end"/>
      </w:r>
      <w:r w:rsidRPr="00105E1E">
        <w:rPr>
          <w:rFonts w:cstheme="minorHAnsi"/>
        </w:rPr>
        <w:t>. However, it remains unclear whether the actual exercise doses in included studies met these thresholds, limiting interpretation of effects on muscle and functional recovery. Finally, our search was restricted to English and French publications, which may have excluded relevant studies in other languages. Thus, the conclusions of this review should be interpreted with caution.</w:t>
      </w:r>
    </w:p>
    <w:p w14:paraId="3491361E" w14:textId="5EB1F071" w:rsidR="006B05C9" w:rsidRPr="00105E1E" w:rsidRDefault="003C7060" w:rsidP="006B05C9">
      <w:pPr>
        <w:pStyle w:val="Titre1"/>
        <w:spacing w:line="360" w:lineRule="auto"/>
        <w:rPr>
          <w:b/>
          <w:bCs/>
          <w:color w:val="auto"/>
          <w:sz w:val="28"/>
          <w:szCs w:val="28"/>
        </w:rPr>
      </w:pPr>
      <w:r w:rsidRPr="00105E1E">
        <w:rPr>
          <w:b/>
          <w:bCs/>
          <w:color w:val="auto"/>
          <w:sz w:val="28"/>
          <w:szCs w:val="28"/>
        </w:rPr>
        <w:t>Conclusion</w:t>
      </w:r>
    </w:p>
    <w:p w14:paraId="791039B3" w14:textId="007D1E80" w:rsidR="00B57303" w:rsidRPr="00105E1E" w:rsidRDefault="00B57303" w:rsidP="006B05C9">
      <w:pPr>
        <w:spacing w:line="360" w:lineRule="auto"/>
        <w:jc w:val="both"/>
        <w:rPr>
          <w:rFonts w:cstheme="minorHAnsi"/>
        </w:rPr>
      </w:pPr>
      <w:r w:rsidRPr="00105E1E">
        <w:rPr>
          <w:rFonts w:cstheme="minorHAnsi"/>
        </w:rPr>
        <w:t xml:space="preserve">Despite the recognized vulnerability of older adults to surgical stress, evidence on prehabilitation in this population remains limited and heterogeneous. Few studies have focused on older adults, and none on the “oldest old.” Frail patients are underrepresented, and no studies have systematically evaluated individualized </w:t>
      </w:r>
      <w:r w:rsidR="00FA47FD" w:rsidRPr="00105E1E">
        <w:rPr>
          <w:rFonts w:cstheme="minorHAnsi"/>
        </w:rPr>
        <w:t>programme</w:t>
      </w:r>
      <w:r w:rsidRPr="00105E1E">
        <w:rPr>
          <w:rFonts w:cstheme="minorHAnsi"/>
        </w:rPr>
        <w:t>s tailored to baseline functional status, frailty, or sarcopenia. Most interventions rely on standardi</w:t>
      </w:r>
      <w:r w:rsidR="00E27123" w:rsidRPr="00105E1E">
        <w:rPr>
          <w:rFonts w:cstheme="minorHAnsi"/>
        </w:rPr>
        <w:t>s</w:t>
      </w:r>
      <w:r w:rsidRPr="00105E1E">
        <w:rPr>
          <w:rFonts w:cstheme="minorHAnsi"/>
        </w:rPr>
        <w:t>ed protocols that may not address the substantial inter-individual variability in older surgical populations. Prehabilitation specifically targeting sarcopenia, such as personalized resistance training with nutritional optimi</w:t>
      </w:r>
      <w:r w:rsidR="00C472FC" w:rsidRPr="00105E1E">
        <w:rPr>
          <w:rFonts w:cstheme="minorHAnsi"/>
        </w:rPr>
        <w:t>s</w:t>
      </w:r>
      <w:r w:rsidRPr="00105E1E">
        <w:rPr>
          <w:rFonts w:cstheme="minorHAnsi"/>
        </w:rPr>
        <w:t>ation, has not been formally investigated, despite a strong physiological rationale.</w:t>
      </w:r>
    </w:p>
    <w:p w14:paraId="6DAEB3D6" w14:textId="77777777" w:rsidR="00B57303" w:rsidRPr="00105E1E" w:rsidRDefault="00B57303" w:rsidP="006B05C9">
      <w:pPr>
        <w:spacing w:line="360" w:lineRule="auto"/>
        <w:jc w:val="both"/>
        <w:rPr>
          <w:rFonts w:cstheme="minorHAnsi"/>
        </w:rPr>
      </w:pPr>
    </w:p>
    <w:p w14:paraId="655B1356" w14:textId="5E1C2CF0" w:rsidR="00B57303" w:rsidRPr="00105E1E" w:rsidRDefault="006B05C9" w:rsidP="006B05C9">
      <w:pPr>
        <w:spacing w:line="360" w:lineRule="auto"/>
        <w:jc w:val="both"/>
        <w:rPr>
          <w:rFonts w:cstheme="minorHAnsi"/>
        </w:rPr>
      </w:pPr>
      <w:r w:rsidRPr="00105E1E">
        <w:rPr>
          <w:rFonts w:cstheme="minorHAnsi"/>
        </w:rPr>
        <w:lastRenderedPageBreak/>
        <w:t xml:space="preserve">Additionally, </w:t>
      </w:r>
      <w:r w:rsidR="00B57303" w:rsidRPr="00105E1E">
        <w:rPr>
          <w:rFonts w:cstheme="minorHAnsi"/>
        </w:rPr>
        <w:t>important components such as therapeutic education, health literacy, and psychological support have rarely been studied, and economic evaluations are scarce. Biological responses to prehabilitation remain largely unexplored, limiting understanding of the mechanisms of functional recovery. Variability in protocols, adherence assessment, and outcome measures further hinders interpretation and comparability of existing evidence.</w:t>
      </w:r>
    </w:p>
    <w:p w14:paraId="3AF2EA2E" w14:textId="5B07D05E" w:rsidR="00B57303" w:rsidRPr="00105E1E" w:rsidRDefault="00B57303" w:rsidP="00B57303">
      <w:pPr>
        <w:spacing w:line="360" w:lineRule="auto"/>
        <w:jc w:val="both"/>
        <w:rPr>
          <w:rFonts w:cstheme="minorHAnsi"/>
        </w:rPr>
      </w:pPr>
      <w:r w:rsidRPr="00105E1E">
        <w:rPr>
          <w:rFonts w:cstheme="minorHAnsi"/>
        </w:rPr>
        <w:t>These gaps underscore the urgent need for well-designed trials testing individualized, sarcopenia-targeted, prehabilitation in older, frail, high-risk surgical patients. Future studies should include biological markers to clarify physiological mechanisms and economic evaluations to guide clinical decisions and tailored preoperative care.</w:t>
      </w:r>
    </w:p>
    <w:p w14:paraId="666E2DC4" w14:textId="140EC7AC" w:rsidR="00B57303" w:rsidRPr="00105E1E" w:rsidRDefault="00B57303" w:rsidP="006B05C9">
      <w:pPr>
        <w:spacing w:line="360" w:lineRule="auto"/>
        <w:jc w:val="both"/>
        <w:rPr>
          <w:rFonts w:cstheme="minorHAnsi"/>
        </w:rPr>
      </w:pPr>
    </w:p>
    <w:p w14:paraId="39A28D74" w14:textId="77777777" w:rsidR="00455EBA" w:rsidRPr="00105E1E" w:rsidRDefault="00455EBA" w:rsidP="007D1838">
      <w:pPr>
        <w:spacing w:line="360" w:lineRule="auto"/>
        <w:jc w:val="both"/>
        <w:rPr>
          <w:rFonts w:ascii="Times New Roman" w:hAnsi="Times New Roman" w:cs="Times New Roman"/>
          <w:sz w:val="24"/>
          <w:szCs w:val="24"/>
        </w:rPr>
      </w:pPr>
    </w:p>
    <w:p w14:paraId="41AADCB6" w14:textId="77777777" w:rsidR="007066ED" w:rsidRPr="00105E1E" w:rsidRDefault="007066ED" w:rsidP="008D6496">
      <w:pPr>
        <w:spacing w:line="480" w:lineRule="auto"/>
        <w:jc w:val="both"/>
        <w:rPr>
          <w:rFonts w:ascii="Times New Roman" w:hAnsi="Times New Roman" w:cs="Times New Roman"/>
          <w:sz w:val="24"/>
          <w:szCs w:val="24"/>
        </w:rPr>
      </w:pPr>
    </w:p>
    <w:p w14:paraId="2CF69B14" w14:textId="712DA394" w:rsidR="002676B5" w:rsidRPr="00105E1E" w:rsidRDefault="002676B5" w:rsidP="002676B5">
      <w:pPr>
        <w:pStyle w:val="Titre2"/>
        <w:sectPr w:rsidR="002676B5" w:rsidRPr="00105E1E">
          <w:footerReference w:type="default" r:id="rId9"/>
          <w:pgSz w:w="11906" w:h="16838"/>
          <w:pgMar w:top="1417" w:right="1417" w:bottom="1417" w:left="1417" w:header="708" w:footer="708" w:gutter="0"/>
          <w:cols w:space="708"/>
          <w:docGrid w:linePitch="360"/>
        </w:sectPr>
      </w:pPr>
    </w:p>
    <w:p w14:paraId="4B50D4D4" w14:textId="051A6DC6" w:rsidR="009D515A" w:rsidRPr="00105E1E" w:rsidRDefault="00071DDF" w:rsidP="009D515A">
      <w:pPr>
        <w:pStyle w:val="Titre1"/>
        <w:spacing w:line="360" w:lineRule="auto"/>
        <w:rPr>
          <w:b/>
          <w:bCs/>
          <w:color w:val="auto"/>
          <w:sz w:val="28"/>
          <w:szCs w:val="28"/>
        </w:rPr>
      </w:pPr>
      <w:r w:rsidRPr="00105E1E">
        <w:rPr>
          <w:b/>
          <w:bCs/>
          <w:color w:val="auto"/>
          <w:sz w:val="28"/>
          <w:szCs w:val="28"/>
        </w:rPr>
        <w:lastRenderedPageBreak/>
        <w:t xml:space="preserve">Tables </w:t>
      </w:r>
    </w:p>
    <w:tbl>
      <w:tblPr>
        <w:tblStyle w:val="Grilledutableau"/>
        <w:tblW w:w="0" w:type="auto"/>
        <w:tblLook w:val="04A0" w:firstRow="1" w:lastRow="0" w:firstColumn="1" w:lastColumn="0" w:noHBand="0" w:noVBand="1"/>
      </w:tblPr>
      <w:tblGrid>
        <w:gridCol w:w="929"/>
        <w:gridCol w:w="990"/>
        <w:gridCol w:w="1709"/>
        <w:gridCol w:w="1269"/>
        <w:gridCol w:w="853"/>
        <w:gridCol w:w="1278"/>
        <w:gridCol w:w="1421"/>
        <w:gridCol w:w="1328"/>
        <w:gridCol w:w="1415"/>
        <w:gridCol w:w="1587"/>
        <w:gridCol w:w="1215"/>
      </w:tblGrid>
      <w:tr w:rsidR="009C5AB3" w:rsidRPr="00105E1E" w14:paraId="693D1C3C" w14:textId="77777777" w:rsidTr="009C5AB3">
        <w:tc>
          <w:tcPr>
            <w:tcW w:w="0" w:type="auto"/>
            <w:gridSpan w:val="11"/>
          </w:tcPr>
          <w:p w14:paraId="224C6EA3" w14:textId="08326BCB"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 xml:space="preserve">Table 1: </w:t>
            </w:r>
            <w:r w:rsidRPr="00105E1E">
              <w:rPr>
                <w:rFonts w:ascii="Times New Roman" w:hAnsi="Times New Roman" w:cs="Times New Roman"/>
                <w:b/>
                <w:bCs/>
                <w:iCs/>
                <w:sz w:val="16"/>
                <w:szCs w:val="16"/>
              </w:rPr>
              <w:t>Characteristics of the studies included in the systematic review</w:t>
            </w:r>
          </w:p>
        </w:tc>
      </w:tr>
      <w:tr w:rsidR="0061208B" w:rsidRPr="00105E1E" w14:paraId="2784E156" w14:textId="77777777" w:rsidTr="009C5AB3">
        <w:tc>
          <w:tcPr>
            <w:tcW w:w="0" w:type="auto"/>
            <w:hideMark/>
          </w:tcPr>
          <w:p w14:paraId="775EE0E2" w14:textId="77777777"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Reference</w:t>
            </w:r>
          </w:p>
        </w:tc>
        <w:tc>
          <w:tcPr>
            <w:tcW w:w="0" w:type="auto"/>
          </w:tcPr>
          <w:p w14:paraId="6F4821CE" w14:textId="47F5DBDD"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Country</w:t>
            </w:r>
          </w:p>
        </w:tc>
        <w:tc>
          <w:tcPr>
            <w:tcW w:w="0" w:type="auto"/>
            <w:hideMark/>
          </w:tcPr>
          <w:p w14:paraId="0DE62668" w14:textId="607B2505"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Study participants and selection criteria of the population</w:t>
            </w:r>
          </w:p>
        </w:tc>
        <w:tc>
          <w:tcPr>
            <w:tcW w:w="0" w:type="auto"/>
          </w:tcPr>
          <w:p w14:paraId="717B9C7E" w14:textId="00C9CAEF"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Type of surgery</w:t>
            </w:r>
          </w:p>
        </w:tc>
        <w:tc>
          <w:tcPr>
            <w:tcW w:w="0" w:type="auto"/>
          </w:tcPr>
          <w:p w14:paraId="540F1AFE" w14:textId="359B5712"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Study duration </w:t>
            </w:r>
          </w:p>
        </w:tc>
        <w:tc>
          <w:tcPr>
            <w:tcW w:w="0" w:type="auto"/>
            <w:hideMark/>
          </w:tcPr>
          <w:p w14:paraId="628B7270" w14:textId="48B6F5B1"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Multimodal intervention</w:t>
            </w:r>
          </w:p>
        </w:tc>
        <w:tc>
          <w:tcPr>
            <w:tcW w:w="0" w:type="auto"/>
          </w:tcPr>
          <w:p w14:paraId="04BF95A8" w14:textId="74345B13"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Details of physical exercise (type, duration, frequency, intensity, supervision, mode of administration, personnalisation)</w:t>
            </w:r>
          </w:p>
        </w:tc>
        <w:tc>
          <w:tcPr>
            <w:tcW w:w="0" w:type="auto"/>
          </w:tcPr>
          <w:p w14:paraId="74B578A2" w14:textId="2644C5CD"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 xml:space="preserve">Details of other components </w:t>
            </w:r>
          </w:p>
        </w:tc>
        <w:tc>
          <w:tcPr>
            <w:tcW w:w="0" w:type="auto"/>
            <w:hideMark/>
          </w:tcPr>
          <w:p w14:paraId="1AB22FAC" w14:textId="15082664"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Comparator</w:t>
            </w:r>
          </w:p>
        </w:tc>
        <w:tc>
          <w:tcPr>
            <w:tcW w:w="0" w:type="auto"/>
          </w:tcPr>
          <w:p w14:paraId="40DB8C10" w14:textId="77777777"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Outcomes</w:t>
            </w:r>
          </w:p>
        </w:tc>
        <w:tc>
          <w:tcPr>
            <w:tcW w:w="0" w:type="auto"/>
          </w:tcPr>
          <w:p w14:paraId="41990C97" w14:textId="77777777"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Funding</w:t>
            </w:r>
          </w:p>
        </w:tc>
      </w:tr>
      <w:tr w:rsidR="009C5AB3" w:rsidRPr="00105E1E" w14:paraId="2C3B7E0D" w14:textId="77777777" w:rsidTr="009C5AB3">
        <w:tc>
          <w:tcPr>
            <w:tcW w:w="0" w:type="auto"/>
            <w:gridSpan w:val="11"/>
          </w:tcPr>
          <w:p w14:paraId="30D310E2" w14:textId="3D45D8BE" w:rsidR="009C5AB3" w:rsidRPr="00105E1E" w:rsidRDefault="009C5AB3" w:rsidP="002A7AFE">
            <w:pPr>
              <w:jc w:val="cente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Abdominal surgery</w:t>
            </w:r>
          </w:p>
        </w:tc>
      </w:tr>
      <w:tr w:rsidR="00B77C90" w:rsidRPr="00105E1E" w14:paraId="014FE99B" w14:textId="77777777" w:rsidTr="009C5AB3">
        <w:tc>
          <w:tcPr>
            <w:tcW w:w="0" w:type="auto"/>
          </w:tcPr>
          <w:p w14:paraId="062FC3BB"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Bojesen</w:t>
            </w:r>
          </w:p>
          <w:p w14:paraId="2F97AD51" w14:textId="4108A07F" w:rsidR="009C5AB3" w:rsidRPr="00105E1E" w:rsidRDefault="009C5AB3"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23</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Cb2plc2VuPC9BdXRob3I+PFllYXI+MjAyMzwvWWVhcj48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Cb2plc2VuPC9BdXRob3I+PFllYXI+MjAyMzwvWWVhcj48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25)</w:t>
            </w:r>
            <w:r w:rsidR="000A369E" w:rsidRPr="00105E1E">
              <w:rPr>
                <w:rFonts w:ascii="Times New Roman" w:hAnsi="Times New Roman" w:cs="Times New Roman"/>
                <w:color w:val="212121"/>
                <w:sz w:val="16"/>
                <w:szCs w:val="16"/>
                <w:lang w:eastAsia="fr-BE"/>
              </w:rPr>
              <w:fldChar w:fldCharType="end"/>
            </w:r>
          </w:p>
        </w:tc>
        <w:tc>
          <w:tcPr>
            <w:tcW w:w="0" w:type="auto"/>
          </w:tcPr>
          <w:p w14:paraId="4DD8F8C4" w14:textId="7CD3BD22"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Denmark</w:t>
            </w:r>
          </w:p>
        </w:tc>
        <w:tc>
          <w:tcPr>
            <w:tcW w:w="0" w:type="auto"/>
          </w:tcPr>
          <w:p w14:paraId="1F09DF64" w14:textId="6E805F68"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Patients with low functional capacity.</w:t>
            </w:r>
          </w:p>
          <w:p w14:paraId="19E21726" w14:textId="77777777" w:rsidR="009C5AB3" w:rsidRPr="00105E1E" w:rsidRDefault="009C5AB3" w:rsidP="002A7AFE">
            <w:pPr>
              <w:rPr>
                <w:rFonts w:ascii="Times New Roman" w:hAnsi="Times New Roman" w:cs="Times New Roman"/>
                <w:color w:val="212121"/>
                <w:sz w:val="16"/>
                <w:szCs w:val="16"/>
                <w:lang w:eastAsia="fr-BE"/>
              </w:rPr>
            </w:pPr>
          </w:p>
          <w:p w14:paraId="3FA6EE7D" w14:textId="77777777" w:rsidR="009C5AB3" w:rsidRPr="00105E1E" w:rsidRDefault="009C5AB3"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Inclusion criteria:</w:t>
            </w:r>
          </w:p>
          <w:p w14:paraId="35770C82" w14:textId="5A0A3F97" w:rsidR="009C5AB3" w:rsidRPr="00105E1E" w:rsidRDefault="009C5AB3" w:rsidP="002A7AFE">
            <w:pPr>
              <w:pStyle w:val="Paragraphedeliste"/>
              <w:numPr>
                <w:ilvl w:val="0"/>
                <w:numId w:val="5"/>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Patients planned for elective surgery with curative intent for colorectal cancer. </w:t>
            </w:r>
          </w:p>
          <w:p w14:paraId="42565EBD" w14:textId="745D9DBB" w:rsidR="009C5AB3" w:rsidRPr="00105E1E" w:rsidRDefault="009C5AB3" w:rsidP="002A7AFE">
            <w:pPr>
              <w:pStyle w:val="Paragraphedeliste"/>
              <w:numPr>
                <w:ilvl w:val="0"/>
                <w:numId w:val="5"/>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Low functional capacity: assessed with WHO performance status I (ambulatory, but restricted in physically strenuous activities) or II (ambulatory, but unable to carry out any work activities, sedentary less than 50% of waking hours).</w:t>
            </w:r>
          </w:p>
          <w:p w14:paraId="6EBC7032" w14:textId="77777777" w:rsidR="009C5AB3" w:rsidRPr="00105E1E" w:rsidRDefault="009C5AB3" w:rsidP="002A7AFE">
            <w:pPr>
              <w:rPr>
                <w:rFonts w:ascii="Times New Roman" w:hAnsi="Times New Roman" w:cs="Times New Roman"/>
                <w:i/>
                <w:iCs/>
                <w:color w:val="212121"/>
                <w:sz w:val="16"/>
                <w:szCs w:val="16"/>
                <w:lang w:eastAsia="fr-BE"/>
              </w:rPr>
            </w:pPr>
          </w:p>
          <w:p w14:paraId="112066AF" w14:textId="77777777" w:rsidR="009C5AB3" w:rsidRPr="00105E1E" w:rsidRDefault="009C5AB3"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Exclusion criteria:</w:t>
            </w:r>
          </w:p>
          <w:p w14:paraId="7158679A" w14:textId="2AC2DAA1"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Inability to understand Danish.</w:t>
            </w:r>
          </w:p>
          <w:p w14:paraId="1C78AB5D" w14:textId="77777777"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Chronic renal failure (creatinine ≥250 μmol/l)</w:t>
            </w:r>
          </w:p>
          <w:p w14:paraId="0949DD83" w14:textId="77777777"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Inability to perform baseline tests or inability to perform training on a stationary exercise bike.</w:t>
            </w:r>
          </w:p>
          <w:p w14:paraId="155243AD" w14:textId="77777777"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evere cognitive impairment (Mini-Mental State Examination ≤12).</w:t>
            </w:r>
          </w:p>
          <w:p w14:paraId="568728F6" w14:textId="77777777"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Patients planned for abdominal perineal resection.</w:t>
            </w:r>
          </w:p>
          <w:p w14:paraId="6677ACE7" w14:textId="77777777"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ubacute surgery.</w:t>
            </w:r>
          </w:p>
          <w:p w14:paraId="19493D3F" w14:textId="77777777"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Neoadjuvant therapy.</w:t>
            </w:r>
          </w:p>
          <w:p w14:paraId="536664F0" w14:textId="77777777"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Metachronous cancer.</w:t>
            </w:r>
          </w:p>
          <w:p w14:paraId="68E0D4B0" w14:textId="38609E27"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Withdrawal of consent.</w:t>
            </w:r>
          </w:p>
        </w:tc>
        <w:tc>
          <w:tcPr>
            <w:tcW w:w="0" w:type="auto"/>
          </w:tcPr>
          <w:p w14:paraId="02DD0C12" w14:textId="49D0D128"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Elective</w:t>
            </w:r>
          </w:p>
          <w:p w14:paraId="144C6318" w14:textId="4B3BFF92"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olorectal cancer surgery.</w:t>
            </w:r>
          </w:p>
        </w:tc>
        <w:tc>
          <w:tcPr>
            <w:tcW w:w="0" w:type="auto"/>
          </w:tcPr>
          <w:p w14:paraId="51824C8F" w14:textId="013F79AD"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4 weeks</w:t>
            </w:r>
          </w:p>
        </w:tc>
        <w:tc>
          <w:tcPr>
            <w:tcW w:w="0" w:type="auto"/>
          </w:tcPr>
          <w:p w14:paraId="6FF55EF9" w14:textId="5B561B28"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Individualized physical activity </w:t>
            </w:r>
          </w:p>
          <w:p w14:paraId="2B73AED7"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a nutritional intervention consisting of both nutritional supplements and consultation with a dietician </w:t>
            </w:r>
          </w:p>
          <w:p w14:paraId="0EBFF6AC" w14:textId="2DDF3A1E"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medical optimi</w:t>
            </w:r>
            <w:r w:rsidR="00C472FC" w:rsidRPr="00105E1E">
              <w:rPr>
                <w:rFonts w:ascii="Times New Roman" w:hAnsi="Times New Roman" w:cs="Times New Roman"/>
                <w:color w:val="212121"/>
                <w:sz w:val="16"/>
                <w:szCs w:val="16"/>
                <w:lang w:eastAsia="fr-BE"/>
              </w:rPr>
              <w:t>s</w:t>
            </w:r>
            <w:r w:rsidRPr="00105E1E">
              <w:rPr>
                <w:rFonts w:ascii="Times New Roman" w:hAnsi="Times New Roman" w:cs="Times New Roman"/>
                <w:color w:val="212121"/>
                <w:sz w:val="16"/>
                <w:szCs w:val="16"/>
                <w:lang w:eastAsia="fr-BE"/>
              </w:rPr>
              <w:t>ation through an expanded medical check-up at inclusion.</w:t>
            </w:r>
          </w:p>
        </w:tc>
        <w:tc>
          <w:tcPr>
            <w:tcW w:w="0" w:type="auto"/>
          </w:tcPr>
          <w:p w14:paraId="436F8093" w14:textId="768B8E8A"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xml:space="preserve"> supervised high-intensity interval training (HIIT) on a stationary exercise bike. </w:t>
            </w:r>
          </w:p>
          <w:p w14:paraId="27A46AC2" w14:textId="59025071"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Frequency:</w:t>
            </w:r>
            <w:r w:rsidRPr="00105E1E">
              <w:rPr>
                <w:rFonts w:ascii="Times New Roman" w:hAnsi="Times New Roman" w:cs="Times New Roman"/>
                <w:color w:val="212121"/>
                <w:sz w:val="16"/>
                <w:szCs w:val="16"/>
                <w:lang w:eastAsia="fr-BE"/>
              </w:rPr>
              <w:t xml:space="preserve"> 3 times/week</w:t>
            </w:r>
          </w:p>
          <w:p w14:paraId="69A068C5" w14:textId="48D4E2B5"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Intensity</w:t>
            </w:r>
            <w:r w:rsidRPr="00105E1E">
              <w:rPr>
                <w:rFonts w:ascii="Times New Roman" w:hAnsi="Times New Roman" w:cs="Times New Roman"/>
                <w:color w:val="212121"/>
                <w:sz w:val="16"/>
                <w:szCs w:val="16"/>
                <w:lang w:eastAsia="fr-BE"/>
              </w:rPr>
              <w:t xml:space="preserve">: four high-intensity bouts of 2–3 min at a wattage achieved at 90% of the patient’s maximum oxygen uptake measured at baseline with a cardiopulmonary exercise test. Between each high-intensity bout, 3 min of low-intensity bouts (30% of the maximum oxygen uptake) were performed. The HIIT was followed by resistance training of the large muscle groups of three sets of 8–12 </w:t>
            </w:r>
            <w:r w:rsidRPr="00105E1E">
              <w:rPr>
                <w:rFonts w:ascii="Times New Roman" w:hAnsi="Times New Roman" w:cs="Times New Roman"/>
                <w:color w:val="212121"/>
                <w:sz w:val="16"/>
                <w:szCs w:val="16"/>
                <w:lang w:eastAsia="fr-BE"/>
              </w:rPr>
              <w:lastRenderedPageBreak/>
              <w:t>repetitions, following a predefined progression scheme, using machines (Technogym®, Italy).</w:t>
            </w:r>
          </w:p>
          <w:p w14:paraId="49E034AB"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Duration:</w:t>
            </w:r>
            <w:r w:rsidRPr="00105E1E">
              <w:rPr>
                <w:rFonts w:ascii="Times New Roman" w:hAnsi="Times New Roman" w:cs="Times New Roman"/>
                <w:color w:val="212121"/>
                <w:sz w:val="16"/>
                <w:szCs w:val="16"/>
                <w:lang w:eastAsia="fr-BE"/>
              </w:rPr>
              <w:t xml:space="preserve"> minimum 4 weeks</w:t>
            </w:r>
          </w:p>
          <w:p w14:paraId="7566ED76" w14:textId="39515B90"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Supervision</w:t>
            </w:r>
            <w:r w:rsidRPr="00105E1E">
              <w:rPr>
                <w:rFonts w:ascii="Times New Roman" w:hAnsi="Times New Roman" w:cs="Times New Roman"/>
                <w:color w:val="212121"/>
                <w:sz w:val="16"/>
                <w:szCs w:val="16"/>
                <w:lang w:eastAsia="fr-BE"/>
              </w:rPr>
              <w:t>: yes</w:t>
            </w:r>
          </w:p>
        </w:tc>
        <w:tc>
          <w:tcPr>
            <w:tcW w:w="0" w:type="auto"/>
          </w:tcPr>
          <w:p w14:paraId="698E0E13" w14:textId="4F442E52" w:rsidR="009C5AB3" w:rsidRPr="00105E1E" w:rsidRDefault="009C5AB3" w:rsidP="002A7AFE">
            <w:pPr>
              <w:rPr>
                <w:rFonts w:ascii="Times New Roman" w:hAnsi="Times New Roman" w:cs="Times New Roman"/>
                <w:b/>
                <w:bCs/>
                <w:color w:val="212121"/>
                <w:sz w:val="16"/>
                <w:szCs w:val="16"/>
                <w:u w:val="single"/>
                <w:lang w:eastAsia="fr-BE"/>
              </w:rPr>
            </w:pPr>
            <w:r w:rsidRPr="00105E1E">
              <w:rPr>
                <w:rFonts w:ascii="Times New Roman" w:hAnsi="Times New Roman" w:cs="Times New Roman"/>
                <w:b/>
                <w:bCs/>
                <w:color w:val="212121"/>
                <w:sz w:val="16"/>
                <w:szCs w:val="16"/>
                <w:u w:val="single"/>
                <w:lang w:eastAsia="fr-BE"/>
              </w:rPr>
              <w:lastRenderedPageBreak/>
              <w:t>Nutrition</w:t>
            </w:r>
          </w:p>
          <w:p w14:paraId="09BED08A"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xml:space="preserve"> consultation and uniform prescription of protein supplements (30 g of protein twice a day using the TMP-90 Shake® (Friesland Campina, Netherlands)) and vitamins (vitamin D with calcium (38 μg + 400 mg Unikalk Mega®, Orkla Health A/S, Denmark) and multivitamin (Apovit Multi®, Apovit, Denmark)).</w:t>
            </w:r>
          </w:p>
          <w:p w14:paraId="7852E53E" w14:textId="1372619A"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Frequency</w:t>
            </w:r>
            <w:r w:rsidRPr="00105E1E">
              <w:rPr>
                <w:rFonts w:ascii="Times New Roman" w:hAnsi="Times New Roman" w:cs="Times New Roman"/>
                <w:color w:val="212121"/>
                <w:sz w:val="16"/>
                <w:szCs w:val="16"/>
                <w:lang w:eastAsia="fr-BE"/>
              </w:rPr>
              <w:t>: 1 time</w:t>
            </w:r>
          </w:p>
          <w:p w14:paraId="1F3174AF"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Supervision</w:t>
            </w:r>
            <w:r w:rsidRPr="00105E1E">
              <w:rPr>
                <w:rFonts w:ascii="Times New Roman" w:hAnsi="Times New Roman" w:cs="Times New Roman"/>
                <w:color w:val="212121"/>
                <w:sz w:val="16"/>
                <w:szCs w:val="16"/>
                <w:lang w:eastAsia="fr-BE"/>
              </w:rPr>
              <w:t xml:space="preserve">: consultation with a dietician </w:t>
            </w:r>
          </w:p>
          <w:p w14:paraId="47562C79"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ime:</w:t>
            </w:r>
            <w:r w:rsidRPr="00105E1E">
              <w:rPr>
                <w:rFonts w:ascii="Times New Roman" w:hAnsi="Times New Roman" w:cs="Times New Roman"/>
                <w:color w:val="212121"/>
                <w:sz w:val="16"/>
                <w:szCs w:val="16"/>
                <w:lang w:eastAsia="fr-BE"/>
              </w:rPr>
              <w:t xml:space="preserve"> the first week after inclusion</w:t>
            </w:r>
          </w:p>
          <w:p w14:paraId="4FF50210"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lastRenderedPageBreak/>
              <w:t>Duration</w:t>
            </w:r>
            <w:r w:rsidRPr="00105E1E">
              <w:rPr>
                <w:rFonts w:ascii="Times New Roman" w:hAnsi="Times New Roman" w:cs="Times New Roman"/>
                <w:color w:val="212121"/>
                <w:sz w:val="16"/>
                <w:szCs w:val="16"/>
                <w:lang w:eastAsia="fr-BE"/>
              </w:rPr>
              <w:t>: 1h</w:t>
            </w:r>
          </w:p>
          <w:p w14:paraId="055CED11" w14:textId="77777777" w:rsidR="009C5AB3" w:rsidRPr="00105E1E" w:rsidRDefault="009C5AB3" w:rsidP="002A7AFE">
            <w:pPr>
              <w:rPr>
                <w:rFonts w:ascii="Times New Roman" w:hAnsi="Times New Roman" w:cs="Times New Roman"/>
                <w:color w:val="212121"/>
                <w:sz w:val="16"/>
                <w:szCs w:val="16"/>
                <w:lang w:eastAsia="fr-BE"/>
              </w:rPr>
            </w:pPr>
          </w:p>
          <w:p w14:paraId="58FF6311" w14:textId="26171296"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u w:val="single"/>
                <w:lang w:eastAsia="fr-BE"/>
              </w:rPr>
              <w:t>Medical check-up</w:t>
            </w:r>
          </w:p>
          <w:p w14:paraId="58885E5D" w14:textId="5CBFC929"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xml:space="preserve"> evaluation of baseline tests, bloodwork, referral to alcohol and smoking cessation, and possible drug discontinuation or dose reduction using the Danish health authority’s guidelines.</w:t>
            </w:r>
          </w:p>
          <w:p w14:paraId="0298F1CD"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Frequency</w:t>
            </w:r>
            <w:r w:rsidRPr="00105E1E">
              <w:rPr>
                <w:rFonts w:ascii="Times New Roman" w:hAnsi="Times New Roman" w:cs="Times New Roman"/>
                <w:color w:val="212121"/>
                <w:sz w:val="16"/>
                <w:szCs w:val="16"/>
                <w:lang w:eastAsia="fr-BE"/>
              </w:rPr>
              <w:t>: 1 time</w:t>
            </w:r>
          </w:p>
          <w:p w14:paraId="4080FB0C"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Supervision:</w:t>
            </w:r>
            <w:r w:rsidRPr="00105E1E">
              <w:rPr>
                <w:rFonts w:ascii="Times New Roman" w:hAnsi="Times New Roman" w:cs="Times New Roman"/>
                <w:color w:val="212121"/>
                <w:sz w:val="16"/>
                <w:szCs w:val="16"/>
                <w:lang w:eastAsia="fr-BE"/>
              </w:rPr>
              <w:t xml:space="preserve"> principal investigator</w:t>
            </w:r>
          </w:p>
          <w:p w14:paraId="2F2BD055"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ime:</w:t>
            </w:r>
            <w:r w:rsidRPr="00105E1E">
              <w:rPr>
                <w:rFonts w:ascii="Times New Roman" w:hAnsi="Times New Roman" w:cs="Times New Roman"/>
                <w:color w:val="212121"/>
                <w:sz w:val="16"/>
                <w:szCs w:val="16"/>
                <w:lang w:eastAsia="fr-BE"/>
              </w:rPr>
              <w:t xml:space="preserve"> baseline</w:t>
            </w:r>
          </w:p>
          <w:p w14:paraId="08B0C4ED" w14:textId="3EE4169C"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Duration:</w:t>
            </w:r>
            <w:r w:rsidRPr="00105E1E">
              <w:rPr>
                <w:rFonts w:ascii="Times New Roman" w:hAnsi="Times New Roman" w:cs="Times New Roman"/>
                <w:color w:val="212121"/>
                <w:sz w:val="16"/>
                <w:szCs w:val="16"/>
                <w:lang w:eastAsia="fr-BE"/>
              </w:rPr>
              <w:t xml:space="preserve"> /</w:t>
            </w:r>
          </w:p>
        </w:tc>
        <w:tc>
          <w:tcPr>
            <w:tcW w:w="0" w:type="auto"/>
          </w:tcPr>
          <w:p w14:paraId="007F71B9" w14:textId="5F76F95A" w:rsidR="009C5AB3" w:rsidRPr="00105E1E" w:rsidRDefault="009C5AB3" w:rsidP="002A7AFE">
            <w:pPr>
              <w:rPr>
                <w:rFonts w:ascii="Times New Roman" w:hAnsi="Times New Roman" w:cs="Times New Roman"/>
                <w:sz w:val="16"/>
                <w:szCs w:val="16"/>
                <w:lang w:eastAsia="fr-BE"/>
              </w:rPr>
            </w:pPr>
            <w:r w:rsidRPr="00105E1E">
              <w:rPr>
                <w:rFonts w:ascii="Times New Roman" w:hAnsi="Times New Roman" w:cs="Times New Roman"/>
                <w:sz w:val="16"/>
                <w:szCs w:val="16"/>
                <w:lang w:eastAsia="fr-BE"/>
              </w:rPr>
              <w:lastRenderedPageBreak/>
              <w:t>Standard of care.</w:t>
            </w:r>
          </w:p>
        </w:tc>
        <w:tc>
          <w:tcPr>
            <w:tcW w:w="0" w:type="auto"/>
          </w:tcPr>
          <w:p w14:paraId="7B56055F" w14:textId="77777777" w:rsidR="009C5AB3" w:rsidRPr="00105E1E" w:rsidRDefault="009C5AB3" w:rsidP="002A7AFE">
            <w:pPr>
              <w:pStyle w:val="Paragraphedeliste"/>
              <w:numPr>
                <w:ilvl w:val="0"/>
                <w:numId w:val="3"/>
              </w:numPr>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Postoperative complications (30 days after surgery).</w:t>
            </w:r>
          </w:p>
          <w:p w14:paraId="40E13F8C" w14:textId="3D552788" w:rsidR="009C5AB3" w:rsidRPr="00105E1E" w:rsidRDefault="009C5AB3" w:rsidP="002A7AFE">
            <w:pPr>
              <w:pStyle w:val="Paragraphedeliste"/>
              <w:numPr>
                <w:ilvl w:val="0"/>
                <w:numId w:val="3"/>
              </w:numPr>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Length of hospital stay.</w:t>
            </w:r>
          </w:p>
          <w:p w14:paraId="56770E04" w14:textId="77777777" w:rsidR="009C5AB3" w:rsidRPr="00105E1E" w:rsidRDefault="009C5AB3" w:rsidP="002A7AFE">
            <w:pPr>
              <w:pStyle w:val="Paragraphedeliste"/>
              <w:numPr>
                <w:ilvl w:val="0"/>
                <w:numId w:val="3"/>
              </w:numPr>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Readmission of more than 24h (within 30 days after surgery).</w:t>
            </w:r>
          </w:p>
          <w:p w14:paraId="2C2852B3" w14:textId="6CC93EAF" w:rsidR="0004138E" w:rsidRPr="00105E1E" w:rsidRDefault="00B77C90" w:rsidP="0004138E">
            <w:pPr>
              <w:pStyle w:val="Paragraphedeliste"/>
              <w:numPr>
                <w:ilvl w:val="0"/>
                <w:numId w:val="3"/>
              </w:numPr>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hange in hand grip strength (between baseline and preoperative testing session)</w:t>
            </w:r>
          </w:p>
          <w:p w14:paraId="47B5E720" w14:textId="34532AC6" w:rsidR="0004138E" w:rsidRPr="00105E1E" w:rsidRDefault="0004138E" w:rsidP="0004138E">
            <w:pPr>
              <w:pStyle w:val="Paragraphedeliste"/>
              <w:numPr>
                <w:ilvl w:val="0"/>
                <w:numId w:val="3"/>
              </w:numPr>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hange in 6MWT (6-minut walking test) (between baseline and preoperative testing session)</w:t>
            </w:r>
          </w:p>
          <w:p w14:paraId="18BE7709" w14:textId="4CB17513" w:rsidR="0004138E" w:rsidRPr="00105E1E" w:rsidRDefault="0004138E" w:rsidP="0004138E">
            <w:pPr>
              <w:pStyle w:val="Paragraphedeliste"/>
              <w:numPr>
                <w:ilvl w:val="0"/>
                <w:numId w:val="3"/>
              </w:numPr>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hange in STS 30s (Sit-to-stand test in 30 seconds)</w:t>
            </w:r>
            <w:r w:rsidR="00714513" w:rsidRPr="00105E1E">
              <w:rPr>
                <w:rFonts w:ascii="Times New Roman" w:hAnsi="Times New Roman" w:cs="Times New Roman"/>
                <w:color w:val="212121"/>
                <w:sz w:val="16"/>
                <w:szCs w:val="16"/>
                <w:lang w:eastAsia="fr-BE"/>
              </w:rPr>
              <w:t xml:space="preserve"> (between baseline and preoperative testing session)</w:t>
            </w:r>
          </w:p>
          <w:p w14:paraId="343A6D78" w14:textId="2CD5BA0A" w:rsidR="00B77C90" w:rsidRPr="00105E1E" w:rsidRDefault="00B77C90" w:rsidP="002A7AFE">
            <w:pPr>
              <w:pStyle w:val="Paragraphedeliste"/>
              <w:numPr>
                <w:ilvl w:val="0"/>
                <w:numId w:val="3"/>
              </w:numPr>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Change in biomarkers: </w:t>
            </w:r>
            <w:r w:rsidRPr="00105E1E">
              <w:rPr>
                <w:rFonts w:ascii="Times New Roman" w:hAnsi="Times New Roman" w:cs="Times New Roman"/>
                <w:color w:val="212121"/>
                <w:sz w:val="16"/>
                <w:szCs w:val="16"/>
                <w:lang w:eastAsia="fr-BE"/>
              </w:rPr>
              <w:lastRenderedPageBreak/>
              <w:t>NLR (neutrophil to lymphocyte ratio), CRP (C-reactive protein), creatinine, albumin. (between baseline and preoperative session).</w:t>
            </w:r>
          </w:p>
        </w:tc>
        <w:tc>
          <w:tcPr>
            <w:tcW w:w="0" w:type="auto"/>
          </w:tcPr>
          <w:p w14:paraId="40867554" w14:textId="67C54EA3"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 xml:space="preserve">Research and Innovation Framework </w:t>
            </w:r>
            <w:r w:rsidR="00FA47FD" w:rsidRPr="00105E1E">
              <w:rPr>
                <w:rFonts w:ascii="Times New Roman" w:hAnsi="Times New Roman" w:cs="Times New Roman"/>
                <w:color w:val="212121"/>
                <w:sz w:val="16"/>
                <w:szCs w:val="16"/>
                <w:lang w:eastAsia="fr-BE"/>
              </w:rPr>
              <w:t>Programme</w:t>
            </w:r>
            <w:r w:rsidRPr="00105E1E">
              <w:rPr>
                <w:rFonts w:ascii="Times New Roman" w:hAnsi="Times New Roman" w:cs="Times New Roman"/>
                <w:color w:val="212121"/>
                <w:sz w:val="16"/>
                <w:szCs w:val="16"/>
                <w:lang w:eastAsia="fr-BE"/>
              </w:rPr>
              <w:t>me, one from the European Research Council (MOBILIZE, grant agreement No. 801790) and the other under grant agreement No. 945377 (ESCAPE).</w:t>
            </w:r>
          </w:p>
        </w:tc>
      </w:tr>
      <w:tr w:rsidR="00B77C90" w:rsidRPr="00105E1E" w14:paraId="33C4EA0F" w14:textId="77777777" w:rsidTr="009C5AB3">
        <w:tc>
          <w:tcPr>
            <w:tcW w:w="0" w:type="auto"/>
          </w:tcPr>
          <w:p w14:paraId="066AEFB9"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arli</w:t>
            </w:r>
          </w:p>
          <w:p w14:paraId="700ED54F" w14:textId="4723087A" w:rsidR="009C5AB3" w:rsidRPr="00105E1E" w:rsidRDefault="009C5AB3"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20</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DYXJsaTwvQXV0aG9yPjxZZWFyPjIwMjA8L1llYXI+PFJl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yMzMtMjQyPC9wYWdl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DYXJsaTwvQXV0aG9yPjxZZWFyPjIwMjA8L1llYXI+PFJl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yMzMtMjQyPC9wYWdl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29)</w:t>
            </w:r>
            <w:r w:rsidR="000A369E" w:rsidRPr="00105E1E">
              <w:rPr>
                <w:rFonts w:ascii="Times New Roman" w:hAnsi="Times New Roman" w:cs="Times New Roman"/>
                <w:color w:val="212121"/>
                <w:sz w:val="16"/>
                <w:szCs w:val="16"/>
                <w:lang w:eastAsia="fr-BE"/>
              </w:rPr>
              <w:fldChar w:fldCharType="end"/>
            </w:r>
          </w:p>
        </w:tc>
        <w:tc>
          <w:tcPr>
            <w:tcW w:w="0" w:type="auto"/>
          </w:tcPr>
          <w:p w14:paraId="127C399F" w14:textId="6B66EE42"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anada</w:t>
            </w:r>
          </w:p>
        </w:tc>
        <w:tc>
          <w:tcPr>
            <w:tcW w:w="0" w:type="auto"/>
          </w:tcPr>
          <w:p w14:paraId="6C01442A"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Frail patients</w:t>
            </w:r>
          </w:p>
          <w:p w14:paraId="4555B08C" w14:textId="77777777" w:rsidR="009C5AB3" w:rsidRPr="00105E1E" w:rsidRDefault="009C5AB3" w:rsidP="002A7AFE">
            <w:pPr>
              <w:rPr>
                <w:rFonts w:ascii="Times New Roman" w:hAnsi="Times New Roman" w:cs="Times New Roman"/>
                <w:i/>
                <w:iCs/>
                <w:color w:val="212121"/>
                <w:sz w:val="16"/>
                <w:szCs w:val="16"/>
                <w:lang w:eastAsia="fr-BE"/>
              </w:rPr>
            </w:pPr>
          </w:p>
          <w:p w14:paraId="37697778"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i/>
                <w:iCs/>
                <w:color w:val="212121"/>
                <w:sz w:val="16"/>
                <w:szCs w:val="16"/>
                <w:lang w:eastAsia="fr-BE"/>
              </w:rPr>
              <w:t>Inclusion criteria</w:t>
            </w:r>
            <w:r w:rsidRPr="00105E1E">
              <w:rPr>
                <w:rFonts w:ascii="Times New Roman" w:hAnsi="Times New Roman" w:cs="Times New Roman"/>
                <w:color w:val="212121"/>
                <w:sz w:val="16"/>
                <w:szCs w:val="16"/>
                <w:lang w:eastAsia="fr-BE"/>
              </w:rPr>
              <w:t>:</w:t>
            </w:r>
          </w:p>
          <w:p w14:paraId="050D4A83" w14:textId="025B2846"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onsecutive patients older than 65 years.</w:t>
            </w:r>
          </w:p>
          <w:p w14:paraId="0DC55B21" w14:textId="6171D27B"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cheduled for</w:t>
            </w:r>
          </w:p>
          <w:p w14:paraId="0950F410" w14:textId="66A49FDC" w:rsidR="009C5AB3" w:rsidRPr="00105E1E" w:rsidRDefault="009C5AB3" w:rsidP="002A7AFE">
            <w:pPr>
              <w:pStyle w:val="Paragraphedeliste"/>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urgical treatment of nonmetastatic colorectal cancer.</w:t>
            </w:r>
          </w:p>
          <w:p w14:paraId="2D5F491D" w14:textId="77777777" w:rsidR="009C5AB3" w:rsidRPr="00105E1E" w:rsidRDefault="009C5AB3" w:rsidP="002A7AFE">
            <w:pPr>
              <w:rPr>
                <w:rFonts w:ascii="Times New Roman" w:hAnsi="Times New Roman" w:cs="Times New Roman"/>
                <w:color w:val="212121"/>
                <w:sz w:val="16"/>
                <w:szCs w:val="16"/>
                <w:lang w:eastAsia="fr-BE"/>
              </w:rPr>
            </w:pPr>
          </w:p>
          <w:p w14:paraId="76796840"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i/>
                <w:iCs/>
                <w:color w:val="212121"/>
                <w:sz w:val="16"/>
                <w:szCs w:val="16"/>
                <w:lang w:eastAsia="fr-BE"/>
              </w:rPr>
              <w:t>Exclusion criteria</w:t>
            </w:r>
            <w:r w:rsidRPr="00105E1E">
              <w:rPr>
                <w:rFonts w:ascii="Times New Roman" w:hAnsi="Times New Roman" w:cs="Times New Roman"/>
                <w:color w:val="212121"/>
                <w:sz w:val="16"/>
                <w:szCs w:val="16"/>
                <w:lang w:eastAsia="fr-BE"/>
              </w:rPr>
              <w:t>:</w:t>
            </w:r>
          </w:p>
          <w:p w14:paraId="6169BD9F" w14:textId="379F5E5D"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 Fried Frailty Index of 1.</w:t>
            </w:r>
          </w:p>
          <w:p w14:paraId="25D84439" w14:textId="73B72FC7"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Did not</w:t>
            </w:r>
          </w:p>
          <w:p w14:paraId="323D04A0" w14:textId="3D803ED9"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peak English or French.</w:t>
            </w:r>
          </w:p>
          <w:p w14:paraId="21363516" w14:textId="7BF7E4E4"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Had metastatic cancer.</w:t>
            </w:r>
          </w:p>
          <w:p w14:paraId="38342D66" w14:textId="03C33D3F" w:rsidR="009C5AB3" w:rsidRPr="00105E1E" w:rsidRDefault="009C5AB3" w:rsidP="002A7AFE">
            <w:pPr>
              <w:pStyle w:val="Paragraphedeliste"/>
              <w:numPr>
                <w:ilvl w:val="0"/>
                <w:numId w:val="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Had premorbid conditions (ie, cardiorespiratory, musculoskeletal,</w:t>
            </w:r>
          </w:p>
          <w:p w14:paraId="44BE797F" w14:textId="3D5AF69A" w:rsidR="009C5AB3" w:rsidRPr="00105E1E" w:rsidRDefault="009C5AB3" w:rsidP="002A7AFE">
            <w:pPr>
              <w:pStyle w:val="Paragraphedeliste"/>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nd/or neurological) that contraindicated exercise and fitness</w:t>
            </w:r>
          </w:p>
          <w:p w14:paraId="5A47D600" w14:textId="293E7D67" w:rsidR="009C5AB3" w:rsidRPr="00105E1E" w:rsidRDefault="009C5AB3" w:rsidP="002A7AFE">
            <w:pPr>
              <w:pStyle w:val="Paragraphedeliste"/>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ssessments,</w:t>
            </w:r>
          </w:p>
          <w:p w14:paraId="3A73AA5B" w14:textId="77777777" w:rsidR="009C5AB3" w:rsidRPr="00105E1E" w:rsidRDefault="009C5AB3" w:rsidP="002A7AFE">
            <w:pPr>
              <w:pStyle w:val="Paragraphedeliste"/>
              <w:ind w:left="360"/>
              <w:rPr>
                <w:rFonts w:ascii="Times New Roman" w:hAnsi="Times New Roman" w:cs="Times New Roman"/>
                <w:color w:val="212121"/>
                <w:sz w:val="16"/>
                <w:szCs w:val="16"/>
                <w:lang w:eastAsia="fr-BE"/>
              </w:rPr>
            </w:pPr>
          </w:p>
          <w:p w14:paraId="6EE58895" w14:textId="5CCCDE29" w:rsidR="009C5AB3" w:rsidRPr="00105E1E" w:rsidRDefault="009C5AB3" w:rsidP="002A7AFE">
            <w:pPr>
              <w:pStyle w:val="Paragraphedeliste"/>
              <w:ind w:left="360"/>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Nb: frailty index 1 indicates no frailty; 2-3,</w:t>
            </w:r>
          </w:p>
          <w:p w14:paraId="41CD7E35" w14:textId="76B5ABD8" w:rsidR="009C5AB3" w:rsidRPr="00105E1E" w:rsidRDefault="009C5AB3" w:rsidP="002A7AFE">
            <w:pPr>
              <w:pStyle w:val="Paragraphedeliste"/>
              <w:ind w:left="360"/>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intermediate frailty; and 4-5, frailty</w:t>
            </w:r>
          </w:p>
          <w:p w14:paraId="041A3189" w14:textId="6BCA6E84" w:rsidR="009C5AB3" w:rsidRPr="00105E1E" w:rsidRDefault="009C5AB3" w:rsidP="002A7AFE">
            <w:pPr>
              <w:rPr>
                <w:rFonts w:ascii="Times New Roman" w:hAnsi="Times New Roman" w:cs="Times New Roman"/>
                <w:color w:val="212121"/>
                <w:sz w:val="16"/>
                <w:szCs w:val="16"/>
                <w:lang w:eastAsia="fr-BE"/>
              </w:rPr>
            </w:pPr>
          </w:p>
        </w:tc>
        <w:tc>
          <w:tcPr>
            <w:tcW w:w="0" w:type="auto"/>
          </w:tcPr>
          <w:p w14:paraId="7BEB15BB" w14:textId="788DC8B5"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Resection of Colorectal Cancer</w:t>
            </w:r>
          </w:p>
        </w:tc>
        <w:tc>
          <w:tcPr>
            <w:tcW w:w="0" w:type="auto"/>
          </w:tcPr>
          <w:p w14:paraId="04AD9349" w14:textId="11FE7ED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4 weeks</w:t>
            </w:r>
          </w:p>
        </w:tc>
        <w:tc>
          <w:tcPr>
            <w:tcW w:w="0" w:type="auto"/>
          </w:tcPr>
          <w:p w14:paraId="11F7FDD0" w14:textId="535C180B"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Exerci</w:t>
            </w:r>
            <w:r w:rsidR="00105E1E">
              <w:rPr>
                <w:rFonts w:ascii="Times New Roman" w:hAnsi="Times New Roman" w:cs="Times New Roman"/>
                <w:color w:val="212121"/>
                <w:sz w:val="16"/>
                <w:szCs w:val="16"/>
                <w:lang w:eastAsia="fr-BE"/>
              </w:rPr>
              <w:t>s</w:t>
            </w:r>
            <w:r w:rsidRPr="00105E1E">
              <w:rPr>
                <w:rFonts w:ascii="Times New Roman" w:hAnsi="Times New Roman" w:cs="Times New Roman"/>
                <w:color w:val="212121"/>
                <w:sz w:val="16"/>
                <w:szCs w:val="16"/>
                <w:lang w:eastAsia="fr-BE"/>
              </w:rPr>
              <w:t>e + nutrition + psychological intervention</w:t>
            </w:r>
          </w:p>
        </w:tc>
        <w:tc>
          <w:tcPr>
            <w:tcW w:w="0" w:type="auto"/>
          </w:tcPr>
          <w:p w14:paraId="677FEDCC" w14:textId="7895F8D6" w:rsidR="00860F09" w:rsidRPr="00105E1E" w:rsidRDefault="00860F09" w:rsidP="002A7AFE">
            <w:pPr>
              <w:rPr>
                <w:rFonts w:ascii="Times New Roman" w:hAnsi="Times New Roman" w:cs="Times New Roman"/>
                <w:b/>
                <w:bCs/>
                <w:color w:val="212121"/>
                <w:sz w:val="16"/>
                <w:szCs w:val="16"/>
                <w:u w:val="single"/>
                <w:lang w:eastAsia="fr-BE"/>
              </w:rPr>
            </w:pPr>
            <w:r w:rsidRPr="00105E1E">
              <w:rPr>
                <w:rFonts w:ascii="Times New Roman" w:hAnsi="Times New Roman" w:cs="Times New Roman"/>
                <w:b/>
                <w:bCs/>
                <w:color w:val="212121"/>
                <w:sz w:val="16"/>
                <w:szCs w:val="16"/>
                <w:u w:val="single"/>
                <w:lang w:eastAsia="fr-BE"/>
              </w:rPr>
              <w:t xml:space="preserve">Face-to-face </w:t>
            </w:r>
          </w:p>
          <w:p w14:paraId="31D286E6" w14:textId="65193FD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xml:space="preserve"> mixed: 30 minutes of moderate aerobic exercise (including a</w:t>
            </w:r>
          </w:p>
          <w:p w14:paraId="748DEC95" w14:textId="1FC2241A"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5-minute warm-up) on a recumbent stepper, </w:t>
            </w:r>
          </w:p>
          <w:p w14:paraId="03BA17D4"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5 minutes of resistance exercises using an elastic band, and</w:t>
            </w:r>
          </w:p>
          <w:p w14:paraId="1530D1B2"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5 minutes of stretching.</w:t>
            </w:r>
          </w:p>
          <w:p w14:paraId="0CE95D8D" w14:textId="24108045"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Frequency</w:t>
            </w:r>
            <w:r w:rsidRPr="00105E1E">
              <w:rPr>
                <w:rFonts w:ascii="Times New Roman" w:hAnsi="Times New Roman" w:cs="Times New Roman"/>
                <w:color w:val="212121"/>
                <w:sz w:val="16"/>
                <w:szCs w:val="16"/>
                <w:lang w:eastAsia="fr-BE"/>
              </w:rPr>
              <w:t>: 1 time/week</w:t>
            </w:r>
          </w:p>
          <w:p w14:paraId="6FB6B36D" w14:textId="0D7C39EE" w:rsidR="00860F09" w:rsidRPr="00105E1E" w:rsidRDefault="00860F09"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 xml:space="preserve">Intensity: </w:t>
            </w:r>
            <w:r w:rsidRPr="00105E1E">
              <w:rPr>
                <w:rFonts w:ascii="Times New Roman" w:hAnsi="Times New Roman" w:cs="Times New Roman"/>
                <w:color w:val="212121"/>
                <w:sz w:val="16"/>
                <w:szCs w:val="16"/>
                <w:lang w:eastAsia="fr-BE"/>
              </w:rPr>
              <w:t>Not specified</w:t>
            </w:r>
          </w:p>
          <w:p w14:paraId="4F0E4832"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lastRenderedPageBreak/>
              <w:t>Duration:</w:t>
            </w:r>
            <w:r w:rsidRPr="00105E1E">
              <w:rPr>
                <w:rFonts w:ascii="Times New Roman" w:hAnsi="Times New Roman" w:cs="Times New Roman"/>
                <w:color w:val="212121"/>
                <w:sz w:val="16"/>
                <w:szCs w:val="16"/>
                <w:lang w:eastAsia="fr-BE"/>
              </w:rPr>
              <w:t xml:space="preserve"> 4 weeks</w:t>
            </w:r>
          </w:p>
          <w:p w14:paraId="71F479B5"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Supervision:</w:t>
            </w:r>
            <w:r w:rsidRPr="00105E1E">
              <w:rPr>
                <w:rFonts w:ascii="Times New Roman" w:hAnsi="Times New Roman" w:cs="Times New Roman"/>
                <w:color w:val="212121"/>
                <w:sz w:val="16"/>
                <w:szCs w:val="16"/>
                <w:lang w:eastAsia="fr-BE"/>
              </w:rPr>
              <w:t xml:space="preserve"> kinesiologist</w:t>
            </w:r>
          </w:p>
          <w:p w14:paraId="4AEE02E6"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Where</w:t>
            </w:r>
            <w:r w:rsidRPr="00105E1E">
              <w:rPr>
                <w:rFonts w:ascii="Times New Roman" w:hAnsi="Times New Roman" w:cs="Times New Roman"/>
                <w:color w:val="212121"/>
                <w:sz w:val="16"/>
                <w:szCs w:val="16"/>
                <w:lang w:eastAsia="fr-BE"/>
              </w:rPr>
              <w:t xml:space="preserve">: at the hospital prehabilitation unit </w:t>
            </w:r>
          </w:p>
          <w:p w14:paraId="27F20BFF" w14:textId="77777777" w:rsidR="00860F09" w:rsidRPr="00105E1E" w:rsidRDefault="00860F09" w:rsidP="002A7AFE">
            <w:pPr>
              <w:rPr>
                <w:rFonts w:ascii="Times New Roman" w:hAnsi="Times New Roman" w:cs="Times New Roman"/>
                <w:color w:val="212121"/>
                <w:sz w:val="16"/>
                <w:szCs w:val="16"/>
                <w:lang w:eastAsia="fr-BE"/>
              </w:rPr>
            </w:pPr>
          </w:p>
          <w:p w14:paraId="0BC2F255" w14:textId="06BC2B24"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u w:val="single"/>
                <w:lang w:eastAsia="fr-BE"/>
              </w:rPr>
              <w:t>Remote:</w:t>
            </w:r>
          </w:p>
          <w:p w14:paraId="50D75F4D" w14:textId="3287D058"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personalized</w:t>
            </w:r>
          </w:p>
          <w:p w14:paraId="716FDE31" w14:textId="1766B6D5"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home-based </w:t>
            </w:r>
            <w:r w:rsidR="00FA47FD" w:rsidRPr="00105E1E">
              <w:rPr>
                <w:rFonts w:ascii="Times New Roman" w:hAnsi="Times New Roman" w:cs="Times New Roman"/>
                <w:color w:val="212121"/>
                <w:sz w:val="16"/>
                <w:szCs w:val="16"/>
                <w:lang w:eastAsia="fr-BE"/>
              </w:rPr>
              <w:t>programme</w:t>
            </w:r>
            <w:r w:rsidRPr="00105E1E">
              <w:rPr>
                <w:rFonts w:ascii="Times New Roman" w:hAnsi="Times New Roman" w:cs="Times New Roman"/>
                <w:color w:val="212121"/>
                <w:sz w:val="16"/>
                <w:szCs w:val="16"/>
                <w:lang w:eastAsia="fr-BE"/>
              </w:rPr>
              <w:t xml:space="preserve"> of aerobic activities (walk daily for a total</w:t>
            </w:r>
          </w:p>
          <w:p w14:paraId="6BABFA1B"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of 30 minutes as moderate-intensity aerobic activity) and resistance</w:t>
            </w:r>
          </w:p>
          <w:p w14:paraId="71D0C111" w14:textId="3FA6C4D6" w:rsidR="009C5AB3"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training (elastic band routine 3 times per week)</w:t>
            </w:r>
          </w:p>
        </w:tc>
        <w:tc>
          <w:tcPr>
            <w:tcW w:w="0" w:type="auto"/>
          </w:tcPr>
          <w:p w14:paraId="16DFBC5A" w14:textId="03AE6EF1" w:rsidR="00860F09" w:rsidRPr="00105E1E" w:rsidRDefault="00860F09" w:rsidP="002A7AFE">
            <w:pPr>
              <w:rPr>
                <w:rFonts w:ascii="Times New Roman" w:hAnsi="Times New Roman" w:cs="Times New Roman"/>
                <w:b/>
                <w:bCs/>
                <w:color w:val="212121"/>
                <w:sz w:val="16"/>
                <w:szCs w:val="16"/>
                <w:u w:val="single"/>
                <w:lang w:eastAsia="fr-BE"/>
              </w:rPr>
            </w:pPr>
            <w:r w:rsidRPr="00105E1E">
              <w:rPr>
                <w:rFonts w:ascii="Times New Roman" w:hAnsi="Times New Roman" w:cs="Times New Roman"/>
                <w:b/>
                <w:bCs/>
                <w:color w:val="212121"/>
                <w:sz w:val="16"/>
                <w:szCs w:val="16"/>
                <w:u w:val="single"/>
                <w:lang w:eastAsia="fr-BE"/>
              </w:rPr>
              <w:lastRenderedPageBreak/>
              <w:t>Nutrition</w:t>
            </w:r>
          </w:p>
          <w:p w14:paraId="3FC8832A"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xml:space="preserve"> Patients were advised on how to</w:t>
            </w:r>
          </w:p>
          <w:p w14:paraId="0A5CADCA"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improve their own daily dietary intake based on the balanced</w:t>
            </w:r>
          </w:p>
          <w:p w14:paraId="2083D575"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plate concept. Target protein intake was 1.5 g/kg of</w:t>
            </w:r>
          </w:p>
          <w:p w14:paraId="7CA0B062"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body weight (or adjusted body weight in obese patients) as</w:t>
            </w:r>
          </w:p>
          <w:p w14:paraId="3B9B995C"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per the European Society for Clinical </w:t>
            </w:r>
            <w:r w:rsidRPr="00105E1E">
              <w:rPr>
                <w:rFonts w:ascii="Times New Roman" w:hAnsi="Times New Roman" w:cs="Times New Roman"/>
                <w:color w:val="212121"/>
                <w:sz w:val="16"/>
                <w:szCs w:val="16"/>
                <w:lang w:eastAsia="fr-BE"/>
              </w:rPr>
              <w:lastRenderedPageBreak/>
              <w:t>Nutrition and Metabolism</w:t>
            </w:r>
          </w:p>
          <w:p w14:paraId="44236355"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recommendation for patients with cancer. </w:t>
            </w:r>
          </w:p>
          <w:p w14:paraId="5B573EB4" w14:textId="6C423CCD"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If the</w:t>
            </w:r>
          </w:p>
          <w:p w14:paraId="3D0D68E4"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patient did not meet the protein requirement by diet alone,</w:t>
            </w:r>
          </w:p>
          <w:p w14:paraId="467DC314"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they were provided with whey protein supplementation</w:t>
            </w:r>
          </w:p>
          <w:p w14:paraId="61B19E58" w14:textId="74DE37F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Immunocal; Immunotec, Inc). </w:t>
            </w:r>
            <w:r w:rsidRPr="00105E1E">
              <w:rPr>
                <w:rFonts w:ascii="Times New Roman" w:hAnsi="Times New Roman" w:cs="Times New Roman"/>
                <w:b/>
                <w:bCs/>
                <w:color w:val="212121"/>
                <w:sz w:val="16"/>
                <w:szCs w:val="16"/>
                <w:lang w:eastAsia="fr-BE"/>
              </w:rPr>
              <w:t>Procedure:</w:t>
            </w:r>
            <w:r w:rsidRPr="00105E1E">
              <w:rPr>
                <w:rFonts w:ascii="Times New Roman" w:hAnsi="Times New Roman" w:cs="Times New Roman"/>
                <w:color w:val="212121"/>
                <w:sz w:val="16"/>
                <w:szCs w:val="16"/>
                <w:lang w:eastAsia="fr-BE"/>
              </w:rPr>
              <w:t xml:space="preserve"> Patients were instructed to</w:t>
            </w:r>
          </w:p>
          <w:p w14:paraId="76148C21"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use the supplements within 1 hour of their exercise training</w:t>
            </w:r>
          </w:p>
          <w:p w14:paraId="44157ACF"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to maximize muscle protein synthesis. </w:t>
            </w:r>
          </w:p>
          <w:p w14:paraId="0D50B8FD" w14:textId="0C1606F4"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Further nutritional</w:t>
            </w:r>
          </w:p>
          <w:p w14:paraId="6CD58412"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ounseling included caloric balance, bowel movement</w:t>
            </w:r>
          </w:p>
          <w:p w14:paraId="56388F4A"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regularity, and glycemic control.</w:t>
            </w:r>
          </w:p>
          <w:p w14:paraId="3791B7BA" w14:textId="610E3DB5"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Supervision:</w:t>
            </w:r>
            <w:r w:rsidRPr="00105E1E">
              <w:rPr>
                <w:rFonts w:ascii="Times New Roman" w:hAnsi="Times New Roman" w:cs="Times New Roman"/>
                <w:color w:val="212121"/>
                <w:sz w:val="16"/>
                <w:szCs w:val="16"/>
                <w:lang w:eastAsia="fr-BE"/>
              </w:rPr>
              <w:t xml:space="preserve"> dietitian.</w:t>
            </w:r>
          </w:p>
          <w:p w14:paraId="52DDE153" w14:textId="77777777" w:rsidR="00860F09" w:rsidRPr="00105E1E" w:rsidRDefault="00860F09" w:rsidP="002A7AFE">
            <w:pPr>
              <w:rPr>
                <w:rFonts w:ascii="Times New Roman" w:hAnsi="Times New Roman" w:cs="Times New Roman"/>
                <w:color w:val="212121"/>
                <w:sz w:val="16"/>
                <w:szCs w:val="16"/>
                <w:lang w:eastAsia="fr-BE"/>
              </w:rPr>
            </w:pPr>
          </w:p>
          <w:p w14:paraId="251A0605" w14:textId="7A6221FE" w:rsidR="00860F09" w:rsidRPr="00105E1E" w:rsidRDefault="00860F09" w:rsidP="002A7AFE">
            <w:pPr>
              <w:rPr>
                <w:rFonts w:ascii="Times New Roman" w:hAnsi="Times New Roman" w:cs="Times New Roman"/>
                <w:b/>
                <w:bCs/>
                <w:color w:val="212121"/>
                <w:sz w:val="16"/>
                <w:szCs w:val="16"/>
                <w:u w:val="single"/>
                <w:lang w:eastAsia="fr-BE"/>
              </w:rPr>
            </w:pPr>
            <w:r w:rsidRPr="00105E1E">
              <w:rPr>
                <w:rFonts w:ascii="Times New Roman" w:hAnsi="Times New Roman" w:cs="Times New Roman"/>
                <w:b/>
                <w:bCs/>
                <w:color w:val="212121"/>
                <w:sz w:val="16"/>
                <w:szCs w:val="16"/>
                <w:u w:val="single"/>
                <w:lang w:eastAsia="fr-BE"/>
              </w:rPr>
              <w:t>Psychological intervention</w:t>
            </w:r>
          </w:p>
          <w:p w14:paraId="659FBBEC"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xml:space="preserve"> Potential causes of perioperative fatigue, anxiety,</w:t>
            </w:r>
          </w:p>
          <w:p w14:paraId="3BF94645"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nd depression were discussed. Study participants were</w:t>
            </w:r>
          </w:p>
          <w:p w14:paraId="6509905E"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provided with personalized coping strategies and received a</w:t>
            </w:r>
          </w:p>
          <w:p w14:paraId="3AF4550B"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ompact disc with an audio track containing the instructions</w:t>
            </w:r>
          </w:p>
          <w:p w14:paraId="4A6F5A3E"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to help them perform the exercises at home 3 times a week.</w:t>
            </w:r>
          </w:p>
          <w:p w14:paraId="2CE5CECC"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The intervention also included counseling regarding smoking</w:t>
            </w:r>
          </w:p>
          <w:p w14:paraId="073B2C86"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nd alcohol cessation. The use of nicotine replacement</w:t>
            </w:r>
          </w:p>
          <w:p w14:paraId="0CE3CDA0" w14:textId="77777777" w:rsidR="009C5AB3"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therapy was decided through shared decision-making</w:t>
            </w:r>
          </w:p>
          <w:p w14:paraId="1A5424F4" w14:textId="773F7431"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Supervision:</w:t>
            </w:r>
            <w:r w:rsidRPr="00105E1E">
              <w:rPr>
                <w:rFonts w:ascii="Times New Roman" w:hAnsi="Times New Roman" w:cs="Times New Roman"/>
                <w:color w:val="212121"/>
                <w:sz w:val="16"/>
                <w:szCs w:val="16"/>
                <w:lang w:eastAsia="fr-BE"/>
              </w:rPr>
              <w:t xml:space="preserve"> psychology trained</w:t>
            </w:r>
          </w:p>
          <w:p w14:paraId="291A7677" w14:textId="77777777" w:rsidR="00860F09"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nurse</w:t>
            </w:r>
          </w:p>
          <w:p w14:paraId="708BA554" w14:textId="0427BDF1" w:rsidR="00860F09" w:rsidRPr="00105E1E" w:rsidRDefault="00860F09" w:rsidP="002A7AFE">
            <w:pPr>
              <w:rPr>
                <w:rFonts w:ascii="Times New Roman" w:hAnsi="Times New Roman" w:cs="Times New Roman"/>
                <w:color w:val="212121"/>
                <w:sz w:val="16"/>
                <w:szCs w:val="16"/>
                <w:lang w:eastAsia="fr-BE"/>
              </w:rPr>
            </w:pPr>
          </w:p>
        </w:tc>
        <w:tc>
          <w:tcPr>
            <w:tcW w:w="0" w:type="auto"/>
          </w:tcPr>
          <w:p w14:paraId="290D984A" w14:textId="4A308A4F" w:rsidR="00860F09" w:rsidRPr="00105E1E" w:rsidRDefault="00860F09" w:rsidP="002A7AFE">
            <w:pPr>
              <w:rPr>
                <w:rFonts w:ascii="Times New Roman" w:hAnsi="Times New Roman" w:cs="Times New Roman"/>
                <w:sz w:val="16"/>
                <w:szCs w:val="16"/>
                <w:lang w:eastAsia="fr-BE"/>
              </w:rPr>
            </w:pPr>
            <w:r w:rsidRPr="00105E1E">
              <w:rPr>
                <w:rFonts w:ascii="Times New Roman" w:hAnsi="Times New Roman" w:cs="Times New Roman"/>
                <w:b/>
                <w:bCs/>
                <w:sz w:val="16"/>
                <w:szCs w:val="16"/>
                <w:lang w:eastAsia="fr-BE"/>
              </w:rPr>
              <w:lastRenderedPageBreak/>
              <w:t>Rehabilitation</w:t>
            </w:r>
            <w:r w:rsidRPr="00105E1E">
              <w:rPr>
                <w:rFonts w:ascii="Times New Roman" w:hAnsi="Times New Roman" w:cs="Times New Roman"/>
                <w:sz w:val="16"/>
                <w:szCs w:val="16"/>
                <w:lang w:eastAsia="fr-BE"/>
              </w:rPr>
              <w:t>: The identical multimodal</w:t>
            </w:r>
          </w:p>
          <w:p w14:paraId="09981B17" w14:textId="5A80C745" w:rsidR="00860F09" w:rsidRPr="00105E1E" w:rsidRDefault="00FA47FD" w:rsidP="002A7AFE">
            <w:pPr>
              <w:rPr>
                <w:rFonts w:ascii="Times New Roman" w:hAnsi="Times New Roman" w:cs="Times New Roman"/>
                <w:sz w:val="16"/>
                <w:szCs w:val="16"/>
                <w:lang w:eastAsia="fr-BE"/>
              </w:rPr>
            </w:pPr>
            <w:r w:rsidRPr="00105E1E">
              <w:rPr>
                <w:rFonts w:ascii="Times New Roman" w:hAnsi="Times New Roman" w:cs="Times New Roman"/>
                <w:sz w:val="16"/>
                <w:szCs w:val="16"/>
                <w:lang w:eastAsia="fr-BE"/>
              </w:rPr>
              <w:t>programme</w:t>
            </w:r>
            <w:r w:rsidR="00860F09" w:rsidRPr="00105E1E">
              <w:rPr>
                <w:rFonts w:ascii="Times New Roman" w:hAnsi="Times New Roman" w:cs="Times New Roman"/>
                <w:sz w:val="16"/>
                <w:szCs w:val="16"/>
                <w:lang w:eastAsia="fr-BE"/>
              </w:rPr>
              <w:t xml:space="preserve"> was prescribed for patients in the Rehab</w:t>
            </w:r>
          </w:p>
          <w:p w14:paraId="2B53EA6B" w14:textId="77777777" w:rsidR="00860F09" w:rsidRPr="00105E1E" w:rsidRDefault="00860F09" w:rsidP="002A7AFE">
            <w:pPr>
              <w:rPr>
                <w:rFonts w:ascii="Times New Roman" w:hAnsi="Times New Roman" w:cs="Times New Roman"/>
                <w:sz w:val="16"/>
                <w:szCs w:val="16"/>
                <w:lang w:eastAsia="fr-BE"/>
              </w:rPr>
            </w:pPr>
            <w:r w:rsidRPr="00105E1E">
              <w:rPr>
                <w:rFonts w:ascii="Times New Roman" w:hAnsi="Times New Roman" w:cs="Times New Roman"/>
                <w:sz w:val="16"/>
                <w:szCs w:val="16"/>
                <w:lang w:eastAsia="fr-BE"/>
              </w:rPr>
              <w:t>group; however, the interventions started only after postoperative</w:t>
            </w:r>
          </w:p>
          <w:p w14:paraId="385286F8" w14:textId="4336DF93" w:rsidR="009C5AB3" w:rsidRPr="00105E1E" w:rsidRDefault="00860F09" w:rsidP="002A7AFE">
            <w:pPr>
              <w:rPr>
                <w:rFonts w:ascii="Times New Roman" w:hAnsi="Times New Roman" w:cs="Times New Roman"/>
                <w:sz w:val="16"/>
                <w:szCs w:val="16"/>
                <w:lang w:eastAsia="fr-BE"/>
              </w:rPr>
            </w:pPr>
            <w:r w:rsidRPr="00105E1E">
              <w:rPr>
                <w:rFonts w:ascii="Times New Roman" w:hAnsi="Times New Roman" w:cs="Times New Roman"/>
                <w:sz w:val="16"/>
                <w:szCs w:val="16"/>
                <w:lang w:eastAsia="fr-BE"/>
              </w:rPr>
              <w:t>discharge from the hospital.</w:t>
            </w:r>
          </w:p>
        </w:tc>
        <w:tc>
          <w:tcPr>
            <w:tcW w:w="0" w:type="auto"/>
          </w:tcPr>
          <w:p w14:paraId="335803A0" w14:textId="77777777" w:rsidR="00860F09" w:rsidRPr="00105E1E" w:rsidRDefault="00860F09" w:rsidP="002A7AFE">
            <w:pPr>
              <w:pStyle w:val="Paragraphedeliste"/>
              <w:numPr>
                <w:ilvl w:val="0"/>
                <w:numId w:val="6"/>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Postoperative</w:t>
            </w:r>
          </w:p>
          <w:p w14:paraId="528FDCA7" w14:textId="77777777" w:rsidR="00860F09" w:rsidRPr="00105E1E" w:rsidRDefault="00860F09" w:rsidP="002A7AFE">
            <w:pPr>
              <w:pStyle w:val="Paragraphedeliste"/>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omplications were recorded to 30 days after surgery</w:t>
            </w:r>
          </w:p>
          <w:p w14:paraId="7410D01A" w14:textId="42CBB8AC" w:rsidR="00860F09" w:rsidRPr="00105E1E" w:rsidRDefault="00860F09" w:rsidP="002A7AFE">
            <w:pPr>
              <w:pStyle w:val="Paragraphedeliste"/>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nd</w:t>
            </w:r>
          </w:p>
          <w:p w14:paraId="440C62B1" w14:textId="55287443" w:rsidR="00860F09" w:rsidRPr="00105E1E" w:rsidRDefault="00860F09" w:rsidP="002A7AFE">
            <w:pPr>
              <w:pStyle w:val="Paragraphedeliste"/>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cored by severity using the Clavien-Dindo classification.</w:t>
            </w:r>
          </w:p>
          <w:p w14:paraId="2A32F3D9" w14:textId="77777777" w:rsidR="00860F09" w:rsidRPr="00105E1E" w:rsidRDefault="00860F09" w:rsidP="002A7AFE">
            <w:pPr>
              <w:pStyle w:val="Paragraphedeliste"/>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The CCI was derived from these scores using the CCI calculator</w:t>
            </w:r>
          </w:p>
          <w:p w14:paraId="6FFC1C53" w14:textId="77777777" w:rsidR="009C5AB3" w:rsidRPr="00105E1E" w:rsidRDefault="00860F09" w:rsidP="002A7AFE">
            <w:pPr>
              <w:pStyle w:val="Paragraphedeliste"/>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vailable online.</w:t>
            </w:r>
          </w:p>
          <w:p w14:paraId="591548A7" w14:textId="77777777" w:rsidR="00860F09" w:rsidRPr="00105E1E" w:rsidRDefault="00860F09" w:rsidP="002A7AFE">
            <w:pPr>
              <w:pStyle w:val="Paragraphedeliste"/>
              <w:numPr>
                <w:ilvl w:val="0"/>
                <w:numId w:val="6"/>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Length of hospital stay</w:t>
            </w:r>
          </w:p>
          <w:p w14:paraId="734B2301" w14:textId="77777777" w:rsidR="00860F09" w:rsidRPr="00105E1E" w:rsidRDefault="00860F09" w:rsidP="002A7AFE">
            <w:pPr>
              <w:pStyle w:val="Paragraphedeliste"/>
              <w:numPr>
                <w:ilvl w:val="0"/>
                <w:numId w:val="6"/>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 xml:space="preserve">Readmission </w:t>
            </w:r>
          </w:p>
          <w:p w14:paraId="0235470E" w14:textId="77777777" w:rsidR="00860F09" w:rsidRPr="00105E1E" w:rsidRDefault="00860F09" w:rsidP="002A7AFE">
            <w:pPr>
              <w:pStyle w:val="Paragraphedeliste"/>
              <w:numPr>
                <w:ilvl w:val="0"/>
                <w:numId w:val="6"/>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Quality of life (SF-36)</w:t>
            </w:r>
          </w:p>
          <w:p w14:paraId="5110B0E2" w14:textId="36FDDDAB" w:rsidR="00714513" w:rsidRPr="00105E1E" w:rsidRDefault="00714513" w:rsidP="002A7AFE">
            <w:pPr>
              <w:pStyle w:val="Paragraphedeliste"/>
              <w:numPr>
                <w:ilvl w:val="0"/>
                <w:numId w:val="6"/>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hange in 6MWT: Improved preoperatively and Postoperative (4 w</w:t>
            </w:r>
            <w:r w:rsidR="00AA007A" w:rsidRPr="00105E1E">
              <w:rPr>
                <w:rFonts w:ascii="Times New Roman" w:hAnsi="Times New Roman" w:cs="Times New Roman"/>
                <w:color w:val="212121"/>
                <w:sz w:val="16"/>
                <w:szCs w:val="16"/>
                <w:lang w:eastAsia="fr-BE"/>
              </w:rPr>
              <w:t>ee</w:t>
            </w:r>
            <w:r w:rsidRPr="00105E1E">
              <w:rPr>
                <w:rFonts w:ascii="Times New Roman" w:hAnsi="Times New Roman" w:cs="Times New Roman"/>
                <w:color w:val="212121"/>
                <w:sz w:val="16"/>
                <w:szCs w:val="16"/>
                <w:lang w:eastAsia="fr-BE"/>
              </w:rPr>
              <w:t>k</w:t>
            </w:r>
            <w:r w:rsidR="00AA007A" w:rsidRPr="00105E1E">
              <w:rPr>
                <w:rFonts w:ascii="Times New Roman" w:hAnsi="Times New Roman" w:cs="Times New Roman"/>
                <w:color w:val="212121"/>
                <w:sz w:val="16"/>
                <w:szCs w:val="16"/>
                <w:lang w:eastAsia="fr-BE"/>
              </w:rPr>
              <w:t>s</w:t>
            </w:r>
            <w:r w:rsidRPr="00105E1E">
              <w:rPr>
                <w:rFonts w:ascii="Times New Roman" w:hAnsi="Times New Roman" w:cs="Times New Roman"/>
                <w:color w:val="212121"/>
                <w:sz w:val="16"/>
                <w:szCs w:val="16"/>
                <w:lang w:eastAsia="fr-BE"/>
              </w:rPr>
              <w:t>)</w:t>
            </w:r>
          </w:p>
        </w:tc>
        <w:tc>
          <w:tcPr>
            <w:tcW w:w="0" w:type="auto"/>
          </w:tcPr>
          <w:p w14:paraId="427D7C98"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This study was supported by a</w:t>
            </w:r>
          </w:p>
          <w:p w14:paraId="6321B825"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peer-reviewed grant from the Rossy Cancer</w:t>
            </w:r>
          </w:p>
          <w:p w14:paraId="1FA256FC"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Network (Dr Carli) and a research grant from the</w:t>
            </w:r>
          </w:p>
          <w:p w14:paraId="085EB14F" w14:textId="19697D42"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color w:val="212121"/>
                <w:sz w:val="16"/>
                <w:szCs w:val="16"/>
                <w:lang w:eastAsia="fr-BE"/>
              </w:rPr>
              <w:t xml:space="preserve">Peri Operative </w:t>
            </w:r>
            <w:r w:rsidR="00FA47FD" w:rsidRPr="00105E1E">
              <w:rPr>
                <w:rFonts w:ascii="Times New Roman" w:hAnsi="Times New Roman" w:cs="Times New Roman"/>
                <w:color w:val="212121"/>
                <w:sz w:val="16"/>
                <w:szCs w:val="16"/>
                <w:lang w:eastAsia="fr-BE"/>
              </w:rPr>
              <w:t>Programme</w:t>
            </w:r>
            <w:r w:rsidRPr="00105E1E">
              <w:rPr>
                <w:rFonts w:ascii="Times New Roman" w:hAnsi="Times New Roman" w:cs="Times New Roman"/>
                <w:color w:val="212121"/>
                <w:sz w:val="16"/>
                <w:szCs w:val="16"/>
                <w:lang w:eastAsia="fr-BE"/>
              </w:rPr>
              <w:t xml:space="preserve"> charitable foundation</w:t>
            </w:r>
          </w:p>
        </w:tc>
      </w:tr>
      <w:tr w:rsidR="0061208B" w:rsidRPr="00105E1E" w14:paraId="7D38A704" w14:textId="77777777" w:rsidTr="009C5AB3">
        <w:tc>
          <w:tcPr>
            <w:tcW w:w="0" w:type="auto"/>
          </w:tcPr>
          <w:p w14:paraId="0249B8B4"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 xml:space="preserve">Chen </w:t>
            </w:r>
          </w:p>
          <w:p w14:paraId="1FAB07BE" w14:textId="3F19632D" w:rsidR="009C5AB3" w:rsidRPr="00105E1E" w:rsidRDefault="009C5AB3"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24</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DaGVuPC9BdXRob3I+PFllYXI+MjAyNDwvWWVhcj48UmVj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0MDM8L3BhZ2VzPjx2b2x1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=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DaGVuPC9BdXRob3I+PFllYXI+MjAyNDwvWWVhcj48UmVj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0MDM8L3BhZ2VzPjx2b2x1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=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26)</w:t>
            </w:r>
            <w:r w:rsidR="000A369E" w:rsidRPr="00105E1E">
              <w:rPr>
                <w:rFonts w:ascii="Times New Roman" w:hAnsi="Times New Roman" w:cs="Times New Roman"/>
                <w:color w:val="212121"/>
                <w:sz w:val="16"/>
                <w:szCs w:val="16"/>
                <w:lang w:eastAsia="fr-BE"/>
              </w:rPr>
              <w:fldChar w:fldCharType="end"/>
            </w:r>
          </w:p>
        </w:tc>
        <w:tc>
          <w:tcPr>
            <w:tcW w:w="0" w:type="auto"/>
          </w:tcPr>
          <w:p w14:paraId="2641A7F8" w14:textId="2DC7D0CD"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hina</w:t>
            </w:r>
          </w:p>
        </w:tc>
        <w:tc>
          <w:tcPr>
            <w:tcW w:w="0" w:type="auto"/>
          </w:tcPr>
          <w:p w14:paraId="181F11FC" w14:textId="42BB4B39"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Frail patients.</w:t>
            </w:r>
          </w:p>
          <w:p w14:paraId="0D35AF76" w14:textId="77777777" w:rsidR="009C5AB3" w:rsidRPr="00105E1E" w:rsidRDefault="009C5AB3" w:rsidP="002A7AFE">
            <w:pPr>
              <w:rPr>
                <w:rFonts w:ascii="Times New Roman" w:hAnsi="Times New Roman" w:cs="Times New Roman"/>
                <w:color w:val="212121"/>
                <w:sz w:val="16"/>
                <w:szCs w:val="16"/>
                <w:lang w:eastAsia="fr-BE"/>
              </w:rPr>
            </w:pPr>
          </w:p>
          <w:p w14:paraId="0D89DA4B" w14:textId="4A16AD7F" w:rsidR="009C5AB3" w:rsidRPr="00105E1E" w:rsidRDefault="009C5AB3"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 xml:space="preserve">Inclusion criteria: </w:t>
            </w:r>
          </w:p>
          <w:p w14:paraId="7419D06C" w14:textId="77777777" w:rsidR="009C5AB3" w:rsidRPr="00105E1E" w:rsidRDefault="009C5AB3"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65 years</w:t>
            </w:r>
          </w:p>
          <w:p w14:paraId="6A073071" w14:textId="30DA3E70" w:rsidR="009C5AB3" w:rsidRPr="00105E1E" w:rsidRDefault="009C5AB3"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Fried Frailty Index score ≥ 2</w:t>
            </w:r>
          </w:p>
          <w:p w14:paraId="29F58408" w14:textId="2134FBDF" w:rsidR="009C5AB3" w:rsidRPr="00105E1E" w:rsidRDefault="009C5AB3"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Patients scheduled for surgical resection of gastric adenocarcinoma</w:t>
            </w:r>
          </w:p>
          <w:p w14:paraId="1C83CC04" w14:textId="32E675AC" w:rsidR="009C5AB3" w:rsidRPr="00105E1E" w:rsidRDefault="009C5AB3"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Life expectancy estimated by the </w:t>
            </w:r>
          </w:p>
          <w:p w14:paraId="0736767F" w14:textId="7F0D6241"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urgeon to be greater than six months.</w:t>
            </w:r>
          </w:p>
          <w:p w14:paraId="10310317" w14:textId="77777777" w:rsidR="009C5AB3" w:rsidRPr="00105E1E" w:rsidRDefault="009C5AB3" w:rsidP="002A7AFE">
            <w:pPr>
              <w:rPr>
                <w:rFonts w:ascii="Times New Roman" w:hAnsi="Times New Roman" w:cs="Times New Roman"/>
                <w:color w:val="212121"/>
                <w:sz w:val="16"/>
                <w:szCs w:val="16"/>
                <w:lang w:eastAsia="fr-BE"/>
              </w:rPr>
            </w:pPr>
          </w:p>
          <w:p w14:paraId="7B51057C" w14:textId="0CE66071" w:rsidR="009C5AB3" w:rsidRPr="00105E1E" w:rsidRDefault="009C5AB3"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Exclusion criteria:</w:t>
            </w:r>
          </w:p>
          <w:p w14:paraId="242CACD9" w14:textId="77777777" w:rsidR="009C5AB3" w:rsidRPr="00105E1E" w:rsidRDefault="009C5AB3"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Patients scheduled for neoadjuvant therapy</w:t>
            </w:r>
          </w:p>
          <w:p w14:paraId="2E7F33FF" w14:textId="77777777" w:rsidR="009C5AB3" w:rsidRPr="00105E1E" w:rsidRDefault="009C5AB3"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Metastatic cancer</w:t>
            </w:r>
          </w:p>
          <w:p w14:paraId="7F54D0D2" w14:textId="1B99E8D8" w:rsidR="009C5AB3" w:rsidRPr="00105E1E" w:rsidRDefault="009C5AB3"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Unable to participate in exercise and fitness assessments due to pre-existing conditions</w:t>
            </w:r>
          </w:p>
        </w:tc>
        <w:tc>
          <w:tcPr>
            <w:tcW w:w="0" w:type="auto"/>
          </w:tcPr>
          <w:p w14:paraId="73DC0F75" w14:textId="57C869DE"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Gastric cancer surgery.</w:t>
            </w:r>
          </w:p>
        </w:tc>
        <w:tc>
          <w:tcPr>
            <w:tcW w:w="0" w:type="auto"/>
          </w:tcPr>
          <w:p w14:paraId="5C49EF6B" w14:textId="3E923DB8"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3 weeks.</w:t>
            </w:r>
          </w:p>
        </w:tc>
        <w:tc>
          <w:tcPr>
            <w:tcW w:w="0" w:type="auto"/>
          </w:tcPr>
          <w:p w14:paraId="375FCCA6"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Aerobic and resistance exercises </w:t>
            </w:r>
          </w:p>
          <w:p w14:paraId="6A9FB917" w14:textId="4E01D546"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respiratory </w:t>
            </w:r>
          </w:p>
          <w:p w14:paraId="7A52AE4F"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training </w:t>
            </w:r>
          </w:p>
          <w:p w14:paraId="0C8C895D" w14:textId="713ADD8F"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nutritional counseling with whey protein </w:t>
            </w:r>
          </w:p>
          <w:p w14:paraId="067E7EBE"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upplementation + psychological adjustment.</w:t>
            </w:r>
          </w:p>
          <w:p w14:paraId="0B229933" w14:textId="77777777" w:rsidR="009C5AB3" w:rsidRPr="00105E1E" w:rsidRDefault="009C5AB3" w:rsidP="002A7AFE">
            <w:pPr>
              <w:rPr>
                <w:rFonts w:ascii="Times New Roman" w:hAnsi="Times New Roman" w:cs="Times New Roman"/>
                <w:color w:val="212121"/>
                <w:sz w:val="16"/>
                <w:szCs w:val="16"/>
                <w:lang w:eastAsia="fr-BE"/>
              </w:rPr>
            </w:pPr>
          </w:p>
          <w:p w14:paraId="1B72B5B6" w14:textId="4972F81D"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moking cessation interventions were also included if necessary.</w:t>
            </w:r>
          </w:p>
        </w:tc>
        <w:tc>
          <w:tcPr>
            <w:tcW w:w="0" w:type="auto"/>
          </w:tcPr>
          <w:p w14:paraId="14776E0B" w14:textId="5AA55935"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xml:space="preserve"> Mixed: 30 min of moderate aerobic exercise and 25 min of resistance exercises </w:t>
            </w:r>
          </w:p>
          <w:p w14:paraId="44C54608"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using an elastic band.</w:t>
            </w:r>
          </w:p>
          <w:p w14:paraId="5F1C76EC"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A 30-minute home-based exercise </w:t>
            </w:r>
          </w:p>
          <w:p w14:paraId="620B29A7"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of aerobic endurance exercise (jogging, walking, cycling, </w:t>
            </w:r>
          </w:p>
          <w:p w14:paraId="6149D76A" w14:textId="2C798373"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at discretion) </w:t>
            </w:r>
          </w:p>
          <w:p w14:paraId="68D9DEFD" w14:textId="5CCEB9F4"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Frequency:</w:t>
            </w:r>
            <w:r w:rsidRPr="00105E1E">
              <w:rPr>
                <w:rFonts w:ascii="Times New Roman" w:hAnsi="Times New Roman" w:cs="Times New Roman"/>
                <w:color w:val="212121"/>
                <w:sz w:val="16"/>
                <w:szCs w:val="16"/>
                <w:lang w:eastAsia="fr-BE"/>
              </w:rPr>
              <w:t xml:space="preserve">  3 days/week.</w:t>
            </w:r>
          </w:p>
          <w:p w14:paraId="094C75D1" w14:textId="7EF7029F"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lastRenderedPageBreak/>
              <w:t>Intensity</w:t>
            </w:r>
            <w:r w:rsidRPr="00105E1E">
              <w:rPr>
                <w:rFonts w:ascii="Times New Roman" w:hAnsi="Times New Roman" w:cs="Times New Roman"/>
                <w:color w:val="212121"/>
                <w:sz w:val="16"/>
                <w:szCs w:val="16"/>
                <w:lang w:eastAsia="fr-BE"/>
              </w:rPr>
              <w:t xml:space="preserve">: The </w:t>
            </w:r>
            <w:r w:rsidR="00FA47FD" w:rsidRPr="00105E1E">
              <w:rPr>
                <w:rFonts w:ascii="Times New Roman" w:hAnsi="Times New Roman" w:cs="Times New Roman"/>
                <w:color w:val="212121"/>
                <w:sz w:val="16"/>
                <w:szCs w:val="16"/>
                <w:lang w:eastAsia="fr-BE"/>
              </w:rPr>
              <w:t>programme</w:t>
            </w:r>
            <w:r w:rsidRPr="00105E1E">
              <w:rPr>
                <w:rFonts w:ascii="Times New Roman" w:hAnsi="Times New Roman" w:cs="Times New Roman"/>
                <w:color w:val="212121"/>
                <w:sz w:val="16"/>
                <w:szCs w:val="16"/>
                <w:lang w:eastAsia="fr-BE"/>
              </w:rPr>
              <w:t xml:space="preserve"> aimed to achieve a </w:t>
            </w:r>
          </w:p>
          <w:p w14:paraId="55508799"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moderate-to-high training intensity, corresponding to a </w:t>
            </w:r>
          </w:p>
          <w:p w14:paraId="0D6EED06"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Borg Scale score of 13 to 16, and to maintain the target </w:t>
            </w:r>
          </w:p>
          <w:p w14:paraId="7387BCFE" w14:textId="7B6475E0"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heart rate.</w:t>
            </w:r>
          </w:p>
          <w:p w14:paraId="396A56DB" w14:textId="580B14F9"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Duration:</w:t>
            </w:r>
            <w:r w:rsidRPr="00105E1E">
              <w:rPr>
                <w:rFonts w:ascii="Times New Roman" w:hAnsi="Times New Roman" w:cs="Times New Roman"/>
                <w:color w:val="212121"/>
                <w:sz w:val="16"/>
                <w:szCs w:val="16"/>
                <w:lang w:eastAsia="fr-BE"/>
              </w:rPr>
              <w:t xml:space="preserve"> 3 weeks.</w:t>
            </w:r>
          </w:p>
          <w:p w14:paraId="1AB1D8CB" w14:textId="145C3CF1"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Supervis</w:t>
            </w:r>
            <w:r w:rsidR="00105E1E">
              <w:rPr>
                <w:rFonts w:ascii="Times New Roman" w:hAnsi="Times New Roman" w:cs="Times New Roman"/>
                <w:b/>
                <w:bCs/>
                <w:color w:val="212121"/>
                <w:sz w:val="16"/>
                <w:szCs w:val="16"/>
                <w:lang w:eastAsia="fr-BE"/>
              </w:rPr>
              <w:t>i</w:t>
            </w:r>
            <w:r w:rsidRPr="00105E1E">
              <w:rPr>
                <w:rFonts w:ascii="Times New Roman" w:hAnsi="Times New Roman" w:cs="Times New Roman"/>
                <w:b/>
                <w:bCs/>
                <w:color w:val="212121"/>
                <w:sz w:val="16"/>
                <w:szCs w:val="16"/>
                <w:lang w:eastAsia="fr-BE"/>
              </w:rPr>
              <w:t>on:</w:t>
            </w:r>
            <w:r w:rsidRPr="00105E1E">
              <w:rPr>
                <w:rFonts w:ascii="Times New Roman" w:hAnsi="Times New Roman" w:cs="Times New Roman"/>
                <w:color w:val="212121"/>
                <w:sz w:val="16"/>
                <w:szCs w:val="16"/>
                <w:lang w:eastAsia="fr-BE"/>
              </w:rPr>
              <w:t xml:space="preserve">  physiotherapist.  one-on-one basis.</w:t>
            </w:r>
          </w:p>
        </w:tc>
        <w:tc>
          <w:tcPr>
            <w:tcW w:w="0" w:type="auto"/>
          </w:tcPr>
          <w:p w14:paraId="0D0C100C"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u w:val="single"/>
                <w:lang w:eastAsia="fr-BE"/>
              </w:rPr>
              <w:lastRenderedPageBreak/>
              <w:t>Respiratory training</w:t>
            </w:r>
            <w:r w:rsidRPr="00105E1E">
              <w:rPr>
                <w:rFonts w:ascii="Times New Roman" w:hAnsi="Times New Roman" w:cs="Times New Roman"/>
                <w:color w:val="212121"/>
                <w:sz w:val="16"/>
                <w:szCs w:val="16"/>
                <w:lang w:eastAsia="fr-BE"/>
              </w:rPr>
              <w:t>:</w:t>
            </w:r>
          </w:p>
          <w:p w14:paraId="22D0492B" w14:textId="77777777"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Type:</w:t>
            </w:r>
          </w:p>
          <w:p w14:paraId="2B93C1ED"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using a TRI-BALL® </w:t>
            </w:r>
          </w:p>
          <w:p w14:paraId="727818BB" w14:textId="2974E9D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respiratory trainer.</w:t>
            </w:r>
          </w:p>
          <w:p w14:paraId="5DD9266C" w14:textId="1E071A04"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Frequency:</w:t>
            </w:r>
            <w:r w:rsidRPr="00105E1E">
              <w:rPr>
                <w:rFonts w:ascii="Times New Roman" w:hAnsi="Times New Roman" w:cs="Times New Roman"/>
                <w:color w:val="212121"/>
                <w:sz w:val="16"/>
                <w:szCs w:val="16"/>
                <w:lang w:eastAsia="fr-BE"/>
              </w:rPr>
              <w:t xml:space="preserve"> 3 times/day</w:t>
            </w:r>
          </w:p>
          <w:p w14:paraId="6EA3DBF1"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Duration:</w:t>
            </w:r>
            <w:r w:rsidRPr="00105E1E">
              <w:rPr>
                <w:rFonts w:ascii="Times New Roman" w:hAnsi="Times New Roman" w:cs="Times New Roman"/>
                <w:color w:val="212121"/>
                <w:sz w:val="16"/>
                <w:szCs w:val="16"/>
                <w:lang w:eastAsia="fr-BE"/>
              </w:rPr>
              <w:t xml:space="preserve"> 10 min</w:t>
            </w:r>
          </w:p>
          <w:p w14:paraId="702EA492"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Supervision:</w:t>
            </w:r>
            <w:r w:rsidRPr="00105E1E">
              <w:rPr>
                <w:rFonts w:ascii="Times New Roman" w:hAnsi="Times New Roman" w:cs="Times New Roman"/>
                <w:color w:val="212121"/>
                <w:sz w:val="16"/>
                <w:szCs w:val="16"/>
                <w:lang w:eastAsia="fr-BE"/>
              </w:rPr>
              <w:t xml:space="preserve"> The initial session </w:t>
            </w:r>
          </w:p>
          <w:p w14:paraId="486C61C3"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was conducted under the demonstration and </w:t>
            </w:r>
          </w:p>
          <w:p w14:paraId="00EF3EE6"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 xml:space="preserve">guidance of a clinical physician. Subsequent sessions </w:t>
            </w:r>
          </w:p>
          <w:p w14:paraId="754CB4D9"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were performed by the patients at home</w:t>
            </w:r>
          </w:p>
          <w:p w14:paraId="1F399D2C" w14:textId="77777777" w:rsidR="009C5AB3" w:rsidRPr="00105E1E" w:rsidRDefault="009C5AB3" w:rsidP="002A7AFE">
            <w:pPr>
              <w:rPr>
                <w:rFonts w:ascii="Times New Roman" w:hAnsi="Times New Roman" w:cs="Times New Roman"/>
                <w:color w:val="212121"/>
                <w:sz w:val="16"/>
                <w:szCs w:val="16"/>
                <w:lang w:eastAsia="fr-BE"/>
              </w:rPr>
            </w:pPr>
          </w:p>
          <w:p w14:paraId="309CA316" w14:textId="29C28FBA" w:rsidR="009C5AB3" w:rsidRPr="00105E1E" w:rsidRDefault="009C5AB3" w:rsidP="002A7AFE">
            <w:pPr>
              <w:rPr>
                <w:rFonts w:ascii="Times New Roman" w:hAnsi="Times New Roman" w:cs="Times New Roman"/>
                <w:b/>
                <w:bCs/>
                <w:color w:val="212121"/>
                <w:sz w:val="16"/>
                <w:szCs w:val="16"/>
                <w:u w:val="single"/>
                <w:lang w:eastAsia="fr-BE"/>
              </w:rPr>
            </w:pPr>
            <w:r w:rsidRPr="00105E1E">
              <w:rPr>
                <w:rFonts w:ascii="Times New Roman" w:hAnsi="Times New Roman" w:cs="Times New Roman"/>
                <w:b/>
                <w:bCs/>
                <w:color w:val="212121"/>
                <w:sz w:val="16"/>
                <w:szCs w:val="16"/>
                <w:u w:val="single"/>
                <w:lang w:eastAsia="fr-BE"/>
              </w:rPr>
              <w:t>Nutrition intervention</w:t>
            </w:r>
          </w:p>
          <w:p w14:paraId="44EDCC47" w14:textId="32564D91"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xml:space="preserve">  Whey protein supplementation, If the patient did not </w:t>
            </w:r>
          </w:p>
          <w:p w14:paraId="0BB6AEC6" w14:textId="33EA7311"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meet the protein requirement.</w:t>
            </w:r>
          </w:p>
          <w:p w14:paraId="280396FF" w14:textId="319AB89A"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The research team instructed patients and their families to use the FatSecret APP for daily calorie tracking. This approach aimed </w:t>
            </w:r>
          </w:p>
          <w:p w14:paraId="2CC47AD9"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to enhance patients’ self-management skills, enabling </w:t>
            </w:r>
          </w:p>
          <w:p w14:paraId="08A991E1"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them to make appropriate dietary adjustments based on </w:t>
            </w:r>
          </w:p>
          <w:p w14:paraId="0BC73EDD" w14:textId="444D204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their individual needs.</w:t>
            </w:r>
          </w:p>
          <w:p w14:paraId="603EBA34" w14:textId="17A8B7A0"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Procedure:</w:t>
            </w:r>
            <w:r w:rsidRPr="00105E1E">
              <w:rPr>
                <w:rFonts w:ascii="Times New Roman" w:hAnsi="Times New Roman" w:cs="Times New Roman"/>
                <w:color w:val="212121"/>
                <w:sz w:val="16"/>
                <w:szCs w:val="16"/>
                <w:lang w:eastAsia="fr-BE"/>
              </w:rPr>
              <w:t xml:space="preserve"> These participants were instructed to consume the supplement within </w:t>
            </w:r>
          </w:p>
          <w:p w14:paraId="617A3D9F"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one hour after exercise to optimize muscle protein syn</w:t>
            </w:r>
          </w:p>
          <w:p w14:paraId="299AE9B6" w14:textId="5DDC1A1C"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thesis.</w:t>
            </w:r>
          </w:p>
          <w:p w14:paraId="1CF4271A"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Supervision:</w:t>
            </w:r>
            <w:r w:rsidRPr="00105E1E">
              <w:rPr>
                <w:rFonts w:ascii="Times New Roman" w:hAnsi="Times New Roman" w:cs="Times New Roman"/>
                <w:color w:val="212121"/>
                <w:sz w:val="16"/>
                <w:szCs w:val="16"/>
                <w:lang w:eastAsia="fr-BE"/>
              </w:rPr>
              <w:t xml:space="preserve"> dietician</w:t>
            </w:r>
          </w:p>
          <w:p w14:paraId="3704A2A4" w14:textId="77777777" w:rsidR="009C5AB3" w:rsidRPr="00105E1E" w:rsidRDefault="009C5AB3" w:rsidP="002A7AFE">
            <w:pPr>
              <w:rPr>
                <w:rFonts w:ascii="Times New Roman" w:hAnsi="Times New Roman" w:cs="Times New Roman"/>
                <w:color w:val="212121"/>
                <w:sz w:val="16"/>
                <w:szCs w:val="16"/>
                <w:lang w:eastAsia="fr-BE"/>
              </w:rPr>
            </w:pPr>
          </w:p>
          <w:p w14:paraId="1E82DA0F" w14:textId="77777777" w:rsidR="009C5AB3" w:rsidRPr="00105E1E" w:rsidRDefault="009C5AB3" w:rsidP="002A7AFE">
            <w:pPr>
              <w:rPr>
                <w:rFonts w:ascii="Times New Roman" w:hAnsi="Times New Roman" w:cs="Times New Roman"/>
                <w:color w:val="212121"/>
                <w:sz w:val="16"/>
                <w:szCs w:val="16"/>
                <w:lang w:eastAsia="fr-BE"/>
              </w:rPr>
            </w:pPr>
          </w:p>
          <w:p w14:paraId="47E037E8" w14:textId="77777777" w:rsidR="009C5AB3" w:rsidRPr="00105E1E" w:rsidRDefault="009C5AB3" w:rsidP="002A7AFE">
            <w:pPr>
              <w:rPr>
                <w:rFonts w:ascii="Times New Roman" w:hAnsi="Times New Roman" w:cs="Times New Roman"/>
                <w:b/>
                <w:bCs/>
                <w:color w:val="212121"/>
                <w:sz w:val="16"/>
                <w:szCs w:val="16"/>
                <w:u w:val="single"/>
                <w:lang w:eastAsia="fr-BE"/>
              </w:rPr>
            </w:pPr>
            <w:r w:rsidRPr="00105E1E">
              <w:rPr>
                <w:rFonts w:ascii="Times New Roman" w:hAnsi="Times New Roman" w:cs="Times New Roman"/>
                <w:b/>
                <w:bCs/>
                <w:color w:val="212121"/>
                <w:sz w:val="16"/>
                <w:szCs w:val="16"/>
                <w:u w:val="single"/>
                <w:lang w:eastAsia="fr-BE"/>
              </w:rPr>
              <w:t>Psychological intervention:</w:t>
            </w:r>
          </w:p>
          <w:p w14:paraId="2BD65EDE" w14:textId="17580F5C"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xml:space="preserve"> Anxiety-coping interventions included relaxation techniques and deep breathing exercises. the intervention encompassed counseling on smoking and alcohol </w:t>
            </w:r>
          </w:p>
          <w:p w14:paraId="5A024469"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essation</w:t>
            </w:r>
          </w:p>
          <w:p w14:paraId="24076137" w14:textId="77777777"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Supervision:</w:t>
            </w:r>
            <w:r w:rsidRPr="00105E1E">
              <w:rPr>
                <w:rFonts w:ascii="Times New Roman" w:hAnsi="Times New Roman" w:cs="Times New Roman"/>
                <w:color w:val="212121"/>
                <w:sz w:val="16"/>
                <w:szCs w:val="16"/>
                <w:lang w:eastAsia="fr-BE"/>
              </w:rPr>
              <w:t xml:space="preserve"> one-to-one format by a nurse trained in psychological </w:t>
            </w:r>
          </w:p>
          <w:p w14:paraId="33D696C6" w14:textId="4A293221" w:rsidR="009C5AB3" w:rsidRPr="00105E1E" w:rsidRDefault="009C5AB3"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are.</w:t>
            </w:r>
          </w:p>
        </w:tc>
        <w:tc>
          <w:tcPr>
            <w:tcW w:w="0" w:type="auto"/>
          </w:tcPr>
          <w:p w14:paraId="4A62F828" w14:textId="3B36298C" w:rsidR="009C5AB3" w:rsidRPr="00105E1E" w:rsidRDefault="009C5AB3" w:rsidP="002A7AFE">
            <w:pPr>
              <w:rPr>
                <w:rFonts w:ascii="Times New Roman" w:hAnsi="Times New Roman" w:cs="Times New Roman"/>
                <w:sz w:val="16"/>
                <w:szCs w:val="16"/>
                <w:lang w:eastAsia="fr-BE"/>
              </w:rPr>
            </w:pPr>
            <w:r w:rsidRPr="00105E1E">
              <w:rPr>
                <w:rFonts w:ascii="Times New Roman" w:hAnsi="Times New Roman" w:cs="Times New Roman"/>
                <w:sz w:val="16"/>
                <w:szCs w:val="16"/>
                <w:lang w:eastAsia="fr-BE"/>
              </w:rPr>
              <w:lastRenderedPageBreak/>
              <w:t>Perioperative care guided by ERAS  protocols.</w:t>
            </w:r>
          </w:p>
        </w:tc>
        <w:tc>
          <w:tcPr>
            <w:tcW w:w="0" w:type="auto"/>
          </w:tcPr>
          <w:p w14:paraId="1FB3F964" w14:textId="5DEADE5D" w:rsidR="009C5AB3" w:rsidRPr="00105E1E" w:rsidRDefault="009C5AB3" w:rsidP="002A7AFE">
            <w:pPr>
              <w:pStyle w:val="Paragraphedeliste"/>
              <w:numPr>
                <w:ilvl w:val="0"/>
                <w:numId w:val="10"/>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The comprehensive complications </w:t>
            </w:r>
          </w:p>
          <w:p w14:paraId="59417977" w14:textId="63AA7363" w:rsidR="009C5AB3" w:rsidRPr="00105E1E" w:rsidRDefault="009C5AB3" w:rsidP="002A7AFE">
            <w:pPr>
              <w:pStyle w:val="Paragraphedeliste"/>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index (CCI) measured at 30 days after surgery.</w:t>
            </w:r>
          </w:p>
          <w:p w14:paraId="771739FC" w14:textId="11496166" w:rsidR="009C5AB3" w:rsidRPr="00105E1E" w:rsidRDefault="009C5AB3" w:rsidP="002A7AFE">
            <w:pPr>
              <w:pStyle w:val="Paragraphedeliste"/>
              <w:numPr>
                <w:ilvl w:val="0"/>
                <w:numId w:val="10"/>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30-day overall complications.</w:t>
            </w:r>
          </w:p>
          <w:p w14:paraId="16FD75A4" w14:textId="78AFA34F" w:rsidR="009C5AB3" w:rsidRPr="00105E1E" w:rsidRDefault="009C5AB3" w:rsidP="002A7AFE">
            <w:pPr>
              <w:pStyle w:val="Paragraphedeliste"/>
              <w:numPr>
                <w:ilvl w:val="0"/>
                <w:numId w:val="10"/>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3-month postoperative quality of life.</w:t>
            </w:r>
          </w:p>
          <w:p w14:paraId="3BAF927D" w14:textId="0519121A" w:rsidR="009C5AB3" w:rsidRPr="00105E1E" w:rsidRDefault="009C5AB3" w:rsidP="002A7AFE">
            <w:pPr>
              <w:pStyle w:val="Paragraphedeliste"/>
              <w:numPr>
                <w:ilvl w:val="0"/>
                <w:numId w:val="10"/>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Length of postoperative hospital stay.</w:t>
            </w:r>
          </w:p>
          <w:p w14:paraId="4DC6BAAC" w14:textId="5BF428CE" w:rsidR="009C5AB3" w:rsidRPr="00105E1E" w:rsidRDefault="009C5AB3" w:rsidP="002A7AFE">
            <w:pPr>
              <w:pStyle w:val="Paragraphedeliste"/>
              <w:numPr>
                <w:ilvl w:val="0"/>
                <w:numId w:val="10"/>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In-hospital mortality.</w:t>
            </w:r>
          </w:p>
          <w:p w14:paraId="563EA2DC" w14:textId="77777777" w:rsidR="009C5AB3" w:rsidRPr="00105E1E" w:rsidRDefault="009C5AB3" w:rsidP="002A7AFE">
            <w:pPr>
              <w:pStyle w:val="Paragraphedeliste"/>
              <w:numPr>
                <w:ilvl w:val="0"/>
                <w:numId w:val="10"/>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Hospital readmission &lt; 30 days</w:t>
            </w:r>
          </w:p>
          <w:p w14:paraId="51D6E248" w14:textId="5352B459" w:rsidR="00714513" w:rsidRPr="00105E1E" w:rsidRDefault="00714513" w:rsidP="002A7AFE">
            <w:pPr>
              <w:pStyle w:val="Paragraphedeliste"/>
              <w:numPr>
                <w:ilvl w:val="0"/>
                <w:numId w:val="10"/>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hange in 6MWT (4 weeks postoperative)</w:t>
            </w:r>
          </w:p>
        </w:tc>
        <w:tc>
          <w:tcPr>
            <w:tcW w:w="0" w:type="auto"/>
          </w:tcPr>
          <w:p w14:paraId="3BB3D67F" w14:textId="1866253E" w:rsidR="009C5AB3" w:rsidRPr="00105E1E" w:rsidRDefault="009C5AB3"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lastRenderedPageBreak/>
              <w:t>/</w:t>
            </w:r>
          </w:p>
        </w:tc>
      </w:tr>
      <w:tr w:rsidR="00B77C90" w:rsidRPr="00105E1E" w14:paraId="0B017E48" w14:textId="77777777" w:rsidTr="009C5AB3">
        <w:tc>
          <w:tcPr>
            <w:tcW w:w="0" w:type="auto"/>
          </w:tcPr>
          <w:p w14:paraId="5F368939" w14:textId="77777777" w:rsidR="009C5AB3"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Danielsson</w:t>
            </w:r>
          </w:p>
          <w:p w14:paraId="3329CC15" w14:textId="75470C1D" w:rsidR="00860F09" w:rsidRPr="00105E1E" w:rsidRDefault="00860F09"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25</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EYW5pZWxzc29uPC9BdXRob3I+PFllYXI+MjAyNTwvWWVh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EYW5pZWxzc29uPC9BdXRob3I+PFllYXI+MjAyNTwvWWVh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30)</w:t>
            </w:r>
            <w:r w:rsidR="000A369E" w:rsidRPr="00105E1E">
              <w:rPr>
                <w:rFonts w:ascii="Times New Roman" w:hAnsi="Times New Roman" w:cs="Times New Roman"/>
                <w:color w:val="212121"/>
                <w:sz w:val="16"/>
                <w:szCs w:val="16"/>
                <w:lang w:eastAsia="fr-BE"/>
              </w:rPr>
              <w:fldChar w:fldCharType="end"/>
            </w:r>
          </w:p>
        </w:tc>
        <w:tc>
          <w:tcPr>
            <w:tcW w:w="0" w:type="auto"/>
          </w:tcPr>
          <w:p w14:paraId="00CAB959" w14:textId="11EF17FA" w:rsidR="009C5AB3"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weden</w:t>
            </w:r>
          </w:p>
        </w:tc>
        <w:tc>
          <w:tcPr>
            <w:tcW w:w="0" w:type="auto"/>
          </w:tcPr>
          <w:p w14:paraId="29FB0B51" w14:textId="77777777" w:rsidR="009C5AB3"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Older people with low physical fitness.</w:t>
            </w:r>
          </w:p>
          <w:p w14:paraId="2605A727" w14:textId="77777777" w:rsidR="005E52AE" w:rsidRPr="00105E1E" w:rsidRDefault="005E52AE" w:rsidP="002A7AFE">
            <w:pPr>
              <w:rPr>
                <w:rFonts w:ascii="Times New Roman" w:hAnsi="Times New Roman" w:cs="Times New Roman"/>
                <w:color w:val="212121"/>
                <w:sz w:val="16"/>
                <w:szCs w:val="16"/>
                <w:lang w:eastAsia="fr-BE"/>
              </w:rPr>
            </w:pPr>
          </w:p>
          <w:p w14:paraId="78703516" w14:textId="77777777" w:rsidR="005E52AE" w:rsidRPr="00105E1E" w:rsidRDefault="005E52AE"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Inclusion criteria:</w:t>
            </w:r>
          </w:p>
          <w:p w14:paraId="236FF03F" w14:textId="082137B5" w:rsidR="005E52AE" w:rsidRPr="00105E1E" w:rsidRDefault="005E52AE"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65 years. </w:t>
            </w:r>
          </w:p>
          <w:p w14:paraId="603A6F0A" w14:textId="3CC2CDF7" w:rsidR="005E52AE" w:rsidRPr="00105E1E" w:rsidRDefault="005E52AE"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Residents in Stockholm County.</w:t>
            </w:r>
          </w:p>
          <w:p w14:paraId="692E854C" w14:textId="3710B51B" w:rsidR="005E52AE" w:rsidRPr="00105E1E" w:rsidRDefault="005E52AE"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Had a maximal walking speed &lt;2 m/s (assessed with a 10-m walking test).</w:t>
            </w:r>
          </w:p>
          <w:p w14:paraId="4BD07C5D" w14:textId="77777777" w:rsidR="005E52AE" w:rsidRPr="00105E1E" w:rsidRDefault="005E52AE" w:rsidP="002A7AFE">
            <w:pPr>
              <w:rPr>
                <w:rFonts w:ascii="Times New Roman" w:hAnsi="Times New Roman" w:cs="Times New Roman"/>
                <w:i/>
                <w:iCs/>
                <w:color w:val="212121"/>
                <w:sz w:val="16"/>
                <w:szCs w:val="16"/>
                <w:lang w:eastAsia="fr-BE"/>
              </w:rPr>
            </w:pPr>
          </w:p>
          <w:p w14:paraId="7FACA8F5" w14:textId="77777777" w:rsidR="005E52AE" w:rsidRPr="00105E1E" w:rsidRDefault="005E52AE"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Exclusion criteria:</w:t>
            </w:r>
          </w:p>
          <w:p w14:paraId="379F2C6A" w14:textId="77777777" w:rsidR="005E52AE" w:rsidRPr="00105E1E" w:rsidRDefault="005E52AE"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Need for surgery within two weeks.</w:t>
            </w:r>
          </w:p>
          <w:p w14:paraId="02AAB370" w14:textId="77777777" w:rsidR="005E52AE" w:rsidRPr="00105E1E" w:rsidRDefault="005E52AE"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Medical conditions prohibiting participation.</w:t>
            </w:r>
          </w:p>
          <w:p w14:paraId="5763DCFD" w14:textId="69B28C14" w:rsidR="005E52AE" w:rsidRPr="00105E1E" w:rsidRDefault="005E52AE"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Language, cognitive, or mobility barriers hindering study procedures.</w:t>
            </w:r>
          </w:p>
          <w:p w14:paraId="65870A89" w14:textId="2B707B38" w:rsidR="005E52AE" w:rsidRPr="00105E1E" w:rsidRDefault="005E52AE" w:rsidP="002A7AFE">
            <w:pPr>
              <w:rPr>
                <w:rFonts w:ascii="Times New Roman" w:hAnsi="Times New Roman" w:cs="Times New Roman"/>
                <w:color w:val="212121"/>
                <w:sz w:val="16"/>
                <w:szCs w:val="16"/>
                <w:lang w:eastAsia="fr-BE"/>
              </w:rPr>
            </w:pPr>
          </w:p>
        </w:tc>
        <w:tc>
          <w:tcPr>
            <w:tcW w:w="0" w:type="auto"/>
          </w:tcPr>
          <w:p w14:paraId="08AC0500" w14:textId="77CE37F7" w:rsidR="009C5AB3" w:rsidRPr="00105E1E" w:rsidRDefault="00860F0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Colorectal cancer surgery: resection of colorectal adenocarcinoma and/or colorectal liver metastases</w:t>
            </w:r>
            <w:r w:rsidR="005E52AE" w:rsidRPr="00105E1E">
              <w:rPr>
                <w:rFonts w:ascii="Times New Roman" w:hAnsi="Times New Roman" w:cs="Times New Roman"/>
                <w:color w:val="212121"/>
                <w:sz w:val="16"/>
                <w:szCs w:val="16"/>
                <w:lang w:eastAsia="fr-BE"/>
              </w:rPr>
              <w:t>.</w:t>
            </w:r>
          </w:p>
        </w:tc>
        <w:tc>
          <w:tcPr>
            <w:tcW w:w="0" w:type="auto"/>
          </w:tcPr>
          <w:p w14:paraId="4A4876EA" w14:textId="3D45F9EA" w:rsidR="009C5AB3"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3 weeks.</w:t>
            </w:r>
          </w:p>
        </w:tc>
        <w:tc>
          <w:tcPr>
            <w:tcW w:w="0" w:type="auto"/>
          </w:tcPr>
          <w:p w14:paraId="265FFFBD" w14:textId="2B1CCBAF" w:rsidR="005E52AE"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Exerci</w:t>
            </w:r>
            <w:r w:rsidR="00105E1E">
              <w:rPr>
                <w:rFonts w:ascii="Times New Roman" w:hAnsi="Times New Roman" w:cs="Times New Roman"/>
                <w:color w:val="212121"/>
                <w:sz w:val="16"/>
                <w:szCs w:val="16"/>
                <w:lang w:eastAsia="fr-BE"/>
              </w:rPr>
              <w:t>s</w:t>
            </w:r>
            <w:r w:rsidRPr="00105E1E">
              <w:rPr>
                <w:rFonts w:ascii="Times New Roman" w:hAnsi="Times New Roman" w:cs="Times New Roman"/>
                <w:color w:val="212121"/>
                <w:sz w:val="16"/>
                <w:szCs w:val="16"/>
                <w:lang w:eastAsia="fr-BE"/>
              </w:rPr>
              <w:t xml:space="preserve">e </w:t>
            </w:r>
          </w:p>
          <w:p w14:paraId="5906C566" w14:textId="4BE2B5B9" w:rsidR="009C5AB3"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inspiratory muscle training.</w:t>
            </w:r>
          </w:p>
        </w:tc>
        <w:tc>
          <w:tcPr>
            <w:tcW w:w="0" w:type="auto"/>
          </w:tcPr>
          <w:p w14:paraId="5093701E" w14:textId="23C54EBC" w:rsidR="005E52AE"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xml:space="preserve"> Mixed: Aerobic and functional strength</w:t>
            </w:r>
          </w:p>
          <w:p w14:paraId="43410E82" w14:textId="77777777" w:rsidR="005E52AE"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Frequency</w:t>
            </w:r>
            <w:r w:rsidRPr="00105E1E">
              <w:rPr>
                <w:rFonts w:ascii="Times New Roman" w:hAnsi="Times New Roman" w:cs="Times New Roman"/>
                <w:color w:val="212121"/>
                <w:sz w:val="16"/>
                <w:szCs w:val="16"/>
                <w:lang w:eastAsia="fr-BE"/>
              </w:rPr>
              <w:t>: 5-6 times/week</w:t>
            </w:r>
          </w:p>
          <w:p w14:paraId="31D66260" w14:textId="77777777" w:rsidR="005E52AE"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Intensity</w:t>
            </w:r>
            <w:r w:rsidRPr="00105E1E">
              <w:rPr>
                <w:rFonts w:ascii="Times New Roman" w:hAnsi="Times New Roman" w:cs="Times New Roman"/>
                <w:color w:val="212121"/>
                <w:sz w:val="16"/>
                <w:szCs w:val="16"/>
                <w:lang w:eastAsia="fr-BE"/>
              </w:rPr>
              <w:t>: adjusted according to the participants rating of perceived exertion with the Borg CR-10 scale</w:t>
            </w:r>
          </w:p>
          <w:p w14:paraId="0888CBDA" w14:textId="77777777" w:rsidR="005E52AE"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Duration</w:t>
            </w:r>
            <w:r w:rsidRPr="00105E1E">
              <w:rPr>
                <w:rFonts w:ascii="Times New Roman" w:hAnsi="Times New Roman" w:cs="Times New Roman"/>
                <w:color w:val="212121"/>
                <w:sz w:val="16"/>
                <w:szCs w:val="16"/>
                <w:lang w:eastAsia="fr-BE"/>
              </w:rPr>
              <w:t>: 2 to 3 weeks before surgery. At least 6 sessions</w:t>
            </w:r>
          </w:p>
          <w:p w14:paraId="03012EE9" w14:textId="77777777" w:rsidR="005E52AE"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Supervision</w:t>
            </w:r>
            <w:r w:rsidRPr="00105E1E">
              <w:rPr>
                <w:rFonts w:ascii="Times New Roman" w:hAnsi="Times New Roman" w:cs="Times New Roman"/>
                <w:color w:val="212121"/>
                <w:sz w:val="16"/>
                <w:szCs w:val="16"/>
                <w:lang w:eastAsia="fr-BE"/>
              </w:rPr>
              <w:t>: in person, physiotherapist</w:t>
            </w:r>
          </w:p>
          <w:p w14:paraId="1733F7C7" w14:textId="636A3552" w:rsidR="005E52AE"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Where</w:t>
            </w:r>
            <w:r w:rsidRPr="00105E1E">
              <w:rPr>
                <w:rFonts w:ascii="Times New Roman" w:hAnsi="Times New Roman" w:cs="Times New Roman"/>
                <w:color w:val="212121"/>
                <w:sz w:val="16"/>
                <w:szCs w:val="16"/>
                <w:lang w:eastAsia="fr-BE"/>
              </w:rPr>
              <w:t>: at home</w:t>
            </w:r>
          </w:p>
          <w:p w14:paraId="3FB55599" w14:textId="77777777" w:rsidR="005E52AE"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Details</w:t>
            </w:r>
            <w:r w:rsidRPr="00105E1E">
              <w:rPr>
                <w:rFonts w:ascii="Times New Roman" w:hAnsi="Times New Roman" w:cs="Times New Roman"/>
                <w:color w:val="212121"/>
                <w:sz w:val="16"/>
                <w:szCs w:val="16"/>
                <w:lang w:eastAsia="fr-BE"/>
              </w:rPr>
              <w:t>:</w:t>
            </w:r>
          </w:p>
          <w:p w14:paraId="1867D628" w14:textId="7C8C7F60" w:rsidR="005E52AE"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Aerobic exercises, such as walking, stair climbing, or other activities chosen by the physiotherapist, were performed in interval form with shorter bouts of higher intensity reaching 7–8 on the Borg CR-10 scale. The total duration for aerobic exercises was 20 min.</w:t>
            </w:r>
          </w:p>
          <w:p w14:paraId="1DAC3F60" w14:textId="6992A60E" w:rsidR="005E52AE"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Functional strength training included sit-to-stand and step-up exercises with a frequency of three sets of 8 to 12 repetitions and an intensity of 7–8 on the Borg CR-10 scale. Weight belts could be added to increase intensity. Furthermore, physiotherapists included additional exercises to improve performance in activities identified with the Patient-Specific Functional Scale, a patient-generated questionnaire designed to assess limitations in activities of importance to the patient</w:t>
            </w:r>
          </w:p>
          <w:p w14:paraId="73CFC473" w14:textId="47AB1753" w:rsidR="009C5AB3" w:rsidRPr="00105E1E" w:rsidRDefault="005E52AE" w:rsidP="002A7AFE">
            <w:pPr>
              <w:rPr>
                <w:rFonts w:ascii="Times New Roman" w:hAnsi="Times New Roman" w:cs="Times New Roman"/>
                <w:b/>
                <w:bCs/>
                <w:color w:val="212121"/>
                <w:sz w:val="16"/>
                <w:szCs w:val="16"/>
                <w:lang w:eastAsia="fr-BE"/>
              </w:rPr>
            </w:pPr>
            <w:r w:rsidRPr="00105E1E">
              <w:rPr>
                <w:rFonts w:ascii="Times New Roman" w:hAnsi="Times New Roman" w:cs="Times New Roman"/>
                <w:color w:val="212121"/>
                <w:sz w:val="16"/>
                <w:szCs w:val="16"/>
                <w:lang w:eastAsia="fr-BE"/>
              </w:rPr>
              <w:lastRenderedPageBreak/>
              <w:t>Aerobic and strength exercises so the total number of sessions per week attained five to six times including the supervised sessions.</w:t>
            </w:r>
          </w:p>
        </w:tc>
        <w:tc>
          <w:tcPr>
            <w:tcW w:w="0" w:type="auto"/>
          </w:tcPr>
          <w:p w14:paraId="7BCEEAC3" w14:textId="2851EA34" w:rsidR="000250AB" w:rsidRPr="00105E1E" w:rsidRDefault="000250AB"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lastRenderedPageBreak/>
              <w:t>Type:</w:t>
            </w:r>
            <w:r w:rsidRPr="00105E1E">
              <w:rPr>
                <w:rFonts w:ascii="Times New Roman" w:hAnsi="Times New Roman" w:cs="Times New Roman"/>
                <w:color w:val="212121"/>
                <w:sz w:val="16"/>
                <w:szCs w:val="16"/>
                <w:lang w:eastAsia="fr-BE"/>
              </w:rPr>
              <w:t xml:space="preserve"> Inspiratory muscle training was performed with the electronic device Power Breathe K3 (POWER</w:t>
            </w:r>
            <w:r w:rsid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 xml:space="preserve">breathe International Ltd., Southam, UK). </w:t>
            </w:r>
          </w:p>
          <w:p w14:paraId="14A9BC3E" w14:textId="249FC1C0" w:rsidR="000250AB" w:rsidRPr="00105E1E" w:rsidRDefault="000250AB"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Intensity:</w:t>
            </w:r>
            <w:r w:rsidRPr="00105E1E">
              <w:rPr>
                <w:rFonts w:ascii="Times New Roman" w:hAnsi="Times New Roman" w:cs="Times New Roman"/>
                <w:color w:val="212121"/>
                <w:sz w:val="16"/>
                <w:szCs w:val="16"/>
                <w:lang w:eastAsia="fr-BE"/>
              </w:rPr>
              <w:t xml:space="preserve"> A total of 30 repetitions was performed with an intensity of 5–7 on the Borg CR-10 scale. Physiotherapists were instructed to start with a </w:t>
            </w:r>
            <w:r w:rsidRPr="00105E1E">
              <w:rPr>
                <w:rFonts w:ascii="Times New Roman" w:hAnsi="Times New Roman" w:cs="Times New Roman"/>
                <w:color w:val="212121"/>
                <w:sz w:val="16"/>
                <w:szCs w:val="16"/>
                <w:lang w:eastAsia="fr-BE"/>
              </w:rPr>
              <w:lastRenderedPageBreak/>
              <w:t>resistance of 50 % of the patient's maximal inspiratory pressure and then adjust according to the participants Borg CR-10 grading.</w:t>
            </w:r>
          </w:p>
          <w:p w14:paraId="04B06D49" w14:textId="20750533" w:rsidR="009C5AB3" w:rsidRPr="00105E1E" w:rsidRDefault="000250AB"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Frequency:</w:t>
            </w:r>
            <w:r w:rsidRPr="00105E1E">
              <w:rPr>
                <w:rFonts w:ascii="Times New Roman" w:hAnsi="Times New Roman" w:cs="Times New Roman"/>
                <w:color w:val="212121"/>
                <w:sz w:val="16"/>
                <w:szCs w:val="16"/>
                <w:lang w:eastAsia="fr-BE"/>
              </w:rPr>
              <w:t xml:space="preserve"> Participants in the intervention group were instructed to perform unsupervised exercise with the goal to include inspiratory muscle training twice daily.</w:t>
            </w:r>
          </w:p>
        </w:tc>
        <w:tc>
          <w:tcPr>
            <w:tcW w:w="0" w:type="auto"/>
          </w:tcPr>
          <w:p w14:paraId="7F5D4695" w14:textId="6D715957" w:rsidR="009C5AB3"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Usual care.</w:t>
            </w:r>
          </w:p>
        </w:tc>
        <w:tc>
          <w:tcPr>
            <w:tcW w:w="0" w:type="auto"/>
          </w:tcPr>
          <w:p w14:paraId="4C150ABC" w14:textId="37A8D27F" w:rsidR="009C5AB3" w:rsidRPr="00105E1E" w:rsidRDefault="005E52AE" w:rsidP="002A7AFE">
            <w:pPr>
              <w:pStyle w:val="Paragraphedeliste"/>
              <w:numPr>
                <w:ilvl w:val="0"/>
                <w:numId w:val="7"/>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omplications (Clavien-Dindo classifications): 30 days after surgery.</w:t>
            </w:r>
          </w:p>
          <w:p w14:paraId="426B4419" w14:textId="77777777" w:rsidR="005E52AE" w:rsidRPr="00105E1E" w:rsidRDefault="005E52AE" w:rsidP="002A7AFE">
            <w:pPr>
              <w:pStyle w:val="Paragraphedeliste"/>
              <w:numPr>
                <w:ilvl w:val="0"/>
                <w:numId w:val="7"/>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omprehensive compli</w:t>
            </w:r>
          </w:p>
          <w:p w14:paraId="348A9597" w14:textId="77777777" w:rsidR="005E52AE" w:rsidRPr="00105E1E" w:rsidRDefault="005E52AE" w:rsidP="002A7AFE">
            <w:pPr>
              <w:pStyle w:val="Paragraphedeliste"/>
              <w:numPr>
                <w:ilvl w:val="0"/>
                <w:numId w:val="7"/>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ation index (CCI).</w:t>
            </w:r>
          </w:p>
          <w:p w14:paraId="3869C3C1" w14:textId="0E9CC4A8" w:rsidR="005E52AE" w:rsidRPr="00105E1E" w:rsidRDefault="005E52AE" w:rsidP="002A7AFE">
            <w:pPr>
              <w:pStyle w:val="Paragraphedeliste"/>
              <w:numPr>
                <w:ilvl w:val="0"/>
                <w:numId w:val="7"/>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Length of hospital stay.</w:t>
            </w:r>
          </w:p>
        </w:tc>
        <w:tc>
          <w:tcPr>
            <w:tcW w:w="0" w:type="auto"/>
          </w:tcPr>
          <w:p w14:paraId="4C87A63E" w14:textId="031EDB50" w:rsidR="009C5AB3" w:rsidRPr="00105E1E" w:rsidRDefault="005E52AE"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This work was supported by the Swedish Cancer Society [grant number 190060 Pj]; the Swedish Research Council [grant number 2019–01382]; and the Erling-Persson Foundation, a framework funding grant to AT, [grant number 140604]. The funders had no role in study design, data </w:t>
            </w:r>
            <w:r w:rsidRPr="00105E1E">
              <w:rPr>
                <w:rFonts w:ascii="Times New Roman" w:hAnsi="Times New Roman" w:cs="Times New Roman"/>
                <w:color w:val="212121"/>
                <w:sz w:val="16"/>
                <w:szCs w:val="16"/>
                <w:lang w:eastAsia="fr-BE"/>
              </w:rPr>
              <w:lastRenderedPageBreak/>
              <w:t>collection, analysis and interpretation of data, writing of the report or decision to publish.</w:t>
            </w:r>
          </w:p>
        </w:tc>
      </w:tr>
      <w:tr w:rsidR="0061208B" w:rsidRPr="00105E1E" w14:paraId="7CCE7276" w14:textId="77777777" w:rsidTr="009C5AB3">
        <w:tc>
          <w:tcPr>
            <w:tcW w:w="0" w:type="auto"/>
          </w:tcPr>
          <w:p w14:paraId="46CA2CC9"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Dronkers</w:t>
            </w:r>
          </w:p>
          <w:p w14:paraId="4EC97495" w14:textId="268F2A32" w:rsidR="00EC4CA7" w:rsidRPr="00105E1E" w:rsidRDefault="00EC4CA7"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10</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Ecm9ua2VyczwvQXV0aG9yPjxZZWFyPjIwMTA8L1llYXI+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Ecm9ua2VyczwvQXV0aG9yPjxZZWFyPjIwMTA8L1llYXI+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45)</w:t>
            </w:r>
            <w:r w:rsidR="000A369E" w:rsidRPr="00105E1E">
              <w:rPr>
                <w:rFonts w:ascii="Times New Roman" w:hAnsi="Times New Roman" w:cs="Times New Roman"/>
                <w:color w:val="212121"/>
                <w:sz w:val="16"/>
                <w:szCs w:val="16"/>
                <w:lang w:eastAsia="fr-BE"/>
              </w:rPr>
              <w:fldChar w:fldCharType="end"/>
            </w:r>
          </w:p>
        </w:tc>
        <w:tc>
          <w:tcPr>
            <w:tcW w:w="0" w:type="auto"/>
          </w:tcPr>
          <w:p w14:paraId="218A6946" w14:textId="66AD58DB"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The Netherlands</w:t>
            </w:r>
          </w:p>
        </w:tc>
        <w:tc>
          <w:tcPr>
            <w:tcW w:w="0" w:type="auto"/>
          </w:tcPr>
          <w:p w14:paraId="289E2808" w14:textId="0FBDD54B"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Older adults.</w:t>
            </w:r>
          </w:p>
          <w:p w14:paraId="706E595B" w14:textId="77777777" w:rsidR="00EC4CA7" w:rsidRPr="00105E1E" w:rsidRDefault="00EC4CA7" w:rsidP="002A7AFE">
            <w:pPr>
              <w:rPr>
                <w:rFonts w:ascii="Times New Roman" w:hAnsi="Times New Roman" w:cs="Times New Roman"/>
                <w:color w:val="212121"/>
                <w:sz w:val="16"/>
                <w:szCs w:val="16"/>
                <w:lang w:eastAsia="fr-BE"/>
              </w:rPr>
            </w:pPr>
          </w:p>
          <w:p w14:paraId="2E9A4A00" w14:textId="77777777" w:rsidR="00EC4CA7" w:rsidRPr="00105E1E" w:rsidRDefault="00EC4CA7"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 xml:space="preserve">Inclusion criteria: </w:t>
            </w:r>
          </w:p>
          <w:p w14:paraId="499C0622" w14:textId="69F97E52"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Elective colon surgery (waiting period minimally two weeks and first surgical intervention for this pathology.</w:t>
            </w:r>
          </w:p>
          <w:p w14:paraId="47371A33" w14:textId="6CF7B02F"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ge 60 years.</w:t>
            </w:r>
          </w:p>
          <w:p w14:paraId="4FE15704" w14:textId="269002C9"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Adequate cognitive functioning (a good understanding and accurate execution of instructions). </w:t>
            </w:r>
          </w:p>
          <w:p w14:paraId="6E432D40" w14:textId="77777777" w:rsidR="00EC4CA7" w:rsidRPr="00105E1E" w:rsidRDefault="00EC4CA7" w:rsidP="002A7AFE">
            <w:pPr>
              <w:rPr>
                <w:rFonts w:ascii="Times New Roman" w:hAnsi="Times New Roman" w:cs="Times New Roman"/>
                <w:color w:val="212121"/>
                <w:sz w:val="16"/>
                <w:szCs w:val="16"/>
                <w:lang w:eastAsia="fr-BE"/>
              </w:rPr>
            </w:pPr>
          </w:p>
          <w:p w14:paraId="410F5F3E" w14:textId="6DDA1889"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i/>
                <w:iCs/>
                <w:color w:val="212121"/>
                <w:sz w:val="16"/>
                <w:szCs w:val="16"/>
                <w:lang w:eastAsia="fr-BE"/>
              </w:rPr>
              <w:t>Exclusion criteria:</w:t>
            </w:r>
            <w:r w:rsidRPr="00105E1E">
              <w:rPr>
                <w:rFonts w:ascii="Times New Roman" w:hAnsi="Times New Roman" w:cs="Times New Roman"/>
                <w:color w:val="212121"/>
                <w:sz w:val="16"/>
                <w:szCs w:val="16"/>
                <w:lang w:eastAsia="fr-BE"/>
              </w:rPr>
              <w:t xml:space="preserve"> </w:t>
            </w:r>
          </w:p>
          <w:p w14:paraId="2C703FFA" w14:textId="00E42B93"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Heart disease that prohibits or impedes exercise.</w:t>
            </w:r>
          </w:p>
          <w:p w14:paraId="621258B2" w14:textId="22A44DF8"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evere systemic illness.</w:t>
            </w:r>
          </w:p>
          <w:p w14:paraId="3E82C78A" w14:textId="6EE25B06"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Recent embolism, throm bophlebitis.</w:t>
            </w:r>
          </w:p>
          <w:p w14:paraId="4CCE4E59" w14:textId="75D24555"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Uncontrolled diabetes (fasting blood glucose of 4400mg/dL).</w:t>
            </w:r>
          </w:p>
          <w:p w14:paraId="0CA4D472" w14:textId="098ED526"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evere orthopaedic conditions that prohibit or impede exercise.</w:t>
            </w:r>
          </w:p>
          <w:p w14:paraId="108D4440" w14:textId="0E0A68B9"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Wheelchair dependence.</w:t>
            </w:r>
          </w:p>
          <w:p w14:paraId="0B3857AF" w14:textId="77777777" w:rsidR="00EC4CA7" w:rsidRPr="00105E1E" w:rsidRDefault="00EC4CA7" w:rsidP="002A7AFE">
            <w:pPr>
              <w:rPr>
                <w:rFonts w:ascii="Times New Roman" w:hAnsi="Times New Roman" w:cs="Times New Roman"/>
                <w:color w:val="212121"/>
                <w:sz w:val="16"/>
                <w:szCs w:val="16"/>
                <w:lang w:eastAsia="fr-BE"/>
              </w:rPr>
            </w:pPr>
          </w:p>
          <w:p w14:paraId="7FE1AD2F" w14:textId="77777777" w:rsidR="00EC4CA7" w:rsidRPr="00105E1E" w:rsidRDefault="00EC4CA7" w:rsidP="002A7AFE">
            <w:pPr>
              <w:rPr>
                <w:rFonts w:ascii="Times New Roman" w:hAnsi="Times New Roman" w:cs="Times New Roman"/>
                <w:color w:val="212121"/>
                <w:sz w:val="16"/>
                <w:szCs w:val="16"/>
                <w:lang w:eastAsia="fr-BE"/>
              </w:rPr>
            </w:pPr>
          </w:p>
          <w:p w14:paraId="55F5608B" w14:textId="41E40A0C" w:rsidR="00EC4CA7" w:rsidRPr="00105E1E" w:rsidRDefault="00EC4CA7" w:rsidP="002A7AFE">
            <w:pPr>
              <w:rPr>
                <w:rFonts w:ascii="Times New Roman" w:hAnsi="Times New Roman" w:cs="Times New Roman"/>
                <w:color w:val="212121"/>
                <w:sz w:val="16"/>
                <w:szCs w:val="16"/>
                <w:lang w:eastAsia="fr-BE"/>
              </w:rPr>
            </w:pPr>
          </w:p>
        </w:tc>
        <w:tc>
          <w:tcPr>
            <w:tcW w:w="0" w:type="auto"/>
          </w:tcPr>
          <w:p w14:paraId="4185A497" w14:textId="71312F1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Elective abdominal oncological surgery</w:t>
            </w:r>
          </w:p>
        </w:tc>
        <w:tc>
          <w:tcPr>
            <w:tcW w:w="0" w:type="auto"/>
          </w:tcPr>
          <w:p w14:paraId="3F080481" w14:textId="05DB900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4 weeks</w:t>
            </w:r>
          </w:p>
        </w:tc>
        <w:tc>
          <w:tcPr>
            <w:tcW w:w="0" w:type="auto"/>
          </w:tcPr>
          <w:p w14:paraId="31A1A5ED" w14:textId="25B137F5"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Exercise </w:t>
            </w:r>
          </w:p>
        </w:tc>
        <w:tc>
          <w:tcPr>
            <w:tcW w:w="0" w:type="auto"/>
          </w:tcPr>
          <w:p w14:paraId="598A6D49" w14:textId="7B4DB25B"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sz w:val="16"/>
                <w:szCs w:val="16"/>
              </w:rPr>
              <w:t xml:space="preserve"> </w:t>
            </w:r>
            <w:r w:rsidRPr="00105E1E">
              <w:rPr>
                <w:rFonts w:ascii="Times New Roman" w:hAnsi="Times New Roman" w:cs="Times New Roman"/>
                <w:b/>
                <w:bCs/>
                <w:i/>
                <w:iCs/>
                <w:color w:val="212121"/>
                <w:sz w:val="16"/>
                <w:szCs w:val="16"/>
                <w:lang w:eastAsia="fr-BE"/>
              </w:rPr>
              <w:t>Mixed.</w:t>
            </w:r>
            <w:r w:rsidRPr="00105E1E">
              <w:rPr>
                <w:sz w:val="16"/>
                <w:szCs w:val="16"/>
              </w:rPr>
              <w:t xml:space="preserve"> </w:t>
            </w:r>
            <w:r w:rsidRPr="00105E1E">
              <w:rPr>
                <w:rFonts w:ascii="Times New Roman" w:hAnsi="Times New Roman" w:cs="Times New Roman"/>
                <w:b/>
                <w:bCs/>
                <w:i/>
                <w:iCs/>
                <w:color w:val="212121"/>
                <w:sz w:val="16"/>
                <w:szCs w:val="16"/>
                <w:lang w:eastAsia="fr-BE"/>
              </w:rPr>
              <w:t>r</w:t>
            </w:r>
            <w:r w:rsidRPr="00105E1E">
              <w:rPr>
                <w:rFonts w:ascii="Times New Roman" w:hAnsi="Times New Roman" w:cs="Times New Roman"/>
                <w:i/>
                <w:iCs/>
                <w:color w:val="212121"/>
                <w:sz w:val="16"/>
                <w:szCs w:val="16"/>
                <w:lang w:eastAsia="fr-BE"/>
              </w:rPr>
              <w:t>esistance training</w:t>
            </w:r>
            <w:r w:rsidRPr="00105E1E">
              <w:rPr>
                <w:rFonts w:ascii="Times New Roman" w:hAnsi="Times New Roman" w:cs="Times New Roman"/>
                <w:color w:val="212121"/>
                <w:sz w:val="16"/>
                <w:szCs w:val="16"/>
                <w:lang w:eastAsia="fr-BE"/>
              </w:rPr>
              <w:t xml:space="preserve"> of the lower limb extensors (with a maximum of one set of 8–15rm, consistent with 60–80% of the one-repetition maximum18–21); </w:t>
            </w:r>
            <w:r w:rsidRPr="00105E1E">
              <w:rPr>
                <w:rFonts w:ascii="Times New Roman" w:hAnsi="Times New Roman" w:cs="Times New Roman"/>
                <w:i/>
                <w:iCs/>
                <w:color w:val="212121"/>
                <w:sz w:val="16"/>
                <w:szCs w:val="16"/>
                <w:lang w:eastAsia="fr-BE"/>
              </w:rPr>
              <w:t>inspiratory muscle training</w:t>
            </w:r>
            <w:r w:rsidRPr="00105E1E">
              <w:rPr>
                <w:rFonts w:ascii="Times New Roman" w:hAnsi="Times New Roman" w:cs="Times New Roman"/>
                <w:color w:val="212121"/>
                <w:sz w:val="16"/>
                <w:szCs w:val="16"/>
                <w:lang w:eastAsia="fr-BE"/>
              </w:rPr>
              <w:t xml:space="preserve">: patients breathed against a variable resistance (10–60% of the maximal inspiratory pressure) for about 15 minutes (240 breathing cycles); </w:t>
            </w:r>
            <w:r w:rsidRPr="00105E1E">
              <w:rPr>
                <w:rFonts w:ascii="Times New Roman" w:hAnsi="Times New Roman" w:cs="Times New Roman"/>
                <w:i/>
                <w:iCs/>
                <w:color w:val="212121"/>
                <w:sz w:val="16"/>
                <w:szCs w:val="16"/>
                <w:lang w:eastAsia="fr-BE"/>
              </w:rPr>
              <w:t>aerobic training</w:t>
            </w:r>
            <w:r w:rsidRPr="00105E1E">
              <w:rPr>
                <w:rFonts w:ascii="Times New Roman" w:hAnsi="Times New Roman" w:cs="Times New Roman"/>
                <w:color w:val="212121"/>
                <w:sz w:val="16"/>
                <w:szCs w:val="16"/>
                <w:lang w:eastAsia="fr-BE"/>
              </w:rPr>
              <w:t xml:space="preserve">: the subject trained at a moderate intensity of exercise (to 55–75% of maxi mal heart rate) or perceived exertion (between 11 and 13 on the Borg Scale; aerobic training lasted 20–30 minutes to obtain optimal benefit; training functional activities according to the patients’ </w:t>
            </w:r>
            <w:r w:rsidRPr="00105E1E">
              <w:rPr>
                <w:rFonts w:ascii="Times New Roman" w:hAnsi="Times New Roman" w:cs="Times New Roman"/>
                <w:color w:val="212121"/>
                <w:sz w:val="16"/>
                <w:szCs w:val="16"/>
                <w:lang w:eastAsia="fr-BE"/>
              </w:rPr>
              <w:lastRenderedPageBreak/>
              <w:t>capabilities and interest.</w:t>
            </w:r>
          </w:p>
          <w:p w14:paraId="09512C82" w14:textId="65052125"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Frequency:</w:t>
            </w:r>
            <w:r w:rsidRPr="00105E1E">
              <w:rPr>
                <w:rFonts w:ascii="Times New Roman" w:hAnsi="Times New Roman" w:cs="Times New Roman"/>
                <w:color w:val="212121"/>
                <w:sz w:val="16"/>
                <w:szCs w:val="16"/>
                <w:lang w:eastAsia="fr-BE"/>
              </w:rPr>
              <w:t>2 times/week; 2-4 weeks</w:t>
            </w:r>
            <w:r w:rsidR="00C00730" w:rsidRPr="00105E1E">
              <w:rPr>
                <w:rFonts w:ascii="Times New Roman" w:hAnsi="Times New Roman" w:cs="Times New Roman"/>
                <w:color w:val="212121"/>
                <w:sz w:val="16"/>
                <w:szCs w:val="16"/>
                <w:lang w:eastAsia="fr-BE"/>
              </w:rPr>
              <w:t>.</w:t>
            </w:r>
          </w:p>
          <w:p w14:paraId="6B1F2559" w14:textId="411BDD49"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 xml:space="preserve">Intensity: </w:t>
            </w:r>
            <w:r w:rsidRPr="00105E1E">
              <w:rPr>
                <w:rFonts w:ascii="Times New Roman" w:hAnsi="Times New Roman" w:cs="Times New Roman"/>
                <w:color w:val="212121"/>
                <w:sz w:val="16"/>
                <w:szCs w:val="16"/>
                <w:lang w:eastAsia="fr-BE"/>
              </w:rPr>
              <w:t>adjusted with the Borg Scale</w:t>
            </w:r>
            <w:r w:rsidR="00C00730" w:rsidRPr="00105E1E">
              <w:rPr>
                <w:rFonts w:ascii="Times New Roman" w:hAnsi="Times New Roman" w:cs="Times New Roman"/>
                <w:color w:val="212121"/>
                <w:sz w:val="16"/>
                <w:szCs w:val="16"/>
                <w:lang w:eastAsia="fr-BE"/>
              </w:rPr>
              <w:t>.</w:t>
            </w:r>
          </w:p>
          <w:p w14:paraId="7A053308" w14:textId="1E8A779F"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 xml:space="preserve">Duration: </w:t>
            </w:r>
            <w:r w:rsidRPr="00105E1E">
              <w:rPr>
                <w:rFonts w:ascii="Times New Roman" w:hAnsi="Times New Roman" w:cs="Times New Roman"/>
                <w:color w:val="212121"/>
                <w:sz w:val="16"/>
                <w:szCs w:val="16"/>
                <w:lang w:eastAsia="fr-BE"/>
              </w:rPr>
              <w:t>60 minutes/session</w:t>
            </w:r>
            <w:r w:rsidR="00C00730" w:rsidRPr="00105E1E">
              <w:rPr>
                <w:rFonts w:ascii="Times New Roman" w:hAnsi="Times New Roman" w:cs="Times New Roman"/>
                <w:color w:val="212121"/>
                <w:sz w:val="16"/>
                <w:szCs w:val="16"/>
                <w:lang w:eastAsia="fr-BE"/>
              </w:rPr>
              <w:t>.</w:t>
            </w:r>
          </w:p>
          <w:p w14:paraId="4C8CCB73" w14:textId="0F1349F9"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Supervis</w:t>
            </w:r>
            <w:r w:rsidR="00105E1E">
              <w:rPr>
                <w:rFonts w:ascii="Times New Roman" w:hAnsi="Times New Roman" w:cs="Times New Roman"/>
                <w:b/>
                <w:bCs/>
                <w:color w:val="212121"/>
                <w:sz w:val="16"/>
                <w:szCs w:val="16"/>
                <w:lang w:eastAsia="fr-BE"/>
              </w:rPr>
              <w:t>i</w:t>
            </w:r>
            <w:r w:rsidRPr="00105E1E">
              <w:rPr>
                <w:rFonts w:ascii="Times New Roman" w:hAnsi="Times New Roman" w:cs="Times New Roman"/>
                <w:b/>
                <w:bCs/>
                <w:color w:val="212121"/>
                <w:sz w:val="16"/>
                <w:szCs w:val="16"/>
                <w:lang w:eastAsia="fr-BE"/>
              </w:rPr>
              <w:t>on:</w:t>
            </w:r>
            <w:r w:rsidR="00922DE0" w:rsidRPr="00105E1E">
              <w:rPr>
                <w:rFonts w:ascii="Times New Roman" w:hAnsi="Times New Roman" w:cs="Times New Roman"/>
                <w:b/>
                <w:bCs/>
                <w:color w:val="212121"/>
                <w:sz w:val="16"/>
                <w:szCs w:val="16"/>
                <w:lang w:eastAsia="fr-BE"/>
              </w:rPr>
              <w:t xml:space="preserve"> </w:t>
            </w:r>
            <w:r w:rsidRPr="00105E1E">
              <w:rPr>
                <w:rFonts w:ascii="Times New Roman" w:hAnsi="Times New Roman" w:cs="Times New Roman"/>
                <w:color w:val="212121"/>
                <w:sz w:val="16"/>
                <w:szCs w:val="16"/>
                <w:lang w:eastAsia="fr-BE"/>
              </w:rPr>
              <w:t>Physiotherapist</w:t>
            </w:r>
            <w:r w:rsidR="00C00730" w:rsidRPr="00105E1E">
              <w:rPr>
                <w:rFonts w:ascii="Times New Roman" w:hAnsi="Times New Roman" w:cs="Times New Roman"/>
                <w:color w:val="212121"/>
                <w:sz w:val="16"/>
                <w:szCs w:val="16"/>
                <w:lang w:eastAsia="fr-BE"/>
              </w:rPr>
              <w:t>.</w:t>
            </w:r>
          </w:p>
          <w:p w14:paraId="760C9367" w14:textId="44583E20"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 xml:space="preserve">Where: </w:t>
            </w:r>
            <w:r w:rsidRPr="00105E1E">
              <w:rPr>
                <w:rFonts w:ascii="Times New Roman" w:hAnsi="Times New Roman" w:cs="Times New Roman"/>
                <w:color w:val="212121"/>
                <w:sz w:val="16"/>
                <w:szCs w:val="16"/>
                <w:lang w:eastAsia="fr-BE"/>
              </w:rPr>
              <w:t>outpatient department of physical therapy</w:t>
            </w:r>
            <w:r w:rsidR="00C00730" w:rsidRPr="00105E1E">
              <w:rPr>
                <w:rFonts w:ascii="Times New Roman" w:hAnsi="Times New Roman" w:cs="Times New Roman"/>
                <w:color w:val="212121"/>
                <w:sz w:val="16"/>
                <w:szCs w:val="16"/>
                <w:lang w:eastAsia="fr-BE"/>
              </w:rPr>
              <w:t>.</w:t>
            </w:r>
          </w:p>
          <w:p w14:paraId="66DA68EB" w14:textId="3B9321E5"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w:t>
            </w:r>
          </w:p>
          <w:p w14:paraId="7FFE38CA" w14:textId="799F8ADA"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xml:space="preserve"> When not training in the outpatient department, subjects followed a </w:t>
            </w:r>
            <w:r w:rsidRPr="00105E1E">
              <w:rPr>
                <w:rFonts w:ascii="Times New Roman" w:hAnsi="Times New Roman" w:cs="Times New Roman"/>
                <w:b/>
                <w:bCs/>
                <w:color w:val="212121"/>
                <w:sz w:val="16"/>
                <w:szCs w:val="16"/>
                <w:lang w:eastAsia="fr-BE"/>
              </w:rPr>
              <w:t xml:space="preserve">home-based training </w:t>
            </w:r>
            <w:r w:rsidR="00FA47FD" w:rsidRPr="00105E1E">
              <w:rPr>
                <w:rFonts w:ascii="Times New Roman" w:hAnsi="Times New Roman" w:cs="Times New Roman"/>
                <w:b/>
                <w:bCs/>
                <w:color w:val="212121"/>
                <w:sz w:val="16"/>
                <w:szCs w:val="16"/>
                <w:lang w:eastAsia="fr-BE"/>
              </w:rPr>
              <w:t>programme</w:t>
            </w:r>
            <w:r w:rsidRPr="00105E1E">
              <w:rPr>
                <w:rFonts w:ascii="Times New Roman" w:hAnsi="Times New Roman" w:cs="Times New Roman"/>
                <w:color w:val="212121"/>
                <w:sz w:val="16"/>
                <w:szCs w:val="16"/>
                <w:lang w:eastAsia="fr-BE"/>
              </w:rPr>
              <w:t xml:space="preserve">. This </w:t>
            </w:r>
            <w:r w:rsidR="00FA47FD" w:rsidRPr="00105E1E">
              <w:rPr>
                <w:rFonts w:ascii="Times New Roman" w:hAnsi="Times New Roman" w:cs="Times New Roman"/>
                <w:color w:val="212121"/>
                <w:sz w:val="16"/>
                <w:szCs w:val="16"/>
                <w:lang w:eastAsia="fr-BE"/>
              </w:rPr>
              <w:t>programme</w:t>
            </w:r>
            <w:r w:rsidRPr="00105E1E">
              <w:rPr>
                <w:rFonts w:ascii="Times New Roman" w:hAnsi="Times New Roman" w:cs="Times New Roman"/>
                <w:color w:val="212121"/>
                <w:sz w:val="16"/>
                <w:szCs w:val="16"/>
                <w:lang w:eastAsia="fr-BE"/>
              </w:rPr>
              <w:t xml:space="preserve"> prescribed walking (patients received a pedometer to monitor this activity) or cycling</w:t>
            </w:r>
            <w:r w:rsidR="00C00730" w:rsidRPr="00105E1E">
              <w:rPr>
                <w:rFonts w:ascii="Times New Roman" w:hAnsi="Times New Roman" w:cs="Times New Roman"/>
                <w:color w:val="212121"/>
                <w:sz w:val="16"/>
                <w:szCs w:val="16"/>
                <w:lang w:eastAsia="fr-BE"/>
              </w:rPr>
              <w:t>.</w:t>
            </w:r>
          </w:p>
          <w:p w14:paraId="08BC4CC1"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Duration</w:t>
            </w:r>
            <w:r w:rsidRPr="00105E1E">
              <w:rPr>
                <w:rFonts w:ascii="Times New Roman" w:hAnsi="Times New Roman" w:cs="Times New Roman"/>
                <w:color w:val="212121"/>
                <w:sz w:val="16"/>
                <w:szCs w:val="16"/>
                <w:lang w:eastAsia="fr-BE"/>
              </w:rPr>
              <w:t xml:space="preserve">: minimum of 30 minutes per day.18 </w:t>
            </w:r>
            <w:r w:rsidRPr="00105E1E">
              <w:rPr>
                <w:rFonts w:ascii="Times New Roman" w:hAnsi="Times New Roman" w:cs="Times New Roman"/>
                <w:b/>
                <w:bCs/>
                <w:color w:val="212121"/>
                <w:sz w:val="16"/>
                <w:szCs w:val="16"/>
                <w:lang w:eastAsia="fr-BE"/>
              </w:rPr>
              <w:t>Intensity:</w:t>
            </w:r>
            <w:r w:rsidRPr="00105E1E">
              <w:rPr>
                <w:rFonts w:ascii="Times New Roman" w:hAnsi="Times New Roman" w:cs="Times New Roman"/>
                <w:color w:val="212121"/>
                <w:sz w:val="16"/>
                <w:szCs w:val="16"/>
                <w:lang w:eastAsia="fr-BE"/>
              </w:rPr>
              <w:t xml:space="preserve"> The intensity was determined on the basis of the perceived exertion (Borg Scale score between 11 and 13). </w:t>
            </w:r>
          </w:p>
          <w:p w14:paraId="14ABC4DF"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xml:space="preserve">: Subjects were supplied with a device for inspiratory muscle training, a </w:t>
            </w:r>
            <w:r w:rsidRPr="00105E1E">
              <w:rPr>
                <w:rFonts w:ascii="Times New Roman" w:hAnsi="Times New Roman" w:cs="Times New Roman"/>
                <w:color w:val="212121"/>
                <w:sz w:val="16"/>
                <w:szCs w:val="16"/>
                <w:lang w:eastAsia="fr-BE"/>
              </w:rPr>
              <w:lastRenderedPageBreak/>
              <w:t>threshold loading device.</w:t>
            </w:r>
          </w:p>
          <w:p w14:paraId="32AE912A" w14:textId="03BA90FE"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Frequency:</w:t>
            </w:r>
            <w:r w:rsidRPr="00105E1E">
              <w:rPr>
                <w:rFonts w:ascii="Times New Roman" w:hAnsi="Times New Roman" w:cs="Times New Roman"/>
                <w:color w:val="212121"/>
                <w:sz w:val="16"/>
                <w:szCs w:val="16"/>
                <w:lang w:eastAsia="fr-BE"/>
              </w:rPr>
              <w:t xml:space="preserve"> everyday</w:t>
            </w:r>
          </w:p>
          <w:p w14:paraId="0CA710BA" w14:textId="1B25B991"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Duration:</w:t>
            </w:r>
            <w:r w:rsidRPr="00105E1E">
              <w:rPr>
                <w:rFonts w:ascii="Times New Roman" w:hAnsi="Times New Roman" w:cs="Times New Roman"/>
                <w:color w:val="212121"/>
                <w:sz w:val="16"/>
                <w:szCs w:val="16"/>
                <w:lang w:eastAsia="fr-BE"/>
              </w:rPr>
              <w:t xml:space="preserve"> 15 minutes per day</w:t>
            </w:r>
            <w:r w:rsidR="00C00730" w:rsidRPr="00105E1E">
              <w:rPr>
                <w:rFonts w:ascii="Times New Roman" w:hAnsi="Times New Roman" w:cs="Times New Roman"/>
                <w:color w:val="212121"/>
                <w:sz w:val="16"/>
                <w:szCs w:val="16"/>
                <w:lang w:eastAsia="fr-BE"/>
              </w:rPr>
              <w:t>.</w:t>
            </w:r>
          </w:p>
          <w:p w14:paraId="7F6EF858" w14:textId="72097F1D"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Intensity</w:t>
            </w:r>
            <w:r w:rsidRPr="00105E1E">
              <w:rPr>
                <w:rFonts w:ascii="Times New Roman" w:hAnsi="Times New Roman" w:cs="Times New Roman"/>
                <w:color w:val="212121"/>
                <w:sz w:val="16"/>
                <w:szCs w:val="16"/>
                <w:lang w:eastAsia="fr-BE"/>
              </w:rPr>
              <w:t>: The threshold loading device was adjusted to a resistance equal to 20% of the maximal inspiratory pressure, measured at baseline. The resistance was increased incrementally based on the perceived exertion: if perceived exertion was 513, the resistance of the inspiratory threshold trainer was increased incrementally by 10% of the maximal inspiratory pressure.</w:t>
            </w:r>
          </w:p>
          <w:p w14:paraId="21673F81" w14:textId="5C792E5C" w:rsidR="00EC4CA7" w:rsidRPr="00105E1E" w:rsidRDefault="00EC4CA7" w:rsidP="002A7AFE">
            <w:pPr>
              <w:rPr>
                <w:rFonts w:ascii="Times New Roman" w:hAnsi="Times New Roman" w:cs="Times New Roman"/>
                <w:b/>
                <w:bCs/>
                <w:color w:val="212121"/>
                <w:sz w:val="16"/>
                <w:szCs w:val="16"/>
                <w:lang w:eastAsia="fr-BE"/>
              </w:rPr>
            </w:pPr>
          </w:p>
        </w:tc>
        <w:tc>
          <w:tcPr>
            <w:tcW w:w="0" w:type="auto"/>
          </w:tcPr>
          <w:p w14:paraId="5FB97A94" w14:textId="05DCD7A7" w:rsidR="00EC3928" w:rsidRPr="00105E1E" w:rsidRDefault="00EC3928"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NA</w:t>
            </w:r>
          </w:p>
          <w:p w14:paraId="10FBF981" w14:textId="683F05CD" w:rsidR="00EC4CA7" w:rsidRPr="00105E1E" w:rsidRDefault="00EC4CA7" w:rsidP="002A7AFE">
            <w:pPr>
              <w:rPr>
                <w:rFonts w:ascii="Times New Roman" w:hAnsi="Times New Roman" w:cs="Times New Roman"/>
                <w:b/>
                <w:bCs/>
                <w:color w:val="212121"/>
                <w:sz w:val="16"/>
                <w:szCs w:val="16"/>
                <w:lang w:eastAsia="fr-BE"/>
              </w:rPr>
            </w:pPr>
          </w:p>
        </w:tc>
        <w:tc>
          <w:tcPr>
            <w:tcW w:w="0" w:type="auto"/>
          </w:tcPr>
          <w:p w14:paraId="3940333C"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Home-based exercise advice.</w:t>
            </w:r>
            <w:r w:rsidRPr="00105E1E">
              <w:rPr>
                <w:rFonts w:ascii="Times New Roman" w:hAnsi="Times New Roman" w:cs="Times New Roman"/>
                <w:color w:val="212121"/>
                <w:sz w:val="16"/>
                <w:szCs w:val="16"/>
                <w:lang w:eastAsia="fr-BE"/>
              </w:rPr>
              <w:t xml:space="preserve"> </w:t>
            </w:r>
          </w:p>
          <w:p w14:paraId="6EFA66E0"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They were told of the importance of their physical condition to the postoperative course and were encouraged to be active for minimally 30 minutes a day in the period prior to hospital admission. </w:t>
            </w:r>
          </w:p>
          <w:p w14:paraId="174996AA" w14:textId="77777777" w:rsidR="00EC4CA7" w:rsidRPr="00105E1E" w:rsidRDefault="00EC4CA7" w:rsidP="002A7AFE">
            <w:pPr>
              <w:rPr>
                <w:rFonts w:ascii="Times New Roman" w:hAnsi="Times New Roman" w:cs="Times New Roman"/>
                <w:color w:val="212121"/>
                <w:sz w:val="16"/>
                <w:szCs w:val="16"/>
                <w:lang w:eastAsia="fr-BE"/>
              </w:rPr>
            </w:pPr>
          </w:p>
          <w:p w14:paraId="2D9F81D6" w14:textId="7D25B1D3"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They received a pedometer to monitor their activities. Once a week the pedometers were read out in the outpatient department by the therapist</w:t>
            </w:r>
            <w:r w:rsidRPr="00105E1E">
              <w:rPr>
                <w:rFonts w:ascii="Times New Roman" w:hAnsi="Times New Roman" w:cs="Times New Roman"/>
                <w:b/>
                <w:bCs/>
                <w:color w:val="212121"/>
                <w:sz w:val="16"/>
                <w:szCs w:val="16"/>
                <w:lang w:eastAsia="fr-BE"/>
              </w:rPr>
              <w:t>.</w:t>
            </w:r>
          </w:p>
        </w:tc>
        <w:tc>
          <w:tcPr>
            <w:tcW w:w="0" w:type="auto"/>
          </w:tcPr>
          <w:p w14:paraId="2E942B68" w14:textId="77777777" w:rsidR="00EC4CA7" w:rsidRPr="00105E1E" w:rsidRDefault="00EC3928" w:rsidP="002A7AFE">
            <w:pPr>
              <w:pStyle w:val="Paragraphedeliste"/>
              <w:numPr>
                <w:ilvl w:val="0"/>
                <w:numId w:val="13"/>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Postoperative complications</w:t>
            </w:r>
          </w:p>
          <w:p w14:paraId="11737A52" w14:textId="77777777" w:rsidR="00EC3928" w:rsidRPr="00105E1E" w:rsidRDefault="00EC3928" w:rsidP="002A7AFE">
            <w:pPr>
              <w:pStyle w:val="Paragraphedeliste"/>
              <w:numPr>
                <w:ilvl w:val="0"/>
                <w:numId w:val="13"/>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LOS</w:t>
            </w:r>
          </w:p>
          <w:p w14:paraId="5B44BC84" w14:textId="0C4E0B3B" w:rsidR="00EC3928" w:rsidRPr="00105E1E" w:rsidRDefault="00EC3928" w:rsidP="002A7AFE">
            <w:pPr>
              <w:pStyle w:val="Paragraphedeliste"/>
              <w:numPr>
                <w:ilvl w:val="0"/>
                <w:numId w:val="13"/>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Quality of life (EORTC Quality of Life Questionnaire: EORTC QLQ-C30 version 3)</w:t>
            </w:r>
          </w:p>
        </w:tc>
        <w:tc>
          <w:tcPr>
            <w:tcW w:w="0" w:type="auto"/>
          </w:tcPr>
          <w:p w14:paraId="7701029F" w14:textId="29118C4F" w:rsidR="00EC4CA7" w:rsidRPr="00105E1E" w:rsidRDefault="00EC3928"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w:t>
            </w:r>
          </w:p>
        </w:tc>
      </w:tr>
      <w:tr w:rsidR="0061208B" w:rsidRPr="00105E1E" w14:paraId="644A3082" w14:textId="77777777" w:rsidTr="009C5AB3">
        <w:tc>
          <w:tcPr>
            <w:tcW w:w="0" w:type="auto"/>
          </w:tcPr>
          <w:p w14:paraId="7EFBB7A0" w14:textId="41EADD47" w:rsidR="007F73DC" w:rsidRPr="00105E1E" w:rsidRDefault="000A369E"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Je</w:t>
            </w:r>
            <w:r w:rsidR="007F73DC" w:rsidRPr="00105E1E">
              <w:rPr>
                <w:rFonts w:ascii="Times New Roman" w:hAnsi="Times New Roman" w:cs="Times New Roman"/>
                <w:color w:val="212121"/>
                <w:sz w:val="16"/>
                <w:szCs w:val="16"/>
                <w:lang w:eastAsia="fr-BE"/>
              </w:rPr>
              <w:t>nsen</w:t>
            </w:r>
          </w:p>
          <w:p w14:paraId="67F487B1" w14:textId="2D3F65F3" w:rsidR="007F73DC" w:rsidRPr="00105E1E" w:rsidRDefault="007F73DC"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14</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KZW5zZW48L0F1dGhvcj48WWVhcj4yMDE1PC9ZZWFyPjxS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KZW5zZW48L0F1dGhvcj48WWVhcj4yMDE1PC9ZZWFyPjxS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46)</w:t>
            </w:r>
            <w:r w:rsidR="000A369E" w:rsidRPr="00105E1E">
              <w:rPr>
                <w:rFonts w:ascii="Times New Roman" w:hAnsi="Times New Roman" w:cs="Times New Roman"/>
                <w:color w:val="212121"/>
                <w:sz w:val="16"/>
                <w:szCs w:val="16"/>
                <w:lang w:eastAsia="fr-BE"/>
              </w:rPr>
              <w:fldChar w:fldCharType="end"/>
            </w:r>
          </w:p>
        </w:tc>
        <w:tc>
          <w:tcPr>
            <w:tcW w:w="0" w:type="auto"/>
          </w:tcPr>
          <w:p w14:paraId="2B068E22" w14:textId="1C889B8D" w:rsidR="007F73DC" w:rsidRPr="00105E1E" w:rsidRDefault="007F73DC"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Denmark</w:t>
            </w:r>
          </w:p>
        </w:tc>
        <w:tc>
          <w:tcPr>
            <w:tcW w:w="0" w:type="auto"/>
          </w:tcPr>
          <w:p w14:paraId="4C3AD818" w14:textId="3591B54A" w:rsidR="00922DE0" w:rsidRPr="00105E1E" w:rsidRDefault="007F73DC"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ll patients scheduled for Radical Cystectomy</w:t>
            </w:r>
            <w:r w:rsidR="00C00730" w:rsidRPr="00105E1E">
              <w:rPr>
                <w:rFonts w:ascii="Times New Roman" w:hAnsi="Times New Roman" w:cs="Times New Roman"/>
                <w:color w:val="212121"/>
                <w:sz w:val="16"/>
                <w:szCs w:val="16"/>
                <w:lang w:eastAsia="fr-BE"/>
              </w:rPr>
              <w:t>.</w:t>
            </w:r>
            <w:r w:rsidRPr="00105E1E">
              <w:rPr>
                <w:rFonts w:ascii="Times New Roman" w:hAnsi="Times New Roman" w:cs="Times New Roman"/>
                <w:color w:val="212121"/>
                <w:sz w:val="16"/>
                <w:szCs w:val="16"/>
                <w:lang w:eastAsia="fr-BE"/>
              </w:rPr>
              <w:t xml:space="preserve"> </w:t>
            </w:r>
          </w:p>
          <w:p w14:paraId="55D2B4B0" w14:textId="77777777" w:rsidR="00922DE0" w:rsidRPr="00105E1E" w:rsidRDefault="00922DE0" w:rsidP="002A7AFE">
            <w:pPr>
              <w:rPr>
                <w:rFonts w:ascii="Times New Roman" w:hAnsi="Times New Roman" w:cs="Times New Roman"/>
                <w:color w:val="212121"/>
                <w:sz w:val="16"/>
                <w:szCs w:val="16"/>
                <w:lang w:eastAsia="fr-BE"/>
              </w:rPr>
            </w:pPr>
          </w:p>
          <w:p w14:paraId="416DCD12" w14:textId="77777777" w:rsidR="00922DE0" w:rsidRPr="00105E1E" w:rsidRDefault="00922DE0"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Inclusion criteria:</w:t>
            </w:r>
          </w:p>
          <w:p w14:paraId="2DCB81D7" w14:textId="51FEC328" w:rsidR="00922DE0" w:rsidRPr="00105E1E" w:rsidRDefault="007F73DC"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muscle-invasive bladder cancer</w:t>
            </w:r>
            <w:r w:rsidR="00C00730" w:rsidRPr="00105E1E">
              <w:rPr>
                <w:rFonts w:ascii="Times New Roman" w:hAnsi="Times New Roman" w:cs="Times New Roman"/>
                <w:color w:val="212121"/>
                <w:sz w:val="16"/>
                <w:szCs w:val="16"/>
                <w:lang w:eastAsia="fr-BE"/>
              </w:rPr>
              <w:t>.</w:t>
            </w:r>
            <w:r w:rsidRPr="00105E1E">
              <w:rPr>
                <w:rFonts w:ascii="Times New Roman" w:hAnsi="Times New Roman" w:cs="Times New Roman"/>
                <w:color w:val="212121"/>
                <w:sz w:val="16"/>
                <w:szCs w:val="16"/>
                <w:lang w:eastAsia="fr-BE"/>
              </w:rPr>
              <w:t xml:space="preserve"> </w:t>
            </w:r>
          </w:p>
          <w:p w14:paraId="6AB3B347" w14:textId="31E4B6F8" w:rsidR="007F73DC" w:rsidRPr="00105E1E" w:rsidRDefault="007F73DC"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high-risk non-muscle-invasive bladder cancer</w:t>
            </w:r>
            <w:r w:rsidR="00C00730" w:rsidRPr="00105E1E">
              <w:rPr>
                <w:rFonts w:ascii="Times New Roman" w:hAnsi="Times New Roman" w:cs="Times New Roman"/>
                <w:color w:val="212121"/>
                <w:sz w:val="16"/>
                <w:szCs w:val="16"/>
                <w:lang w:eastAsia="fr-BE"/>
              </w:rPr>
              <w:t>.</w:t>
            </w:r>
          </w:p>
          <w:p w14:paraId="64D0F594" w14:textId="77777777" w:rsidR="00922DE0" w:rsidRPr="00105E1E" w:rsidRDefault="00922DE0" w:rsidP="002A7AFE">
            <w:pPr>
              <w:rPr>
                <w:rFonts w:ascii="Times New Roman" w:hAnsi="Times New Roman" w:cs="Times New Roman"/>
                <w:color w:val="212121"/>
                <w:sz w:val="16"/>
                <w:szCs w:val="16"/>
                <w:lang w:eastAsia="fr-BE"/>
              </w:rPr>
            </w:pPr>
          </w:p>
          <w:p w14:paraId="66651F9A" w14:textId="16570901" w:rsidR="00922DE0" w:rsidRPr="00105E1E" w:rsidRDefault="00922DE0" w:rsidP="002A7AFE">
            <w:pPr>
              <w:rPr>
                <w:rFonts w:ascii="Times New Roman" w:hAnsi="Times New Roman" w:cs="Times New Roman"/>
                <w:color w:val="212121"/>
                <w:sz w:val="16"/>
                <w:szCs w:val="16"/>
                <w:lang w:eastAsia="fr-BE"/>
              </w:rPr>
            </w:pPr>
            <w:r w:rsidRPr="00105E1E">
              <w:rPr>
                <w:rFonts w:ascii="Times New Roman" w:hAnsi="Times New Roman" w:cs="Times New Roman"/>
                <w:i/>
                <w:iCs/>
                <w:color w:val="212121"/>
                <w:sz w:val="16"/>
                <w:szCs w:val="16"/>
                <w:lang w:eastAsia="fr-BE"/>
              </w:rPr>
              <w:t>Exclusion criteria</w:t>
            </w:r>
            <w:r w:rsidRPr="00105E1E">
              <w:rPr>
                <w:rFonts w:ascii="Times New Roman" w:hAnsi="Times New Roman" w:cs="Times New Roman"/>
                <w:color w:val="212121"/>
                <w:sz w:val="16"/>
                <w:szCs w:val="16"/>
                <w:lang w:eastAsia="fr-BE"/>
              </w:rPr>
              <w:t>:</w:t>
            </w:r>
          </w:p>
          <w:p w14:paraId="292B0A91" w14:textId="2E4C0ED4" w:rsidR="00922DE0" w:rsidRPr="00105E1E" w:rsidRDefault="00922DE0"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Mental or cognitive disorders</w:t>
            </w:r>
            <w:r w:rsidR="00C00730" w:rsidRPr="00105E1E">
              <w:rPr>
                <w:rFonts w:ascii="Times New Roman" w:hAnsi="Times New Roman" w:cs="Times New Roman"/>
                <w:color w:val="212121"/>
                <w:sz w:val="16"/>
                <w:szCs w:val="16"/>
                <w:lang w:eastAsia="fr-BE"/>
              </w:rPr>
              <w:t>.</w:t>
            </w:r>
          </w:p>
          <w:p w14:paraId="5B2B42B7" w14:textId="36E1A07A" w:rsidR="00922DE0" w:rsidRPr="00105E1E" w:rsidRDefault="00922DE0"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Voiding dysfunctions or neuro muscular diseases</w:t>
            </w:r>
            <w:r w:rsidR="00C00730" w:rsidRPr="00105E1E">
              <w:rPr>
                <w:rFonts w:ascii="Times New Roman" w:hAnsi="Times New Roman" w:cs="Times New Roman"/>
                <w:color w:val="212121"/>
                <w:sz w:val="16"/>
                <w:szCs w:val="16"/>
                <w:lang w:eastAsia="fr-BE"/>
              </w:rPr>
              <w:t>.</w:t>
            </w:r>
          </w:p>
          <w:p w14:paraId="72C41B1E" w14:textId="77777777" w:rsidR="007F73DC" w:rsidRPr="00105E1E" w:rsidRDefault="007F73DC" w:rsidP="002A7AFE">
            <w:pPr>
              <w:rPr>
                <w:rFonts w:ascii="Times New Roman" w:hAnsi="Times New Roman" w:cs="Times New Roman"/>
                <w:color w:val="212121"/>
                <w:sz w:val="16"/>
                <w:szCs w:val="16"/>
                <w:lang w:eastAsia="fr-BE"/>
              </w:rPr>
            </w:pPr>
          </w:p>
          <w:p w14:paraId="3587795B" w14:textId="1CC64A3E" w:rsidR="007F73DC" w:rsidRPr="00105E1E" w:rsidRDefault="007F73DC" w:rsidP="002A7AFE">
            <w:pPr>
              <w:rPr>
                <w:rFonts w:ascii="Times New Roman" w:hAnsi="Times New Roman" w:cs="Times New Roman"/>
                <w:color w:val="212121"/>
                <w:sz w:val="16"/>
                <w:szCs w:val="16"/>
                <w:lang w:eastAsia="fr-BE"/>
              </w:rPr>
            </w:pPr>
          </w:p>
        </w:tc>
        <w:tc>
          <w:tcPr>
            <w:tcW w:w="0" w:type="auto"/>
          </w:tcPr>
          <w:p w14:paraId="29476B15" w14:textId="48D86CB5" w:rsidR="007F73DC" w:rsidRPr="00105E1E" w:rsidRDefault="007F73DC"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Radical Cystectomy</w:t>
            </w:r>
          </w:p>
        </w:tc>
        <w:tc>
          <w:tcPr>
            <w:tcW w:w="0" w:type="auto"/>
          </w:tcPr>
          <w:p w14:paraId="33E3C1FF" w14:textId="719EEDB9" w:rsidR="007F73DC" w:rsidRPr="00105E1E" w:rsidRDefault="00922DE0"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 weeks</w:t>
            </w:r>
          </w:p>
        </w:tc>
        <w:tc>
          <w:tcPr>
            <w:tcW w:w="0" w:type="auto"/>
          </w:tcPr>
          <w:p w14:paraId="43962469" w14:textId="129002EE" w:rsidR="007F73DC" w:rsidRPr="00105E1E" w:rsidRDefault="00922DE0"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Exercise</w:t>
            </w:r>
          </w:p>
        </w:tc>
        <w:tc>
          <w:tcPr>
            <w:tcW w:w="0" w:type="auto"/>
          </w:tcPr>
          <w:p w14:paraId="7E4EF7AC" w14:textId="50B253EC" w:rsidR="00C00730" w:rsidRPr="00105E1E" w:rsidRDefault="00C00730"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Home-based progam</w:t>
            </w:r>
            <w:r w:rsidR="00105E1E">
              <w:rPr>
                <w:rFonts w:ascii="Times New Roman" w:hAnsi="Times New Roman" w:cs="Times New Roman"/>
                <w:color w:val="212121"/>
                <w:sz w:val="16"/>
                <w:szCs w:val="16"/>
                <w:lang w:eastAsia="fr-BE"/>
              </w:rPr>
              <w:t>me</w:t>
            </w:r>
            <w:r w:rsidRPr="00105E1E">
              <w:rPr>
                <w:rFonts w:ascii="Times New Roman" w:hAnsi="Times New Roman" w:cs="Times New Roman"/>
                <w:color w:val="212121"/>
                <w:sz w:val="16"/>
                <w:szCs w:val="16"/>
                <w:lang w:eastAsia="fr-BE"/>
              </w:rPr>
              <w:t>.</w:t>
            </w:r>
          </w:p>
          <w:p w14:paraId="19EE7970" w14:textId="176FBB9E" w:rsidR="00C00730" w:rsidRPr="00105E1E" w:rsidRDefault="00922DE0"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 :</w:t>
            </w:r>
            <w:r w:rsidR="00C00730" w:rsidRPr="00105E1E">
              <w:rPr>
                <w:rFonts w:ascii="Times New Roman" w:hAnsi="Times New Roman" w:cs="Times New Roman"/>
                <w:b/>
                <w:bCs/>
                <w:color w:val="212121"/>
                <w:sz w:val="16"/>
                <w:szCs w:val="16"/>
                <w:lang w:eastAsia="fr-BE"/>
              </w:rPr>
              <w:t xml:space="preserve"> </w:t>
            </w:r>
            <w:r w:rsidR="00C00730" w:rsidRPr="00105E1E">
              <w:rPr>
                <w:rFonts w:ascii="Times New Roman" w:hAnsi="Times New Roman" w:cs="Times New Roman"/>
                <w:i/>
                <w:iCs/>
                <w:color w:val="212121"/>
                <w:sz w:val="16"/>
                <w:szCs w:val="16"/>
                <w:lang w:eastAsia="fr-BE"/>
              </w:rPr>
              <w:t>Mixed</w:t>
            </w:r>
            <w:r w:rsidR="00C00730" w:rsidRPr="00105E1E">
              <w:rPr>
                <w:rFonts w:ascii="Times New Roman" w:hAnsi="Times New Roman" w:cs="Times New Roman"/>
                <w:b/>
                <w:bCs/>
                <w:color w:val="212121"/>
                <w:sz w:val="16"/>
                <w:szCs w:val="16"/>
                <w:lang w:eastAsia="fr-BE"/>
              </w:rPr>
              <w:t xml:space="preserve">. </w:t>
            </w:r>
            <w:r w:rsidR="00C00730" w:rsidRPr="00105E1E">
              <w:rPr>
                <w:rFonts w:ascii="Times New Roman" w:hAnsi="Times New Roman" w:cs="Times New Roman"/>
                <w:color w:val="212121"/>
                <w:sz w:val="16"/>
                <w:szCs w:val="16"/>
                <w:lang w:eastAsia="fr-BE"/>
              </w:rPr>
              <w:t>Endurance and strength exer</w:t>
            </w:r>
            <w:r w:rsidR="00105E1E">
              <w:rPr>
                <w:rFonts w:ascii="Times New Roman" w:hAnsi="Times New Roman" w:cs="Times New Roman"/>
                <w:color w:val="212121"/>
                <w:sz w:val="16"/>
                <w:szCs w:val="16"/>
                <w:lang w:eastAsia="fr-BE"/>
              </w:rPr>
              <w:t>c</w:t>
            </w:r>
            <w:r w:rsidR="00C00730" w:rsidRPr="00105E1E">
              <w:rPr>
                <w:rFonts w:ascii="Times New Roman" w:hAnsi="Times New Roman" w:cs="Times New Roman"/>
                <w:color w:val="212121"/>
                <w:sz w:val="16"/>
                <w:szCs w:val="16"/>
                <w:lang w:eastAsia="fr-BE"/>
              </w:rPr>
              <w:t>ises with repetitions.</w:t>
            </w:r>
          </w:p>
          <w:p w14:paraId="4137EE3A" w14:textId="4A7BC75C" w:rsidR="00922DE0" w:rsidRPr="00105E1E" w:rsidRDefault="00C00730"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w:t>
            </w:r>
            <w:r w:rsid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step-trainer was provided for home use.</w:t>
            </w:r>
          </w:p>
          <w:p w14:paraId="3F3B3A47" w14:textId="59B54088" w:rsidR="00922DE0" w:rsidRPr="00105E1E" w:rsidRDefault="00922DE0"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Frequency :</w:t>
            </w:r>
            <w:r w:rsidR="00C00730" w:rsidRPr="00105E1E">
              <w:rPr>
                <w:rFonts w:ascii="Times New Roman" w:hAnsi="Times New Roman" w:cs="Times New Roman"/>
                <w:b/>
                <w:bCs/>
                <w:color w:val="212121"/>
                <w:sz w:val="16"/>
                <w:szCs w:val="16"/>
                <w:lang w:eastAsia="fr-BE"/>
              </w:rPr>
              <w:t xml:space="preserve"> </w:t>
            </w:r>
            <w:r w:rsidR="00C00730" w:rsidRPr="00105E1E">
              <w:rPr>
                <w:rFonts w:ascii="Times New Roman" w:hAnsi="Times New Roman" w:cs="Times New Roman"/>
                <w:color w:val="212121"/>
                <w:sz w:val="16"/>
                <w:szCs w:val="16"/>
                <w:lang w:eastAsia="fr-BE"/>
              </w:rPr>
              <w:t>Twice a day.</w:t>
            </w:r>
          </w:p>
          <w:p w14:paraId="1E840460" w14:textId="6396DBC6" w:rsidR="00922DE0" w:rsidRPr="00105E1E" w:rsidRDefault="00922DE0"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Intensity :</w:t>
            </w:r>
            <w:r w:rsidR="00C00730" w:rsidRPr="00105E1E">
              <w:rPr>
                <w:rFonts w:ascii="Times New Roman" w:hAnsi="Times New Roman" w:cs="Times New Roman"/>
                <w:b/>
                <w:bCs/>
                <w:color w:val="212121"/>
                <w:sz w:val="16"/>
                <w:szCs w:val="16"/>
                <w:lang w:eastAsia="fr-BE"/>
              </w:rPr>
              <w:t xml:space="preserve"> /</w:t>
            </w:r>
          </w:p>
          <w:p w14:paraId="5920D1C0" w14:textId="2871122A" w:rsidR="00922DE0" w:rsidRPr="00105E1E" w:rsidRDefault="00922DE0"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Duration :</w:t>
            </w:r>
            <w:r w:rsidR="00C00730" w:rsidRPr="00105E1E">
              <w:rPr>
                <w:rFonts w:ascii="Times New Roman" w:hAnsi="Times New Roman" w:cs="Times New Roman"/>
                <w:b/>
                <w:bCs/>
                <w:color w:val="212121"/>
                <w:sz w:val="16"/>
                <w:szCs w:val="16"/>
                <w:lang w:eastAsia="fr-BE"/>
              </w:rPr>
              <w:t xml:space="preserve"> </w:t>
            </w:r>
            <w:r w:rsidR="00C00730" w:rsidRPr="00105E1E">
              <w:rPr>
                <w:rFonts w:ascii="Times New Roman" w:hAnsi="Times New Roman" w:cs="Times New Roman"/>
                <w:color w:val="212121"/>
                <w:sz w:val="16"/>
                <w:szCs w:val="16"/>
                <w:lang w:eastAsia="fr-BE"/>
              </w:rPr>
              <w:t>2 weeks</w:t>
            </w:r>
          </w:p>
          <w:p w14:paraId="3646FA82" w14:textId="789ED39D" w:rsidR="00922DE0" w:rsidRPr="00105E1E" w:rsidRDefault="00C00730"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lastRenderedPageBreak/>
              <w:t xml:space="preserve">Supervision: </w:t>
            </w:r>
            <w:r w:rsidRPr="00105E1E">
              <w:rPr>
                <w:rFonts w:ascii="Times New Roman" w:hAnsi="Times New Roman" w:cs="Times New Roman"/>
                <w:color w:val="212121"/>
                <w:sz w:val="16"/>
                <w:szCs w:val="16"/>
                <w:lang w:eastAsia="fr-BE"/>
              </w:rPr>
              <w:t xml:space="preserve">The physiotherapist introduced the </w:t>
            </w:r>
            <w:r w:rsidR="00FA47FD" w:rsidRPr="00105E1E">
              <w:rPr>
                <w:rFonts w:ascii="Times New Roman" w:hAnsi="Times New Roman" w:cs="Times New Roman"/>
                <w:color w:val="212121"/>
                <w:sz w:val="16"/>
                <w:szCs w:val="16"/>
                <w:lang w:eastAsia="fr-BE"/>
              </w:rPr>
              <w:t>programme</w:t>
            </w:r>
            <w:r w:rsidRPr="00105E1E">
              <w:rPr>
                <w:rFonts w:ascii="Times New Roman" w:hAnsi="Times New Roman" w:cs="Times New Roman"/>
                <w:color w:val="212121"/>
                <w:sz w:val="16"/>
                <w:szCs w:val="16"/>
                <w:lang w:eastAsia="fr-BE"/>
              </w:rPr>
              <w:t>.</w:t>
            </w:r>
          </w:p>
          <w:p w14:paraId="49C1AAFD" w14:textId="77777777" w:rsidR="00922DE0" w:rsidRPr="00105E1E" w:rsidRDefault="00922DE0" w:rsidP="002A7AFE">
            <w:pPr>
              <w:rPr>
                <w:rFonts w:ascii="Times New Roman" w:hAnsi="Times New Roman" w:cs="Times New Roman"/>
                <w:color w:val="212121"/>
                <w:sz w:val="16"/>
                <w:szCs w:val="16"/>
                <w:lang w:eastAsia="fr-BE"/>
              </w:rPr>
            </w:pPr>
          </w:p>
          <w:p w14:paraId="71FFA2A3" w14:textId="410AC6AB" w:rsidR="007F73DC" w:rsidRPr="00105E1E" w:rsidRDefault="007F73DC" w:rsidP="002A7AFE">
            <w:pPr>
              <w:rPr>
                <w:rFonts w:ascii="Times New Roman" w:hAnsi="Times New Roman" w:cs="Times New Roman"/>
                <w:color w:val="212121"/>
                <w:sz w:val="16"/>
                <w:szCs w:val="16"/>
                <w:lang w:eastAsia="fr-BE"/>
              </w:rPr>
            </w:pPr>
          </w:p>
        </w:tc>
        <w:tc>
          <w:tcPr>
            <w:tcW w:w="0" w:type="auto"/>
          </w:tcPr>
          <w:p w14:paraId="770F46E4" w14:textId="0C588126" w:rsidR="007F73DC" w:rsidRPr="00105E1E" w:rsidRDefault="00922DE0"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NA</w:t>
            </w:r>
          </w:p>
        </w:tc>
        <w:tc>
          <w:tcPr>
            <w:tcW w:w="0" w:type="auto"/>
          </w:tcPr>
          <w:p w14:paraId="201F8673" w14:textId="6F1DB453" w:rsidR="007F73DC" w:rsidRPr="00105E1E" w:rsidRDefault="00922DE0"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tandard care</w:t>
            </w:r>
          </w:p>
        </w:tc>
        <w:tc>
          <w:tcPr>
            <w:tcW w:w="0" w:type="auto"/>
          </w:tcPr>
          <w:p w14:paraId="56620B57" w14:textId="77777777" w:rsidR="007F73DC" w:rsidRPr="00105E1E" w:rsidRDefault="00C00730" w:rsidP="002A7AFE">
            <w:pPr>
              <w:pStyle w:val="Paragraphedeliste"/>
              <w:numPr>
                <w:ilvl w:val="0"/>
                <w:numId w:val="1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LOS</w:t>
            </w:r>
          </w:p>
          <w:p w14:paraId="22642F3A" w14:textId="77777777" w:rsidR="00C00730" w:rsidRPr="00105E1E" w:rsidRDefault="00C00730" w:rsidP="002A7AFE">
            <w:pPr>
              <w:pStyle w:val="Paragraphedeliste"/>
              <w:numPr>
                <w:ilvl w:val="0"/>
                <w:numId w:val="1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omplications (90 days)</w:t>
            </w:r>
          </w:p>
          <w:p w14:paraId="33054EEF" w14:textId="77777777" w:rsidR="00C00730" w:rsidRPr="00105E1E" w:rsidRDefault="00474E20" w:rsidP="002A7AFE">
            <w:pPr>
              <w:pStyle w:val="Paragraphedeliste"/>
              <w:numPr>
                <w:ilvl w:val="0"/>
                <w:numId w:val="1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Mortality (within 90days)</w:t>
            </w:r>
          </w:p>
          <w:p w14:paraId="7475B9B9" w14:textId="7CAA09FB" w:rsidR="00474E20" w:rsidRPr="00105E1E" w:rsidRDefault="00474E20" w:rsidP="002A7AFE">
            <w:pPr>
              <w:pStyle w:val="Paragraphedeliste"/>
              <w:numPr>
                <w:ilvl w:val="0"/>
                <w:numId w:val="14"/>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Readmission (within 30 days)</w:t>
            </w:r>
          </w:p>
        </w:tc>
        <w:tc>
          <w:tcPr>
            <w:tcW w:w="0" w:type="auto"/>
          </w:tcPr>
          <w:p w14:paraId="6362E724" w14:textId="77777777" w:rsidR="007F73DC" w:rsidRPr="00105E1E" w:rsidRDefault="007F73DC" w:rsidP="002A7AFE">
            <w:pPr>
              <w:rPr>
                <w:rFonts w:ascii="Times New Roman" w:hAnsi="Times New Roman" w:cs="Times New Roman"/>
                <w:color w:val="212121"/>
                <w:sz w:val="16"/>
                <w:szCs w:val="16"/>
                <w:lang w:eastAsia="fr-BE"/>
              </w:rPr>
            </w:pPr>
          </w:p>
        </w:tc>
      </w:tr>
      <w:tr w:rsidR="0061208B" w:rsidRPr="00105E1E" w14:paraId="0204C481" w14:textId="77777777" w:rsidTr="009C5AB3">
        <w:tc>
          <w:tcPr>
            <w:tcW w:w="0" w:type="auto"/>
          </w:tcPr>
          <w:p w14:paraId="01696C31"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McIsaac</w:t>
            </w:r>
          </w:p>
          <w:p w14:paraId="4B9A43BD" w14:textId="53E08302" w:rsidR="00EC4CA7" w:rsidRPr="00105E1E" w:rsidRDefault="00EC4CA7"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22</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NY0lzYWFjPC9BdXRob3I+PFllYXI+MjAyMjwvWWVhcj48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NY0lzYWFjPC9BdXRob3I+PFllYXI+MjAyMjwvWWVhcj48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24)</w:t>
            </w:r>
            <w:r w:rsidR="000A369E" w:rsidRPr="00105E1E">
              <w:rPr>
                <w:rFonts w:ascii="Times New Roman" w:hAnsi="Times New Roman" w:cs="Times New Roman"/>
                <w:color w:val="212121"/>
                <w:sz w:val="16"/>
                <w:szCs w:val="16"/>
                <w:lang w:eastAsia="fr-BE"/>
              </w:rPr>
              <w:fldChar w:fldCharType="end"/>
            </w:r>
          </w:p>
        </w:tc>
        <w:tc>
          <w:tcPr>
            <w:tcW w:w="0" w:type="auto"/>
          </w:tcPr>
          <w:p w14:paraId="78258658" w14:textId="00B02A05"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anada</w:t>
            </w:r>
          </w:p>
        </w:tc>
        <w:tc>
          <w:tcPr>
            <w:tcW w:w="0" w:type="auto"/>
          </w:tcPr>
          <w:p w14:paraId="2829FC52"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Older adults with frailty.</w:t>
            </w:r>
          </w:p>
          <w:p w14:paraId="3A9E0F1C" w14:textId="77777777" w:rsidR="00EC4CA7" w:rsidRPr="00105E1E" w:rsidRDefault="00EC4CA7" w:rsidP="002A7AFE">
            <w:pPr>
              <w:rPr>
                <w:rFonts w:ascii="Times New Roman" w:hAnsi="Times New Roman" w:cs="Times New Roman"/>
                <w:i/>
                <w:iCs/>
                <w:color w:val="212121"/>
                <w:sz w:val="16"/>
                <w:szCs w:val="16"/>
                <w:lang w:eastAsia="fr-BE"/>
              </w:rPr>
            </w:pPr>
          </w:p>
          <w:p w14:paraId="3945954F" w14:textId="77777777" w:rsidR="00EC4CA7" w:rsidRPr="00105E1E" w:rsidRDefault="00EC4CA7"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Inclusion criteria:</w:t>
            </w:r>
          </w:p>
          <w:p w14:paraId="44DF5286" w14:textId="77777777"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60 years.</w:t>
            </w:r>
          </w:p>
          <w:p w14:paraId="28A23CBA" w14:textId="778F378A"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The ability to communicate in French or</w:t>
            </w:r>
          </w:p>
          <w:p w14:paraId="1A2066CC" w14:textId="1B798901" w:rsidR="00EC4CA7" w:rsidRPr="00105E1E" w:rsidRDefault="00EC4CA7" w:rsidP="002A7AFE">
            <w:pPr>
              <w:pStyle w:val="Paragraphedeliste"/>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English.</w:t>
            </w:r>
          </w:p>
          <w:p w14:paraId="1ECE0D74" w14:textId="2089A835"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A score of 4/9 on the Clinical Frailty Scale </w:t>
            </w:r>
          </w:p>
          <w:p w14:paraId="09F1B305" w14:textId="77777777" w:rsidR="00EC4CA7" w:rsidRPr="00105E1E" w:rsidRDefault="00EC4CA7" w:rsidP="002A7AFE">
            <w:pPr>
              <w:pStyle w:val="Paragraphedeliste"/>
              <w:ind w:left="360"/>
              <w:rPr>
                <w:rFonts w:ascii="Times New Roman" w:hAnsi="Times New Roman" w:cs="Times New Roman"/>
                <w:i/>
                <w:iCs/>
                <w:color w:val="212121"/>
                <w:sz w:val="16"/>
                <w:szCs w:val="16"/>
                <w:lang w:eastAsia="fr-BE"/>
              </w:rPr>
            </w:pPr>
          </w:p>
          <w:p w14:paraId="22F41291" w14:textId="77777777" w:rsidR="00EC4CA7" w:rsidRPr="00105E1E" w:rsidRDefault="00EC4CA7"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Exclusion criteria:</w:t>
            </w:r>
          </w:p>
          <w:p w14:paraId="529FD242" w14:textId="011EBA3F"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Expected surgery date was &lt;21 days from the day of enrolment (if the actual time from enrolment to surgery was &lt;21 days patients were not excluded).</w:t>
            </w:r>
          </w:p>
        </w:tc>
        <w:tc>
          <w:tcPr>
            <w:tcW w:w="0" w:type="auto"/>
          </w:tcPr>
          <w:p w14:paraId="7956DD14" w14:textId="2BA2ECB2"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Elective cancer surgery: elective surgical resection with</w:t>
            </w:r>
          </w:p>
          <w:p w14:paraId="146C31EB"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curative intent for intra-abdominal or thoracic cancer (colo</w:t>
            </w:r>
          </w:p>
          <w:p w14:paraId="58520438" w14:textId="15C3BC58"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rectal, thoracic, hepatobiliary, or urologic).</w:t>
            </w:r>
          </w:p>
        </w:tc>
        <w:tc>
          <w:tcPr>
            <w:tcW w:w="0" w:type="auto"/>
          </w:tcPr>
          <w:p w14:paraId="5D78B4CE" w14:textId="2388C172"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lt;4 weeks before surgery</w:t>
            </w:r>
          </w:p>
        </w:tc>
        <w:tc>
          <w:tcPr>
            <w:tcW w:w="0" w:type="auto"/>
          </w:tcPr>
          <w:p w14:paraId="53526CF9" w14:textId="3F43E42D"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Physical exerci</w:t>
            </w:r>
            <w:r w:rsidR="00105E1E">
              <w:rPr>
                <w:rFonts w:ascii="Times New Roman" w:hAnsi="Times New Roman" w:cs="Times New Roman"/>
                <w:color w:val="212121"/>
                <w:sz w:val="16"/>
                <w:szCs w:val="16"/>
                <w:lang w:eastAsia="fr-BE"/>
              </w:rPr>
              <w:t>s</w:t>
            </w:r>
            <w:r w:rsidRPr="00105E1E">
              <w:rPr>
                <w:rFonts w:ascii="Times New Roman" w:hAnsi="Times New Roman" w:cs="Times New Roman"/>
                <w:color w:val="212121"/>
                <w:sz w:val="16"/>
                <w:szCs w:val="16"/>
                <w:lang w:eastAsia="fr-BE"/>
              </w:rPr>
              <w:t xml:space="preserve">e </w:t>
            </w:r>
          </w:p>
          <w:p w14:paraId="7ABD2237" w14:textId="59595659"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nutrition</w:t>
            </w:r>
          </w:p>
        </w:tc>
        <w:tc>
          <w:tcPr>
            <w:tcW w:w="0" w:type="auto"/>
          </w:tcPr>
          <w:p w14:paraId="4BFA7048"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Home-based total-body exercise</w:t>
            </w:r>
          </w:p>
          <w:p w14:paraId="61B25425" w14:textId="00292926"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training </w:t>
            </w:r>
            <w:r w:rsidR="00FA47FD" w:rsidRPr="00105E1E">
              <w:rPr>
                <w:rFonts w:ascii="Times New Roman" w:hAnsi="Times New Roman" w:cs="Times New Roman"/>
                <w:color w:val="212121"/>
                <w:sz w:val="16"/>
                <w:szCs w:val="16"/>
                <w:lang w:eastAsia="fr-BE"/>
              </w:rPr>
              <w:t>programme</w:t>
            </w:r>
          </w:p>
          <w:p w14:paraId="1152EF0E" w14:textId="39AF6903"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Type</w:t>
            </w:r>
            <w:r w:rsidRPr="00105E1E">
              <w:rPr>
                <w:rFonts w:ascii="Times New Roman" w:hAnsi="Times New Roman" w:cs="Times New Roman"/>
                <w:color w:val="212121"/>
                <w:sz w:val="16"/>
                <w:szCs w:val="16"/>
                <w:lang w:eastAsia="fr-BE"/>
              </w:rPr>
              <w:t>: mixed: 1)</w:t>
            </w:r>
          </w:p>
          <w:p w14:paraId="35A996DF"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strength training (one set of 10 repetitions of 10 exercises,</w:t>
            </w:r>
          </w:p>
          <w:p w14:paraId="460DB7FC" w14:textId="3E7BC09B"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modified to the individual’s capabilities: push</w:t>
            </w:r>
            <w:r w:rsidR="00105E1E">
              <w:rPr>
                <w:rFonts w:ascii="Times New Roman" w:hAnsi="Times New Roman" w:cs="Times New Roman"/>
                <w:color w:val="212121"/>
                <w:sz w:val="16"/>
                <w:szCs w:val="16"/>
                <w:lang w:eastAsia="fr-BE"/>
              </w:rPr>
              <w:t>-</w:t>
            </w:r>
            <w:r w:rsidRPr="00105E1E">
              <w:rPr>
                <w:rFonts w:ascii="Times New Roman" w:hAnsi="Times New Roman" w:cs="Times New Roman"/>
                <w:color w:val="212121"/>
                <w:sz w:val="16"/>
                <w:szCs w:val="16"/>
                <w:lang w:eastAsia="fr-BE"/>
              </w:rPr>
              <w:t>ups, seated</w:t>
            </w:r>
          </w:p>
          <w:p w14:paraId="1758299F"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rows, chest fly, deltoid lift, bicep curls, triceps extensions,</w:t>
            </w:r>
          </w:p>
          <w:p w14:paraId="2C4181E5"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chair squats, hamstring curls, standing calf raises, and</w:t>
            </w:r>
          </w:p>
          <w:p w14:paraId="6820EC74"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abdominal crunches); 2) aerobic exercise (e.g. walking, biking,</w:t>
            </w:r>
          </w:p>
          <w:p w14:paraId="1B718B65" w14:textId="195C63B2"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or swimming) for 20 min at moderate intensity); and 3) flexibility (six stretches, each to be held for 20 s, done for two</w:t>
            </w:r>
          </w:p>
          <w:p w14:paraId="6DFD5923"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repetitions, targeting the chest, arms, legs, and trunk).</w:t>
            </w:r>
          </w:p>
          <w:p w14:paraId="2B517D71" w14:textId="550BA08A"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Frequency</w:t>
            </w:r>
            <w:r w:rsidRPr="00105E1E">
              <w:rPr>
                <w:rFonts w:ascii="Times New Roman" w:hAnsi="Times New Roman" w:cs="Times New Roman"/>
                <w:color w:val="212121"/>
                <w:sz w:val="16"/>
                <w:szCs w:val="16"/>
                <w:lang w:eastAsia="fr-BE"/>
              </w:rPr>
              <w:t>: 3 times/week</w:t>
            </w:r>
          </w:p>
          <w:p w14:paraId="704616EA"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lastRenderedPageBreak/>
              <w:t>Intensity</w:t>
            </w:r>
            <w:r w:rsidRPr="00105E1E">
              <w:rPr>
                <w:rFonts w:ascii="Times New Roman" w:hAnsi="Times New Roman" w:cs="Times New Roman"/>
                <w:color w:val="212121"/>
                <w:sz w:val="16"/>
                <w:szCs w:val="16"/>
                <w:lang w:eastAsia="fr-BE"/>
              </w:rPr>
              <w:t>: aerobic: moderate intensity</w:t>
            </w:r>
          </w:p>
          <w:p w14:paraId="4BE9F80F"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Duration</w:t>
            </w:r>
            <w:r w:rsidRPr="00105E1E">
              <w:rPr>
                <w:rFonts w:ascii="Times New Roman" w:hAnsi="Times New Roman" w:cs="Times New Roman"/>
                <w:color w:val="212121"/>
                <w:sz w:val="16"/>
                <w:szCs w:val="16"/>
                <w:lang w:eastAsia="fr-BE"/>
              </w:rPr>
              <w:t>: 1h / session</w:t>
            </w:r>
          </w:p>
          <w:p w14:paraId="44D6A0F3" w14:textId="69DE2466"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t>Supervision:</w:t>
            </w:r>
            <w:r w:rsidRPr="00105E1E">
              <w:rPr>
                <w:rFonts w:ascii="Times New Roman" w:hAnsi="Times New Roman" w:cs="Times New Roman"/>
                <w:color w:val="212121"/>
                <w:sz w:val="16"/>
                <w:szCs w:val="16"/>
                <w:lang w:eastAsia="fr-BE"/>
              </w:rPr>
              <w:t xml:space="preserve"> NA</w:t>
            </w:r>
          </w:p>
        </w:tc>
        <w:tc>
          <w:tcPr>
            <w:tcW w:w="0" w:type="auto"/>
          </w:tcPr>
          <w:p w14:paraId="67FDC824" w14:textId="77777777" w:rsidR="00EC4CA7" w:rsidRPr="00105E1E" w:rsidRDefault="00EC4CA7" w:rsidP="002A7AFE">
            <w:pPr>
              <w:rPr>
                <w:rFonts w:ascii="Times New Roman" w:hAnsi="Times New Roman" w:cs="Times New Roman"/>
                <w:b/>
                <w:bCs/>
                <w:color w:val="212121"/>
                <w:sz w:val="16"/>
                <w:szCs w:val="16"/>
                <w:u w:val="single"/>
                <w:lang w:eastAsia="fr-BE"/>
              </w:rPr>
            </w:pPr>
            <w:r w:rsidRPr="00105E1E">
              <w:rPr>
                <w:rFonts w:ascii="Times New Roman" w:hAnsi="Times New Roman" w:cs="Times New Roman"/>
                <w:b/>
                <w:bCs/>
                <w:color w:val="212121"/>
                <w:sz w:val="16"/>
                <w:szCs w:val="16"/>
                <w:u w:val="single"/>
                <w:lang w:eastAsia="fr-BE"/>
              </w:rPr>
              <w:lastRenderedPageBreak/>
              <w:t xml:space="preserve">Nutrition: </w:t>
            </w:r>
          </w:p>
          <w:p w14:paraId="78E9659D" w14:textId="0E7B06D2"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Healthy eating before surgery guide was provided.</w:t>
            </w:r>
          </w:p>
        </w:tc>
        <w:tc>
          <w:tcPr>
            <w:tcW w:w="0" w:type="auto"/>
          </w:tcPr>
          <w:p w14:paraId="4974CF9F" w14:textId="5C6BB986"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WHO Globa l Recommendations for Physical Activity for Health</w:t>
            </w:r>
          </w:p>
          <w:p w14:paraId="214DE386" w14:textId="5B165D62"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for people 60 yr and pamphlet, Canada’s Food Guide,</w:t>
            </w:r>
          </w:p>
          <w:p w14:paraId="2CEC21FC" w14:textId="62A9FEC2"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nd a pedometer.</w:t>
            </w:r>
          </w:p>
        </w:tc>
        <w:tc>
          <w:tcPr>
            <w:tcW w:w="0" w:type="auto"/>
          </w:tcPr>
          <w:p w14:paraId="285C4CDF" w14:textId="77777777" w:rsidR="00EC4CA7" w:rsidRPr="00105E1E" w:rsidRDefault="00EC4CA7" w:rsidP="002A7AFE">
            <w:pPr>
              <w:pStyle w:val="Paragraphedeliste"/>
              <w:numPr>
                <w:ilvl w:val="0"/>
                <w:numId w:val="8"/>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Quality of life (EQ-5D)</w:t>
            </w:r>
          </w:p>
          <w:p w14:paraId="765C28DE" w14:textId="77777777" w:rsidR="00EC4CA7" w:rsidRPr="00105E1E" w:rsidRDefault="00EC4CA7" w:rsidP="002A7AFE">
            <w:pPr>
              <w:pStyle w:val="Paragraphedeliste"/>
              <w:numPr>
                <w:ilvl w:val="0"/>
                <w:numId w:val="8"/>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In</w:t>
            </w:r>
          </w:p>
          <w:p w14:paraId="4898C3DC" w14:textId="77777777" w:rsidR="00EC4CA7" w:rsidRPr="00105E1E" w:rsidRDefault="00EC4CA7" w:rsidP="002A7AFE">
            <w:pPr>
              <w:pStyle w:val="Paragraphedeliste"/>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hospital complications were collected using the Post</w:t>
            </w:r>
          </w:p>
          <w:p w14:paraId="0CB19308" w14:textId="2F2E1E6D" w:rsidR="00EC4CA7" w:rsidRPr="00105E1E" w:rsidRDefault="00EC4CA7" w:rsidP="002A7AFE">
            <w:pPr>
              <w:pStyle w:val="Paragraphedeliste"/>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operative Morbidity Survey (POMS) (total number)</w:t>
            </w:r>
          </w:p>
          <w:p w14:paraId="7DAA489E" w14:textId="783E5F8B" w:rsidR="00EC4CA7" w:rsidRPr="00105E1E" w:rsidRDefault="00EC4CA7" w:rsidP="002A7AFE">
            <w:pPr>
              <w:pStyle w:val="Paragraphedeliste"/>
              <w:numPr>
                <w:ilvl w:val="0"/>
                <w:numId w:val="8"/>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Length of  hospital stay</w:t>
            </w:r>
          </w:p>
          <w:p w14:paraId="25509133" w14:textId="555EB588" w:rsidR="00EC4CA7" w:rsidRPr="00105E1E" w:rsidRDefault="00EC4CA7" w:rsidP="002A7AFE">
            <w:pPr>
              <w:pStyle w:val="Paragraphedeliste"/>
              <w:numPr>
                <w:ilvl w:val="0"/>
                <w:numId w:val="8"/>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Readmissions within 30 days</w:t>
            </w:r>
          </w:p>
          <w:p w14:paraId="067B826B" w14:textId="55DA708E" w:rsidR="00EC4CA7" w:rsidRPr="00105E1E" w:rsidRDefault="00EC4CA7" w:rsidP="002A7AFE">
            <w:pPr>
              <w:pStyle w:val="Paragraphedeliste"/>
              <w:numPr>
                <w:ilvl w:val="0"/>
                <w:numId w:val="8"/>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The</w:t>
            </w:r>
          </w:p>
          <w:p w14:paraId="17C22B4C" w14:textId="23D0265E" w:rsidR="00EC4CA7" w:rsidRPr="00105E1E" w:rsidRDefault="00EC4CA7" w:rsidP="002A7AFE">
            <w:pPr>
              <w:pStyle w:val="Paragraphedeliste"/>
              <w:ind w:left="360"/>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total cost of each hospitalisation</w:t>
            </w:r>
          </w:p>
          <w:p w14:paraId="143FE92E" w14:textId="27DE4262" w:rsidR="00AA007A" w:rsidRPr="00105E1E" w:rsidRDefault="00AA007A" w:rsidP="00AA007A">
            <w:pPr>
              <w:pStyle w:val="Paragraphedeliste"/>
              <w:numPr>
                <w:ilvl w:val="0"/>
                <w:numId w:val="8"/>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hange in 6MWT, 6-minut walking test (</w:t>
            </w:r>
            <w:r w:rsidR="00047C00" w:rsidRPr="00105E1E">
              <w:rPr>
                <w:rFonts w:ascii="Times New Roman" w:hAnsi="Times New Roman" w:cs="Times New Roman"/>
                <w:color w:val="212121"/>
                <w:sz w:val="16"/>
                <w:szCs w:val="16"/>
                <w:lang w:eastAsia="fr-BE"/>
              </w:rPr>
              <w:t>between baseline and fist postoperative visit</w:t>
            </w:r>
            <w:r w:rsidRPr="00105E1E">
              <w:rPr>
                <w:rFonts w:ascii="Times New Roman" w:hAnsi="Times New Roman" w:cs="Times New Roman"/>
                <w:color w:val="212121"/>
                <w:sz w:val="16"/>
                <w:szCs w:val="16"/>
                <w:lang w:eastAsia="fr-BE"/>
              </w:rPr>
              <w:t>)</w:t>
            </w:r>
          </w:p>
          <w:p w14:paraId="79E09463" w14:textId="4D931886" w:rsidR="00AA007A" w:rsidRPr="00105E1E" w:rsidRDefault="00AA007A" w:rsidP="00AA007A">
            <w:pPr>
              <w:pStyle w:val="Paragraphedeliste"/>
              <w:numPr>
                <w:ilvl w:val="0"/>
                <w:numId w:val="8"/>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Change in SPPB, short physical performance battery test </w:t>
            </w:r>
            <w:r w:rsidR="00047C00" w:rsidRPr="00105E1E">
              <w:rPr>
                <w:rFonts w:ascii="Times New Roman" w:hAnsi="Times New Roman" w:cs="Times New Roman"/>
                <w:color w:val="212121"/>
                <w:sz w:val="16"/>
                <w:szCs w:val="16"/>
                <w:lang w:eastAsia="fr-BE"/>
              </w:rPr>
              <w:t>(between baseline and fist postoperative visit)</w:t>
            </w:r>
          </w:p>
        </w:tc>
        <w:tc>
          <w:tcPr>
            <w:tcW w:w="0" w:type="auto"/>
          </w:tcPr>
          <w:p w14:paraId="3E928262"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This work was supported by peer-reviewed funding from the</w:t>
            </w:r>
          </w:p>
          <w:p w14:paraId="15A0BC54"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International Anesthesia Research Society (Mentored</w:t>
            </w:r>
          </w:p>
          <w:p w14:paraId="52658F79"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Research Award, 2016) and the Canadian Frailty Network</w:t>
            </w:r>
          </w:p>
          <w:p w14:paraId="1D3DEE33"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Catalyst Grant, 2018). The sponsors played no role in design</w:t>
            </w:r>
          </w:p>
          <w:p w14:paraId="6BE7DAD0"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and conduct of the study; collection, management, analysis,</w:t>
            </w:r>
          </w:p>
          <w:p w14:paraId="38C257EC"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and interpretation of the data; preparation, review, or</w:t>
            </w:r>
          </w:p>
          <w:p w14:paraId="12B3C40A"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approval of the manuscript; and decision to submit the</w:t>
            </w:r>
          </w:p>
          <w:p w14:paraId="37A9A3FC" w14:textId="20A4BEF1"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 manuscript for publication.</w:t>
            </w:r>
          </w:p>
        </w:tc>
      </w:tr>
      <w:tr w:rsidR="00EC4CA7" w:rsidRPr="00105E1E" w14:paraId="1B9AE386" w14:textId="77777777" w:rsidTr="00416B94">
        <w:tc>
          <w:tcPr>
            <w:tcW w:w="0" w:type="auto"/>
            <w:gridSpan w:val="11"/>
          </w:tcPr>
          <w:p w14:paraId="5C9D5A37" w14:textId="2C98CCE2" w:rsidR="00EC4CA7" w:rsidRPr="00105E1E" w:rsidRDefault="008144D4" w:rsidP="002A7AFE">
            <w:pPr>
              <w:jc w:val="cente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V</w:t>
            </w:r>
            <w:r w:rsidR="00EC4CA7" w:rsidRPr="00105E1E">
              <w:rPr>
                <w:rFonts w:ascii="Times New Roman" w:hAnsi="Times New Roman" w:cs="Times New Roman"/>
                <w:b/>
                <w:bCs/>
                <w:color w:val="212121"/>
                <w:sz w:val="16"/>
                <w:szCs w:val="16"/>
                <w:lang w:eastAsia="fr-BE"/>
              </w:rPr>
              <w:t>ascular su</w:t>
            </w:r>
            <w:r w:rsidR="00105E1E">
              <w:rPr>
                <w:rFonts w:ascii="Times New Roman" w:hAnsi="Times New Roman" w:cs="Times New Roman"/>
                <w:b/>
                <w:bCs/>
                <w:color w:val="212121"/>
                <w:sz w:val="16"/>
                <w:szCs w:val="16"/>
                <w:lang w:eastAsia="fr-BE"/>
              </w:rPr>
              <w:t>r</w:t>
            </w:r>
            <w:r w:rsidR="00EC4CA7" w:rsidRPr="00105E1E">
              <w:rPr>
                <w:rFonts w:ascii="Times New Roman" w:hAnsi="Times New Roman" w:cs="Times New Roman"/>
                <w:b/>
                <w:bCs/>
                <w:color w:val="212121"/>
                <w:sz w:val="16"/>
                <w:szCs w:val="16"/>
                <w:lang w:eastAsia="fr-BE"/>
              </w:rPr>
              <w:t>gery</w:t>
            </w:r>
          </w:p>
        </w:tc>
      </w:tr>
      <w:tr w:rsidR="0061208B" w:rsidRPr="00105E1E" w14:paraId="16A5FC4F" w14:textId="77777777" w:rsidTr="009C5AB3">
        <w:tc>
          <w:tcPr>
            <w:tcW w:w="0" w:type="auto"/>
          </w:tcPr>
          <w:p w14:paraId="31EEDD14"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Barakat</w:t>
            </w:r>
          </w:p>
          <w:p w14:paraId="2017429B" w14:textId="0245D7FC" w:rsidR="00EC4CA7" w:rsidRPr="00105E1E" w:rsidRDefault="00EC4CA7"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16</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27)</w:t>
            </w:r>
            <w:r w:rsidR="000A369E" w:rsidRPr="00105E1E">
              <w:rPr>
                <w:rFonts w:ascii="Times New Roman" w:hAnsi="Times New Roman" w:cs="Times New Roman"/>
                <w:color w:val="212121"/>
                <w:sz w:val="16"/>
                <w:szCs w:val="16"/>
                <w:lang w:eastAsia="fr-BE"/>
              </w:rPr>
              <w:fldChar w:fldCharType="end"/>
            </w:r>
          </w:p>
        </w:tc>
        <w:tc>
          <w:tcPr>
            <w:tcW w:w="0" w:type="auto"/>
          </w:tcPr>
          <w:p w14:paraId="245CB61E" w14:textId="65EEC964"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UK</w:t>
            </w:r>
          </w:p>
        </w:tc>
        <w:tc>
          <w:tcPr>
            <w:tcW w:w="0" w:type="auto"/>
          </w:tcPr>
          <w:p w14:paraId="5F5D3AD4" w14:textId="6616073B"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onsecutive patients scheduled for elective open aneurysm repair or endovascular repair.</w:t>
            </w:r>
          </w:p>
          <w:p w14:paraId="6556D9D2" w14:textId="77777777" w:rsidR="00EC4CA7" w:rsidRPr="00105E1E" w:rsidRDefault="00EC4CA7" w:rsidP="002A7AFE">
            <w:pPr>
              <w:rPr>
                <w:rFonts w:ascii="Times New Roman" w:hAnsi="Times New Roman" w:cs="Times New Roman"/>
                <w:i/>
                <w:iCs/>
                <w:color w:val="212121"/>
                <w:sz w:val="16"/>
                <w:szCs w:val="16"/>
                <w:lang w:eastAsia="fr-BE"/>
              </w:rPr>
            </w:pPr>
          </w:p>
          <w:p w14:paraId="2528CBEB" w14:textId="7E7165D9" w:rsidR="00EC4CA7" w:rsidRPr="00105E1E" w:rsidRDefault="00EC4CA7"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Inclusion criteria:</w:t>
            </w:r>
          </w:p>
          <w:p w14:paraId="6B065791" w14:textId="0D40288C"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Older than 18 years</w:t>
            </w:r>
          </w:p>
          <w:p w14:paraId="2D25AC7F" w14:textId="1C853FC5"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bdominal aortic aneurysm 5.5cm in maximum diameter</w:t>
            </w:r>
          </w:p>
          <w:p w14:paraId="2BA5CE3B" w14:textId="77777777"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ble to give informed written consent</w:t>
            </w:r>
          </w:p>
          <w:p w14:paraId="3486F3DC" w14:textId="77777777" w:rsidR="00EC4CA7" w:rsidRPr="00105E1E" w:rsidRDefault="00EC4CA7" w:rsidP="002A7AFE">
            <w:pPr>
              <w:rPr>
                <w:rFonts w:ascii="Times New Roman" w:hAnsi="Times New Roman" w:cs="Times New Roman"/>
                <w:i/>
                <w:iCs/>
                <w:color w:val="212121"/>
                <w:sz w:val="16"/>
                <w:szCs w:val="16"/>
                <w:lang w:eastAsia="fr-BE"/>
              </w:rPr>
            </w:pPr>
          </w:p>
          <w:p w14:paraId="42EB7812" w14:textId="77777777" w:rsidR="00EC4CA7" w:rsidRPr="00105E1E" w:rsidRDefault="00EC4CA7"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Exclusion criteria:</w:t>
            </w:r>
          </w:p>
          <w:p w14:paraId="431A0407" w14:textId="77777777"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Presence of factors that may limit exercise participation, such as severe musculoskeletal disorders, or those requiring expedited or urgent aneurysm repair. </w:t>
            </w:r>
          </w:p>
          <w:p w14:paraId="3762ED41" w14:textId="1708CB96"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Thoracic aortic aneurysms. </w:t>
            </w:r>
          </w:p>
        </w:tc>
        <w:tc>
          <w:tcPr>
            <w:tcW w:w="0" w:type="auto"/>
          </w:tcPr>
          <w:p w14:paraId="6934B240" w14:textId="00E13CFF"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Elective Abdominal Aortic Aneurysm Repair</w:t>
            </w:r>
          </w:p>
        </w:tc>
        <w:tc>
          <w:tcPr>
            <w:tcW w:w="0" w:type="auto"/>
          </w:tcPr>
          <w:p w14:paraId="25A720B6" w14:textId="45BF0092"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6 weeks</w:t>
            </w:r>
          </w:p>
        </w:tc>
        <w:tc>
          <w:tcPr>
            <w:tcW w:w="0" w:type="auto"/>
          </w:tcPr>
          <w:p w14:paraId="179EA955" w14:textId="5BD159FD"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Exercise </w:t>
            </w:r>
          </w:p>
        </w:tc>
        <w:tc>
          <w:tcPr>
            <w:tcW w:w="0" w:type="auto"/>
          </w:tcPr>
          <w:p w14:paraId="2015947D" w14:textId="76EE4B16"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color w:val="212121"/>
                <w:sz w:val="16"/>
                <w:szCs w:val="16"/>
                <w:lang w:eastAsia="fr-BE"/>
              </w:rPr>
              <w:t>Hospital based exercise classes</w:t>
            </w:r>
          </w:p>
          <w:p w14:paraId="52B7E0C1" w14:textId="7E491ABB"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 xml:space="preserve">Type: </w:t>
            </w:r>
            <w:r w:rsidRPr="00105E1E">
              <w:rPr>
                <w:rFonts w:ascii="Times New Roman" w:hAnsi="Times New Roman" w:cs="Times New Roman"/>
                <w:color w:val="212121"/>
                <w:sz w:val="16"/>
                <w:szCs w:val="16"/>
                <w:lang w:eastAsia="fr-BE"/>
              </w:rPr>
              <w:t>5-minute warm up and stretching, cycle ergometer against moderate resistance for 2minutes, heel-raise repetitions for 2minutes, knee extensions against resistance repetitions for 2minutes, dumbbells’ biceps/arm curls repetitions for 2minutes, step-up lunges repetitions for 2minutes, knee bends (bodyweight) repetitions for 2minutes, and 5minutes for cool down and stretching. Between each of the exercise stations, patients either walked around the gym</w:t>
            </w:r>
            <w:r w:rsid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or</w:t>
            </w:r>
            <w:r w:rsid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on</w:t>
            </w:r>
            <w:r w:rsid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a</w:t>
            </w:r>
            <w:r w:rsid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treadmill, or</w:t>
            </w:r>
            <w:r w:rsid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rested for 2minutes before moving</w:t>
            </w:r>
            <w:r w:rsid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onto the next exercise.</w:t>
            </w:r>
          </w:p>
          <w:p w14:paraId="64D72D14" w14:textId="2D36E046"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 xml:space="preserve">Frequency: </w:t>
            </w:r>
            <w:r w:rsidRPr="00105E1E">
              <w:rPr>
                <w:rFonts w:ascii="Times New Roman" w:hAnsi="Times New Roman" w:cs="Times New Roman"/>
                <w:color w:val="212121"/>
                <w:sz w:val="16"/>
                <w:szCs w:val="16"/>
                <w:lang w:eastAsia="fr-BE"/>
              </w:rPr>
              <w:t>3 times a week, for 1-hour duration</w:t>
            </w:r>
          </w:p>
          <w:p w14:paraId="5B6904D2" w14:textId="57690251"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Intensity: /</w:t>
            </w:r>
          </w:p>
          <w:p w14:paraId="79C3C73F" w14:textId="44A17910"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lastRenderedPageBreak/>
              <w:t>Duration: 6 weeks</w:t>
            </w:r>
          </w:p>
          <w:p w14:paraId="3CD2D2BC" w14:textId="79222BF7"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 xml:space="preserve">Supervision: </w:t>
            </w:r>
            <w:r w:rsidRPr="00105E1E">
              <w:rPr>
                <w:rFonts w:ascii="Times New Roman" w:hAnsi="Times New Roman" w:cs="Times New Roman"/>
                <w:color w:val="212121"/>
                <w:sz w:val="16"/>
                <w:szCs w:val="16"/>
                <w:lang w:eastAsia="fr-BE"/>
              </w:rPr>
              <w:t>Physiotherapist</w:t>
            </w:r>
          </w:p>
        </w:tc>
        <w:tc>
          <w:tcPr>
            <w:tcW w:w="0" w:type="auto"/>
          </w:tcPr>
          <w:p w14:paraId="7EEB3A41" w14:textId="707318DC"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NA</w:t>
            </w:r>
          </w:p>
        </w:tc>
        <w:tc>
          <w:tcPr>
            <w:tcW w:w="0" w:type="auto"/>
          </w:tcPr>
          <w:p w14:paraId="2126C627" w14:textId="3A29EEAE"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tandard treatment</w:t>
            </w:r>
          </w:p>
        </w:tc>
        <w:tc>
          <w:tcPr>
            <w:tcW w:w="0" w:type="auto"/>
          </w:tcPr>
          <w:p w14:paraId="2AFB0F15" w14:textId="626DF187" w:rsidR="00EC4CA7" w:rsidRPr="00105E1E" w:rsidRDefault="00EC4CA7" w:rsidP="002A7AFE">
            <w:pPr>
              <w:pStyle w:val="Paragraphedeliste"/>
              <w:numPr>
                <w:ilvl w:val="0"/>
                <w:numId w:val="11"/>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omposite endpoint of postoperative cardiac, pulmonary, and renal complications.</w:t>
            </w:r>
          </w:p>
          <w:p w14:paraId="76BEC4D8" w14:textId="77777777" w:rsidR="00EC4CA7" w:rsidRPr="00105E1E" w:rsidRDefault="00EC4CA7" w:rsidP="002A7AFE">
            <w:pPr>
              <w:pStyle w:val="Paragraphedeliste"/>
              <w:numPr>
                <w:ilvl w:val="0"/>
                <w:numId w:val="11"/>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Length of hospital stay</w:t>
            </w:r>
          </w:p>
          <w:p w14:paraId="040B3674" w14:textId="77777777" w:rsidR="00EC4CA7" w:rsidRPr="00105E1E" w:rsidRDefault="00EC4CA7" w:rsidP="002A7AFE">
            <w:pPr>
              <w:pStyle w:val="Paragraphedeliste"/>
              <w:numPr>
                <w:ilvl w:val="0"/>
                <w:numId w:val="11"/>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30-day mortality</w:t>
            </w:r>
          </w:p>
          <w:p w14:paraId="678C876E" w14:textId="72D82C9B" w:rsidR="00EC4CA7" w:rsidRPr="00105E1E" w:rsidRDefault="00EC4CA7" w:rsidP="002A7AFE">
            <w:pPr>
              <w:pStyle w:val="Paragraphedeliste"/>
              <w:ind w:left="360"/>
              <w:rPr>
                <w:rFonts w:ascii="Times New Roman" w:hAnsi="Times New Roman" w:cs="Times New Roman"/>
                <w:color w:val="212121"/>
                <w:sz w:val="16"/>
                <w:szCs w:val="16"/>
                <w:lang w:eastAsia="fr-BE"/>
              </w:rPr>
            </w:pPr>
          </w:p>
        </w:tc>
        <w:tc>
          <w:tcPr>
            <w:tcW w:w="0" w:type="auto"/>
          </w:tcPr>
          <w:p w14:paraId="153468D2" w14:textId="728ACFC3"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w:t>
            </w:r>
          </w:p>
        </w:tc>
      </w:tr>
      <w:tr w:rsidR="0061208B" w:rsidRPr="00105E1E" w14:paraId="543F03D5" w14:textId="77777777" w:rsidTr="009C5AB3">
        <w:tc>
          <w:tcPr>
            <w:tcW w:w="0" w:type="auto"/>
          </w:tcPr>
          <w:p w14:paraId="3C45AC6C" w14:textId="46D7EC45" w:rsidR="00EC4CA7" w:rsidRPr="00105E1E" w:rsidRDefault="00EC4CA7"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ethi 2024</w:t>
            </w:r>
            <w:r w:rsidRPr="00105E1E">
              <w:rPr>
                <w:color w:val="385623" w:themeColor="accent6" w:themeShade="80"/>
                <w:sz w:val="16"/>
                <w:szCs w:val="16"/>
              </w:rPr>
              <w:t> </w:t>
            </w:r>
            <w:r w:rsidR="000A369E" w:rsidRPr="00105E1E">
              <w:rPr>
                <w:color w:val="385623" w:themeColor="accent6" w:themeShade="80"/>
                <w:sz w:val="16"/>
                <w:szCs w:val="16"/>
              </w:rPr>
              <w:fldChar w:fldCharType="begin">
                <w:fldData xml:space="preserve">PEVuZE5vdGU+PENpdGU+PEF1dGhvcj5TZXRoaTwvQXV0aG9yPjxZZWFyPjIwMjQ8L1llYXI+PFJl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</w:fldData>
              </w:fldChar>
            </w:r>
            <w:r w:rsidR="000A369E" w:rsidRPr="00105E1E">
              <w:rPr>
                <w:color w:val="385623" w:themeColor="accent6" w:themeShade="80"/>
                <w:sz w:val="16"/>
                <w:szCs w:val="16"/>
              </w:rPr>
              <w:instrText xml:space="preserve"> ADDIN EN.CITE </w:instrText>
            </w:r>
            <w:r w:rsidR="000A369E" w:rsidRPr="00105E1E">
              <w:rPr>
                <w:color w:val="385623" w:themeColor="accent6" w:themeShade="80"/>
                <w:sz w:val="16"/>
                <w:szCs w:val="16"/>
              </w:rPr>
              <w:fldChar w:fldCharType="begin">
                <w:fldData xml:space="preserve">PEVuZE5vdGU+PENpdGU+PEF1dGhvcj5TZXRoaTwvQXV0aG9yPjxZZWFyPjIwMjQ8L1llYXI+PFJl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</w:fldData>
              </w:fldChar>
            </w:r>
            <w:r w:rsidR="000A369E" w:rsidRPr="00105E1E">
              <w:rPr>
                <w:color w:val="385623" w:themeColor="accent6" w:themeShade="80"/>
                <w:sz w:val="16"/>
                <w:szCs w:val="16"/>
              </w:rPr>
              <w:instrText xml:space="preserve"> ADDIN EN.CITE.DATA </w:instrText>
            </w:r>
            <w:r w:rsidR="000A369E" w:rsidRPr="00105E1E">
              <w:rPr>
                <w:color w:val="385623" w:themeColor="accent6" w:themeShade="80"/>
                <w:sz w:val="16"/>
                <w:szCs w:val="16"/>
              </w:rPr>
            </w:r>
            <w:r w:rsidR="000A369E" w:rsidRPr="00105E1E">
              <w:rPr>
                <w:color w:val="385623" w:themeColor="accent6" w:themeShade="80"/>
                <w:sz w:val="16"/>
                <w:szCs w:val="16"/>
              </w:rPr>
              <w:fldChar w:fldCharType="end"/>
            </w:r>
            <w:r w:rsidR="000A369E" w:rsidRPr="00105E1E">
              <w:rPr>
                <w:color w:val="385623" w:themeColor="accent6" w:themeShade="80"/>
                <w:sz w:val="16"/>
                <w:szCs w:val="16"/>
              </w:rPr>
            </w:r>
            <w:r w:rsidR="000A369E" w:rsidRPr="00105E1E">
              <w:rPr>
                <w:color w:val="385623" w:themeColor="accent6" w:themeShade="80"/>
                <w:sz w:val="16"/>
                <w:szCs w:val="16"/>
              </w:rPr>
              <w:fldChar w:fldCharType="separate"/>
            </w:r>
            <w:r w:rsidR="000A369E" w:rsidRPr="00105E1E">
              <w:rPr>
                <w:color w:val="385623" w:themeColor="accent6" w:themeShade="80"/>
                <w:sz w:val="16"/>
                <w:szCs w:val="16"/>
              </w:rPr>
              <w:t>(28)</w:t>
            </w:r>
            <w:r w:rsidR="000A369E" w:rsidRPr="00105E1E">
              <w:rPr>
                <w:color w:val="385623" w:themeColor="accent6" w:themeShade="80"/>
                <w:sz w:val="16"/>
                <w:szCs w:val="16"/>
              </w:rPr>
              <w:fldChar w:fldCharType="end"/>
            </w:r>
          </w:p>
        </w:tc>
        <w:tc>
          <w:tcPr>
            <w:tcW w:w="0" w:type="auto"/>
          </w:tcPr>
          <w:p w14:paraId="57F47437" w14:textId="29A1B96D"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UK</w:t>
            </w:r>
          </w:p>
        </w:tc>
        <w:tc>
          <w:tcPr>
            <w:tcW w:w="0" w:type="auto"/>
          </w:tcPr>
          <w:p w14:paraId="5440CCF4" w14:textId="77777777"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onsecutive patients scheduled for elective open aneurysm repair or endovascular repair.</w:t>
            </w:r>
          </w:p>
          <w:p w14:paraId="550384AE" w14:textId="77777777" w:rsidR="00EC4CA7" w:rsidRPr="00105E1E" w:rsidRDefault="00EC4CA7" w:rsidP="002A7AFE">
            <w:pPr>
              <w:rPr>
                <w:rFonts w:ascii="Times New Roman" w:hAnsi="Times New Roman" w:cs="Times New Roman"/>
                <w:i/>
                <w:iCs/>
                <w:color w:val="212121"/>
                <w:sz w:val="16"/>
                <w:szCs w:val="16"/>
                <w:lang w:eastAsia="fr-BE"/>
              </w:rPr>
            </w:pPr>
          </w:p>
          <w:p w14:paraId="0305F177" w14:textId="77777777" w:rsidR="00EC4CA7" w:rsidRPr="00105E1E" w:rsidRDefault="00EC4CA7"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Inclusion criteria:</w:t>
            </w:r>
          </w:p>
          <w:p w14:paraId="160D0513" w14:textId="77777777"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Older than 18 years</w:t>
            </w:r>
          </w:p>
          <w:p w14:paraId="0C886F24" w14:textId="77777777"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bdominal aortic aneurysm 5.5cm in maximum diameter</w:t>
            </w:r>
          </w:p>
          <w:p w14:paraId="691C7C43" w14:textId="77777777"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ble to give informed written consent</w:t>
            </w:r>
          </w:p>
          <w:p w14:paraId="04D7FB6C" w14:textId="77777777" w:rsidR="00EC4CA7" w:rsidRPr="00105E1E" w:rsidRDefault="00EC4CA7" w:rsidP="002A7AFE">
            <w:pPr>
              <w:rPr>
                <w:rFonts w:ascii="Times New Roman" w:hAnsi="Times New Roman" w:cs="Times New Roman"/>
                <w:i/>
                <w:iCs/>
                <w:color w:val="212121"/>
                <w:sz w:val="16"/>
                <w:szCs w:val="16"/>
                <w:lang w:eastAsia="fr-BE"/>
              </w:rPr>
            </w:pPr>
          </w:p>
          <w:p w14:paraId="6CD512FB" w14:textId="77777777" w:rsidR="00EC4CA7" w:rsidRPr="00105E1E" w:rsidRDefault="00EC4CA7" w:rsidP="002A7AFE">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Exclusion criteria:</w:t>
            </w:r>
          </w:p>
          <w:p w14:paraId="45462297" w14:textId="77777777" w:rsidR="00EC4CA7" w:rsidRPr="00105E1E" w:rsidRDefault="00EC4CA7" w:rsidP="002A7AFE">
            <w:pPr>
              <w:pStyle w:val="Paragraphedeliste"/>
              <w:numPr>
                <w:ilvl w:val="0"/>
                <w:numId w:val="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Presence of factors that may limit exercise participation, such as severe musculoskeletal disorders, or those requiring expedited or urgent aneurysm repair. </w:t>
            </w:r>
          </w:p>
          <w:p w14:paraId="581B38AC" w14:textId="2EA9DAFD"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Thoracic aortic aneurysms. </w:t>
            </w:r>
          </w:p>
        </w:tc>
        <w:tc>
          <w:tcPr>
            <w:tcW w:w="0" w:type="auto"/>
          </w:tcPr>
          <w:p w14:paraId="2759FE65" w14:textId="351CB573"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Elective Abdominal Aortic Aneurysm Repair</w:t>
            </w:r>
          </w:p>
        </w:tc>
        <w:tc>
          <w:tcPr>
            <w:tcW w:w="0" w:type="auto"/>
          </w:tcPr>
          <w:p w14:paraId="42812F59" w14:textId="4D5289EF"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6 weeks</w:t>
            </w:r>
          </w:p>
        </w:tc>
        <w:tc>
          <w:tcPr>
            <w:tcW w:w="0" w:type="auto"/>
          </w:tcPr>
          <w:p w14:paraId="71024E2F" w14:textId="10AD1F64"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Exercise</w:t>
            </w:r>
          </w:p>
        </w:tc>
        <w:tc>
          <w:tcPr>
            <w:tcW w:w="0" w:type="auto"/>
          </w:tcPr>
          <w:p w14:paraId="55CCB0C1" w14:textId="77777777"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color w:val="212121"/>
                <w:sz w:val="16"/>
                <w:szCs w:val="16"/>
                <w:lang w:eastAsia="fr-BE"/>
              </w:rPr>
              <w:t>Hospital based exercise classes</w:t>
            </w:r>
          </w:p>
          <w:p w14:paraId="28A5D1AD" w14:textId="7362F895"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 xml:space="preserve">Type: </w:t>
            </w:r>
            <w:r w:rsidRPr="00105E1E">
              <w:rPr>
                <w:rFonts w:ascii="Times New Roman" w:hAnsi="Times New Roman" w:cs="Times New Roman"/>
                <w:color w:val="212121"/>
                <w:sz w:val="16"/>
                <w:szCs w:val="16"/>
                <w:lang w:eastAsia="fr-BE"/>
              </w:rPr>
              <w:t>5-minute warm up and stretching, cycle ergometer against moderate resistance for 2minutes, heel-raise repetitions for 2minutes, knee extensions against resistance repetitions for 2minutes, dumbbells’ biceps/arm curls repetitions for 2minutes, step-up lunges repetitions for 2minutes, knee bends (bodyweight) repetitions for 2minutes, and 5minutes for cool down and stretching. Between each of the exercise stations, patients either walked around the gym</w:t>
            </w:r>
            <w:r w:rsidR="00AB7AC0" w:rsidRP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or</w:t>
            </w:r>
            <w:r w:rsidR="00AB7AC0" w:rsidRP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on</w:t>
            </w:r>
            <w:r w:rsidR="00AB7AC0" w:rsidRP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a</w:t>
            </w:r>
            <w:r w:rsidR="00AB7AC0" w:rsidRP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treadmill, or</w:t>
            </w:r>
            <w:r w:rsidR="00AB7AC0" w:rsidRP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rested for 2minutes before moving</w:t>
            </w:r>
            <w:r w:rsidR="00AB7AC0" w:rsidRPr="00105E1E">
              <w:rPr>
                <w:rFonts w:ascii="Times New Roman" w:hAnsi="Times New Roman" w:cs="Times New Roman"/>
                <w:color w:val="212121"/>
                <w:sz w:val="16"/>
                <w:szCs w:val="16"/>
                <w:lang w:eastAsia="fr-BE"/>
              </w:rPr>
              <w:t xml:space="preserve"> </w:t>
            </w:r>
            <w:r w:rsidRPr="00105E1E">
              <w:rPr>
                <w:rFonts w:ascii="Times New Roman" w:hAnsi="Times New Roman" w:cs="Times New Roman"/>
                <w:color w:val="212121"/>
                <w:sz w:val="16"/>
                <w:szCs w:val="16"/>
                <w:lang w:eastAsia="fr-BE"/>
              </w:rPr>
              <w:t>onto the next exercise.</w:t>
            </w:r>
          </w:p>
          <w:p w14:paraId="7C69B375" w14:textId="77777777"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 xml:space="preserve">Frequency: </w:t>
            </w:r>
            <w:r w:rsidRPr="00105E1E">
              <w:rPr>
                <w:rFonts w:ascii="Times New Roman" w:hAnsi="Times New Roman" w:cs="Times New Roman"/>
                <w:color w:val="212121"/>
                <w:sz w:val="16"/>
                <w:szCs w:val="16"/>
                <w:lang w:eastAsia="fr-BE"/>
              </w:rPr>
              <w:t>3 times a week, for 1-hour duration</w:t>
            </w:r>
          </w:p>
          <w:p w14:paraId="7E1698FE" w14:textId="77777777"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Intensity: /</w:t>
            </w:r>
          </w:p>
          <w:p w14:paraId="43F85477" w14:textId="77777777" w:rsidR="00EC4CA7" w:rsidRPr="00105E1E" w:rsidRDefault="00EC4CA7" w:rsidP="002A7AFE">
            <w:pPr>
              <w:rPr>
                <w:rFonts w:ascii="Times New Roman" w:hAnsi="Times New Roman" w:cs="Times New Roman"/>
                <w:b/>
                <w:bCs/>
                <w:color w:val="212121"/>
                <w:sz w:val="16"/>
                <w:szCs w:val="16"/>
                <w:lang w:eastAsia="fr-BE"/>
              </w:rPr>
            </w:pPr>
            <w:r w:rsidRPr="00105E1E">
              <w:rPr>
                <w:rFonts w:ascii="Times New Roman" w:hAnsi="Times New Roman" w:cs="Times New Roman"/>
                <w:b/>
                <w:bCs/>
                <w:color w:val="212121"/>
                <w:sz w:val="16"/>
                <w:szCs w:val="16"/>
                <w:lang w:eastAsia="fr-BE"/>
              </w:rPr>
              <w:t>Duration: 6 weeks</w:t>
            </w:r>
          </w:p>
          <w:p w14:paraId="007E4DA6" w14:textId="28CD2D60"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b/>
                <w:bCs/>
                <w:color w:val="212121"/>
                <w:sz w:val="16"/>
                <w:szCs w:val="16"/>
                <w:lang w:eastAsia="fr-BE"/>
              </w:rPr>
              <w:lastRenderedPageBreak/>
              <w:t xml:space="preserve">Supervision: </w:t>
            </w:r>
            <w:r w:rsidRPr="00105E1E">
              <w:rPr>
                <w:rFonts w:ascii="Times New Roman" w:hAnsi="Times New Roman" w:cs="Times New Roman"/>
                <w:color w:val="212121"/>
                <w:sz w:val="16"/>
                <w:szCs w:val="16"/>
                <w:lang w:eastAsia="fr-BE"/>
              </w:rPr>
              <w:t>Physiotherapist</w:t>
            </w:r>
          </w:p>
        </w:tc>
        <w:tc>
          <w:tcPr>
            <w:tcW w:w="0" w:type="auto"/>
          </w:tcPr>
          <w:p w14:paraId="0875946D" w14:textId="152C8052"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NA</w:t>
            </w:r>
          </w:p>
        </w:tc>
        <w:tc>
          <w:tcPr>
            <w:tcW w:w="0" w:type="auto"/>
          </w:tcPr>
          <w:p w14:paraId="21CBD924" w14:textId="1EB597C8"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tandard treatment</w:t>
            </w:r>
          </w:p>
        </w:tc>
        <w:tc>
          <w:tcPr>
            <w:tcW w:w="0" w:type="auto"/>
          </w:tcPr>
          <w:p w14:paraId="659F21A4" w14:textId="6CF7B42F" w:rsidR="00EC4CA7" w:rsidRPr="00105E1E" w:rsidRDefault="00EC4CA7" w:rsidP="002A7AFE">
            <w:pPr>
              <w:pStyle w:val="Paragraphedeliste"/>
              <w:numPr>
                <w:ilvl w:val="0"/>
                <w:numId w:val="1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All cause mortality.</w:t>
            </w:r>
          </w:p>
          <w:p w14:paraId="1E68236B" w14:textId="775F79AE" w:rsidR="00EC4CA7" w:rsidRPr="00105E1E" w:rsidRDefault="00EC4CA7" w:rsidP="002A7AFE">
            <w:pPr>
              <w:pStyle w:val="Paragraphedeliste"/>
              <w:numPr>
                <w:ilvl w:val="0"/>
                <w:numId w:val="12"/>
              </w:num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Quality of life </w:t>
            </w:r>
            <w:r w:rsidRPr="00105E1E">
              <w:rPr>
                <w:rFonts w:ascii="Times New Roman" w:hAnsi="Times New Roman" w:cs="Times New Roman"/>
                <w:i/>
                <w:iCs/>
                <w:color w:val="212121"/>
                <w:sz w:val="16"/>
                <w:szCs w:val="16"/>
                <w:lang w:eastAsia="fr-BE"/>
              </w:rPr>
              <w:t>(Medical Outcomes Study Short-Form 8 (SF-8); EuroQoL EQ-5D-3 and EQ-5D VAS)</w:t>
            </w:r>
          </w:p>
          <w:p w14:paraId="2455FA42" w14:textId="7D000F6A" w:rsidR="00EC4CA7" w:rsidRPr="00105E1E" w:rsidRDefault="00EC4CA7" w:rsidP="002A7AFE">
            <w:pPr>
              <w:rPr>
                <w:rFonts w:ascii="Times New Roman" w:hAnsi="Times New Roman" w:cs="Times New Roman"/>
                <w:color w:val="212121"/>
                <w:sz w:val="16"/>
                <w:szCs w:val="16"/>
                <w:lang w:eastAsia="fr-BE"/>
              </w:rPr>
            </w:pPr>
          </w:p>
        </w:tc>
        <w:tc>
          <w:tcPr>
            <w:tcW w:w="0" w:type="auto"/>
          </w:tcPr>
          <w:p w14:paraId="116E6C57" w14:textId="378C9944" w:rsidR="00EC4CA7" w:rsidRPr="00105E1E" w:rsidRDefault="00EC4CA7"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w:t>
            </w:r>
          </w:p>
        </w:tc>
      </w:tr>
      <w:tr w:rsidR="00795729" w:rsidRPr="00105E1E" w14:paraId="02A690EC" w14:textId="77777777" w:rsidTr="009E3D5E">
        <w:tc>
          <w:tcPr>
            <w:tcW w:w="0" w:type="auto"/>
            <w:gridSpan w:val="11"/>
          </w:tcPr>
          <w:p w14:paraId="7311884B" w14:textId="40506A59" w:rsidR="00795729" w:rsidRPr="00105E1E" w:rsidRDefault="00795729" w:rsidP="002A7AF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Legend: </w:t>
            </w:r>
            <w:r w:rsidRPr="00105E1E">
              <w:rPr>
                <w:rFonts w:ascii="Times New Roman" w:hAnsi="Times New Roman" w:cs="Times New Roman"/>
                <w:b/>
                <w:bCs/>
                <w:color w:val="212121"/>
                <w:sz w:val="16"/>
                <w:szCs w:val="16"/>
                <w:lang w:eastAsia="fr-BE"/>
              </w:rPr>
              <w:t>RCT</w:t>
            </w:r>
            <w:r w:rsidRPr="00105E1E">
              <w:rPr>
                <w:rFonts w:ascii="Times New Roman" w:hAnsi="Times New Roman" w:cs="Times New Roman"/>
                <w:color w:val="212121"/>
                <w:sz w:val="16"/>
                <w:szCs w:val="16"/>
                <w:lang w:eastAsia="fr-BE"/>
              </w:rPr>
              <w:t xml:space="preserve"> = Randomized Controlled Trial; </w:t>
            </w:r>
            <w:r w:rsidRPr="00105E1E">
              <w:rPr>
                <w:rFonts w:ascii="Times New Roman" w:hAnsi="Times New Roman" w:cs="Times New Roman"/>
                <w:b/>
                <w:bCs/>
                <w:color w:val="212121"/>
                <w:sz w:val="16"/>
                <w:szCs w:val="16"/>
                <w:lang w:eastAsia="fr-BE"/>
              </w:rPr>
              <w:t>LOS</w:t>
            </w:r>
            <w:r w:rsidRPr="00105E1E">
              <w:rPr>
                <w:rFonts w:ascii="Times New Roman" w:hAnsi="Times New Roman" w:cs="Times New Roman"/>
                <w:color w:val="212121"/>
                <w:sz w:val="16"/>
                <w:szCs w:val="16"/>
                <w:lang w:eastAsia="fr-BE"/>
              </w:rPr>
              <w:t xml:space="preserve"> = Length of Stay; </w:t>
            </w:r>
            <w:r w:rsidRPr="00105E1E">
              <w:rPr>
                <w:rFonts w:ascii="Times New Roman" w:hAnsi="Times New Roman" w:cs="Times New Roman"/>
                <w:b/>
                <w:bCs/>
                <w:color w:val="212121"/>
                <w:sz w:val="16"/>
                <w:szCs w:val="16"/>
                <w:lang w:eastAsia="fr-BE"/>
              </w:rPr>
              <w:t>CCI</w:t>
            </w:r>
            <w:r w:rsidRPr="00105E1E">
              <w:rPr>
                <w:rFonts w:ascii="Times New Roman" w:hAnsi="Times New Roman" w:cs="Times New Roman"/>
                <w:color w:val="212121"/>
                <w:sz w:val="16"/>
                <w:szCs w:val="16"/>
                <w:lang w:eastAsia="fr-BE"/>
              </w:rPr>
              <w:t xml:space="preserve"> = Comprehensive Complication Index; </w:t>
            </w:r>
            <w:r w:rsidRPr="00105E1E">
              <w:rPr>
                <w:rFonts w:ascii="Times New Roman" w:hAnsi="Times New Roman" w:cs="Times New Roman"/>
                <w:b/>
                <w:bCs/>
                <w:color w:val="212121"/>
                <w:sz w:val="16"/>
                <w:szCs w:val="16"/>
                <w:lang w:eastAsia="fr-BE"/>
              </w:rPr>
              <w:t>6MWT</w:t>
            </w:r>
            <w:r w:rsidRPr="00105E1E">
              <w:rPr>
                <w:rFonts w:ascii="Times New Roman" w:hAnsi="Times New Roman" w:cs="Times New Roman"/>
                <w:color w:val="212121"/>
                <w:sz w:val="16"/>
                <w:szCs w:val="16"/>
                <w:lang w:eastAsia="fr-BE"/>
              </w:rPr>
              <w:t xml:space="preserve"> = 6-Minute Walk Test; </w:t>
            </w:r>
            <w:r w:rsidRPr="00105E1E">
              <w:rPr>
                <w:rFonts w:ascii="Times New Roman" w:hAnsi="Times New Roman" w:cs="Times New Roman"/>
                <w:b/>
                <w:bCs/>
                <w:color w:val="212121"/>
                <w:sz w:val="16"/>
                <w:szCs w:val="16"/>
                <w:lang w:eastAsia="fr-BE"/>
              </w:rPr>
              <w:t>SPPB</w:t>
            </w:r>
            <w:r w:rsidRPr="00105E1E">
              <w:rPr>
                <w:rFonts w:ascii="Times New Roman" w:hAnsi="Times New Roman" w:cs="Times New Roman"/>
                <w:color w:val="212121"/>
                <w:sz w:val="16"/>
                <w:szCs w:val="16"/>
                <w:lang w:eastAsia="fr-BE"/>
              </w:rPr>
              <w:t xml:space="preserve"> = Short Physical Performance Battery; </w:t>
            </w:r>
            <w:r w:rsidRPr="00105E1E">
              <w:rPr>
                <w:rFonts w:ascii="Times New Roman" w:hAnsi="Times New Roman" w:cs="Times New Roman"/>
                <w:b/>
                <w:bCs/>
                <w:color w:val="212121"/>
                <w:sz w:val="16"/>
                <w:szCs w:val="16"/>
                <w:lang w:eastAsia="fr-BE"/>
              </w:rPr>
              <w:t>STS-30</w:t>
            </w:r>
            <w:r w:rsidRPr="00105E1E">
              <w:rPr>
                <w:rFonts w:ascii="Times New Roman" w:hAnsi="Times New Roman" w:cs="Times New Roman"/>
                <w:color w:val="212121"/>
                <w:sz w:val="16"/>
                <w:szCs w:val="16"/>
                <w:lang w:eastAsia="fr-BE"/>
              </w:rPr>
              <w:t xml:space="preserve"> = 30-second Sit-to-Stand Test; </w:t>
            </w:r>
            <w:r w:rsidRPr="00105E1E">
              <w:rPr>
                <w:rFonts w:ascii="Times New Roman" w:hAnsi="Times New Roman" w:cs="Times New Roman"/>
                <w:b/>
                <w:bCs/>
                <w:color w:val="212121"/>
                <w:sz w:val="16"/>
                <w:szCs w:val="16"/>
                <w:lang w:eastAsia="fr-BE"/>
              </w:rPr>
              <w:t>NLR</w:t>
            </w:r>
            <w:r w:rsidRPr="00105E1E">
              <w:rPr>
                <w:rFonts w:ascii="Times New Roman" w:hAnsi="Times New Roman" w:cs="Times New Roman"/>
                <w:color w:val="212121"/>
                <w:sz w:val="16"/>
                <w:szCs w:val="16"/>
                <w:lang w:eastAsia="fr-BE"/>
              </w:rPr>
              <w:t xml:space="preserve"> = Neutrophil-to-Lymphocyte Ratio; </w:t>
            </w:r>
            <w:r w:rsidRPr="00105E1E">
              <w:rPr>
                <w:rFonts w:ascii="Times New Roman" w:hAnsi="Times New Roman" w:cs="Times New Roman"/>
                <w:b/>
                <w:bCs/>
                <w:color w:val="212121"/>
                <w:sz w:val="16"/>
                <w:szCs w:val="16"/>
                <w:lang w:eastAsia="fr-BE"/>
              </w:rPr>
              <w:t>CRP</w:t>
            </w:r>
            <w:r w:rsidRPr="00105E1E">
              <w:rPr>
                <w:rFonts w:ascii="Times New Roman" w:hAnsi="Times New Roman" w:cs="Times New Roman"/>
                <w:color w:val="212121"/>
                <w:sz w:val="16"/>
                <w:szCs w:val="16"/>
                <w:lang w:eastAsia="fr-BE"/>
              </w:rPr>
              <w:t xml:space="preserve"> = C-Reactive Protein; </w:t>
            </w:r>
            <w:r w:rsidRPr="00105E1E">
              <w:rPr>
                <w:rFonts w:ascii="Times New Roman" w:hAnsi="Times New Roman" w:cs="Times New Roman"/>
                <w:b/>
                <w:bCs/>
                <w:color w:val="212121"/>
                <w:sz w:val="16"/>
                <w:szCs w:val="16"/>
                <w:lang w:eastAsia="fr-BE"/>
              </w:rPr>
              <w:t>ERAS</w:t>
            </w:r>
            <w:r w:rsidRPr="00105E1E">
              <w:rPr>
                <w:rFonts w:ascii="Times New Roman" w:hAnsi="Times New Roman" w:cs="Times New Roman"/>
                <w:color w:val="212121"/>
                <w:sz w:val="16"/>
                <w:szCs w:val="16"/>
                <w:lang w:eastAsia="fr-BE"/>
              </w:rPr>
              <w:t xml:space="preserve"> = Enhanced Recovery After Surgery; </w:t>
            </w:r>
            <w:r w:rsidRPr="00105E1E">
              <w:rPr>
                <w:rFonts w:ascii="Times New Roman" w:hAnsi="Times New Roman" w:cs="Times New Roman"/>
                <w:b/>
                <w:bCs/>
                <w:color w:val="212121"/>
                <w:sz w:val="16"/>
                <w:szCs w:val="16"/>
                <w:lang w:eastAsia="fr-BE"/>
              </w:rPr>
              <w:t>EI</w:t>
            </w:r>
            <w:r w:rsidRPr="00105E1E">
              <w:rPr>
                <w:rFonts w:ascii="Times New Roman" w:hAnsi="Times New Roman" w:cs="Times New Roman"/>
                <w:color w:val="212121"/>
                <w:sz w:val="16"/>
                <w:szCs w:val="16"/>
                <w:lang w:eastAsia="fr-BE"/>
              </w:rPr>
              <w:t xml:space="preserve"> = Echo Intensity; </w:t>
            </w:r>
            <w:r w:rsidRPr="00105E1E">
              <w:rPr>
                <w:rFonts w:ascii="Times New Roman" w:hAnsi="Times New Roman" w:cs="Times New Roman"/>
                <w:b/>
                <w:bCs/>
                <w:color w:val="212121"/>
                <w:sz w:val="16"/>
                <w:szCs w:val="16"/>
                <w:lang w:eastAsia="fr-BE"/>
              </w:rPr>
              <w:t>SWE</w:t>
            </w:r>
            <w:r w:rsidRPr="00105E1E">
              <w:rPr>
                <w:rFonts w:ascii="Times New Roman" w:hAnsi="Times New Roman" w:cs="Times New Roman"/>
                <w:color w:val="212121"/>
                <w:sz w:val="16"/>
                <w:szCs w:val="16"/>
                <w:lang w:eastAsia="fr-BE"/>
              </w:rPr>
              <w:t xml:space="preserve"> = Shear Wave Elastography; </w:t>
            </w:r>
            <w:r w:rsidRPr="00105E1E">
              <w:rPr>
                <w:rFonts w:ascii="Times New Roman" w:hAnsi="Times New Roman" w:cs="Times New Roman"/>
                <w:b/>
                <w:bCs/>
                <w:color w:val="212121"/>
                <w:sz w:val="16"/>
                <w:szCs w:val="16"/>
                <w:lang w:eastAsia="fr-BE"/>
              </w:rPr>
              <w:t>MT</w:t>
            </w:r>
            <w:r w:rsidRPr="00105E1E">
              <w:rPr>
                <w:rFonts w:ascii="Times New Roman" w:hAnsi="Times New Roman" w:cs="Times New Roman"/>
                <w:color w:val="212121"/>
                <w:sz w:val="16"/>
                <w:szCs w:val="16"/>
                <w:lang w:eastAsia="fr-BE"/>
              </w:rPr>
              <w:t xml:space="preserve"> = Muscle Thickness; </w:t>
            </w:r>
            <w:r w:rsidRPr="00105E1E">
              <w:rPr>
                <w:rFonts w:ascii="Times New Roman" w:hAnsi="Times New Roman" w:cs="Times New Roman"/>
                <w:b/>
                <w:bCs/>
                <w:color w:val="212121"/>
                <w:sz w:val="16"/>
                <w:szCs w:val="16"/>
                <w:lang w:eastAsia="fr-BE"/>
              </w:rPr>
              <w:t>VL</w:t>
            </w:r>
            <w:r w:rsidRPr="00105E1E">
              <w:rPr>
                <w:rFonts w:ascii="Times New Roman" w:hAnsi="Times New Roman" w:cs="Times New Roman"/>
                <w:color w:val="212121"/>
                <w:sz w:val="16"/>
                <w:szCs w:val="16"/>
                <w:lang w:eastAsia="fr-BE"/>
              </w:rPr>
              <w:t xml:space="preserve"> = Vastus Lateralis; </w:t>
            </w:r>
            <w:r w:rsidRPr="00105E1E">
              <w:rPr>
                <w:rFonts w:ascii="Times New Roman" w:hAnsi="Times New Roman" w:cs="Times New Roman"/>
                <w:b/>
                <w:bCs/>
                <w:color w:val="212121"/>
                <w:sz w:val="16"/>
                <w:szCs w:val="16"/>
                <w:lang w:eastAsia="fr-BE"/>
              </w:rPr>
              <w:t>RF</w:t>
            </w:r>
            <w:r w:rsidRPr="00105E1E">
              <w:rPr>
                <w:rFonts w:ascii="Times New Roman" w:hAnsi="Times New Roman" w:cs="Times New Roman"/>
                <w:color w:val="212121"/>
                <w:sz w:val="16"/>
                <w:szCs w:val="16"/>
                <w:lang w:eastAsia="fr-BE"/>
              </w:rPr>
              <w:t xml:space="preserve"> = Rectus Femoris; </w:t>
            </w:r>
            <w:r w:rsidRPr="00105E1E">
              <w:rPr>
                <w:rFonts w:ascii="Times New Roman" w:hAnsi="Times New Roman" w:cs="Times New Roman"/>
                <w:b/>
                <w:bCs/>
                <w:color w:val="212121"/>
                <w:sz w:val="16"/>
                <w:szCs w:val="16"/>
                <w:lang w:eastAsia="fr-BE"/>
              </w:rPr>
              <w:t>TA</w:t>
            </w:r>
            <w:r w:rsidRPr="00105E1E">
              <w:rPr>
                <w:rFonts w:ascii="Times New Roman" w:hAnsi="Times New Roman" w:cs="Times New Roman"/>
                <w:color w:val="212121"/>
                <w:sz w:val="16"/>
                <w:szCs w:val="16"/>
                <w:lang w:eastAsia="fr-BE"/>
              </w:rPr>
              <w:t xml:space="preserve"> = Tibialis Anterior; </w:t>
            </w:r>
            <w:r w:rsidRPr="00105E1E">
              <w:rPr>
                <w:rFonts w:ascii="Times New Roman" w:hAnsi="Times New Roman" w:cs="Times New Roman"/>
                <w:b/>
                <w:bCs/>
                <w:color w:val="212121"/>
                <w:sz w:val="16"/>
                <w:szCs w:val="16"/>
                <w:lang w:eastAsia="fr-BE"/>
              </w:rPr>
              <w:t>MG</w:t>
            </w:r>
            <w:r w:rsidRPr="00105E1E">
              <w:rPr>
                <w:rFonts w:ascii="Times New Roman" w:hAnsi="Times New Roman" w:cs="Times New Roman"/>
                <w:color w:val="212121"/>
                <w:sz w:val="16"/>
                <w:szCs w:val="16"/>
                <w:lang w:eastAsia="fr-BE"/>
              </w:rPr>
              <w:t xml:space="preserve"> = Medial Gastrocnemius; </w:t>
            </w:r>
            <w:r w:rsidRPr="00105E1E">
              <w:rPr>
                <w:rFonts w:ascii="Times New Roman" w:hAnsi="Times New Roman" w:cs="Times New Roman"/>
                <w:b/>
                <w:bCs/>
                <w:color w:val="212121"/>
                <w:sz w:val="16"/>
                <w:szCs w:val="16"/>
                <w:lang w:eastAsia="fr-BE"/>
              </w:rPr>
              <w:t>RoB-2</w:t>
            </w:r>
            <w:r w:rsidRPr="00105E1E">
              <w:rPr>
                <w:rFonts w:ascii="Times New Roman" w:hAnsi="Times New Roman" w:cs="Times New Roman"/>
                <w:color w:val="212121"/>
                <w:sz w:val="16"/>
                <w:szCs w:val="16"/>
                <w:lang w:eastAsia="fr-BE"/>
              </w:rPr>
              <w:t xml:space="preserve"> = Risk of Bias 2; </w:t>
            </w:r>
            <w:r w:rsidRPr="00105E1E">
              <w:rPr>
                <w:rFonts w:ascii="Times New Roman" w:hAnsi="Times New Roman" w:cs="Times New Roman"/>
                <w:b/>
                <w:bCs/>
                <w:color w:val="212121"/>
                <w:sz w:val="16"/>
                <w:szCs w:val="16"/>
                <w:lang w:eastAsia="fr-BE"/>
              </w:rPr>
              <w:t>DXA</w:t>
            </w:r>
            <w:r w:rsidRPr="00105E1E">
              <w:rPr>
                <w:rFonts w:ascii="Times New Roman" w:hAnsi="Times New Roman" w:cs="Times New Roman"/>
                <w:color w:val="212121"/>
                <w:sz w:val="16"/>
                <w:szCs w:val="16"/>
                <w:lang w:eastAsia="fr-BE"/>
              </w:rPr>
              <w:t xml:space="preserve"> = Dual-energy X-ray Absorptiometry.</w:t>
            </w:r>
          </w:p>
        </w:tc>
      </w:tr>
    </w:tbl>
    <w:p w14:paraId="4A4E6BF7" w14:textId="77777777" w:rsidR="009D515A" w:rsidRPr="00105E1E" w:rsidRDefault="00AB11E8">
      <w:r w:rsidRPr="00105E1E">
        <w:br w:type="page"/>
      </w:r>
    </w:p>
    <w:tbl>
      <w:tblPr>
        <w:tblStyle w:val="Grilledutableau"/>
        <w:tblW w:w="5000" w:type="pct"/>
        <w:tblLook w:val="04A0" w:firstRow="1" w:lastRow="0" w:firstColumn="1" w:lastColumn="0" w:noHBand="0" w:noVBand="1"/>
      </w:tblPr>
      <w:tblGrid>
        <w:gridCol w:w="1268"/>
        <w:gridCol w:w="3325"/>
        <w:gridCol w:w="3367"/>
        <w:gridCol w:w="1626"/>
        <w:gridCol w:w="1411"/>
        <w:gridCol w:w="1416"/>
        <w:gridCol w:w="1581"/>
      </w:tblGrid>
      <w:tr w:rsidR="001A59DD" w:rsidRPr="00105E1E" w14:paraId="593F624E" w14:textId="77777777" w:rsidTr="001A59DD">
        <w:tc>
          <w:tcPr>
            <w:tcW w:w="5000" w:type="pct"/>
            <w:gridSpan w:val="7"/>
          </w:tcPr>
          <w:p w14:paraId="0905F5ED" w14:textId="6BBDA056" w:rsidR="001A59DD" w:rsidRPr="00105E1E" w:rsidRDefault="001A59DD">
            <w:pPr>
              <w:rPr>
                <w:b/>
                <w:bCs/>
                <w:sz w:val="16"/>
                <w:szCs w:val="16"/>
              </w:rPr>
            </w:pPr>
            <w:r w:rsidRPr="00105E1E">
              <w:rPr>
                <w:b/>
                <w:bCs/>
                <w:sz w:val="16"/>
                <w:szCs w:val="16"/>
              </w:rPr>
              <w:lastRenderedPageBreak/>
              <w:t>Table 2: Main results of the studies included in the systematic review</w:t>
            </w:r>
          </w:p>
        </w:tc>
      </w:tr>
      <w:tr w:rsidR="00A71BD7" w:rsidRPr="00105E1E" w14:paraId="4BD93060" w14:textId="77777777" w:rsidTr="000663F8">
        <w:tc>
          <w:tcPr>
            <w:tcW w:w="453" w:type="pct"/>
          </w:tcPr>
          <w:p w14:paraId="6FAB2991" w14:textId="7FE7650F" w:rsidR="001A59DD" w:rsidRPr="00105E1E" w:rsidRDefault="001A59DD">
            <w:pPr>
              <w:rPr>
                <w:b/>
                <w:bCs/>
                <w:sz w:val="16"/>
                <w:szCs w:val="16"/>
              </w:rPr>
            </w:pPr>
            <w:r w:rsidRPr="00105E1E">
              <w:rPr>
                <w:b/>
                <w:bCs/>
                <w:sz w:val="16"/>
                <w:szCs w:val="16"/>
              </w:rPr>
              <w:t>Reference</w:t>
            </w:r>
          </w:p>
        </w:tc>
        <w:tc>
          <w:tcPr>
            <w:tcW w:w="1188" w:type="pct"/>
          </w:tcPr>
          <w:p w14:paraId="1055F237" w14:textId="533786BC" w:rsidR="001A59DD" w:rsidRPr="00105E1E" w:rsidRDefault="001A59DD">
            <w:pPr>
              <w:rPr>
                <w:b/>
                <w:bCs/>
                <w:sz w:val="16"/>
                <w:szCs w:val="16"/>
              </w:rPr>
            </w:pPr>
            <w:r w:rsidRPr="00105E1E">
              <w:rPr>
                <w:b/>
                <w:bCs/>
                <w:sz w:val="16"/>
                <w:szCs w:val="16"/>
              </w:rPr>
              <w:t>Intervention group</w:t>
            </w:r>
          </w:p>
          <w:p w14:paraId="4ACEC2FA" w14:textId="77777777" w:rsidR="001A59DD" w:rsidRPr="00105E1E" w:rsidRDefault="001A59DD">
            <w:pPr>
              <w:rPr>
                <w:b/>
                <w:bCs/>
                <w:i/>
                <w:iCs/>
                <w:sz w:val="16"/>
                <w:szCs w:val="16"/>
              </w:rPr>
            </w:pPr>
            <w:r w:rsidRPr="00105E1E">
              <w:rPr>
                <w:b/>
                <w:bCs/>
                <w:i/>
                <w:iCs/>
                <w:sz w:val="16"/>
                <w:szCs w:val="16"/>
              </w:rPr>
              <w:t>n</w:t>
            </w:r>
          </w:p>
          <w:p w14:paraId="6BDE6A67" w14:textId="2C8CD3BB" w:rsidR="001A59DD" w:rsidRPr="00105E1E" w:rsidRDefault="001A59DD">
            <w:pPr>
              <w:rPr>
                <w:b/>
                <w:bCs/>
                <w:i/>
                <w:iCs/>
                <w:sz w:val="16"/>
                <w:szCs w:val="16"/>
              </w:rPr>
            </w:pPr>
            <w:r w:rsidRPr="00105E1E">
              <w:rPr>
                <w:b/>
                <w:bCs/>
                <w:i/>
                <w:iCs/>
                <w:sz w:val="16"/>
                <w:szCs w:val="16"/>
              </w:rPr>
              <w:t>Sex (male n (%); female n (%))</w:t>
            </w:r>
          </w:p>
          <w:p w14:paraId="14669AB6" w14:textId="0C6AFA93" w:rsidR="001A59DD" w:rsidRPr="00105E1E" w:rsidRDefault="001A59DD">
            <w:pPr>
              <w:rPr>
                <w:sz w:val="16"/>
                <w:szCs w:val="16"/>
              </w:rPr>
            </w:pPr>
            <w:r w:rsidRPr="00105E1E">
              <w:rPr>
                <w:b/>
                <w:bCs/>
                <w:i/>
                <w:iCs/>
                <w:sz w:val="16"/>
                <w:szCs w:val="16"/>
              </w:rPr>
              <w:t xml:space="preserve">Age (years; mean </w:t>
            </w:r>
            <w:r w:rsidRPr="00105E1E">
              <w:rPr>
                <w:rFonts w:cstheme="minorHAnsi"/>
                <w:b/>
                <w:bCs/>
                <w:i/>
                <w:iCs/>
                <w:sz w:val="16"/>
                <w:szCs w:val="16"/>
              </w:rPr>
              <w:t>±</w:t>
            </w:r>
            <w:r w:rsidRPr="00105E1E">
              <w:rPr>
                <w:b/>
                <w:bCs/>
                <w:i/>
                <w:iCs/>
                <w:sz w:val="16"/>
                <w:szCs w:val="16"/>
              </w:rPr>
              <w:t>SD or median (P25-P75))</w:t>
            </w:r>
          </w:p>
        </w:tc>
        <w:tc>
          <w:tcPr>
            <w:tcW w:w="1203" w:type="pct"/>
          </w:tcPr>
          <w:p w14:paraId="385FE56E" w14:textId="77777777" w:rsidR="001A59DD" w:rsidRPr="00105E1E" w:rsidRDefault="001A59DD">
            <w:pPr>
              <w:rPr>
                <w:b/>
                <w:bCs/>
                <w:sz w:val="16"/>
                <w:szCs w:val="16"/>
              </w:rPr>
            </w:pPr>
            <w:r w:rsidRPr="00105E1E">
              <w:rPr>
                <w:b/>
                <w:bCs/>
                <w:sz w:val="16"/>
                <w:szCs w:val="16"/>
              </w:rPr>
              <w:t>Control group</w:t>
            </w:r>
          </w:p>
          <w:p w14:paraId="5F47596D" w14:textId="77777777" w:rsidR="001A59DD" w:rsidRPr="00105E1E" w:rsidRDefault="001A59DD" w:rsidP="00191D89">
            <w:pPr>
              <w:rPr>
                <w:b/>
                <w:bCs/>
                <w:i/>
                <w:iCs/>
                <w:sz w:val="16"/>
                <w:szCs w:val="16"/>
              </w:rPr>
            </w:pPr>
            <w:r w:rsidRPr="00105E1E">
              <w:rPr>
                <w:b/>
                <w:bCs/>
                <w:i/>
                <w:iCs/>
                <w:sz w:val="16"/>
                <w:szCs w:val="16"/>
              </w:rPr>
              <w:t>n</w:t>
            </w:r>
          </w:p>
          <w:p w14:paraId="4F3E83D6" w14:textId="77777777" w:rsidR="001A59DD" w:rsidRPr="00105E1E" w:rsidRDefault="001A59DD" w:rsidP="00191D89">
            <w:pPr>
              <w:rPr>
                <w:b/>
                <w:bCs/>
                <w:i/>
                <w:iCs/>
                <w:sz w:val="16"/>
                <w:szCs w:val="16"/>
              </w:rPr>
            </w:pPr>
            <w:r w:rsidRPr="00105E1E">
              <w:rPr>
                <w:b/>
                <w:bCs/>
                <w:i/>
                <w:iCs/>
                <w:sz w:val="16"/>
                <w:szCs w:val="16"/>
              </w:rPr>
              <w:t>Sex (female n (%): male n (%))</w:t>
            </w:r>
          </w:p>
          <w:p w14:paraId="3F49F57C" w14:textId="67DBAD43" w:rsidR="001A59DD" w:rsidRPr="00105E1E" w:rsidRDefault="001A59DD" w:rsidP="00191D89">
            <w:pPr>
              <w:rPr>
                <w:sz w:val="16"/>
                <w:szCs w:val="16"/>
              </w:rPr>
            </w:pPr>
            <w:r w:rsidRPr="00105E1E">
              <w:rPr>
                <w:b/>
                <w:bCs/>
                <w:i/>
                <w:iCs/>
                <w:sz w:val="16"/>
                <w:szCs w:val="16"/>
              </w:rPr>
              <w:t xml:space="preserve">Age (mean </w:t>
            </w:r>
            <w:r w:rsidRPr="00105E1E">
              <w:rPr>
                <w:rFonts w:cstheme="minorHAnsi"/>
                <w:b/>
                <w:bCs/>
                <w:i/>
                <w:iCs/>
                <w:sz w:val="16"/>
                <w:szCs w:val="16"/>
              </w:rPr>
              <w:t>±</w:t>
            </w:r>
            <w:r w:rsidRPr="00105E1E">
              <w:rPr>
                <w:b/>
                <w:bCs/>
                <w:i/>
                <w:iCs/>
                <w:sz w:val="16"/>
                <w:szCs w:val="16"/>
              </w:rPr>
              <w:t>SD or median (P25-P75))</w:t>
            </w:r>
          </w:p>
        </w:tc>
        <w:tc>
          <w:tcPr>
            <w:tcW w:w="581" w:type="pct"/>
          </w:tcPr>
          <w:p w14:paraId="324F96E6" w14:textId="24D43600" w:rsidR="001A59DD" w:rsidRPr="00105E1E" w:rsidRDefault="001A59DD">
            <w:pPr>
              <w:rPr>
                <w:b/>
                <w:bCs/>
                <w:sz w:val="16"/>
                <w:szCs w:val="16"/>
              </w:rPr>
            </w:pPr>
            <w:r w:rsidRPr="00105E1E">
              <w:rPr>
                <w:b/>
                <w:bCs/>
                <w:sz w:val="16"/>
                <w:szCs w:val="16"/>
              </w:rPr>
              <w:t>Outcomes</w:t>
            </w:r>
          </w:p>
        </w:tc>
        <w:tc>
          <w:tcPr>
            <w:tcW w:w="504" w:type="pct"/>
          </w:tcPr>
          <w:p w14:paraId="0147B25E" w14:textId="77777777" w:rsidR="001A59DD" w:rsidRPr="00105E1E" w:rsidRDefault="001A59DD">
            <w:pPr>
              <w:rPr>
                <w:b/>
                <w:bCs/>
                <w:sz w:val="16"/>
                <w:szCs w:val="16"/>
              </w:rPr>
            </w:pPr>
            <w:r w:rsidRPr="00105E1E">
              <w:rPr>
                <w:b/>
                <w:bCs/>
                <w:sz w:val="16"/>
                <w:szCs w:val="16"/>
              </w:rPr>
              <w:t>Main results</w:t>
            </w:r>
          </w:p>
          <w:p w14:paraId="212D0CF9" w14:textId="27377500" w:rsidR="001A59DD" w:rsidRPr="00105E1E" w:rsidRDefault="001A59DD">
            <w:pPr>
              <w:rPr>
                <w:b/>
                <w:bCs/>
                <w:sz w:val="16"/>
                <w:szCs w:val="16"/>
              </w:rPr>
            </w:pPr>
            <w:r w:rsidRPr="00105E1E">
              <w:rPr>
                <w:b/>
                <w:bCs/>
                <w:sz w:val="16"/>
                <w:szCs w:val="16"/>
              </w:rPr>
              <w:t>Intervention group</w:t>
            </w:r>
          </w:p>
        </w:tc>
        <w:tc>
          <w:tcPr>
            <w:tcW w:w="506" w:type="pct"/>
          </w:tcPr>
          <w:p w14:paraId="54E75372" w14:textId="77777777" w:rsidR="001A59DD" w:rsidRPr="00105E1E" w:rsidRDefault="001A59DD">
            <w:pPr>
              <w:rPr>
                <w:b/>
                <w:bCs/>
                <w:sz w:val="16"/>
                <w:szCs w:val="16"/>
              </w:rPr>
            </w:pPr>
            <w:r w:rsidRPr="00105E1E">
              <w:rPr>
                <w:b/>
                <w:bCs/>
                <w:sz w:val="16"/>
                <w:szCs w:val="16"/>
              </w:rPr>
              <w:t>Main results</w:t>
            </w:r>
          </w:p>
          <w:p w14:paraId="1C94359C" w14:textId="2875B0F9" w:rsidR="001A59DD" w:rsidRPr="00105E1E" w:rsidRDefault="001A59DD">
            <w:pPr>
              <w:rPr>
                <w:b/>
                <w:bCs/>
                <w:sz w:val="16"/>
                <w:szCs w:val="16"/>
              </w:rPr>
            </w:pPr>
            <w:r w:rsidRPr="00105E1E">
              <w:rPr>
                <w:b/>
                <w:bCs/>
                <w:sz w:val="16"/>
                <w:szCs w:val="16"/>
              </w:rPr>
              <w:t>Control group</w:t>
            </w:r>
          </w:p>
        </w:tc>
        <w:tc>
          <w:tcPr>
            <w:tcW w:w="565" w:type="pct"/>
          </w:tcPr>
          <w:p w14:paraId="135B66D3" w14:textId="41C4238A" w:rsidR="001A59DD" w:rsidRPr="00105E1E" w:rsidRDefault="001A59DD">
            <w:pPr>
              <w:rPr>
                <w:b/>
                <w:bCs/>
                <w:sz w:val="16"/>
                <w:szCs w:val="16"/>
              </w:rPr>
            </w:pPr>
            <w:r w:rsidRPr="00105E1E">
              <w:rPr>
                <w:b/>
                <w:bCs/>
                <w:sz w:val="16"/>
                <w:szCs w:val="16"/>
              </w:rPr>
              <w:t>Main effect</w:t>
            </w:r>
          </w:p>
        </w:tc>
      </w:tr>
      <w:tr w:rsidR="000B6E1C" w:rsidRPr="00105E1E" w14:paraId="2665EFA7" w14:textId="77777777" w:rsidTr="000B6E1C">
        <w:tc>
          <w:tcPr>
            <w:tcW w:w="5000" w:type="pct"/>
            <w:gridSpan w:val="7"/>
          </w:tcPr>
          <w:p w14:paraId="640EC9F0" w14:textId="717FBC7D" w:rsidR="000B6E1C" w:rsidRPr="00105E1E" w:rsidRDefault="000B6E1C" w:rsidP="000B6E1C">
            <w:pPr>
              <w:jc w:val="center"/>
              <w:rPr>
                <w:b/>
                <w:bCs/>
                <w:sz w:val="16"/>
                <w:szCs w:val="16"/>
              </w:rPr>
            </w:pPr>
            <w:r w:rsidRPr="00105E1E">
              <w:rPr>
                <w:b/>
                <w:bCs/>
                <w:sz w:val="16"/>
                <w:szCs w:val="16"/>
              </w:rPr>
              <w:t>Abdominal surgery</w:t>
            </w:r>
          </w:p>
        </w:tc>
      </w:tr>
      <w:tr w:rsidR="00714513" w:rsidRPr="00105E1E" w14:paraId="29FCD3E0" w14:textId="77777777" w:rsidTr="000663F8">
        <w:tc>
          <w:tcPr>
            <w:tcW w:w="453" w:type="pct"/>
            <w:vMerge w:val="restart"/>
          </w:tcPr>
          <w:p w14:paraId="6D05D022" w14:textId="77777777" w:rsidR="00714513" w:rsidRPr="00105E1E" w:rsidRDefault="00714513" w:rsidP="00436F97">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Bojesen</w:t>
            </w:r>
          </w:p>
          <w:p w14:paraId="66219EA0" w14:textId="7B15257E" w:rsidR="00714513" w:rsidRPr="00105E1E" w:rsidRDefault="00714513" w:rsidP="000A369E">
            <w:pPr>
              <w:rPr>
                <w:sz w:val="16"/>
                <w:szCs w:val="16"/>
              </w:rPr>
            </w:pPr>
            <w:r w:rsidRPr="00105E1E">
              <w:rPr>
                <w:rFonts w:ascii="Times New Roman" w:hAnsi="Times New Roman" w:cs="Times New Roman"/>
                <w:color w:val="212121"/>
                <w:sz w:val="16"/>
                <w:szCs w:val="16"/>
                <w:lang w:eastAsia="fr-BE"/>
              </w:rPr>
              <w:t>2023</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Cb2plc2VuPC9BdXRob3I+PFllYXI+MjAyMzwvWWVhcj48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Cb2plc2VuPC9BdXRob3I+PFllYXI+MjAyMzwvWWVhcj48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25)</w:t>
            </w:r>
            <w:r w:rsidR="000A369E" w:rsidRPr="00105E1E">
              <w:rPr>
                <w:rFonts w:ascii="Times New Roman" w:hAnsi="Times New Roman" w:cs="Times New Roman"/>
                <w:color w:val="212121"/>
                <w:sz w:val="16"/>
                <w:szCs w:val="16"/>
                <w:lang w:eastAsia="fr-BE"/>
              </w:rPr>
              <w:fldChar w:fldCharType="end"/>
            </w:r>
          </w:p>
        </w:tc>
        <w:tc>
          <w:tcPr>
            <w:tcW w:w="1188" w:type="pct"/>
            <w:vMerge w:val="restart"/>
          </w:tcPr>
          <w:p w14:paraId="04EB9797" w14:textId="7F77F2F4" w:rsidR="00714513" w:rsidRPr="00105E1E" w:rsidRDefault="00714513" w:rsidP="00436F97">
            <w:pPr>
              <w:rPr>
                <w:sz w:val="16"/>
                <w:szCs w:val="16"/>
              </w:rPr>
            </w:pPr>
            <w:r w:rsidRPr="00105E1E">
              <w:rPr>
                <w:sz w:val="16"/>
                <w:szCs w:val="16"/>
              </w:rPr>
              <w:t>n=16</w:t>
            </w:r>
          </w:p>
          <w:p w14:paraId="0DD3D9ED" w14:textId="77777777" w:rsidR="00714513" w:rsidRPr="00105E1E" w:rsidRDefault="00714513" w:rsidP="00436F97">
            <w:pPr>
              <w:rPr>
                <w:sz w:val="16"/>
                <w:szCs w:val="16"/>
              </w:rPr>
            </w:pPr>
            <w:r w:rsidRPr="00105E1E">
              <w:rPr>
                <w:sz w:val="16"/>
                <w:szCs w:val="16"/>
              </w:rPr>
              <w:t>Male: 11 (69%)</w:t>
            </w:r>
          </w:p>
          <w:p w14:paraId="60E283E0" w14:textId="135C193D" w:rsidR="00714513" w:rsidRPr="00105E1E" w:rsidRDefault="00714513" w:rsidP="00436F97">
            <w:pPr>
              <w:rPr>
                <w:sz w:val="16"/>
                <w:szCs w:val="16"/>
              </w:rPr>
            </w:pPr>
            <w:r w:rsidRPr="00105E1E">
              <w:rPr>
                <w:sz w:val="16"/>
                <w:szCs w:val="16"/>
              </w:rPr>
              <w:t>Female: 5 (31%)</w:t>
            </w:r>
          </w:p>
          <w:p w14:paraId="32CF5277" w14:textId="7987186D" w:rsidR="00714513" w:rsidRPr="00105E1E" w:rsidRDefault="00714513" w:rsidP="00436F97">
            <w:pPr>
              <w:rPr>
                <w:sz w:val="16"/>
                <w:szCs w:val="16"/>
              </w:rPr>
            </w:pPr>
            <w:r w:rsidRPr="00105E1E">
              <w:rPr>
                <w:sz w:val="16"/>
                <w:szCs w:val="16"/>
              </w:rPr>
              <w:t xml:space="preserve">Age: 80 </w:t>
            </w:r>
            <w:r w:rsidRPr="00105E1E">
              <w:rPr>
                <w:rFonts w:cstheme="minorHAnsi"/>
                <w:sz w:val="16"/>
                <w:szCs w:val="16"/>
              </w:rPr>
              <w:t>±</w:t>
            </w:r>
            <w:r w:rsidRPr="00105E1E">
              <w:rPr>
                <w:sz w:val="16"/>
                <w:szCs w:val="16"/>
              </w:rPr>
              <w:t xml:space="preserve"> 6.9 years</w:t>
            </w:r>
          </w:p>
        </w:tc>
        <w:tc>
          <w:tcPr>
            <w:tcW w:w="1203" w:type="pct"/>
            <w:vMerge w:val="restart"/>
          </w:tcPr>
          <w:p w14:paraId="04240306" w14:textId="77777777" w:rsidR="00714513" w:rsidRPr="00105E1E" w:rsidRDefault="00714513" w:rsidP="00436F97">
            <w:pPr>
              <w:rPr>
                <w:sz w:val="16"/>
                <w:szCs w:val="16"/>
              </w:rPr>
            </w:pPr>
            <w:r w:rsidRPr="00105E1E">
              <w:rPr>
                <w:sz w:val="16"/>
                <w:szCs w:val="16"/>
              </w:rPr>
              <w:t>n=20</w:t>
            </w:r>
          </w:p>
          <w:p w14:paraId="7494B06E" w14:textId="77777777" w:rsidR="00714513" w:rsidRPr="00105E1E" w:rsidRDefault="00714513" w:rsidP="00436F97">
            <w:pPr>
              <w:rPr>
                <w:sz w:val="16"/>
                <w:szCs w:val="16"/>
              </w:rPr>
            </w:pPr>
            <w:r w:rsidRPr="00105E1E">
              <w:rPr>
                <w:sz w:val="16"/>
                <w:szCs w:val="16"/>
              </w:rPr>
              <w:t>Male: 6 (30%)</w:t>
            </w:r>
          </w:p>
          <w:p w14:paraId="07414F18" w14:textId="77777777" w:rsidR="00714513" w:rsidRPr="00105E1E" w:rsidRDefault="00714513" w:rsidP="00436F97">
            <w:pPr>
              <w:rPr>
                <w:sz w:val="16"/>
                <w:szCs w:val="16"/>
              </w:rPr>
            </w:pPr>
            <w:r w:rsidRPr="00105E1E">
              <w:rPr>
                <w:sz w:val="16"/>
                <w:szCs w:val="16"/>
              </w:rPr>
              <w:t>Female: 14 (70%)</w:t>
            </w:r>
          </w:p>
          <w:p w14:paraId="569B801D" w14:textId="3EA03763" w:rsidR="00714513" w:rsidRPr="00105E1E" w:rsidRDefault="00714513" w:rsidP="00436F97">
            <w:pPr>
              <w:rPr>
                <w:sz w:val="16"/>
                <w:szCs w:val="16"/>
              </w:rPr>
            </w:pPr>
            <w:r w:rsidRPr="00105E1E">
              <w:rPr>
                <w:sz w:val="16"/>
                <w:szCs w:val="16"/>
              </w:rPr>
              <w:t xml:space="preserve">Age: 78 </w:t>
            </w:r>
            <w:r w:rsidRPr="00105E1E">
              <w:rPr>
                <w:rFonts w:cstheme="minorHAnsi"/>
                <w:sz w:val="16"/>
                <w:szCs w:val="16"/>
              </w:rPr>
              <w:t xml:space="preserve">± </w:t>
            </w:r>
            <w:r w:rsidRPr="00105E1E">
              <w:rPr>
                <w:sz w:val="16"/>
                <w:szCs w:val="16"/>
              </w:rPr>
              <w:t>6.3 years</w:t>
            </w:r>
          </w:p>
        </w:tc>
        <w:tc>
          <w:tcPr>
            <w:tcW w:w="581" w:type="pct"/>
          </w:tcPr>
          <w:p w14:paraId="7887C402" w14:textId="77777777" w:rsidR="00714513" w:rsidRPr="00105E1E" w:rsidRDefault="00714513" w:rsidP="00436F97">
            <w:pPr>
              <w:rPr>
                <w:sz w:val="16"/>
                <w:szCs w:val="16"/>
              </w:rPr>
            </w:pPr>
            <w:r w:rsidRPr="00105E1E">
              <w:rPr>
                <w:sz w:val="16"/>
                <w:szCs w:val="16"/>
              </w:rPr>
              <w:t xml:space="preserve">Length Of Stay (LOS) </w:t>
            </w:r>
          </w:p>
          <w:p w14:paraId="29D2D24D" w14:textId="7FA60C87" w:rsidR="00714513" w:rsidRPr="00105E1E" w:rsidRDefault="00714513" w:rsidP="00436F97">
            <w:pPr>
              <w:rPr>
                <w:i/>
                <w:iCs/>
                <w:sz w:val="16"/>
                <w:szCs w:val="16"/>
              </w:rPr>
            </w:pPr>
            <w:r w:rsidRPr="00105E1E">
              <w:rPr>
                <w:i/>
                <w:iCs/>
                <w:sz w:val="16"/>
                <w:szCs w:val="16"/>
              </w:rPr>
              <w:t>median (i.q.r., (range))</w:t>
            </w:r>
          </w:p>
        </w:tc>
        <w:tc>
          <w:tcPr>
            <w:tcW w:w="504" w:type="pct"/>
          </w:tcPr>
          <w:p w14:paraId="74994E4C" w14:textId="77777777" w:rsidR="00714513" w:rsidRPr="00105E1E" w:rsidRDefault="00714513" w:rsidP="001A59DD">
            <w:pPr>
              <w:rPr>
                <w:sz w:val="16"/>
                <w:szCs w:val="16"/>
              </w:rPr>
            </w:pPr>
            <w:r w:rsidRPr="00105E1E">
              <w:rPr>
                <w:sz w:val="16"/>
                <w:szCs w:val="16"/>
              </w:rPr>
              <w:t>4 (3–7 (1–30))</w:t>
            </w:r>
          </w:p>
          <w:p w14:paraId="2D248D2F" w14:textId="77777777" w:rsidR="00714513" w:rsidRPr="00105E1E" w:rsidRDefault="00714513" w:rsidP="00436F97">
            <w:pPr>
              <w:rPr>
                <w:sz w:val="16"/>
                <w:szCs w:val="16"/>
              </w:rPr>
            </w:pPr>
          </w:p>
        </w:tc>
        <w:tc>
          <w:tcPr>
            <w:tcW w:w="506" w:type="pct"/>
          </w:tcPr>
          <w:p w14:paraId="7A6423B5" w14:textId="77777777" w:rsidR="00714513" w:rsidRPr="00105E1E" w:rsidRDefault="00714513" w:rsidP="001A59DD">
            <w:pPr>
              <w:rPr>
                <w:sz w:val="16"/>
                <w:szCs w:val="16"/>
              </w:rPr>
            </w:pPr>
            <w:r w:rsidRPr="00105E1E">
              <w:rPr>
                <w:sz w:val="16"/>
                <w:szCs w:val="16"/>
              </w:rPr>
              <w:t>4 (3–7 (2–18))</w:t>
            </w:r>
          </w:p>
          <w:p w14:paraId="391D1F0C" w14:textId="77777777" w:rsidR="00714513" w:rsidRPr="00105E1E" w:rsidRDefault="00714513" w:rsidP="00436F97">
            <w:pPr>
              <w:rPr>
                <w:sz w:val="16"/>
                <w:szCs w:val="16"/>
              </w:rPr>
            </w:pPr>
          </w:p>
        </w:tc>
        <w:tc>
          <w:tcPr>
            <w:tcW w:w="565" w:type="pct"/>
          </w:tcPr>
          <w:p w14:paraId="3EB0B0F6" w14:textId="699D85FE" w:rsidR="00714513" w:rsidRPr="00105E1E" w:rsidRDefault="00714513" w:rsidP="00436F97">
            <w:pPr>
              <w:rPr>
                <w:sz w:val="16"/>
                <w:szCs w:val="16"/>
              </w:rPr>
            </w:pPr>
            <w:r w:rsidRPr="00105E1E">
              <w:rPr>
                <w:sz w:val="16"/>
                <w:szCs w:val="16"/>
              </w:rPr>
              <w:t>P= 0.975</w:t>
            </w:r>
          </w:p>
          <w:p w14:paraId="0CDBA93E" w14:textId="77777777" w:rsidR="00714513" w:rsidRPr="00105E1E" w:rsidRDefault="00714513" w:rsidP="00436F97">
            <w:pPr>
              <w:rPr>
                <w:sz w:val="16"/>
                <w:szCs w:val="16"/>
              </w:rPr>
            </w:pPr>
          </w:p>
          <w:p w14:paraId="268EAD0E" w14:textId="5DBA25DC" w:rsidR="00714513" w:rsidRPr="00105E1E" w:rsidRDefault="00714513" w:rsidP="00436F97">
            <w:pPr>
              <w:rPr>
                <w:i/>
                <w:iCs/>
                <w:sz w:val="16"/>
                <w:szCs w:val="16"/>
              </w:rPr>
            </w:pPr>
            <w:r w:rsidRPr="00105E1E">
              <w:rPr>
                <w:i/>
                <w:iCs/>
                <w:sz w:val="16"/>
                <w:szCs w:val="16"/>
              </w:rPr>
              <w:t>No effect</w:t>
            </w:r>
          </w:p>
        </w:tc>
      </w:tr>
      <w:tr w:rsidR="00714513" w:rsidRPr="00105E1E" w14:paraId="5289B3BA" w14:textId="77777777" w:rsidTr="000663F8">
        <w:tc>
          <w:tcPr>
            <w:tcW w:w="453" w:type="pct"/>
            <w:vMerge/>
          </w:tcPr>
          <w:p w14:paraId="63590985" w14:textId="77777777" w:rsidR="00714513" w:rsidRPr="00105E1E" w:rsidRDefault="00714513" w:rsidP="00436F97">
            <w:pPr>
              <w:rPr>
                <w:sz w:val="16"/>
                <w:szCs w:val="16"/>
              </w:rPr>
            </w:pPr>
          </w:p>
        </w:tc>
        <w:tc>
          <w:tcPr>
            <w:tcW w:w="1188" w:type="pct"/>
            <w:vMerge/>
          </w:tcPr>
          <w:p w14:paraId="69CF28A7" w14:textId="77777777" w:rsidR="00714513" w:rsidRPr="00105E1E" w:rsidRDefault="00714513" w:rsidP="00436F97">
            <w:pPr>
              <w:rPr>
                <w:sz w:val="16"/>
                <w:szCs w:val="16"/>
              </w:rPr>
            </w:pPr>
          </w:p>
        </w:tc>
        <w:tc>
          <w:tcPr>
            <w:tcW w:w="1203" w:type="pct"/>
            <w:vMerge/>
          </w:tcPr>
          <w:p w14:paraId="4B5779BD" w14:textId="77777777" w:rsidR="00714513" w:rsidRPr="00105E1E" w:rsidRDefault="00714513" w:rsidP="00436F97">
            <w:pPr>
              <w:rPr>
                <w:sz w:val="16"/>
                <w:szCs w:val="16"/>
              </w:rPr>
            </w:pPr>
          </w:p>
        </w:tc>
        <w:tc>
          <w:tcPr>
            <w:tcW w:w="581" w:type="pct"/>
          </w:tcPr>
          <w:p w14:paraId="4F3B11A8" w14:textId="77777777" w:rsidR="00714513" w:rsidRPr="00105E1E" w:rsidRDefault="00714513" w:rsidP="00436F97">
            <w:pPr>
              <w:rPr>
                <w:sz w:val="16"/>
                <w:szCs w:val="16"/>
              </w:rPr>
            </w:pPr>
            <w:r w:rsidRPr="00105E1E">
              <w:rPr>
                <w:sz w:val="16"/>
                <w:szCs w:val="16"/>
              </w:rPr>
              <w:t>Readmission of more than 24h (within 30 days after surgery)</w:t>
            </w:r>
          </w:p>
          <w:p w14:paraId="394B2D41" w14:textId="50362B18" w:rsidR="00714513" w:rsidRPr="00105E1E" w:rsidRDefault="00714513" w:rsidP="00436F97">
            <w:pPr>
              <w:rPr>
                <w:i/>
                <w:iCs/>
                <w:sz w:val="16"/>
                <w:szCs w:val="16"/>
              </w:rPr>
            </w:pPr>
            <w:r w:rsidRPr="00105E1E">
              <w:rPr>
                <w:i/>
                <w:iCs/>
                <w:sz w:val="16"/>
                <w:szCs w:val="16"/>
              </w:rPr>
              <w:t>n (%)</w:t>
            </w:r>
          </w:p>
        </w:tc>
        <w:tc>
          <w:tcPr>
            <w:tcW w:w="504" w:type="pct"/>
          </w:tcPr>
          <w:p w14:paraId="1203191A" w14:textId="77777777" w:rsidR="00714513" w:rsidRPr="00105E1E" w:rsidRDefault="00714513" w:rsidP="001A59DD">
            <w:pPr>
              <w:rPr>
                <w:sz w:val="16"/>
                <w:szCs w:val="16"/>
              </w:rPr>
            </w:pPr>
            <w:r w:rsidRPr="00105E1E">
              <w:rPr>
                <w:sz w:val="16"/>
                <w:szCs w:val="16"/>
              </w:rPr>
              <w:t>3 (19%)</w:t>
            </w:r>
          </w:p>
          <w:p w14:paraId="04DCB964" w14:textId="77777777" w:rsidR="00714513" w:rsidRPr="00105E1E" w:rsidRDefault="00714513" w:rsidP="00436F97">
            <w:pPr>
              <w:rPr>
                <w:sz w:val="16"/>
                <w:szCs w:val="16"/>
              </w:rPr>
            </w:pPr>
          </w:p>
        </w:tc>
        <w:tc>
          <w:tcPr>
            <w:tcW w:w="506" w:type="pct"/>
          </w:tcPr>
          <w:p w14:paraId="7A019B8B" w14:textId="77777777" w:rsidR="00714513" w:rsidRPr="00105E1E" w:rsidRDefault="00714513" w:rsidP="001A59DD">
            <w:pPr>
              <w:rPr>
                <w:sz w:val="16"/>
                <w:szCs w:val="16"/>
              </w:rPr>
            </w:pPr>
            <w:r w:rsidRPr="00105E1E">
              <w:rPr>
                <w:sz w:val="16"/>
                <w:szCs w:val="16"/>
              </w:rPr>
              <w:t>1 (5%)</w:t>
            </w:r>
          </w:p>
          <w:p w14:paraId="11C8BDDD" w14:textId="77777777" w:rsidR="00714513" w:rsidRPr="00105E1E" w:rsidRDefault="00714513" w:rsidP="00436F97">
            <w:pPr>
              <w:rPr>
                <w:sz w:val="16"/>
                <w:szCs w:val="16"/>
              </w:rPr>
            </w:pPr>
          </w:p>
        </w:tc>
        <w:tc>
          <w:tcPr>
            <w:tcW w:w="565" w:type="pct"/>
          </w:tcPr>
          <w:p w14:paraId="5E76FF88" w14:textId="77777777" w:rsidR="00714513" w:rsidRPr="00105E1E" w:rsidRDefault="00714513" w:rsidP="00436F97">
            <w:pPr>
              <w:rPr>
                <w:sz w:val="16"/>
                <w:szCs w:val="16"/>
              </w:rPr>
            </w:pPr>
            <w:r w:rsidRPr="00105E1E">
              <w:rPr>
                <w:sz w:val="16"/>
                <w:szCs w:val="16"/>
              </w:rPr>
              <w:t>P=0.303</w:t>
            </w:r>
          </w:p>
          <w:p w14:paraId="2F4ABE24" w14:textId="77777777" w:rsidR="00714513" w:rsidRPr="00105E1E" w:rsidRDefault="00714513" w:rsidP="00436F97">
            <w:pPr>
              <w:rPr>
                <w:i/>
                <w:iCs/>
                <w:sz w:val="16"/>
                <w:szCs w:val="16"/>
              </w:rPr>
            </w:pPr>
          </w:p>
          <w:p w14:paraId="75E63727" w14:textId="52E349D7" w:rsidR="00714513" w:rsidRPr="00105E1E" w:rsidRDefault="00714513" w:rsidP="00436F97">
            <w:pPr>
              <w:rPr>
                <w:sz w:val="16"/>
                <w:szCs w:val="16"/>
              </w:rPr>
            </w:pPr>
            <w:r w:rsidRPr="00105E1E">
              <w:rPr>
                <w:i/>
                <w:iCs/>
                <w:sz w:val="16"/>
                <w:szCs w:val="16"/>
              </w:rPr>
              <w:t>No effect</w:t>
            </w:r>
          </w:p>
        </w:tc>
      </w:tr>
      <w:tr w:rsidR="00714513" w:rsidRPr="00105E1E" w14:paraId="380A4334" w14:textId="77777777" w:rsidTr="000663F8">
        <w:tc>
          <w:tcPr>
            <w:tcW w:w="453" w:type="pct"/>
            <w:vMerge/>
          </w:tcPr>
          <w:p w14:paraId="6A791429" w14:textId="77777777" w:rsidR="00714513" w:rsidRPr="00105E1E" w:rsidRDefault="00714513" w:rsidP="00714513">
            <w:pPr>
              <w:rPr>
                <w:sz w:val="16"/>
                <w:szCs w:val="16"/>
              </w:rPr>
            </w:pPr>
          </w:p>
        </w:tc>
        <w:tc>
          <w:tcPr>
            <w:tcW w:w="1188" w:type="pct"/>
            <w:vMerge/>
          </w:tcPr>
          <w:p w14:paraId="42075D2F" w14:textId="77777777" w:rsidR="00714513" w:rsidRPr="00105E1E" w:rsidRDefault="00714513" w:rsidP="00714513">
            <w:pPr>
              <w:rPr>
                <w:sz w:val="16"/>
                <w:szCs w:val="16"/>
              </w:rPr>
            </w:pPr>
          </w:p>
        </w:tc>
        <w:tc>
          <w:tcPr>
            <w:tcW w:w="1203" w:type="pct"/>
            <w:vMerge/>
          </w:tcPr>
          <w:p w14:paraId="2F8EAA51" w14:textId="77777777" w:rsidR="00714513" w:rsidRPr="00105E1E" w:rsidRDefault="00714513" w:rsidP="00714513">
            <w:pPr>
              <w:rPr>
                <w:sz w:val="16"/>
                <w:szCs w:val="16"/>
              </w:rPr>
            </w:pPr>
          </w:p>
        </w:tc>
        <w:tc>
          <w:tcPr>
            <w:tcW w:w="581" w:type="pct"/>
          </w:tcPr>
          <w:p w14:paraId="174DCFF8" w14:textId="77777777" w:rsidR="00714513" w:rsidRPr="00105E1E" w:rsidRDefault="00714513" w:rsidP="00714513">
            <w:pPr>
              <w:rPr>
                <w:sz w:val="16"/>
                <w:szCs w:val="16"/>
              </w:rPr>
            </w:pPr>
            <w:r w:rsidRPr="00105E1E">
              <w:rPr>
                <w:sz w:val="16"/>
                <w:szCs w:val="16"/>
              </w:rPr>
              <w:t xml:space="preserve">Postoperative complications </w:t>
            </w:r>
          </w:p>
          <w:p w14:paraId="0F28C1E4" w14:textId="1F3029E6" w:rsidR="00714513" w:rsidRPr="00105E1E" w:rsidRDefault="00714513" w:rsidP="00714513">
            <w:pPr>
              <w:rPr>
                <w:sz w:val="16"/>
                <w:szCs w:val="16"/>
              </w:rPr>
            </w:pPr>
            <w:r w:rsidRPr="00105E1E">
              <w:rPr>
                <w:sz w:val="16"/>
                <w:szCs w:val="16"/>
              </w:rPr>
              <w:t>(30 days after surgery)</w:t>
            </w:r>
          </w:p>
        </w:tc>
        <w:tc>
          <w:tcPr>
            <w:tcW w:w="504" w:type="pct"/>
          </w:tcPr>
          <w:p w14:paraId="15C41700" w14:textId="77777777" w:rsidR="00714513" w:rsidRPr="00105E1E" w:rsidRDefault="00714513" w:rsidP="00714513">
            <w:pPr>
              <w:rPr>
                <w:sz w:val="16"/>
                <w:szCs w:val="16"/>
              </w:rPr>
            </w:pPr>
            <w:r w:rsidRPr="00105E1E">
              <w:rPr>
                <w:sz w:val="16"/>
                <w:szCs w:val="16"/>
              </w:rPr>
              <w:t xml:space="preserve">No. of patients with a complication Clavien-Dindo ≥3a: </w:t>
            </w:r>
          </w:p>
          <w:p w14:paraId="1EB3288E" w14:textId="77777777" w:rsidR="00714513" w:rsidRPr="00105E1E" w:rsidRDefault="00714513" w:rsidP="00714513">
            <w:pPr>
              <w:rPr>
                <w:sz w:val="16"/>
                <w:szCs w:val="16"/>
              </w:rPr>
            </w:pPr>
            <w:r w:rsidRPr="00105E1E">
              <w:rPr>
                <w:sz w:val="16"/>
                <w:szCs w:val="16"/>
              </w:rPr>
              <w:t>5 (31%)</w:t>
            </w:r>
          </w:p>
          <w:p w14:paraId="5A2782FC" w14:textId="77777777" w:rsidR="00714513" w:rsidRPr="00105E1E" w:rsidRDefault="00714513" w:rsidP="00714513">
            <w:pPr>
              <w:rPr>
                <w:sz w:val="16"/>
                <w:szCs w:val="16"/>
              </w:rPr>
            </w:pPr>
          </w:p>
          <w:p w14:paraId="38D8EE9D" w14:textId="77777777" w:rsidR="00714513" w:rsidRPr="00105E1E" w:rsidRDefault="00714513" w:rsidP="00714513">
            <w:pPr>
              <w:rPr>
                <w:sz w:val="16"/>
                <w:szCs w:val="16"/>
              </w:rPr>
            </w:pPr>
            <w:r w:rsidRPr="00105E1E">
              <w:rPr>
                <w:sz w:val="16"/>
                <w:szCs w:val="16"/>
              </w:rPr>
              <w:t>Comprehensive complication index, median (i.q.r., (range)): 14.4 (0–26.9 (0–100))</w:t>
            </w:r>
          </w:p>
          <w:p w14:paraId="7546DA8B" w14:textId="77777777" w:rsidR="00714513" w:rsidRPr="00105E1E" w:rsidRDefault="00714513" w:rsidP="00714513">
            <w:pPr>
              <w:rPr>
                <w:sz w:val="16"/>
                <w:szCs w:val="16"/>
              </w:rPr>
            </w:pPr>
          </w:p>
          <w:p w14:paraId="3A3AFAB6" w14:textId="77777777" w:rsidR="00714513" w:rsidRPr="00105E1E" w:rsidRDefault="00714513" w:rsidP="00714513">
            <w:pPr>
              <w:rPr>
                <w:sz w:val="16"/>
                <w:szCs w:val="16"/>
              </w:rPr>
            </w:pPr>
          </w:p>
          <w:p w14:paraId="03B0E778" w14:textId="77777777" w:rsidR="00714513" w:rsidRPr="00105E1E" w:rsidRDefault="00714513" w:rsidP="00714513">
            <w:pPr>
              <w:rPr>
                <w:sz w:val="16"/>
                <w:szCs w:val="16"/>
              </w:rPr>
            </w:pPr>
          </w:p>
          <w:p w14:paraId="29A300DA" w14:textId="77777777" w:rsidR="00714513" w:rsidRPr="00105E1E" w:rsidRDefault="00714513" w:rsidP="00714513">
            <w:pPr>
              <w:rPr>
                <w:sz w:val="16"/>
                <w:szCs w:val="16"/>
              </w:rPr>
            </w:pPr>
          </w:p>
        </w:tc>
        <w:tc>
          <w:tcPr>
            <w:tcW w:w="506" w:type="pct"/>
          </w:tcPr>
          <w:p w14:paraId="34ACA7C8" w14:textId="77777777" w:rsidR="00714513" w:rsidRPr="00105E1E" w:rsidRDefault="00714513" w:rsidP="00714513">
            <w:pPr>
              <w:rPr>
                <w:sz w:val="16"/>
                <w:szCs w:val="16"/>
              </w:rPr>
            </w:pPr>
            <w:r w:rsidRPr="00105E1E">
              <w:rPr>
                <w:sz w:val="16"/>
                <w:szCs w:val="16"/>
              </w:rPr>
              <w:t xml:space="preserve">No. of patients with a complication Clavien-Dindo ≥3a: </w:t>
            </w:r>
          </w:p>
          <w:p w14:paraId="5EAD7E8B" w14:textId="77777777" w:rsidR="00714513" w:rsidRPr="00105E1E" w:rsidRDefault="00714513" w:rsidP="00714513">
            <w:pPr>
              <w:rPr>
                <w:sz w:val="16"/>
                <w:szCs w:val="16"/>
              </w:rPr>
            </w:pPr>
            <w:r w:rsidRPr="00105E1E">
              <w:rPr>
                <w:sz w:val="16"/>
                <w:szCs w:val="16"/>
              </w:rPr>
              <w:t>4 (20%)</w:t>
            </w:r>
          </w:p>
          <w:p w14:paraId="40DC8100" w14:textId="77777777" w:rsidR="00714513" w:rsidRPr="00105E1E" w:rsidRDefault="00714513" w:rsidP="00714513">
            <w:pPr>
              <w:rPr>
                <w:sz w:val="16"/>
                <w:szCs w:val="16"/>
              </w:rPr>
            </w:pPr>
          </w:p>
          <w:p w14:paraId="664DA30E" w14:textId="77777777" w:rsidR="00714513" w:rsidRPr="00105E1E" w:rsidRDefault="00714513" w:rsidP="00714513">
            <w:pPr>
              <w:rPr>
                <w:sz w:val="16"/>
                <w:szCs w:val="16"/>
              </w:rPr>
            </w:pPr>
            <w:r w:rsidRPr="00105E1E">
              <w:rPr>
                <w:sz w:val="16"/>
                <w:szCs w:val="16"/>
              </w:rPr>
              <w:t>Comprehensive complication index, median (i.q.r., (range)): 14.8 (0–23.6 (0–49.5))</w:t>
            </w:r>
          </w:p>
          <w:p w14:paraId="6D64676F" w14:textId="77777777" w:rsidR="00714513" w:rsidRPr="00105E1E" w:rsidRDefault="00714513" w:rsidP="00714513">
            <w:pPr>
              <w:rPr>
                <w:sz w:val="16"/>
                <w:szCs w:val="16"/>
              </w:rPr>
            </w:pPr>
          </w:p>
        </w:tc>
        <w:tc>
          <w:tcPr>
            <w:tcW w:w="565" w:type="pct"/>
          </w:tcPr>
          <w:p w14:paraId="4B7549EB" w14:textId="77777777" w:rsidR="00714513" w:rsidRPr="00105E1E" w:rsidRDefault="00714513" w:rsidP="00714513">
            <w:pPr>
              <w:rPr>
                <w:sz w:val="16"/>
                <w:szCs w:val="16"/>
              </w:rPr>
            </w:pPr>
            <w:r w:rsidRPr="00105E1E">
              <w:rPr>
                <w:sz w:val="16"/>
                <w:szCs w:val="16"/>
              </w:rPr>
              <w:t>No. of patients with a complication Clavien-Dindo ≥3a:</w:t>
            </w:r>
          </w:p>
          <w:p w14:paraId="6DA1A38B" w14:textId="77777777" w:rsidR="00714513" w:rsidRPr="00105E1E" w:rsidRDefault="00714513" w:rsidP="00714513">
            <w:pPr>
              <w:rPr>
                <w:sz w:val="16"/>
                <w:szCs w:val="16"/>
              </w:rPr>
            </w:pPr>
            <w:r w:rsidRPr="00105E1E">
              <w:rPr>
                <w:sz w:val="16"/>
                <w:szCs w:val="16"/>
              </w:rPr>
              <w:t>p=0.470</w:t>
            </w:r>
          </w:p>
          <w:p w14:paraId="6D0C1044" w14:textId="77777777" w:rsidR="00714513" w:rsidRPr="00105E1E" w:rsidRDefault="00714513" w:rsidP="00714513">
            <w:pPr>
              <w:rPr>
                <w:sz w:val="16"/>
                <w:szCs w:val="16"/>
              </w:rPr>
            </w:pPr>
          </w:p>
          <w:p w14:paraId="02D8FBD0" w14:textId="77777777" w:rsidR="00714513" w:rsidRPr="00105E1E" w:rsidRDefault="00714513" w:rsidP="00714513">
            <w:pPr>
              <w:rPr>
                <w:sz w:val="16"/>
                <w:szCs w:val="16"/>
              </w:rPr>
            </w:pPr>
            <w:r w:rsidRPr="00105E1E">
              <w:rPr>
                <w:sz w:val="16"/>
                <w:szCs w:val="16"/>
              </w:rPr>
              <w:t>Comprehensive complication index, median (i.q.r., (range)):</w:t>
            </w:r>
          </w:p>
          <w:p w14:paraId="59411ED2" w14:textId="77777777" w:rsidR="00714513" w:rsidRPr="00105E1E" w:rsidRDefault="00714513" w:rsidP="00714513">
            <w:pPr>
              <w:rPr>
                <w:sz w:val="16"/>
                <w:szCs w:val="16"/>
              </w:rPr>
            </w:pPr>
            <w:r w:rsidRPr="00105E1E">
              <w:rPr>
                <w:sz w:val="16"/>
                <w:szCs w:val="16"/>
              </w:rPr>
              <w:t>p=0.681</w:t>
            </w:r>
          </w:p>
          <w:p w14:paraId="32484A57" w14:textId="77777777" w:rsidR="00714513" w:rsidRPr="00105E1E" w:rsidRDefault="00714513" w:rsidP="00714513">
            <w:pPr>
              <w:rPr>
                <w:sz w:val="16"/>
                <w:szCs w:val="16"/>
              </w:rPr>
            </w:pPr>
          </w:p>
          <w:p w14:paraId="3FE10F07" w14:textId="1A58B33D" w:rsidR="00714513" w:rsidRPr="00105E1E" w:rsidRDefault="00714513" w:rsidP="00714513">
            <w:pPr>
              <w:rPr>
                <w:sz w:val="16"/>
                <w:szCs w:val="16"/>
              </w:rPr>
            </w:pPr>
            <w:r w:rsidRPr="00105E1E">
              <w:rPr>
                <w:i/>
                <w:iCs/>
                <w:sz w:val="16"/>
                <w:szCs w:val="16"/>
              </w:rPr>
              <w:t>No effect</w:t>
            </w:r>
          </w:p>
        </w:tc>
      </w:tr>
      <w:tr w:rsidR="00714513" w:rsidRPr="00105E1E" w14:paraId="05151F7F" w14:textId="77777777" w:rsidTr="000663F8">
        <w:tc>
          <w:tcPr>
            <w:tcW w:w="453" w:type="pct"/>
            <w:vMerge/>
          </w:tcPr>
          <w:p w14:paraId="1FDDFCEF" w14:textId="77777777" w:rsidR="00714513" w:rsidRPr="00105E1E" w:rsidRDefault="00714513" w:rsidP="00714513">
            <w:pPr>
              <w:rPr>
                <w:sz w:val="16"/>
                <w:szCs w:val="16"/>
              </w:rPr>
            </w:pPr>
          </w:p>
        </w:tc>
        <w:tc>
          <w:tcPr>
            <w:tcW w:w="1188" w:type="pct"/>
            <w:vMerge/>
          </w:tcPr>
          <w:p w14:paraId="223D2774" w14:textId="77777777" w:rsidR="00714513" w:rsidRPr="00105E1E" w:rsidRDefault="00714513" w:rsidP="00714513">
            <w:pPr>
              <w:rPr>
                <w:sz w:val="16"/>
                <w:szCs w:val="16"/>
              </w:rPr>
            </w:pPr>
          </w:p>
        </w:tc>
        <w:tc>
          <w:tcPr>
            <w:tcW w:w="1203" w:type="pct"/>
            <w:vMerge/>
          </w:tcPr>
          <w:p w14:paraId="1F1F63AF" w14:textId="77777777" w:rsidR="00714513" w:rsidRPr="00105E1E" w:rsidRDefault="00714513" w:rsidP="00714513">
            <w:pPr>
              <w:rPr>
                <w:sz w:val="16"/>
                <w:szCs w:val="16"/>
              </w:rPr>
            </w:pPr>
          </w:p>
        </w:tc>
        <w:tc>
          <w:tcPr>
            <w:tcW w:w="581" w:type="pct"/>
          </w:tcPr>
          <w:p w14:paraId="1240028D" w14:textId="4EEF1AD0" w:rsidR="00714513" w:rsidRPr="00105E1E" w:rsidRDefault="00714513" w:rsidP="00714513">
            <w:pPr>
              <w:rPr>
                <w:sz w:val="16"/>
                <w:szCs w:val="16"/>
              </w:rPr>
            </w:pPr>
            <w:r w:rsidRPr="00105E1E">
              <w:rPr>
                <w:sz w:val="16"/>
                <w:szCs w:val="16"/>
              </w:rPr>
              <w:t>Change in hand grip strength (kg), median (95% c.i.)</w:t>
            </w:r>
          </w:p>
        </w:tc>
        <w:tc>
          <w:tcPr>
            <w:tcW w:w="504" w:type="pct"/>
          </w:tcPr>
          <w:p w14:paraId="3CAE83C2" w14:textId="62567C63" w:rsidR="00714513" w:rsidRPr="00105E1E" w:rsidRDefault="00714513" w:rsidP="00714513">
            <w:pPr>
              <w:rPr>
                <w:sz w:val="16"/>
                <w:szCs w:val="16"/>
              </w:rPr>
            </w:pPr>
            <w:r w:rsidRPr="00105E1E">
              <w:rPr>
                <w:sz w:val="16"/>
                <w:szCs w:val="16"/>
              </w:rPr>
              <w:t>0.6 (−0.6–1.8)</w:t>
            </w:r>
          </w:p>
        </w:tc>
        <w:tc>
          <w:tcPr>
            <w:tcW w:w="506" w:type="pct"/>
          </w:tcPr>
          <w:p w14:paraId="0E018D96" w14:textId="50C69F93" w:rsidR="00714513" w:rsidRPr="00105E1E" w:rsidRDefault="00714513" w:rsidP="00714513">
            <w:pPr>
              <w:rPr>
                <w:sz w:val="16"/>
                <w:szCs w:val="16"/>
              </w:rPr>
            </w:pPr>
            <w:r w:rsidRPr="00105E1E">
              <w:rPr>
                <w:sz w:val="16"/>
                <w:szCs w:val="16"/>
              </w:rPr>
              <w:t>1.1 (−0.004–2.2)</w:t>
            </w:r>
          </w:p>
        </w:tc>
        <w:tc>
          <w:tcPr>
            <w:tcW w:w="565" w:type="pct"/>
          </w:tcPr>
          <w:p w14:paraId="4D04FC52" w14:textId="77777777" w:rsidR="00714513" w:rsidRPr="00105E1E" w:rsidRDefault="00714513" w:rsidP="00714513">
            <w:pPr>
              <w:rPr>
                <w:sz w:val="16"/>
                <w:szCs w:val="16"/>
              </w:rPr>
            </w:pPr>
            <w:r w:rsidRPr="00105E1E">
              <w:rPr>
                <w:sz w:val="16"/>
                <w:szCs w:val="16"/>
              </w:rPr>
              <w:t>P=0.132</w:t>
            </w:r>
          </w:p>
          <w:p w14:paraId="687AFF37" w14:textId="77777777" w:rsidR="00714513" w:rsidRPr="00105E1E" w:rsidRDefault="00714513" w:rsidP="00714513">
            <w:pPr>
              <w:rPr>
                <w:sz w:val="16"/>
                <w:szCs w:val="16"/>
              </w:rPr>
            </w:pPr>
          </w:p>
          <w:p w14:paraId="6CA15A61" w14:textId="24092756" w:rsidR="00714513" w:rsidRPr="00105E1E" w:rsidRDefault="00714513" w:rsidP="00714513">
            <w:pPr>
              <w:rPr>
                <w:i/>
                <w:iCs/>
                <w:sz w:val="16"/>
                <w:szCs w:val="16"/>
              </w:rPr>
            </w:pPr>
            <w:r w:rsidRPr="00105E1E">
              <w:rPr>
                <w:i/>
                <w:iCs/>
                <w:sz w:val="16"/>
                <w:szCs w:val="16"/>
              </w:rPr>
              <w:t>No effect</w:t>
            </w:r>
          </w:p>
        </w:tc>
      </w:tr>
      <w:tr w:rsidR="00714513" w:rsidRPr="00105E1E" w14:paraId="526FEF8F" w14:textId="77777777" w:rsidTr="000663F8">
        <w:tc>
          <w:tcPr>
            <w:tcW w:w="453" w:type="pct"/>
            <w:vMerge/>
          </w:tcPr>
          <w:p w14:paraId="2AF6A481" w14:textId="77777777" w:rsidR="00714513" w:rsidRPr="00105E1E" w:rsidRDefault="00714513" w:rsidP="00714513">
            <w:pPr>
              <w:rPr>
                <w:sz w:val="16"/>
                <w:szCs w:val="16"/>
              </w:rPr>
            </w:pPr>
          </w:p>
        </w:tc>
        <w:tc>
          <w:tcPr>
            <w:tcW w:w="1188" w:type="pct"/>
            <w:vMerge/>
          </w:tcPr>
          <w:p w14:paraId="5311B4FD" w14:textId="77777777" w:rsidR="00714513" w:rsidRPr="00105E1E" w:rsidRDefault="00714513" w:rsidP="00714513">
            <w:pPr>
              <w:rPr>
                <w:sz w:val="16"/>
                <w:szCs w:val="16"/>
              </w:rPr>
            </w:pPr>
          </w:p>
        </w:tc>
        <w:tc>
          <w:tcPr>
            <w:tcW w:w="1203" w:type="pct"/>
            <w:vMerge/>
          </w:tcPr>
          <w:p w14:paraId="69593CBA" w14:textId="77777777" w:rsidR="00714513" w:rsidRPr="00105E1E" w:rsidRDefault="00714513" w:rsidP="00714513">
            <w:pPr>
              <w:rPr>
                <w:sz w:val="16"/>
                <w:szCs w:val="16"/>
              </w:rPr>
            </w:pPr>
          </w:p>
        </w:tc>
        <w:tc>
          <w:tcPr>
            <w:tcW w:w="581" w:type="pct"/>
          </w:tcPr>
          <w:p w14:paraId="1F7B9E37" w14:textId="1F41A12E" w:rsidR="00714513" w:rsidRPr="00105E1E" w:rsidRDefault="00714513" w:rsidP="00714513">
            <w:pPr>
              <w:rPr>
                <w:sz w:val="16"/>
                <w:szCs w:val="16"/>
              </w:rPr>
            </w:pPr>
            <w:r w:rsidRPr="00105E1E">
              <w:rPr>
                <w:sz w:val="16"/>
                <w:szCs w:val="16"/>
              </w:rPr>
              <w:t>Change in 6-MWT (m), median (95% c.i.)</w:t>
            </w:r>
          </w:p>
        </w:tc>
        <w:tc>
          <w:tcPr>
            <w:tcW w:w="504" w:type="pct"/>
          </w:tcPr>
          <w:p w14:paraId="64715402" w14:textId="5DCAEAB8" w:rsidR="00714513" w:rsidRPr="00105E1E" w:rsidRDefault="00714513" w:rsidP="00714513">
            <w:pPr>
              <w:rPr>
                <w:sz w:val="16"/>
                <w:szCs w:val="16"/>
              </w:rPr>
            </w:pPr>
            <w:r w:rsidRPr="00105E1E">
              <w:rPr>
                <w:sz w:val="16"/>
                <w:szCs w:val="16"/>
              </w:rPr>
              <w:t>−7.9 (−40.3–24.5)</w:t>
            </w:r>
          </w:p>
        </w:tc>
        <w:tc>
          <w:tcPr>
            <w:tcW w:w="506" w:type="pct"/>
          </w:tcPr>
          <w:p w14:paraId="6AB0BB1F" w14:textId="4208371E" w:rsidR="00714513" w:rsidRPr="00105E1E" w:rsidRDefault="00714513" w:rsidP="00714513">
            <w:pPr>
              <w:rPr>
                <w:sz w:val="16"/>
                <w:szCs w:val="16"/>
              </w:rPr>
            </w:pPr>
            <w:r w:rsidRPr="00105E1E">
              <w:rPr>
                <w:sz w:val="16"/>
                <w:szCs w:val="16"/>
              </w:rPr>
              <w:t>37 (7.7–66.5)</w:t>
            </w:r>
          </w:p>
        </w:tc>
        <w:tc>
          <w:tcPr>
            <w:tcW w:w="565" w:type="pct"/>
          </w:tcPr>
          <w:p w14:paraId="1F05588E" w14:textId="77777777" w:rsidR="00714513" w:rsidRPr="00105E1E" w:rsidRDefault="00714513" w:rsidP="00714513">
            <w:pPr>
              <w:rPr>
                <w:sz w:val="16"/>
                <w:szCs w:val="16"/>
              </w:rPr>
            </w:pPr>
            <w:r w:rsidRPr="00105E1E">
              <w:rPr>
                <w:sz w:val="16"/>
                <w:szCs w:val="16"/>
              </w:rPr>
              <w:t>P=0.293</w:t>
            </w:r>
          </w:p>
          <w:p w14:paraId="3EA29EE1" w14:textId="77777777" w:rsidR="00714513" w:rsidRPr="00105E1E" w:rsidRDefault="00714513" w:rsidP="00714513">
            <w:pPr>
              <w:rPr>
                <w:sz w:val="16"/>
                <w:szCs w:val="16"/>
              </w:rPr>
            </w:pPr>
          </w:p>
          <w:p w14:paraId="190791C5" w14:textId="5C7CC64B" w:rsidR="00714513" w:rsidRPr="00105E1E" w:rsidRDefault="00714513" w:rsidP="00714513">
            <w:pPr>
              <w:rPr>
                <w:i/>
                <w:iCs/>
                <w:sz w:val="16"/>
                <w:szCs w:val="16"/>
              </w:rPr>
            </w:pPr>
            <w:r w:rsidRPr="00105E1E">
              <w:rPr>
                <w:i/>
                <w:iCs/>
                <w:sz w:val="16"/>
                <w:szCs w:val="16"/>
              </w:rPr>
              <w:t>No effect</w:t>
            </w:r>
          </w:p>
        </w:tc>
      </w:tr>
      <w:tr w:rsidR="00714513" w:rsidRPr="00105E1E" w14:paraId="156CB9BF" w14:textId="77777777" w:rsidTr="000663F8">
        <w:tc>
          <w:tcPr>
            <w:tcW w:w="453" w:type="pct"/>
            <w:vMerge/>
          </w:tcPr>
          <w:p w14:paraId="2B46153F" w14:textId="77777777" w:rsidR="00714513" w:rsidRPr="00105E1E" w:rsidRDefault="00714513" w:rsidP="00714513">
            <w:pPr>
              <w:rPr>
                <w:sz w:val="16"/>
                <w:szCs w:val="16"/>
              </w:rPr>
            </w:pPr>
          </w:p>
        </w:tc>
        <w:tc>
          <w:tcPr>
            <w:tcW w:w="1188" w:type="pct"/>
            <w:vMerge/>
          </w:tcPr>
          <w:p w14:paraId="3AA9D2A0" w14:textId="77777777" w:rsidR="00714513" w:rsidRPr="00105E1E" w:rsidRDefault="00714513" w:rsidP="00714513">
            <w:pPr>
              <w:rPr>
                <w:sz w:val="16"/>
                <w:szCs w:val="16"/>
              </w:rPr>
            </w:pPr>
          </w:p>
        </w:tc>
        <w:tc>
          <w:tcPr>
            <w:tcW w:w="1203" w:type="pct"/>
            <w:vMerge/>
          </w:tcPr>
          <w:p w14:paraId="20021B92" w14:textId="77777777" w:rsidR="00714513" w:rsidRPr="00105E1E" w:rsidRDefault="00714513" w:rsidP="00714513">
            <w:pPr>
              <w:rPr>
                <w:sz w:val="16"/>
                <w:szCs w:val="16"/>
              </w:rPr>
            </w:pPr>
          </w:p>
        </w:tc>
        <w:tc>
          <w:tcPr>
            <w:tcW w:w="581" w:type="pct"/>
          </w:tcPr>
          <w:p w14:paraId="0BE8628B" w14:textId="5B7BCF65" w:rsidR="00714513" w:rsidRPr="00105E1E" w:rsidRDefault="00714513" w:rsidP="00714513">
            <w:pPr>
              <w:rPr>
                <w:sz w:val="16"/>
                <w:szCs w:val="16"/>
              </w:rPr>
            </w:pPr>
            <w:r w:rsidRPr="00105E1E">
              <w:rPr>
                <w:sz w:val="16"/>
                <w:szCs w:val="16"/>
              </w:rPr>
              <w:t>Change in STS 30 s (repetitions), median (95% c.i.)</w:t>
            </w:r>
          </w:p>
        </w:tc>
        <w:tc>
          <w:tcPr>
            <w:tcW w:w="504" w:type="pct"/>
          </w:tcPr>
          <w:p w14:paraId="6D19324E" w14:textId="7428B360" w:rsidR="00714513" w:rsidRPr="00105E1E" w:rsidRDefault="00714513" w:rsidP="00714513">
            <w:pPr>
              <w:rPr>
                <w:sz w:val="16"/>
                <w:szCs w:val="16"/>
              </w:rPr>
            </w:pPr>
            <w:r w:rsidRPr="00105E1E">
              <w:rPr>
                <w:sz w:val="16"/>
                <w:szCs w:val="16"/>
              </w:rPr>
              <w:t>1.90 (0.80–3.02)</w:t>
            </w:r>
          </w:p>
        </w:tc>
        <w:tc>
          <w:tcPr>
            <w:tcW w:w="506" w:type="pct"/>
          </w:tcPr>
          <w:p w14:paraId="7AABC2EF" w14:textId="486C09C4" w:rsidR="00714513" w:rsidRPr="00105E1E" w:rsidRDefault="00714513" w:rsidP="00714513">
            <w:pPr>
              <w:rPr>
                <w:sz w:val="16"/>
                <w:szCs w:val="16"/>
              </w:rPr>
            </w:pPr>
            <w:r w:rsidRPr="00105E1E">
              <w:rPr>
                <w:sz w:val="16"/>
                <w:szCs w:val="16"/>
              </w:rPr>
              <w:t>1.61 (0.64–2.59)</w:t>
            </w:r>
          </w:p>
        </w:tc>
        <w:tc>
          <w:tcPr>
            <w:tcW w:w="565" w:type="pct"/>
          </w:tcPr>
          <w:p w14:paraId="0B0F67CA" w14:textId="77777777" w:rsidR="00714513" w:rsidRPr="00105E1E" w:rsidRDefault="00714513" w:rsidP="00714513">
            <w:pPr>
              <w:rPr>
                <w:sz w:val="16"/>
                <w:szCs w:val="16"/>
              </w:rPr>
            </w:pPr>
            <w:r w:rsidRPr="00105E1E">
              <w:rPr>
                <w:sz w:val="16"/>
                <w:szCs w:val="16"/>
              </w:rPr>
              <w:t>P=0.311</w:t>
            </w:r>
          </w:p>
          <w:p w14:paraId="4666701F" w14:textId="77777777" w:rsidR="00714513" w:rsidRPr="00105E1E" w:rsidRDefault="00714513" w:rsidP="00714513">
            <w:pPr>
              <w:rPr>
                <w:sz w:val="16"/>
                <w:szCs w:val="16"/>
              </w:rPr>
            </w:pPr>
          </w:p>
          <w:p w14:paraId="2A623A8B" w14:textId="3D4550A5" w:rsidR="00714513" w:rsidRPr="00105E1E" w:rsidRDefault="00714513" w:rsidP="00714513">
            <w:pPr>
              <w:rPr>
                <w:i/>
                <w:iCs/>
                <w:sz w:val="16"/>
                <w:szCs w:val="16"/>
              </w:rPr>
            </w:pPr>
            <w:r w:rsidRPr="00105E1E">
              <w:rPr>
                <w:i/>
                <w:iCs/>
                <w:sz w:val="16"/>
                <w:szCs w:val="16"/>
              </w:rPr>
              <w:t>No effect</w:t>
            </w:r>
          </w:p>
        </w:tc>
      </w:tr>
      <w:tr w:rsidR="00714513" w:rsidRPr="00105E1E" w14:paraId="29C96F1F" w14:textId="77777777" w:rsidTr="000663F8">
        <w:tc>
          <w:tcPr>
            <w:tcW w:w="453" w:type="pct"/>
            <w:vMerge/>
          </w:tcPr>
          <w:p w14:paraId="019B017D" w14:textId="77777777" w:rsidR="00714513" w:rsidRPr="00105E1E" w:rsidRDefault="00714513" w:rsidP="00714513">
            <w:pPr>
              <w:rPr>
                <w:sz w:val="16"/>
                <w:szCs w:val="16"/>
              </w:rPr>
            </w:pPr>
          </w:p>
        </w:tc>
        <w:tc>
          <w:tcPr>
            <w:tcW w:w="1188" w:type="pct"/>
            <w:vMerge/>
          </w:tcPr>
          <w:p w14:paraId="3294DB2C" w14:textId="77777777" w:rsidR="00714513" w:rsidRPr="00105E1E" w:rsidRDefault="00714513" w:rsidP="00714513">
            <w:pPr>
              <w:rPr>
                <w:sz w:val="16"/>
                <w:szCs w:val="16"/>
              </w:rPr>
            </w:pPr>
          </w:p>
        </w:tc>
        <w:tc>
          <w:tcPr>
            <w:tcW w:w="1203" w:type="pct"/>
            <w:vMerge/>
          </w:tcPr>
          <w:p w14:paraId="13A8FAC2" w14:textId="77777777" w:rsidR="00714513" w:rsidRPr="00105E1E" w:rsidRDefault="00714513" w:rsidP="00714513">
            <w:pPr>
              <w:rPr>
                <w:sz w:val="16"/>
                <w:szCs w:val="16"/>
              </w:rPr>
            </w:pPr>
          </w:p>
        </w:tc>
        <w:tc>
          <w:tcPr>
            <w:tcW w:w="581" w:type="pct"/>
          </w:tcPr>
          <w:p w14:paraId="5FEDF2ED" w14:textId="7A4C4802" w:rsidR="00714513" w:rsidRPr="00105E1E" w:rsidRDefault="00714513" w:rsidP="00714513">
            <w:pPr>
              <w:rPr>
                <w:sz w:val="16"/>
                <w:szCs w:val="16"/>
              </w:rPr>
            </w:pPr>
            <w:r w:rsidRPr="00105E1E">
              <w:rPr>
                <w:sz w:val="16"/>
                <w:szCs w:val="16"/>
              </w:rPr>
              <w:t>Change in biomarkers:</w:t>
            </w:r>
          </w:p>
          <w:p w14:paraId="69673951" w14:textId="77777777" w:rsidR="00714513" w:rsidRPr="00105E1E" w:rsidRDefault="00714513" w:rsidP="00714513">
            <w:pPr>
              <w:rPr>
                <w:sz w:val="16"/>
                <w:szCs w:val="16"/>
              </w:rPr>
            </w:pPr>
          </w:p>
          <w:p w14:paraId="7C8D4EB2" w14:textId="77777777" w:rsidR="00714513" w:rsidRPr="00105E1E" w:rsidRDefault="00714513" w:rsidP="00714513">
            <w:pPr>
              <w:rPr>
                <w:sz w:val="16"/>
                <w:szCs w:val="16"/>
              </w:rPr>
            </w:pPr>
            <w:r w:rsidRPr="00105E1E">
              <w:rPr>
                <w:sz w:val="16"/>
                <w:szCs w:val="16"/>
              </w:rPr>
              <w:t>Change in NLR, median (95% c.i.)</w:t>
            </w:r>
          </w:p>
          <w:p w14:paraId="599371A4" w14:textId="77777777" w:rsidR="00714513" w:rsidRPr="00105E1E" w:rsidRDefault="00714513" w:rsidP="00714513">
            <w:pPr>
              <w:rPr>
                <w:sz w:val="16"/>
                <w:szCs w:val="16"/>
              </w:rPr>
            </w:pPr>
          </w:p>
          <w:p w14:paraId="01702A5A" w14:textId="77777777" w:rsidR="00714513" w:rsidRPr="00105E1E" w:rsidRDefault="00714513" w:rsidP="00714513">
            <w:pPr>
              <w:rPr>
                <w:sz w:val="16"/>
                <w:szCs w:val="16"/>
              </w:rPr>
            </w:pPr>
            <w:r w:rsidRPr="00105E1E">
              <w:rPr>
                <w:sz w:val="16"/>
                <w:szCs w:val="16"/>
              </w:rPr>
              <w:lastRenderedPageBreak/>
              <w:t>Change in CRP (mg/l), median (95% c.i.)</w:t>
            </w:r>
          </w:p>
          <w:p w14:paraId="42D2A00E" w14:textId="77777777" w:rsidR="00714513" w:rsidRPr="00105E1E" w:rsidRDefault="00714513" w:rsidP="00714513">
            <w:pPr>
              <w:rPr>
                <w:sz w:val="16"/>
                <w:szCs w:val="16"/>
              </w:rPr>
            </w:pPr>
          </w:p>
          <w:p w14:paraId="1167B1A5" w14:textId="77777777" w:rsidR="00714513" w:rsidRPr="00105E1E" w:rsidRDefault="00714513" w:rsidP="00714513">
            <w:pPr>
              <w:rPr>
                <w:sz w:val="16"/>
                <w:szCs w:val="16"/>
              </w:rPr>
            </w:pPr>
            <w:r w:rsidRPr="00105E1E">
              <w:rPr>
                <w:sz w:val="16"/>
                <w:szCs w:val="16"/>
              </w:rPr>
              <w:t>Change in creatinine (µmol/l), median (95% c.i.)</w:t>
            </w:r>
          </w:p>
          <w:p w14:paraId="5A20C131" w14:textId="77777777" w:rsidR="00714513" w:rsidRPr="00105E1E" w:rsidRDefault="00714513" w:rsidP="00714513">
            <w:pPr>
              <w:rPr>
                <w:sz w:val="16"/>
                <w:szCs w:val="16"/>
              </w:rPr>
            </w:pPr>
          </w:p>
          <w:p w14:paraId="54A8A64D" w14:textId="529A8EC9" w:rsidR="00714513" w:rsidRPr="00105E1E" w:rsidRDefault="00714513" w:rsidP="00714513">
            <w:pPr>
              <w:rPr>
                <w:sz w:val="16"/>
                <w:szCs w:val="16"/>
              </w:rPr>
            </w:pPr>
            <w:r w:rsidRPr="00105E1E">
              <w:rPr>
                <w:sz w:val="16"/>
                <w:szCs w:val="16"/>
              </w:rPr>
              <w:t>Change in albumin (g/l), median (95% c.i.)</w:t>
            </w:r>
          </w:p>
        </w:tc>
        <w:tc>
          <w:tcPr>
            <w:tcW w:w="504" w:type="pct"/>
          </w:tcPr>
          <w:p w14:paraId="576C166D" w14:textId="77777777" w:rsidR="00714513" w:rsidRPr="00105E1E" w:rsidRDefault="00714513" w:rsidP="00714513">
            <w:pPr>
              <w:rPr>
                <w:sz w:val="16"/>
                <w:szCs w:val="16"/>
              </w:rPr>
            </w:pPr>
          </w:p>
          <w:p w14:paraId="654982E1" w14:textId="77777777" w:rsidR="00714513" w:rsidRPr="00105E1E" w:rsidRDefault="00714513" w:rsidP="00714513">
            <w:pPr>
              <w:rPr>
                <w:sz w:val="16"/>
                <w:szCs w:val="16"/>
              </w:rPr>
            </w:pPr>
          </w:p>
          <w:p w14:paraId="69B0A12A" w14:textId="77777777" w:rsidR="00714513" w:rsidRPr="00105E1E" w:rsidRDefault="00714513" w:rsidP="00714513">
            <w:pPr>
              <w:rPr>
                <w:sz w:val="16"/>
                <w:szCs w:val="16"/>
              </w:rPr>
            </w:pPr>
          </w:p>
          <w:p w14:paraId="64CC1508" w14:textId="77777777" w:rsidR="00714513" w:rsidRPr="00105E1E" w:rsidRDefault="00714513" w:rsidP="00714513">
            <w:pPr>
              <w:rPr>
                <w:sz w:val="16"/>
                <w:szCs w:val="16"/>
              </w:rPr>
            </w:pPr>
            <w:r w:rsidRPr="00105E1E">
              <w:rPr>
                <w:sz w:val="16"/>
                <w:szCs w:val="16"/>
              </w:rPr>
              <w:t>−1.53 (−3.23–0.18)</w:t>
            </w:r>
          </w:p>
          <w:p w14:paraId="1421E81A" w14:textId="77777777" w:rsidR="00714513" w:rsidRPr="00105E1E" w:rsidRDefault="00714513" w:rsidP="00714513">
            <w:pPr>
              <w:rPr>
                <w:sz w:val="16"/>
                <w:szCs w:val="16"/>
              </w:rPr>
            </w:pPr>
          </w:p>
          <w:p w14:paraId="2B1C6974" w14:textId="77777777" w:rsidR="00714513" w:rsidRPr="00105E1E" w:rsidRDefault="00714513" w:rsidP="00714513">
            <w:pPr>
              <w:rPr>
                <w:sz w:val="16"/>
                <w:szCs w:val="16"/>
              </w:rPr>
            </w:pPr>
            <w:r w:rsidRPr="00105E1E">
              <w:rPr>
                <w:sz w:val="16"/>
                <w:szCs w:val="16"/>
              </w:rPr>
              <w:lastRenderedPageBreak/>
              <w:t>−1.5 (−6.2–3.2)</w:t>
            </w:r>
          </w:p>
          <w:p w14:paraId="74AA438E" w14:textId="77777777" w:rsidR="00714513" w:rsidRPr="00105E1E" w:rsidRDefault="00714513" w:rsidP="00714513">
            <w:pPr>
              <w:rPr>
                <w:sz w:val="16"/>
                <w:szCs w:val="16"/>
              </w:rPr>
            </w:pPr>
          </w:p>
          <w:p w14:paraId="24380C6A" w14:textId="77777777" w:rsidR="00714513" w:rsidRPr="00105E1E" w:rsidRDefault="00714513" w:rsidP="00714513">
            <w:pPr>
              <w:rPr>
                <w:sz w:val="16"/>
                <w:szCs w:val="16"/>
              </w:rPr>
            </w:pPr>
          </w:p>
          <w:p w14:paraId="4A011209" w14:textId="77777777" w:rsidR="00714513" w:rsidRPr="00105E1E" w:rsidRDefault="00714513" w:rsidP="00714513">
            <w:pPr>
              <w:rPr>
                <w:sz w:val="16"/>
                <w:szCs w:val="16"/>
              </w:rPr>
            </w:pPr>
          </w:p>
          <w:p w14:paraId="1E98F552" w14:textId="77777777" w:rsidR="00714513" w:rsidRPr="00105E1E" w:rsidRDefault="00714513" w:rsidP="00714513">
            <w:pPr>
              <w:rPr>
                <w:sz w:val="16"/>
                <w:szCs w:val="16"/>
              </w:rPr>
            </w:pPr>
            <w:r w:rsidRPr="00105E1E">
              <w:rPr>
                <w:sz w:val="16"/>
                <w:szCs w:val="16"/>
              </w:rPr>
              <w:t>−0.13 (−6.1–5.8)</w:t>
            </w:r>
          </w:p>
          <w:p w14:paraId="56D12134" w14:textId="77777777" w:rsidR="00714513" w:rsidRPr="00105E1E" w:rsidRDefault="00714513" w:rsidP="00714513">
            <w:pPr>
              <w:rPr>
                <w:sz w:val="16"/>
                <w:szCs w:val="16"/>
              </w:rPr>
            </w:pPr>
          </w:p>
          <w:p w14:paraId="2B30D7F2" w14:textId="77777777" w:rsidR="00714513" w:rsidRPr="00105E1E" w:rsidRDefault="00714513" w:rsidP="00714513">
            <w:pPr>
              <w:rPr>
                <w:sz w:val="16"/>
                <w:szCs w:val="16"/>
              </w:rPr>
            </w:pPr>
          </w:p>
          <w:p w14:paraId="5EFBDFD1" w14:textId="77777777" w:rsidR="00714513" w:rsidRPr="00105E1E" w:rsidRDefault="00714513" w:rsidP="00714513">
            <w:pPr>
              <w:rPr>
                <w:sz w:val="16"/>
                <w:szCs w:val="16"/>
              </w:rPr>
            </w:pPr>
          </w:p>
          <w:p w14:paraId="6500B48B" w14:textId="323360FA" w:rsidR="00714513" w:rsidRPr="00105E1E" w:rsidRDefault="00714513" w:rsidP="00714513">
            <w:pPr>
              <w:rPr>
                <w:sz w:val="16"/>
                <w:szCs w:val="16"/>
              </w:rPr>
            </w:pPr>
            <w:r w:rsidRPr="00105E1E">
              <w:rPr>
                <w:sz w:val="16"/>
                <w:szCs w:val="16"/>
              </w:rPr>
              <w:t>0.38 (−1.7–2.5)</w:t>
            </w:r>
          </w:p>
        </w:tc>
        <w:tc>
          <w:tcPr>
            <w:tcW w:w="506" w:type="pct"/>
          </w:tcPr>
          <w:p w14:paraId="6E8A61B6" w14:textId="77777777" w:rsidR="00714513" w:rsidRPr="00105E1E" w:rsidRDefault="00714513" w:rsidP="00714513">
            <w:pPr>
              <w:rPr>
                <w:sz w:val="16"/>
                <w:szCs w:val="16"/>
              </w:rPr>
            </w:pPr>
          </w:p>
          <w:p w14:paraId="55E1D7CE" w14:textId="77777777" w:rsidR="00714513" w:rsidRPr="00105E1E" w:rsidRDefault="00714513" w:rsidP="00714513">
            <w:pPr>
              <w:rPr>
                <w:sz w:val="16"/>
                <w:szCs w:val="16"/>
              </w:rPr>
            </w:pPr>
          </w:p>
          <w:p w14:paraId="3EFA76FB" w14:textId="77777777" w:rsidR="00714513" w:rsidRPr="00105E1E" w:rsidRDefault="00714513" w:rsidP="00714513">
            <w:pPr>
              <w:rPr>
                <w:sz w:val="16"/>
                <w:szCs w:val="16"/>
              </w:rPr>
            </w:pPr>
          </w:p>
          <w:p w14:paraId="22209C29" w14:textId="77777777" w:rsidR="00714513" w:rsidRPr="00105E1E" w:rsidRDefault="00714513" w:rsidP="00714513">
            <w:pPr>
              <w:rPr>
                <w:sz w:val="16"/>
                <w:szCs w:val="16"/>
              </w:rPr>
            </w:pPr>
            <w:r w:rsidRPr="00105E1E">
              <w:rPr>
                <w:sz w:val="16"/>
                <w:szCs w:val="16"/>
              </w:rPr>
              <w:t>−0.39 (−1.88–1.11)</w:t>
            </w:r>
          </w:p>
          <w:p w14:paraId="5699F515" w14:textId="77777777" w:rsidR="00714513" w:rsidRPr="00105E1E" w:rsidRDefault="00714513" w:rsidP="00714513">
            <w:pPr>
              <w:rPr>
                <w:sz w:val="16"/>
                <w:szCs w:val="16"/>
              </w:rPr>
            </w:pPr>
          </w:p>
          <w:p w14:paraId="389A814E" w14:textId="77777777" w:rsidR="00714513" w:rsidRPr="00105E1E" w:rsidRDefault="00714513" w:rsidP="00714513">
            <w:pPr>
              <w:rPr>
                <w:sz w:val="16"/>
                <w:szCs w:val="16"/>
              </w:rPr>
            </w:pPr>
            <w:r w:rsidRPr="00105E1E">
              <w:rPr>
                <w:sz w:val="16"/>
                <w:szCs w:val="16"/>
              </w:rPr>
              <w:lastRenderedPageBreak/>
              <w:t>−0.6 (−4.5–3.26)</w:t>
            </w:r>
          </w:p>
          <w:p w14:paraId="37D58EF5" w14:textId="77777777" w:rsidR="00714513" w:rsidRPr="00105E1E" w:rsidRDefault="00714513" w:rsidP="00714513">
            <w:pPr>
              <w:rPr>
                <w:sz w:val="16"/>
                <w:szCs w:val="16"/>
              </w:rPr>
            </w:pPr>
          </w:p>
          <w:p w14:paraId="7D611C01" w14:textId="77777777" w:rsidR="00714513" w:rsidRPr="00105E1E" w:rsidRDefault="00714513" w:rsidP="00714513">
            <w:pPr>
              <w:rPr>
                <w:sz w:val="16"/>
                <w:szCs w:val="16"/>
              </w:rPr>
            </w:pPr>
          </w:p>
          <w:p w14:paraId="70496DB7" w14:textId="77777777" w:rsidR="00714513" w:rsidRPr="00105E1E" w:rsidRDefault="00714513" w:rsidP="00714513">
            <w:pPr>
              <w:rPr>
                <w:sz w:val="16"/>
                <w:szCs w:val="16"/>
              </w:rPr>
            </w:pPr>
          </w:p>
          <w:p w14:paraId="2F5A35FB" w14:textId="77777777" w:rsidR="00714513" w:rsidRPr="00105E1E" w:rsidRDefault="00714513" w:rsidP="00714513">
            <w:pPr>
              <w:rPr>
                <w:sz w:val="16"/>
                <w:szCs w:val="16"/>
              </w:rPr>
            </w:pPr>
            <w:r w:rsidRPr="00105E1E">
              <w:rPr>
                <w:sz w:val="16"/>
                <w:szCs w:val="16"/>
              </w:rPr>
              <w:t>0.07 (−5.4–5.6)</w:t>
            </w:r>
          </w:p>
          <w:p w14:paraId="3088D01C" w14:textId="77777777" w:rsidR="00714513" w:rsidRPr="00105E1E" w:rsidRDefault="00714513" w:rsidP="00714513">
            <w:pPr>
              <w:rPr>
                <w:sz w:val="16"/>
                <w:szCs w:val="16"/>
              </w:rPr>
            </w:pPr>
          </w:p>
          <w:p w14:paraId="454C14BE" w14:textId="77777777" w:rsidR="00714513" w:rsidRPr="00105E1E" w:rsidRDefault="00714513" w:rsidP="00714513">
            <w:pPr>
              <w:rPr>
                <w:sz w:val="16"/>
                <w:szCs w:val="16"/>
              </w:rPr>
            </w:pPr>
          </w:p>
          <w:p w14:paraId="73943F65" w14:textId="77777777" w:rsidR="00714513" w:rsidRPr="00105E1E" w:rsidRDefault="00714513" w:rsidP="00714513">
            <w:pPr>
              <w:rPr>
                <w:sz w:val="16"/>
                <w:szCs w:val="16"/>
              </w:rPr>
            </w:pPr>
          </w:p>
          <w:p w14:paraId="671B3579" w14:textId="1BDB20E6" w:rsidR="00714513" w:rsidRPr="00105E1E" w:rsidRDefault="00714513" w:rsidP="00714513">
            <w:pPr>
              <w:rPr>
                <w:sz w:val="16"/>
                <w:szCs w:val="16"/>
              </w:rPr>
            </w:pPr>
            <w:r w:rsidRPr="00105E1E">
              <w:rPr>
                <w:sz w:val="16"/>
                <w:szCs w:val="16"/>
              </w:rPr>
              <w:t>−0.23 (−2.1–1.7)</w:t>
            </w:r>
          </w:p>
        </w:tc>
        <w:tc>
          <w:tcPr>
            <w:tcW w:w="565" w:type="pct"/>
          </w:tcPr>
          <w:p w14:paraId="0B387B81" w14:textId="77777777" w:rsidR="00714513" w:rsidRPr="00105E1E" w:rsidRDefault="00714513" w:rsidP="00714513">
            <w:pPr>
              <w:rPr>
                <w:sz w:val="16"/>
                <w:szCs w:val="16"/>
              </w:rPr>
            </w:pPr>
          </w:p>
          <w:p w14:paraId="030F16E2" w14:textId="77777777" w:rsidR="00714513" w:rsidRPr="00105E1E" w:rsidRDefault="00714513" w:rsidP="00714513">
            <w:pPr>
              <w:rPr>
                <w:sz w:val="16"/>
                <w:szCs w:val="16"/>
              </w:rPr>
            </w:pPr>
          </w:p>
          <w:p w14:paraId="46FFDDB7" w14:textId="77777777" w:rsidR="00714513" w:rsidRPr="00105E1E" w:rsidRDefault="00714513" w:rsidP="00714513">
            <w:pPr>
              <w:rPr>
                <w:sz w:val="16"/>
                <w:szCs w:val="16"/>
              </w:rPr>
            </w:pPr>
          </w:p>
          <w:p w14:paraId="4A514794" w14:textId="77777777" w:rsidR="00714513" w:rsidRPr="00105E1E" w:rsidRDefault="00714513" w:rsidP="00714513">
            <w:pPr>
              <w:rPr>
                <w:sz w:val="16"/>
                <w:szCs w:val="16"/>
              </w:rPr>
            </w:pPr>
            <w:r w:rsidRPr="00105E1E">
              <w:rPr>
                <w:sz w:val="16"/>
                <w:szCs w:val="16"/>
              </w:rPr>
              <w:t>P=0.257</w:t>
            </w:r>
          </w:p>
          <w:p w14:paraId="29706411" w14:textId="77777777" w:rsidR="00714513" w:rsidRPr="00105E1E" w:rsidRDefault="00714513" w:rsidP="00714513">
            <w:pPr>
              <w:rPr>
                <w:sz w:val="16"/>
                <w:szCs w:val="16"/>
              </w:rPr>
            </w:pPr>
          </w:p>
          <w:p w14:paraId="4CE14C10" w14:textId="77777777" w:rsidR="00714513" w:rsidRPr="00105E1E" w:rsidRDefault="00714513" w:rsidP="00714513">
            <w:pPr>
              <w:rPr>
                <w:sz w:val="16"/>
                <w:szCs w:val="16"/>
              </w:rPr>
            </w:pPr>
          </w:p>
          <w:p w14:paraId="5E8E0429" w14:textId="77777777" w:rsidR="00714513" w:rsidRPr="00105E1E" w:rsidRDefault="00714513" w:rsidP="00714513">
            <w:pPr>
              <w:rPr>
                <w:sz w:val="16"/>
                <w:szCs w:val="16"/>
              </w:rPr>
            </w:pPr>
            <w:r w:rsidRPr="00105E1E">
              <w:rPr>
                <w:sz w:val="16"/>
                <w:szCs w:val="16"/>
              </w:rPr>
              <w:lastRenderedPageBreak/>
              <w:t>P=0.517</w:t>
            </w:r>
          </w:p>
          <w:p w14:paraId="2738EA30" w14:textId="77777777" w:rsidR="00714513" w:rsidRPr="00105E1E" w:rsidRDefault="00714513" w:rsidP="00714513">
            <w:pPr>
              <w:rPr>
                <w:sz w:val="16"/>
                <w:szCs w:val="16"/>
              </w:rPr>
            </w:pPr>
          </w:p>
          <w:p w14:paraId="7D62DDA1" w14:textId="77777777" w:rsidR="00714513" w:rsidRPr="00105E1E" w:rsidRDefault="00714513" w:rsidP="00714513">
            <w:pPr>
              <w:rPr>
                <w:sz w:val="16"/>
                <w:szCs w:val="16"/>
              </w:rPr>
            </w:pPr>
          </w:p>
          <w:p w14:paraId="3189B3EF" w14:textId="77777777" w:rsidR="00714513" w:rsidRPr="00105E1E" w:rsidRDefault="00714513" w:rsidP="00714513">
            <w:pPr>
              <w:rPr>
                <w:sz w:val="16"/>
                <w:szCs w:val="16"/>
              </w:rPr>
            </w:pPr>
          </w:p>
          <w:p w14:paraId="6EDF7DC4" w14:textId="77777777" w:rsidR="00714513" w:rsidRPr="00105E1E" w:rsidRDefault="00714513" w:rsidP="00714513">
            <w:pPr>
              <w:rPr>
                <w:sz w:val="16"/>
                <w:szCs w:val="16"/>
              </w:rPr>
            </w:pPr>
            <w:r w:rsidRPr="00105E1E">
              <w:rPr>
                <w:sz w:val="16"/>
                <w:szCs w:val="16"/>
              </w:rPr>
              <w:t>P=0.142</w:t>
            </w:r>
          </w:p>
          <w:p w14:paraId="46D672C6" w14:textId="77777777" w:rsidR="00714513" w:rsidRPr="00105E1E" w:rsidRDefault="00714513" w:rsidP="00714513">
            <w:pPr>
              <w:rPr>
                <w:sz w:val="16"/>
                <w:szCs w:val="16"/>
              </w:rPr>
            </w:pPr>
          </w:p>
          <w:p w14:paraId="00E1D70B" w14:textId="77777777" w:rsidR="00714513" w:rsidRPr="00105E1E" w:rsidRDefault="00714513" w:rsidP="00714513">
            <w:pPr>
              <w:rPr>
                <w:sz w:val="16"/>
                <w:szCs w:val="16"/>
              </w:rPr>
            </w:pPr>
          </w:p>
          <w:p w14:paraId="2382DB60" w14:textId="77777777" w:rsidR="00714513" w:rsidRPr="00105E1E" w:rsidRDefault="00714513" w:rsidP="00714513">
            <w:pPr>
              <w:rPr>
                <w:sz w:val="16"/>
                <w:szCs w:val="16"/>
              </w:rPr>
            </w:pPr>
          </w:p>
          <w:p w14:paraId="328BEA86" w14:textId="77777777" w:rsidR="00714513" w:rsidRPr="00105E1E" w:rsidRDefault="00714513" w:rsidP="00714513">
            <w:pPr>
              <w:rPr>
                <w:sz w:val="16"/>
                <w:szCs w:val="16"/>
              </w:rPr>
            </w:pPr>
            <w:r w:rsidRPr="00105E1E">
              <w:rPr>
                <w:sz w:val="16"/>
                <w:szCs w:val="16"/>
              </w:rPr>
              <w:t>P=0.674</w:t>
            </w:r>
          </w:p>
          <w:p w14:paraId="68F4841C" w14:textId="77777777" w:rsidR="00714513" w:rsidRPr="00105E1E" w:rsidRDefault="00714513" w:rsidP="00714513">
            <w:pPr>
              <w:rPr>
                <w:sz w:val="16"/>
                <w:szCs w:val="16"/>
              </w:rPr>
            </w:pPr>
          </w:p>
          <w:p w14:paraId="19DF6243" w14:textId="793E462F" w:rsidR="00714513" w:rsidRPr="00105E1E" w:rsidRDefault="00714513" w:rsidP="00714513">
            <w:pPr>
              <w:rPr>
                <w:i/>
                <w:iCs/>
                <w:sz w:val="16"/>
                <w:szCs w:val="16"/>
              </w:rPr>
            </w:pPr>
            <w:r w:rsidRPr="00105E1E">
              <w:rPr>
                <w:i/>
                <w:iCs/>
                <w:sz w:val="16"/>
                <w:szCs w:val="16"/>
              </w:rPr>
              <w:t>No effect</w:t>
            </w:r>
          </w:p>
        </w:tc>
      </w:tr>
      <w:tr w:rsidR="00714513" w:rsidRPr="00105E1E" w14:paraId="1DE9F156" w14:textId="77777777" w:rsidTr="000663F8">
        <w:tc>
          <w:tcPr>
            <w:tcW w:w="453" w:type="pct"/>
            <w:vMerge w:val="restart"/>
          </w:tcPr>
          <w:p w14:paraId="47096F27" w14:textId="77777777" w:rsidR="00714513" w:rsidRPr="00105E1E" w:rsidRDefault="00714513" w:rsidP="00714513">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lastRenderedPageBreak/>
              <w:t>Carli</w:t>
            </w:r>
          </w:p>
          <w:p w14:paraId="07C0D0AC" w14:textId="2ED2BF21" w:rsidR="00714513" w:rsidRPr="00105E1E" w:rsidRDefault="00714513" w:rsidP="000A369E">
            <w:pPr>
              <w:rPr>
                <w:sz w:val="16"/>
                <w:szCs w:val="16"/>
              </w:rPr>
            </w:pPr>
            <w:r w:rsidRPr="00105E1E">
              <w:rPr>
                <w:rFonts w:ascii="Times New Roman" w:hAnsi="Times New Roman" w:cs="Times New Roman"/>
                <w:color w:val="212121"/>
                <w:sz w:val="16"/>
                <w:szCs w:val="16"/>
                <w:lang w:eastAsia="fr-BE"/>
              </w:rPr>
              <w:t>2020</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DYXJsaTwvQXV0aG9yPjxZZWFyPjIwMjA8L1llYXI+PFJl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yMzMtMjQyPC9wYWdl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DYXJsaTwvQXV0aG9yPjxZZWFyPjIwMjA8L1llYXI+PFJl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yMzMtMjQyPC9wYWdl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29)</w:t>
            </w:r>
            <w:r w:rsidR="000A369E" w:rsidRPr="00105E1E">
              <w:rPr>
                <w:rFonts w:ascii="Times New Roman" w:hAnsi="Times New Roman" w:cs="Times New Roman"/>
                <w:color w:val="212121"/>
                <w:sz w:val="16"/>
                <w:szCs w:val="16"/>
                <w:lang w:eastAsia="fr-BE"/>
              </w:rPr>
              <w:fldChar w:fldCharType="end"/>
            </w:r>
          </w:p>
        </w:tc>
        <w:tc>
          <w:tcPr>
            <w:tcW w:w="1188" w:type="pct"/>
            <w:vMerge w:val="restart"/>
          </w:tcPr>
          <w:p w14:paraId="2CD8140B" w14:textId="77777777" w:rsidR="00714513" w:rsidRPr="00105E1E" w:rsidRDefault="00714513" w:rsidP="00714513">
            <w:pPr>
              <w:rPr>
                <w:sz w:val="16"/>
                <w:szCs w:val="16"/>
              </w:rPr>
            </w:pPr>
            <w:r w:rsidRPr="00105E1E">
              <w:rPr>
                <w:sz w:val="16"/>
                <w:szCs w:val="16"/>
              </w:rPr>
              <w:t>n=55</w:t>
            </w:r>
          </w:p>
          <w:p w14:paraId="404DE063" w14:textId="77777777" w:rsidR="00714513" w:rsidRPr="00105E1E" w:rsidRDefault="00714513" w:rsidP="00714513">
            <w:pPr>
              <w:rPr>
                <w:sz w:val="16"/>
                <w:szCs w:val="16"/>
              </w:rPr>
            </w:pPr>
            <w:r w:rsidRPr="00105E1E">
              <w:rPr>
                <w:sz w:val="16"/>
                <w:szCs w:val="16"/>
              </w:rPr>
              <w:t>Male: 29 (52.7%)</w:t>
            </w:r>
          </w:p>
          <w:p w14:paraId="37FDF0E8" w14:textId="47A233A5" w:rsidR="00714513" w:rsidRPr="00105E1E" w:rsidRDefault="00714513" w:rsidP="00714513">
            <w:pPr>
              <w:rPr>
                <w:sz w:val="16"/>
                <w:szCs w:val="16"/>
              </w:rPr>
            </w:pPr>
            <w:r w:rsidRPr="00105E1E">
              <w:rPr>
                <w:sz w:val="16"/>
                <w:szCs w:val="16"/>
              </w:rPr>
              <w:t>Female: 26 (57.3%)</w:t>
            </w:r>
          </w:p>
          <w:p w14:paraId="0B1211C2" w14:textId="01FCEA0B" w:rsidR="00714513" w:rsidRPr="00105E1E" w:rsidRDefault="00714513" w:rsidP="00714513">
            <w:pPr>
              <w:rPr>
                <w:sz w:val="16"/>
                <w:szCs w:val="16"/>
              </w:rPr>
            </w:pPr>
            <w:r w:rsidRPr="00105E1E">
              <w:rPr>
                <w:sz w:val="16"/>
                <w:szCs w:val="16"/>
              </w:rPr>
              <w:t>Age: 78 (72-82) years</w:t>
            </w:r>
          </w:p>
        </w:tc>
        <w:tc>
          <w:tcPr>
            <w:tcW w:w="1203" w:type="pct"/>
            <w:vMerge w:val="restart"/>
          </w:tcPr>
          <w:p w14:paraId="70216A88" w14:textId="77777777" w:rsidR="00714513" w:rsidRPr="00105E1E" w:rsidRDefault="00714513" w:rsidP="00714513">
            <w:pPr>
              <w:rPr>
                <w:sz w:val="16"/>
                <w:szCs w:val="16"/>
              </w:rPr>
            </w:pPr>
            <w:r w:rsidRPr="00105E1E">
              <w:rPr>
                <w:sz w:val="16"/>
                <w:szCs w:val="16"/>
              </w:rPr>
              <w:t>n=55</w:t>
            </w:r>
          </w:p>
          <w:p w14:paraId="2FDE1D59" w14:textId="35AAD0AB" w:rsidR="00714513" w:rsidRPr="00105E1E" w:rsidRDefault="00714513" w:rsidP="00714513">
            <w:pPr>
              <w:rPr>
                <w:sz w:val="16"/>
                <w:szCs w:val="16"/>
              </w:rPr>
            </w:pPr>
            <w:r w:rsidRPr="00105E1E">
              <w:rPr>
                <w:sz w:val="16"/>
                <w:szCs w:val="16"/>
              </w:rPr>
              <w:t>Male: 23 (41.8%)</w:t>
            </w:r>
          </w:p>
          <w:p w14:paraId="18DA8744" w14:textId="509C73D4" w:rsidR="00714513" w:rsidRPr="00105E1E" w:rsidRDefault="00714513" w:rsidP="00714513">
            <w:pPr>
              <w:rPr>
                <w:sz w:val="16"/>
                <w:szCs w:val="16"/>
              </w:rPr>
            </w:pPr>
            <w:r w:rsidRPr="00105E1E">
              <w:rPr>
                <w:sz w:val="16"/>
                <w:szCs w:val="16"/>
              </w:rPr>
              <w:t>Female: 32 (58.2%)</w:t>
            </w:r>
          </w:p>
          <w:p w14:paraId="4F3FE697" w14:textId="70E7CA18" w:rsidR="00714513" w:rsidRPr="00105E1E" w:rsidRDefault="00714513" w:rsidP="00714513">
            <w:pPr>
              <w:rPr>
                <w:sz w:val="16"/>
                <w:szCs w:val="16"/>
              </w:rPr>
            </w:pPr>
            <w:r w:rsidRPr="00105E1E">
              <w:rPr>
                <w:sz w:val="16"/>
                <w:szCs w:val="16"/>
              </w:rPr>
              <w:t>Age: 82 (75-84) years</w:t>
            </w:r>
          </w:p>
        </w:tc>
        <w:tc>
          <w:tcPr>
            <w:tcW w:w="581" w:type="pct"/>
          </w:tcPr>
          <w:p w14:paraId="6324CBC0" w14:textId="77777777" w:rsidR="00714513" w:rsidRPr="00105E1E" w:rsidRDefault="00714513" w:rsidP="00714513">
            <w:pPr>
              <w:rPr>
                <w:sz w:val="16"/>
                <w:szCs w:val="16"/>
              </w:rPr>
            </w:pPr>
            <w:r w:rsidRPr="00105E1E">
              <w:rPr>
                <w:sz w:val="16"/>
                <w:szCs w:val="16"/>
              </w:rPr>
              <w:t>LOS</w:t>
            </w:r>
          </w:p>
          <w:p w14:paraId="73A22490" w14:textId="70A2231E" w:rsidR="00714513" w:rsidRPr="00105E1E" w:rsidRDefault="00714513" w:rsidP="00714513">
            <w:pPr>
              <w:rPr>
                <w:i/>
                <w:iCs/>
                <w:sz w:val="16"/>
                <w:szCs w:val="16"/>
              </w:rPr>
            </w:pPr>
            <w:r w:rsidRPr="00105E1E">
              <w:rPr>
                <w:i/>
                <w:iCs/>
                <w:sz w:val="16"/>
                <w:szCs w:val="16"/>
              </w:rPr>
              <w:t>median (IQR)</w:t>
            </w:r>
          </w:p>
          <w:p w14:paraId="5C9D5C92" w14:textId="46A7D9A3" w:rsidR="00714513" w:rsidRPr="00105E1E" w:rsidRDefault="00714513" w:rsidP="00714513">
            <w:pPr>
              <w:rPr>
                <w:sz w:val="16"/>
                <w:szCs w:val="16"/>
              </w:rPr>
            </w:pPr>
          </w:p>
        </w:tc>
        <w:tc>
          <w:tcPr>
            <w:tcW w:w="504" w:type="pct"/>
          </w:tcPr>
          <w:p w14:paraId="24284BA3" w14:textId="77777777" w:rsidR="00714513" w:rsidRPr="00105E1E" w:rsidRDefault="00714513" w:rsidP="00714513">
            <w:pPr>
              <w:rPr>
                <w:sz w:val="16"/>
                <w:szCs w:val="16"/>
              </w:rPr>
            </w:pPr>
            <w:r w:rsidRPr="00105E1E">
              <w:rPr>
                <w:sz w:val="16"/>
                <w:szCs w:val="16"/>
              </w:rPr>
              <w:t>4 (3–8)</w:t>
            </w:r>
          </w:p>
          <w:p w14:paraId="6DB8CA8D" w14:textId="77777777" w:rsidR="00714513" w:rsidRPr="00105E1E" w:rsidRDefault="00714513" w:rsidP="00714513">
            <w:pPr>
              <w:rPr>
                <w:sz w:val="16"/>
                <w:szCs w:val="16"/>
              </w:rPr>
            </w:pPr>
          </w:p>
        </w:tc>
        <w:tc>
          <w:tcPr>
            <w:tcW w:w="506" w:type="pct"/>
          </w:tcPr>
          <w:p w14:paraId="15A4959A" w14:textId="77777777" w:rsidR="00714513" w:rsidRPr="00105E1E" w:rsidRDefault="00714513" w:rsidP="00714513">
            <w:pPr>
              <w:rPr>
                <w:sz w:val="16"/>
                <w:szCs w:val="16"/>
              </w:rPr>
            </w:pPr>
            <w:r w:rsidRPr="00105E1E">
              <w:rPr>
                <w:sz w:val="16"/>
                <w:szCs w:val="16"/>
              </w:rPr>
              <w:t>5 (3–9)</w:t>
            </w:r>
          </w:p>
          <w:p w14:paraId="229D425F" w14:textId="77777777" w:rsidR="00714513" w:rsidRPr="00105E1E" w:rsidRDefault="00714513" w:rsidP="00714513">
            <w:pPr>
              <w:rPr>
                <w:sz w:val="16"/>
                <w:szCs w:val="16"/>
              </w:rPr>
            </w:pPr>
          </w:p>
        </w:tc>
        <w:tc>
          <w:tcPr>
            <w:tcW w:w="565" w:type="pct"/>
          </w:tcPr>
          <w:p w14:paraId="419747BF" w14:textId="77777777" w:rsidR="00714513" w:rsidRPr="00105E1E" w:rsidRDefault="00714513" w:rsidP="00714513">
            <w:pPr>
              <w:rPr>
                <w:sz w:val="16"/>
                <w:szCs w:val="16"/>
              </w:rPr>
            </w:pPr>
            <w:r w:rsidRPr="00105E1E">
              <w:rPr>
                <w:sz w:val="16"/>
                <w:szCs w:val="16"/>
              </w:rPr>
              <w:t>P=0.32</w:t>
            </w:r>
          </w:p>
          <w:p w14:paraId="470F509B" w14:textId="77777777" w:rsidR="00714513" w:rsidRPr="00105E1E" w:rsidRDefault="00714513" w:rsidP="00714513">
            <w:pPr>
              <w:rPr>
                <w:sz w:val="16"/>
                <w:szCs w:val="16"/>
              </w:rPr>
            </w:pPr>
          </w:p>
          <w:p w14:paraId="617E01A6" w14:textId="4DBCCB66" w:rsidR="00714513" w:rsidRPr="00105E1E" w:rsidRDefault="00714513" w:rsidP="00714513">
            <w:pPr>
              <w:rPr>
                <w:i/>
                <w:iCs/>
                <w:sz w:val="16"/>
                <w:szCs w:val="16"/>
              </w:rPr>
            </w:pPr>
            <w:r w:rsidRPr="00105E1E">
              <w:rPr>
                <w:i/>
                <w:iCs/>
                <w:sz w:val="16"/>
                <w:szCs w:val="16"/>
              </w:rPr>
              <w:t>No effect</w:t>
            </w:r>
          </w:p>
        </w:tc>
      </w:tr>
      <w:tr w:rsidR="00714513" w:rsidRPr="00105E1E" w14:paraId="21A09787" w14:textId="77777777" w:rsidTr="000663F8">
        <w:tc>
          <w:tcPr>
            <w:tcW w:w="453" w:type="pct"/>
            <w:vMerge/>
          </w:tcPr>
          <w:p w14:paraId="32DC2897" w14:textId="77777777" w:rsidR="00714513" w:rsidRPr="00105E1E" w:rsidRDefault="00714513" w:rsidP="00714513">
            <w:pPr>
              <w:rPr>
                <w:sz w:val="16"/>
                <w:szCs w:val="16"/>
              </w:rPr>
            </w:pPr>
          </w:p>
        </w:tc>
        <w:tc>
          <w:tcPr>
            <w:tcW w:w="1188" w:type="pct"/>
            <w:vMerge/>
          </w:tcPr>
          <w:p w14:paraId="430DFE9C" w14:textId="77777777" w:rsidR="00714513" w:rsidRPr="00105E1E" w:rsidRDefault="00714513" w:rsidP="00714513">
            <w:pPr>
              <w:rPr>
                <w:sz w:val="16"/>
                <w:szCs w:val="16"/>
              </w:rPr>
            </w:pPr>
          </w:p>
        </w:tc>
        <w:tc>
          <w:tcPr>
            <w:tcW w:w="1203" w:type="pct"/>
            <w:vMerge/>
          </w:tcPr>
          <w:p w14:paraId="0AED8F63" w14:textId="77777777" w:rsidR="00714513" w:rsidRPr="00105E1E" w:rsidRDefault="00714513" w:rsidP="00714513">
            <w:pPr>
              <w:rPr>
                <w:sz w:val="16"/>
                <w:szCs w:val="16"/>
              </w:rPr>
            </w:pPr>
          </w:p>
        </w:tc>
        <w:tc>
          <w:tcPr>
            <w:tcW w:w="581" w:type="pct"/>
          </w:tcPr>
          <w:p w14:paraId="6DA1F461" w14:textId="77777777" w:rsidR="00714513" w:rsidRPr="00105E1E" w:rsidRDefault="00714513" w:rsidP="00714513">
            <w:pPr>
              <w:rPr>
                <w:sz w:val="16"/>
                <w:szCs w:val="16"/>
              </w:rPr>
            </w:pPr>
            <w:r w:rsidRPr="00105E1E">
              <w:rPr>
                <w:sz w:val="16"/>
                <w:szCs w:val="16"/>
              </w:rPr>
              <w:t>Readmission</w:t>
            </w:r>
          </w:p>
          <w:p w14:paraId="26B91939" w14:textId="0778CC34" w:rsidR="00714513" w:rsidRPr="00105E1E" w:rsidRDefault="00714513" w:rsidP="00714513">
            <w:pPr>
              <w:rPr>
                <w:i/>
                <w:iCs/>
                <w:sz w:val="16"/>
                <w:szCs w:val="16"/>
              </w:rPr>
            </w:pPr>
            <w:r w:rsidRPr="00105E1E">
              <w:rPr>
                <w:i/>
                <w:iCs/>
                <w:sz w:val="16"/>
                <w:szCs w:val="16"/>
              </w:rPr>
              <w:t>n (%)</w:t>
            </w:r>
          </w:p>
        </w:tc>
        <w:tc>
          <w:tcPr>
            <w:tcW w:w="504" w:type="pct"/>
          </w:tcPr>
          <w:p w14:paraId="718CECA7" w14:textId="77777777" w:rsidR="00714513" w:rsidRPr="00105E1E" w:rsidRDefault="00714513" w:rsidP="00714513">
            <w:pPr>
              <w:rPr>
                <w:sz w:val="16"/>
                <w:szCs w:val="16"/>
              </w:rPr>
            </w:pPr>
            <w:r w:rsidRPr="00105E1E">
              <w:rPr>
                <w:sz w:val="16"/>
                <w:szCs w:val="16"/>
              </w:rPr>
              <w:t>2 (3.6)</w:t>
            </w:r>
          </w:p>
          <w:p w14:paraId="50AD3DD4" w14:textId="77777777" w:rsidR="00714513" w:rsidRPr="00105E1E" w:rsidRDefault="00714513" w:rsidP="00714513">
            <w:pPr>
              <w:rPr>
                <w:sz w:val="16"/>
                <w:szCs w:val="16"/>
              </w:rPr>
            </w:pPr>
          </w:p>
        </w:tc>
        <w:tc>
          <w:tcPr>
            <w:tcW w:w="506" w:type="pct"/>
          </w:tcPr>
          <w:p w14:paraId="635C0FD4" w14:textId="77777777" w:rsidR="00714513" w:rsidRPr="00105E1E" w:rsidRDefault="00714513" w:rsidP="00714513">
            <w:pPr>
              <w:rPr>
                <w:sz w:val="16"/>
                <w:szCs w:val="16"/>
              </w:rPr>
            </w:pPr>
            <w:r w:rsidRPr="00105E1E">
              <w:rPr>
                <w:sz w:val="16"/>
                <w:szCs w:val="16"/>
              </w:rPr>
              <w:t>5 (9.1)</w:t>
            </w:r>
          </w:p>
          <w:p w14:paraId="7A436E16" w14:textId="77777777" w:rsidR="00714513" w:rsidRPr="00105E1E" w:rsidRDefault="00714513" w:rsidP="00714513">
            <w:pPr>
              <w:rPr>
                <w:sz w:val="16"/>
                <w:szCs w:val="16"/>
              </w:rPr>
            </w:pPr>
          </w:p>
        </w:tc>
        <w:tc>
          <w:tcPr>
            <w:tcW w:w="565" w:type="pct"/>
          </w:tcPr>
          <w:p w14:paraId="57B716FF" w14:textId="0E4F2BCA" w:rsidR="00714513" w:rsidRPr="00105E1E" w:rsidRDefault="00714513" w:rsidP="00714513">
            <w:pPr>
              <w:rPr>
                <w:sz w:val="16"/>
                <w:szCs w:val="16"/>
              </w:rPr>
            </w:pPr>
            <w:r w:rsidRPr="00105E1E">
              <w:rPr>
                <w:sz w:val="16"/>
                <w:szCs w:val="16"/>
              </w:rPr>
              <w:t>OR: 0.3 (0.03-1.9)</w:t>
            </w:r>
          </w:p>
          <w:p w14:paraId="1D1A54C3" w14:textId="77777777" w:rsidR="00714513" w:rsidRPr="00105E1E" w:rsidRDefault="00714513" w:rsidP="00714513">
            <w:pPr>
              <w:rPr>
                <w:sz w:val="16"/>
                <w:szCs w:val="16"/>
              </w:rPr>
            </w:pPr>
          </w:p>
          <w:p w14:paraId="56A2898D" w14:textId="6EC1EAA2" w:rsidR="00714513" w:rsidRPr="00105E1E" w:rsidRDefault="00714513" w:rsidP="00714513">
            <w:pPr>
              <w:rPr>
                <w:i/>
                <w:iCs/>
                <w:sz w:val="16"/>
                <w:szCs w:val="16"/>
              </w:rPr>
            </w:pPr>
            <w:r w:rsidRPr="00105E1E">
              <w:rPr>
                <w:i/>
                <w:iCs/>
                <w:sz w:val="16"/>
                <w:szCs w:val="16"/>
              </w:rPr>
              <w:t>No effect</w:t>
            </w:r>
          </w:p>
        </w:tc>
      </w:tr>
      <w:tr w:rsidR="00714513" w:rsidRPr="00105E1E" w14:paraId="189D300A" w14:textId="77777777" w:rsidTr="000663F8">
        <w:tc>
          <w:tcPr>
            <w:tcW w:w="453" w:type="pct"/>
            <w:vMerge/>
          </w:tcPr>
          <w:p w14:paraId="6634126A" w14:textId="77777777" w:rsidR="00714513" w:rsidRPr="00105E1E" w:rsidRDefault="00714513" w:rsidP="00714513">
            <w:pPr>
              <w:rPr>
                <w:sz w:val="16"/>
                <w:szCs w:val="16"/>
              </w:rPr>
            </w:pPr>
          </w:p>
        </w:tc>
        <w:tc>
          <w:tcPr>
            <w:tcW w:w="1188" w:type="pct"/>
            <w:vMerge/>
          </w:tcPr>
          <w:p w14:paraId="76B3655E" w14:textId="77777777" w:rsidR="00714513" w:rsidRPr="00105E1E" w:rsidRDefault="00714513" w:rsidP="00714513">
            <w:pPr>
              <w:rPr>
                <w:sz w:val="16"/>
                <w:szCs w:val="16"/>
              </w:rPr>
            </w:pPr>
          </w:p>
        </w:tc>
        <w:tc>
          <w:tcPr>
            <w:tcW w:w="1203" w:type="pct"/>
            <w:vMerge/>
          </w:tcPr>
          <w:p w14:paraId="5B44ABED" w14:textId="77777777" w:rsidR="00714513" w:rsidRPr="00105E1E" w:rsidRDefault="00714513" w:rsidP="00714513">
            <w:pPr>
              <w:rPr>
                <w:sz w:val="16"/>
                <w:szCs w:val="16"/>
              </w:rPr>
            </w:pPr>
          </w:p>
        </w:tc>
        <w:tc>
          <w:tcPr>
            <w:tcW w:w="581" w:type="pct"/>
          </w:tcPr>
          <w:p w14:paraId="17F64C13" w14:textId="77777777" w:rsidR="00714513" w:rsidRPr="00105E1E" w:rsidRDefault="00714513" w:rsidP="00714513">
            <w:pPr>
              <w:rPr>
                <w:sz w:val="16"/>
                <w:szCs w:val="16"/>
              </w:rPr>
            </w:pPr>
            <w:r w:rsidRPr="00105E1E">
              <w:rPr>
                <w:sz w:val="16"/>
                <w:szCs w:val="16"/>
              </w:rPr>
              <w:t>Postoperative</w:t>
            </w:r>
          </w:p>
          <w:p w14:paraId="22677877" w14:textId="77777777" w:rsidR="00714513" w:rsidRPr="00105E1E" w:rsidRDefault="00714513" w:rsidP="00714513">
            <w:pPr>
              <w:rPr>
                <w:sz w:val="16"/>
                <w:szCs w:val="16"/>
              </w:rPr>
            </w:pPr>
            <w:r w:rsidRPr="00105E1E">
              <w:rPr>
                <w:sz w:val="16"/>
                <w:szCs w:val="16"/>
              </w:rPr>
              <w:t xml:space="preserve">complications </w:t>
            </w:r>
          </w:p>
          <w:p w14:paraId="748488C6" w14:textId="6EB46C5D" w:rsidR="00714513" w:rsidRPr="00105E1E" w:rsidRDefault="00714513" w:rsidP="00714513">
            <w:pPr>
              <w:rPr>
                <w:sz w:val="16"/>
                <w:szCs w:val="16"/>
              </w:rPr>
            </w:pPr>
            <w:r w:rsidRPr="00105E1E">
              <w:rPr>
                <w:sz w:val="16"/>
                <w:szCs w:val="16"/>
              </w:rPr>
              <w:t>(30 days after surgery)</w:t>
            </w:r>
          </w:p>
        </w:tc>
        <w:tc>
          <w:tcPr>
            <w:tcW w:w="504" w:type="pct"/>
          </w:tcPr>
          <w:p w14:paraId="48730DF5" w14:textId="55938313" w:rsidR="00714513" w:rsidRPr="00105E1E" w:rsidRDefault="00714513" w:rsidP="00714513">
            <w:pPr>
              <w:rPr>
                <w:sz w:val="16"/>
                <w:szCs w:val="16"/>
              </w:rPr>
            </w:pPr>
            <w:r w:rsidRPr="00105E1E">
              <w:rPr>
                <w:sz w:val="16"/>
                <w:szCs w:val="16"/>
              </w:rPr>
              <w:t>Comprehe</w:t>
            </w:r>
            <w:r w:rsidR="00105E1E">
              <w:rPr>
                <w:sz w:val="16"/>
                <w:szCs w:val="16"/>
              </w:rPr>
              <w:t>n</w:t>
            </w:r>
            <w:r w:rsidRPr="00105E1E">
              <w:rPr>
                <w:sz w:val="16"/>
                <w:szCs w:val="16"/>
              </w:rPr>
              <w:t>sive complication index (CCI):</w:t>
            </w:r>
          </w:p>
          <w:p w14:paraId="00EB38C3" w14:textId="77777777" w:rsidR="00714513" w:rsidRPr="00105E1E" w:rsidRDefault="00714513" w:rsidP="00714513">
            <w:pPr>
              <w:rPr>
                <w:sz w:val="16"/>
                <w:szCs w:val="16"/>
              </w:rPr>
            </w:pPr>
            <w:r w:rsidRPr="00105E1E">
              <w:rPr>
                <w:sz w:val="16"/>
                <w:szCs w:val="16"/>
              </w:rPr>
              <w:t>Mean (SD)</w:t>
            </w:r>
          </w:p>
          <w:p w14:paraId="5AED52A0" w14:textId="77777777" w:rsidR="00714513" w:rsidRPr="00105E1E" w:rsidRDefault="00714513" w:rsidP="00714513">
            <w:pPr>
              <w:rPr>
                <w:sz w:val="16"/>
                <w:szCs w:val="16"/>
              </w:rPr>
            </w:pPr>
            <w:r w:rsidRPr="00105E1E">
              <w:rPr>
                <w:sz w:val="16"/>
                <w:szCs w:val="16"/>
              </w:rPr>
              <w:t>12.7 (21,5)</w:t>
            </w:r>
          </w:p>
          <w:p w14:paraId="5D87B065" w14:textId="77777777" w:rsidR="00714513" w:rsidRPr="00105E1E" w:rsidRDefault="00714513" w:rsidP="00714513">
            <w:pPr>
              <w:rPr>
                <w:sz w:val="16"/>
                <w:szCs w:val="16"/>
              </w:rPr>
            </w:pPr>
          </w:p>
          <w:p w14:paraId="39870A0E" w14:textId="629DEE0A" w:rsidR="00714513" w:rsidRPr="00105E1E" w:rsidRDefault="00714513" w:rsidP="00714513">
            <w:pPr>
              <w:rPr>
                <w:sz w:val="16"/>
                <w:szCs w:val="16"/>
              </w:rPr>
            </w:pPr>
            <w:r w:rsidRPr="00105E1E">
              <w:rPr>
                <w:sz w:val="16"/>
                <w:szCs w:val="16"/>
              </w:rPr>
              <w:t>Number of complications:</w:t>
            </w:r>
          </w:p>
          <w:p w14:paraId="0C997C21" w14:textId="77777777" w:rsidR="00714513" w:rsidRPr="00105E1E" w:rsidRDefault="00714513" w:rsidP="00714513">
            <w:pPr>
              <w:rPr>
                <w:sz w:val="16"/>
                <w:szCs w:val="16"/>
              </w:rPr>
            </w:pPr>
            <w:r w:rsidRPr="00105E1E">
              <w:rPr>
                <w:sz w:val="16"/>
                <w:szCs w:val="16"/>
              </w:rPr>
              <w:t>25 (45.5%)</w:t>
            </w:r>
          </w:p>
          <w:p w14:paraId="59669F6E" w14:textId="77777777" w:rsidR="00714513" w:rsidRPr="00105E1E" w:rsidRDefault="00714513" w:rsidP="00714513">
            <w:pPr>
              <w:rPr>
                <w:sz w:val="16"/>
                <w:szCs w:val="16"/>
              </w:rPr>
            </w:pPr>
          </w:p>
        </w:tc>
        <w:tc>
          <w:tcPr>
            <w:tcW w:w="506" w:type="pct"/>
          </w:tcPr>
          <w:p w14:paraId="32FE80FC" w14:textId="17185595" w:rsidR="00714513" w:rsidRPr="00105E1E" w:rsidRDefault="00714513" w:rsidP="00714513">
            <w:pPr>
              <w:rPr>
                <w:sz w:val="16"/>
                <w:szCs w:val="16"/>
              </w:rPr>
            </w:pPr>
            <w:r w:rsidRPr="00105E1E">
              <w:rPr>
                <w:sz w:val="16"/>
                <w:szCs w:val="16"/>
              </w:rPr>
              <w:t>Comprehe</w:t>
            </w:r>
            <w:r w:rsidR="00105E1E">
              <w:rPr>
                <w:sz w:val="16"/>
                <w:szCs w:val="16"/>
              </w:rPr>
              <w:t>n</w:t>
            </w:r>
            <w:r w:rsidRPr="00105E1E">
              <w:rPr>
                <w:sz w:val="16"/>
                <w:szCs w:val="16"/>
              </w:rPr>
              <w:t>sive complication index (CCI):</w:t>
            </w:r>
          </w:p>
          <w:p w14:paraId="68A715F7" w14:textId="77777777" w:rsidR="00714513" w:rsidRPr="00105E1E" w:rsidRDefault="00714513" w:rsidP="00714513">
            <w:pPr>
              <w:rPr>
                <w:sz w:val="16"/>
                <w:szCs w:val="16"/>
              </w:rPr>
            </w:pPr>
            <w:r w:rsidRPr="00105E1E">
              <w:rPr>
                <w:sz w:val="16"/>
                <w:szCs w:val="16"/>
              </w:rPr>
              <w:t>Mean (SD)</w:t>
            </w:r>
          </w:p>
          <w:p w14:paraId="6D029D70" w14:textId="77777777" w:rsidR="00714513" w:rsidRPr="00105E1E" w:rsidRDefault="00714513" w:rsidP="00714513">
            <w:pPr>
              <w:rPr>
                <w:sz w:val="16"/>
                <w:szCs w:val="16"/>
              </w:rPr>
            </w:pPr>
            <w:r w:rsidRPr="00105E1E">
              <w:rPr>
                <w:sz w:val="16"/>
                <w:szCs w:val="16"/>
              </w:rPr>
              <w:t>15.7 (25.3)</w:t>
            </w:r>
          </w:p>
          <w:p w14:paraId="185EC36E" w14:textId="77777777" w:rsidR="00714513" w:rsidRPr="00105E1E" w:rsidRDefault="00714513" w:rsidP="00714513">
            <w:pPr>
              <w:rPr>
                <w:sz w:val="16"/>
                <w:szCs w:val="16"/>
              </w:rPr>
            </w:pPr>
          </w:p>
          <w:p w14:paraId="067C229D" w14:textId="5FC1D3E4" w:rsidR="00714513" w:rsidRPr="00105E1E" w:rsidRDefault="00714513" w:rsidP="00714513">
            <w:pPr>
              <w:rPr>
                <w:sz w:val="16"/>
                <w:szCs w:val="16"/>
              </w:rPr>
            </w:pPr>
            <w:r w:rsidRPr="00105E1E">
              <w:rPr>
                <w:sz w:val="16"/>
                <w:szCs w:val="16"/>
              </w:rPr>
              <w:t>Number of complications:</w:t>
            </w:r>
          </w:p>
          <w:p w14:paraId="634897BB" w14:textId="77777777" w:rsidR="00714513" w:rsidRPr="00105E1E" w:rsidRDefault="00714513" w:rsidP="00714513">
            <w:pPr>
              <w:rPr>
                <w:sz w:val="16"/>
                <w:szCs w:val="16"/>
              </w:rPr>
            </w:pPr>
            <w:r w:rsidRPr="00105E1E">
              <w:rPr>
                <w:sz w:val="16"/>
                <w:szCs w:val="16"/>
              </w:rPr>
              <w:t>25 (45.5%)</w:t>
            </w:r>
          </w:p>
          <w:p w14:paraId="324A428A" w14:textId="77777777" w:rsidR="00714513" w:rsidRPr="00105E1E" w:rsidRDefault="00714513" w:rsidP="00714513">
            <w:pPr>
              <w:rPr>
                <w:sz w:val="16"/>
                <w:szCs w:val="16"/>
              </w:rPr>
            </w:pPr>
          </w:p>
        </w:tc>
        <w:tc>
          <w:tcPr>
            <w:tcW w:w="565" w:type="pct"/>
          </w:tcPr>
          <w:p w14:paraId="0EA465C7" w14:textId="77777777" w:rsidR="00714513" w:rsidRPr="00105E1E" w:rsidRDefault="00714513" w:rsidP="00714513">
            <w:pPr>
              <w:rPr>
                <w:sz w:val="16"/>
                <w:szCs w:val="16"/>
              </w:rPr>
            </w:pPr>
            <w:r w:rsidRPr="00105E1E">
              <w:rPr>
                <w:sz w:val="16"/>
                <w:szCs w:val="16"/>
              </w:rPr>
              <w:t>Comprehesive complication index (CCI):</w:t>
            </w:r>
          </w:p>
          <w:p w14:paraId="045A9A15" w14:textId="77777777" w:rsidR="00714513" w:rsidRPr="00105E1E" w:rsidRDefault="00714513" w:rsidP="00714513">
            <w:pPr>
              <w:rPr>
                <w:sz w:val="16"/>
                <w:szCs w:val="16"/>
              </w:rPr>
            </w:pPr>
            <w:r w:rsidRPr="00105E1E">
              <w:rPr>
                <w:sz w:val="16"/>
                <w:szCs w:val="16"/>
              </w:rPr>
              <w:t>p=0.45</w:t>
            </w:r>
          </w:p>
          <w:p w14:paraId="22D5DB97" w14:textId="77777777" w:rsidR="00714513" w:rsidRPr="00105E1E" w:rsidRDefault="00714513" w:rsidP="00714513">
            <w:pPr>
              <w:rPr>
                <w:sz w:val="16"/>
                <w:szCs w:val="16"/>
              </w:rPr>
            </w:pPr>
          </w:p>
          <w:p w14:paraId="01560008" w14:textId="77777777" w:rsidR="00714513" w:rsidRPr="00105E1E" w:rsidRDefault="00714513" w:rsidP="00714513">
            <w:pPr>
              <w:rPr>
                <w:sz w:val="16"/>
                <w:szCs w:val="16"/>
              </w:rPr>
            </w:pPr>
            <w:r w:rsidRPr="00105E1E">
              <w:rPr>
                <w:sz w:val="16"/>
                <w:szCs w:val="16"/>
              </w:rPr>
              <w:t>Number of complications:</w:t>
            </w:r>
          </w:p>
          <w:p w14:paraId="3F641CA2" w14:textId="77777777" w:rsidR="00714513" w:rsidRPr="00105E1E" w:rsidRDefault="00714513" w:rsidP="00714513">
            <w:pPr>
              <w:rPr>
                <w:sz w:val="16"/>
                <w:szCs w:val="16"/>
              </w:rPr>
            </w:pPr>
            <w:r w:rsidRPr="00105E1E">
              <w:rPr>
                <w:sz w:val="16"/>
                <w:szCs w:val="16"/>
              </w:rPr>
              <w:t>p=0.90</w:t>
            </w:r>
          </w:p>
          <w:p w14:paraId="09BBB5BB" w14:textId="77777777" w:rsidR="00714513" w:rsidRPr="00105E1E" w:rsidRDefault="00714513" w:rsidP="00714513">
            <w:pPr>
              <w:rPr>
                <w:sz w:val="16"/>
                <w:szCs w:val="16"/>
              </w:rPr>
            </w:pPr>
          </w:p>
          <w:p w14:paraId="1B80006E" w14:textId="60EAE650" w:rsidR="00714513" w:rsidRPr="00105E1E" w:rsidRDefault="00714513" w:rsidP="00714513">
            <w:pPr>
              <w:rPr>
                <w:i/>
                <w:iCs/>
                <w:sz w:val="16"/>
                <w:szCs w:val="16"/>
              </w:rPr>
            </w:pPr>
            <w:r w:rsidRPr="00105E1E">
              <w:rPr>
                <w:i/>
                <w:iCs/>
                <w:sz w:val="16"/>
                <w:szCs w:val="16"/>
              </w:rPr>
              <w:t>No effect</w:t>
            </w:r>
          </w:p>
        </w:tc>
      </w:tr>
      <w:tr w:rsidR="00714513" w:rsidRPr="00105E1E" w14:paraId="128B09EB" w14:textId="77777777" w:rsidTr="000663F8">
        <w:tc>
          <w:tcPr>
            <w:tcW w:w="453" w:type="pct"/>
            <w:vMerge/>
          </w:tcPr>
          <w:p w14:paraId="786C43FC" w14:textId="77777777" w:rsidR="00714513" w:rsidRPr="00105E1E" w:rsidRDefault="00714513" w:rsidP="00714513">
            <w:pPr>
              <w:rPr>
                <w:sz w:val="16"/>
                <w:szCs w:val="16"/>
              </w:rPr>
            </w:pPr>
          </w:p>
        </w:tc>
        <w:tc>
          <w:tcPr>
            <w:tcW w:w="1188" w:type="pct"/>
            <w:vMerge/>
          </w:tcPr>
          <w:p w14:paraId="6C79180D" w14:textId="77777777" w:rsidR="00714513" w:rsidRPr="00105E1E" w:rsidRDefault="00714513" w:rsidP="00714513">
            <w:pPr>
              <w:rPr>
                <w:sz w:val="16"/>
                <w:szCs w:val="16"/>
              </w:rPr>
            </w:pPr>
          </w:p>
        </w:tc>
        <w:tc>
          <w:tcPr>
            <w:tcW w:w="1203" w:type="pct"/>
            <w:vMerge/>
          </w:tcPr>
          <w:p w14:paraId="7C9C8E26" w14:textId="77777777" w:rsidR="00714513" w:rsidRPr="00105E1E" w:rsidRDefault="00714513" w:rsidP="00714513">
            <w:pPr>
              <w:rPr>
                <w:sz w:val="16"/>
                <w:szCs w:val="16"/>
              </w:rPr>
            </w:pPr>
          </w:p>
        </w:tc>
        <w:tc>
          <w:tcPr>
            <w:tcW w:w="581" w:type="pct"/>
          </w:tcPr>
          <w:p w14:paraId="4D284CDF" w14:textId="77777777" w:rsidR="00714513" w:rsidRPr="00105E1E" w:rsidRDefault="00714513" w:rsidP="00714513">
            <w:pPr>
              <w:rPr>
                <w:sz w:val="16"/>
                <w:szCs w:val="16"/>
              </w:rPr>
            </w:pPr>
            <w:r w:rsidRPr="00105E1E">
              <w:rPr>
                <w:sz w:val="16"/>
                <w:szCs w:val="16"/>
              </w:rPr>
              <w:t>Change in 6MWT</w:t>
            </w:r>
          </w:p>
          <w:p w14:paraId="7A2E01E0" w14:textId="77777777" w:rsidR="00714513" w:rsidRPr="00105E1E" w:rsidRDefault="00714513" w:rsidP="00714513">
            <w:pPr>
              <w:rPr>
                <w:sz w:val="16"/>
                <w:szCs w:val="16"/>
              </w:rPr>
            </w:pPr>
          </w:p>
          <w:p w14:paraId="0EE7FAD3" w14:textId="77777777" w:rsidR="00714513" w:rsidRPr="00105E1E" w:rsidRDefault="00714513" w:rsidP="00714513">
            <w:pPr>
              <w:rPr>
                <w:sz w:val="16"/>
                <w:szCs w:val="16"/>
              </w:rPr>
            </w:pPr>
            <w:r w:rsidRPr="00105E1E">
              <w:rPr>
                <w:sz w:val="16"/>
                <w:szCs w:val="16"/>
              </w:rPr>
              <w:t>Improved preoperatively, Adjusted Estimate (95% CI)</w:t>
            </w:r>
          </w:p>
          <w:p w14:paraId="53A45FED" w14:textId="77777777" w:rsidR="00714513" w:rsidRPr="00105E1E" w:rsidRDefault="00714513" w:rsidP="00714513">
            <w:pPr>
              <w:rPr>
                <w:sz w:val="16"/>
                <w:szCs w:val="16"/>
              </w:rPr>
            </w:pPr>
          </w:p>
          <w:p w14:paraId="7EB2D9B3" w14:textId="4CCB9941" w:rsidR="00714513" w:rsidRPr="00105E1E" w:rsidRDefault="00714513" w:rsidP="00714513">
            <w:pPr>
              <w:rPr>
                <w:sz w:val="16"/>
                <w:szCs w:val="16"/>
              </w:rPr>
            </w:pPr>
            <w:r w:rsidRPr="00105E1E">
              <w:rPr>
                <w:sz w:val="16"/>
                <w:szCs w:val="16"/>
              </w:rPr>
              <w:t>Postoperative (4 wk), Adjusted Estimate (95% CI)</w:t>
            </w:r>
          </w:p>
          <w:p w14:paraId="1D064982" w14:textId="2E56A383" w:rsidR="00714513" w:rsidRPr="00105E1E" w:rsidRDefault="00714513" w:rsidP="00714513">
            <w:pPr>
              <w:rPr>
                <w:sz w:val="16"/>
                <w:szCs w:val="16"/>
              </w:rPr>
            </w:pPr>
            <w:r w:rsidRPr="00105E1E">
              <w:rPr>
                <w:sz w:val="16"/>
                <w:szCs w:val="16"/>
              </w:rPr>
              <w:t xml:space="preserve"> </w:t>
            </w:r>
          </w:p>
        </w:tc>
        <w:tc>
          <w:tcPr>
            <w:tcW w:w="504" w:type="pct"/>
          </w:tcPr>
          <w:p w14:paraId="63EA6CA1" w14:textId="77777777" w:rsidR="00714513" w:rsidRPr="00105E1E" w:rsidRDefault="00714513" w:rsidP="00714513">
            <w:pPr>
              <w:rPr>
                <w:sz w:val="16"/>
                <w:szCs w:val="16"/>
              </w:rPr>
            </w:pPr>
          </w:p>
          <w:p w14:paraId="449F2CFB" w14:textId="77777777" w:rsidR="00714513" w:rsidRPr="00105E1E" w:rsidRDefault="00714513" w:rsidP="00714513">
            <w:pPr>
              <w:rPr>
                <w:sz w:val="16"/>
                <w:szCs w:val="16"/>
              </w:rPr>
            </w:pPr>
          </w:p>
          <w:p w14:paraId="70694D73" w14:textId="5DF2DFE6" w:rsidR="00AA007A" w:rsidRPr="00105E1E" w:rsidRDefault="00AA007A" w:rsidP="00714513">
            <w:pPr>
              <w:rPr>
                <w:sz w:val="16"/>
                <w:szCs w:val="16"/>
              </w:rPr>
            </w:pPr>
            <w:r w:rsidRPr="00105E1E">
              <w:rPr>
                <w:sz w:val="16"/>
                <w:szCs w:val="16"/>
              </w:rPr>
              <w:t>n</w:t>
            </w:r>
            <w:r w:rsidR="00714513" w:rsidRPr="00105E1E">
              <w:rPr>
                <w:sz w:val="16"/>
                <w:szCs w:val="16"/>
              </w:rPr>
              <w:t xml:space="preserve"> (%) </w:t>
            </w:r>
          </w:p>
          <w:p w14:paraId="41EF1C6A" w14:textId="27CE60B9" w:rsidR="00714513" w:rsidRPr="00105E1E" w:rsidRDefault="00714513" w:rsidP="00714513">
            <w:pPr>
              <w:rPr>
                <w:sz w:val="16"/>
                <w:szCs w:val="16"/>
              </w:rPr>
            </w:pPr>
            <w:r w:rsidRPr="00105E1E">
              <w:rPr>
                <w:sz w:val="16"/>
                <w:szCs w:val="16"/>
              </w:rPr>
              <w:t>26(55.3)</w:t>
            </w:r>
          </w:p>
          <w:p w14:paraId="0D57581C" w14:textId="77777777" w:rsidR="00714513" w:rsidRPr="00105E1E" w:rsidRDefault="00714513" w:rsidP="00714513">
            <w:pPr>
              <w:rPr>
                <w:sz w:val="16"/>
                <w:szCs w:val="16"/>
              </w:rPr>
            </w:pPr>
          </w:p>
          <w:p w14:paraId="4E7DB80A" w14:textId="77777777" w:rsidR="00714513" w:rsidRPr="00105E1E" w:rsidRDefault="00714513" w:rsidP="00714513">
            <w:pPr>
              <w:rPr>
                <w:sz w:val="16"/>
                <w:szCs w:val="16"/>
              </w:rPr>
            </w:pPr>
          </w:p>
          <w:p w14:paraId="3FBA58AC" w14:textId="77777777" w:rsidR="00714513" w:rsidRPr="00105E1E" w:rsidRDefault="00714513" w:rsidP="00714513">
            <w:pPr>
              <w:rPr>
                <w:sz w:val="16"/>
                <w:szCs w:val="16"/>
              </w:rPr>
            </w:pPr>
          </w:p>
          <w:p w14:paraId="4C4ED895" w14:textId="675978CF" w:rsidR="00AA007A" w:rsidRPr="00105E1E" w:rsidRDefault="00AA007A" w:rsidP="00714513">
            <w:pPr>
              <w:rPr>
                <w:sz w:val="16"/>
                <w:szCs w:val="16"/>
              </w:rPr>
            </w:pPr>
            <w:r w:rsidRPr="00105E1E">
              <w:rPr>
                <w:sz w:val="16"/>
                <w:szCs w:val="16"/>
              </w:rPr>
              <w:t>n</w:t>
            </w:r>
            <w:r w:rsidR="00714513" w:rsidRPr="00105E1E">
              <w:rPr>
                <w:sz w:val="16"/>
                <w:szCs w:val="16"/>
              </w:rPr>
              <w:t xml:space="preserve"> (%)</w:t>
            </w:r>
          </w:p>
          <w:p w14:paraId="153EC3E4" w14:textId="1E1A99CF" w:rsidR="00714513" w:rsidRPr="00105E1E" w:rsidRDefault="00714513" w:rsidP="00714513">
            <w:pPr>
              <w:rPr>
                <w:sz w:val="16"/>
                <w:szCs w:val="16"/>
              </w:rPr>
            </w:pPr>
            <w:r w:rsidRPr="00105E1E">
              <w:rPr>
                <w:sz w:val="16"/>
                <w:szCs w:val="16"/>
              </w:rPr>
              <w:t>26 (68.4)</w:t>
            </w:r>
          </w:p>
        </w:tc>
        <w:tc>
          <w:tcPr>
            <w:tcW w:w="506" w:type="pct"/>
          </w:tcPr>
          <w:p w14:paraId="25D19349" w14:textId="77777777" w:rsidR="00714513" w:rsidRPr="00105E1E" w:rsidRDefault="00714513" w:rsidP="00714513">
            <w:pPr>
              <w:rPr>
                <w:sz w:val="16"/>
                <w:szCs w:val="16"/>
              </w:rPr>
            </w:pPr>
          </w:p>
          <w:p w14:paraId="62BC128A" w14:textId="77777777" w:rsidR="00714513" w:rsidRPr="00105E1E" w:rsidRDefault="00714513" w:rsidP="00714513">
            <w:pPr>
              <w:rPr>
                <w:sz w:val="16"/>
                <w:szCs w:val="16"/>
              </w:rPr>
            </w:pPr>
          </w:p>
          <w:p w14:paraId="25640E46" w14:textId="0DE3E5C3" w:rsidR="00AA007A" w:rsidRPr="00105E1E" w:rsidRDefault="00AA007A" w:rsidP="00714513">
            <w:pPr>
              <w:rPr>
                <w:sz w:val="16"/>
                <w:szCs w:val="16"/>
              </w:rPr>
            </w:pPr>
            <w:r w:rsidRPr="00105E1E">
              <w:rPr>
                <w:sz w:val="16"/>
                <w:szCs w:val="16"/>
              </w:rPr>
              <w:t>n</w:t>
            </w:r>
            <w:r w:rsidR="00714513" w:rsidRPr="00105E1E">
              <w:rPr>
                <w:sz w:val="16"/>
                <w:szCs w:val="16"/>
              </w:rPr>
              <w:t xml:space="preserve"> (%)</w:t>
            </w:r>
          </w:p>
          <w:p w14:paraId="184C7ADF" w14:textId="43823905" w:rsidR="00714513" w:rsidRPr="00105E1E" w:rsidRDefault="00714513" w:rsidP="00714513">
            <w:pPr>
              <w:rPr>
                <w:sz w:val="16"/>
                <w:szCs w:val="16"/>
              </w:rPr>
            </w:pPr>
            <w:r w:rsidRPr="00105E1E">
              <w:rPr>
                <w:sz w:val="16"/>
                <w:szCs w:val="16"/>
              </w:rPr>
              <w:t>10 (26.3)</w:t>
            </w:r>
          </w:p>
          <w:p w14:paraId="70A64A2C" w14:textId="77777777" w:rsidR="00714513" w:rsidRPr="00105E1E" w:rsidRDefault="00714513" w:rsidP="00714513">
            <w:pPr>
              <w:rPr>
                <w:sz w:val="16"/>
                <w:szCs w:val="16"/>
              </w:rPr>
            </w:pPr>
          </w:p>
          <w:p w14:paraId="79F2E42E" w14:textId="77777777" w:rsidR="00714513" w:rsidRPr="00105E1E" w:rsidRDefault="00714513" w:rsidP="00714513">
            <w:pPr>
              <w:rPr>
                <w:sz w:val="16"/>
                <w:szCs w:val="16"/>
              </w:rPr>
            </w:pPr>
          </w:p>
          <w:p w14:paraId="3690C9AA" w14:textId="77777777" w:rsidR="00714513" w:rsidRPr="00105E1E" w:rsidRDefault="00714513" w:rsidP="00714513">
            <w:pPr>
              <w:rPr>
                <w:sz w:val="16"/>
                <w:szCs w:val="16"/>
              </w:rPr>
            </w:pPr>
          </w:p>
          <w:p w14:paraId="5D7C85D7" w14:textId="45F6332A" w:rsidR="00AA007A" w:rsidRPr="00105E1E" w:rsidRDefault="00AA007A" w:rsidP="00714513">
            <w:pPr>
              <w:rPr>
                <w:sz w:val="16"/>
                <w:szCs w:val="16"/>
              </w:rPr>
            </w:pPr>
            <w:r w:rsidRPr="00105E1E">
              <w:rPr>
                <w:sz w:val="16"/>
                <w:szCs w:val="16"/>
              </w:rPr>
              <w:t>n</w:t>
            </w:r>
            <w:r w:rsidR="00714513" w:rsidRPr="00105E1E">
              <w:rPr>
                <w:sz w:val="16"/>
                <w:szCs w:val="16"/>
              </w:rPr>
              <w:t xml:space="preserve"> (%)</w:t>
            </w:r>
          </w:p>
          <w:p w14:paraId="23EDB621" w14:textId="49FBD739" w:rsidR="00714513" w:rsidRPr="00105E1E" w:rsidRDefault="00714513" w:rsidP="00714513">
            <w:pPr>
              <w:rPr>
                <w:sz w:val="16"/>
                <w:szCs w:val="16"/>
              </w:rPr>
            </w:pPr>
            <w:r w:rsidRPr="00105E1E">
              <w:rPr>
                <w:sz w:val="16"/>
                <w:szCs w:val="16"/>
              </w:rPr>
              <w:t>16(53.3)</w:t>
            </w:r>
          </w:p>
        </w:tc>
        <w:tc>
          <w:tcPr>
            <w:tcW w:w="565" w:type="pct"/>
          </w:tcPr>
          <w:p w14:paraId="447C593F" w14:textId="77777777" w:rsidR="00714513" w:rsidRPr="00105E1E" w:rsidRDefault="00714513" w:rsidP="00714513">
            <w:pPr>
              <w:rPr>
                <w:sz w:val="16"/>
                <w:szCs w:val="16"/>
              </w:rPr>
            </w:pPr>
          </w:p>
          <w:p w14:paraId="007ABB4F" w14:textId="77777777" w:rsidR="00714513" w:rsidRPr="00105E1E" w:rsidRDefault="00714513" w:rsidP="00714513">
            <w:pPr>
              <w:rPr>
                <w:sz w:val="16"/>
                <w:szCs w:val="16"/>
              </w:rPr>
            </w:pPr>
          </w:p>
          <w:p w14:paraId="0147DDB7" w14:textId="77777777" w:rsidR="00714513" w:rsidRPr="00105E1E" w:rsidRDefault="00714513" w:rsidP="00714513">
            <w:pPr>
              <w:rPr>
                <w:sz w:val="16"/>
                <w:szCs w:val="16"/>
              </w:rPr>
            </w:pPr>
            <w:r w:rsidRPr="00105E1E">
              <w:rPr>
                <w:sz w:val="16"/>
                <w:szCs w:val="16"/>
              </w:rPr>
              <w:t>OR, 2.2 (0.9 to 5.8)</w:t>
            </w:r>
          </w:p>
          <w:p w14:paraId="7542C9B3" w14:textId="77777777" w:rsidR="00714513" w:rsidRPr="00105E1E" w:rsidRDefault="00714513" w:rsidP="00714513">
            <w:pPr>
              <w:rPr>
                <w:sz w:val="16"/>
                <w:szCs w:val="16"/>
              </w:rPr>
            </w:pPr>
            <w:r w:rsidRPr="00105E1E">
              <w:rPr>
                <w:sz w:val="16"/>
                <w:szCs w:val="16"/>
              </w:rPr>
              <w:t>P=0.10</w:t>
            </w:r>
          </w:p>
          <w:p w14:paraId="0F0814D7" w14:textId="77777777" w:rsidR="00714513" w:rsidRPr="00105E1E" w:rsidRDefault="00714513" w:rsidP="00714513">
            <w:pPr>
              <w:rPr>
                <w:sz w:val="16"/>
                <w:szCs w:val="16"/>
              </w:rPr>
            </w:pPr>
          </w:p>
          <w:p w14:paraId="371160A6" w14:textId="77777777" w:rsidR="00714513" w:rsidRPr="00105E1E" w:rsidRDefault="00714513" w:rsidP="00714513">
            <w:pPr>
              <w:rPr>
                <w:sz w:val="16"/>
                <w:szCs w:val="16"/>
              </w:rPr>
            </w:pPr>
          </w:p>
          <w:p w14:paraId="53742BF7" w14:textId="77777777" w:rsidR="00714513" w:rsidRPr="00105E1E" w:rsidRDefault="00714513" w:rsidP="00714513">
            <w:pPr>
              <w:rPr>
                <w:sz w:val="16"/>
                <w:szCs w:val="16"/>
              </w:rPr>
            </w:pPr>
          </w:p>
          <w:p w14:paraId="49483591" w14:textId="77777777" w:rsidR="00714513" w:rsidRPr="00105E1E" w:rsidRDefault="00714513" w:rsidP="00714513">
            <w:pPr>
              <w:rPr>
                <w:sz w:val="16"/>
                <w:szCs w:val="16"/>
              </w:rPr>
            </w:pPr>
            <w:r w:rsidRPr="00105E1E">
              <w:rPr>
                <w:sz w:val="16"/>
                <w:szCs w:val="16"/>
              </w:rPr>
              <w:t>OR, 1.9 (0.6 to 5.9)</w:t>
            </w:r>
          </w:p>
          <w:p w14:paraId="6A39FF4E" w14:textId="77777777" w:rsidR="00714513" w:rsidRPr="00105E1E" w:rsidRDefault="00714513" w:rsidP="00714513">
            <w:pPr>
              <w:rPr>
                <w:sz w:val="16"/>
                <w:szCs w:val="16"/>
              </w:rPr>
            </w:pPr>
            <w:r w:rsidRPr="00105E1E">
              <w:rPr>
                <w:sz w:val="16"/>
                <w:szCs w:val="16"/>
              </w:rPr>
              <w:t>P=0.26</w:t>
            </w:r>
          </w:p>
          <w:p w14:paraId="28D347F2" w14:textId="77777777" w:rsidR="00714513" w:rsidRPr="00105E1E" w:rsidRDefault="00714513" w:rsidP="00714513">
            <w:pPr>
              <w:rPr>
                <w:sz w:val="16"/>
                <w:szCs w:val="16"/>
              </w:rPr>
            </w:pPr>
          </w:p>
          <w:p w14:paraId="7170E195" w14:textId="6F1CD1AF" w:rsidR="00714513" w:rsidRPr="00105E1E" w:rsidRDefault="00714513" w:rsidP="00714513">
            <w:pPr>
              <w:rPr>
                <w:i/>
                <w:iCs/>
                <w:sz w:val="16"/>
                <w:szCs w:val="16"/>
              </w:rPr>
            </w:pPr>
            <w:r w:rsidRPr="00105E1E">
              <w:rPr>
                <w:i/>
                <w:iCs/>
                <w:sz w:val="16"/>
                <w:szCs w:val="16"/>
              </w:rPr>
              <w:t>No effect</w:t>
            </w:r>
          </w:p>
        </w:tc>
      </w:tr>
      <w:tr w:rsidR="00714513" w:rsidRPr="00105E1E" w14:paraId="078DAB6C" w14:textId="77777777" w:rsidTr="000663F8">
        <w:tc>
          <w:tcPr>
            <w:tcW w:w="453" w:type="pct"/>
            <w:vMerge/>
          </w:tcPr>
          <w:p w14:paraId="6148AC53" w14:textId="77777777" w:rsidR="00714513" w:rsidRPr="00105E1E" w:rsidRDefault="00714513" w:rsidP="00714513">
            <w:pPr>
              <w:rPr>
                <w:sz w:val="16"/>
                <w:szCs w:val="16"/>
              </w:rPr>
            </w:pPr>
          </w:p>
        </w:tc>
        <w:tc>
          <w:tcPr>
            <w:tcW w:w="1188" w:type="pct"/>
            <w:vMerge/>
          </w:tcPr>
          <w:p w14:paraId="3C07CAF0" w14:textId="77777777" w:rsidR="00714513" w:rsidRPr="00105E1E" w:rsidRDefault="00714513" w:rsidP="00714513">
            <w:pPr>
              <w:rPr>
                <w:sz w:val="16"/>
                <w:szCs w:val="16"/>
              </w:rPr>
            </w:pPr>
          </w:p>
        </w:tc>
        <w:tc>
          <w:tcPr>
            <w:tcW w:w="1203" w:type="pct"/>
            <w:vMerge/>
          </w:tcPr>
          <w:p w14:paraId="12012A6A" w14:textId="77777777" w:rsidR="00714513" w:rsidRPr="00105E1E" w:rsidRDefault="00714513" w:rsidP="00714513">
            <w:pPr>
              <w:rPr>
                <w:sz w:val="16"/>
                <w:szCs w:val="16"/>
              </w:rPr>
            </w:pPr>
          </w:p>
        </w:tc>
        <w:tc>
          <w:tcPr>
            <w:tcW w:w="581" w:type="pct"/>
          </w:tcPr>
          <w:p w14:paraId="51C4D416" w14:textId="09244F7E" w:rsidR="00714513" w:rsidRPr="00105E1E" w:rsidRDefault="00714513" w:rsidP="00714513">
            <w:pPr>
              <w:rPr>
                <w:sz w:val="16"/>
                <w:szCs w:val="16"/>
              </w:rPr>
            </w:pPr>
            <w:r w:rsidRPr="00105E1E">
              <w:rPr>
                <w:sz w:val="16"/>
                <w:szCs w:val="16"/>
              </w:rPr>
              <w:t>Quality of life (SF-36)</w:t>
            </w:r>
          </w:p>
        </w:tc>
        <w:tc>
          <w:tcPr>
            <w:tcW w:w="504" w:type="pct"/>
          </w:tcPr>
          <w:p w14:paraId="71D4E342" w14:textId="77777777" w:rsidR="00714513" w:rsidRPr="00105E1E" w:rsidRDefault="00714513" w:rsidP="00714513">
            <w:pPr>
              <w:rPr>
                <w:sz w:val="16"/>
                <w:szCs w:val="16"/>
              </w:rPr>
            </w:pPr>
            <w:r w:rsidRPr="00105E1E">
              <w:rPr>
                <w:sz w:val="16"/>
                <w:szCs w:val="16"/>
              </w:rPr>
              <w:t>Physical SF-36 subscale, mean (SD):</w:t>
            </w:r>
          </w:p>
          <w:p w14:paraId="0F1F3FAF" w14:textId="77777777" w:rsidR="00714513" w:rsidRPr="00105E1E" w:rsidRDefault="00714513" w:rsidP="00714513">
            <w:pPr>
              <w:rPr>
                <w:sz w:val="16"/>
                <w:szCs w:val="16"/>
              </w:rPr>
            </w:pPr>
            <w:r w:rsidRPr="00105E1E">
              <w:rPr>
                <w:sz w:val="16"/>
                <w:szCs w:val="16"/>
              </w:rPr>
              <w:t>Baseline: 49.4 (21.2)</w:t>
            </w:r>
          </w:p>
          <w:p w14:paraId="3CDAD4D9" w14:textId="77777777" w:rsidR="00714513" w:rsidRPr="00105E1E" w:rsidRDefault="00714513" w:rsidP="00714513">
            <w:pPr>
              <w:rPr>
                <w:sz w:val="16"/>
                <w:szCs w:val="16"/>
              </w:rPr>
            </w:pPr>
            <w:r w:rsidRPr="00105E1E">
              <w:rPr>
                <w:sz w:val="16"/>
                <w:szCs w:val="16"/>
              </w:rPr>
              <w:t>before surgery: 57.1 (19.0)</w:t>
            </w:r>
          </w:p>
          <w:p w14:paraId="32244C1E" w14:textId="77777777" w:rsidR="00714513" w:rsidRPr="00105E1E" w:rsidRDefault="00714513" w:rsidP="00714513">
            <w:pPr>
              <w:rPr>
                <w:sz w:val="16"/>
                <w:szCs w:val="16"/>
              </w:rPr>
            </w:pPr>
            <w:r w:rsidRPr="00105E1E">
              <w:rPr>
                <w:sz w:val="16"/>
                <w:szCs w:val="16"/>
              </w:rPr>
              <w:lastRenderedPageBreak/>
              <w:t>4 wk after surgery: 49.7 (20.0)</w:t>
            </w:r>
          </w:p>
          <w:p w14:paraId="3D827C8D" w14:textId="77777777" w:rsidR="00714513" w:rsidRPr="00105E1E" w:rsidRDefault="00714513" w:rsidP="00714513">
            <w:pPr>
              <w:rPr>
                <w:sz w:val="16"/>
                <w:szCs w:val="16"/>
              </w:rPr>
            </w:pPr>
          </w:p>
          <w:p w14:paraId="51F107A9" w14:textId="77777777" w:rsidR="00714513" w:rsidRPr="00105E1E" w:rsidRDefault="00714513" w:rsidP="00714513">
            <w:pPr>
              <w:rPr>
                <w:sz w:val="16"/>
                <w:szCs w:val="16"/>
              </w:rPr>
            </w:pPr>
            <w:r w:rsidRPr="00105E1E">
              <w:rPr>
                <w:sz w:val="16"/>
                <w:szCs w:val="16"/>
              </w:rPr>
              <w:t>Mental SF-36 subscale, mean (SD):</w:t>
            </w:r>
          </w:p>
          <w:p w14:paraId="26BFC174" w14:textId="77777777" w:rsidR="00714513" w:rsidRPr="00105E1E" w:rsidRDefault="00714513" w:rsidP="00714513">
            <w:pPr>
              <w:rPr>
                <w:sz w:val="16"/>
                <w:szCs w:val="16"/>
              </w:rPr>
            </w:pPr>
            <w:r w:rsidRPr="00105E1E">
              <w:rPr>
                <w:sz w:val="16"/>
                <w:szCs w:val="16"/>
              </w:rPr>
              <w:t>baseline: 54.2 (23.1)</w:t>
            </w:r>
          </w:p>
          <w:p w14:paraId="256D3790" w14:textId="77777777" w:rsidR="00714513" w:rsidRPr="00105E1E" w:rsidRDefault="00714513" w:rsidP="00714513">
            <w:pPr>
              <w:rPr>
                <w:sz w:val="16"/>
                <w:szCs w:val="16"/>
              </w:rPr>
            </w:pPr>
            <w:r w:rsidRPr="00105E1E">
              <w:rPr>
                <w:sz w:val="16"/>
                <w:szCs w:val="16"/>
              </w:rPr>
              <w:t>before surgery: 59.2 (20.8)</w:t>
            </w:r>
          </w:p>
          <w:p w14:paraId="69F96088" w14:textId="77777777" w:rsidR="00714513" w:rsidRPr="00105E1E" w:rsidRDefault="00714513" w:rsidP="00714513">
            <w:pPr>
              <w:rPr>
                <w:sz w:val="16"/>
                <w:szCs w:val="16"/>
              </w:rPr>
            </w:pPr>
            <w:r w:rsidRPr="00105E1E">
              <w:rPr>
                <w:sz w:val="16"/>
                <w:szCs w:val="16"/>
              </w:rPr>
              <w:t>4 wk after surgery: 55.3 (22.6)</w:t>
            </w:r>
          </w:p>
          <w:p w14:paraId="66FC8FE8" w14:textId="77777777" w:rsidR="00714513" w:rsidRPr="00105E1E" w:rsidRDefault="00714513" w:rsidP="00714513">
            <w:pPr>
              <w:rPr>
                <w:sz w:val="16"/>
                <w:szCs w:val="16"/>
              </w:rPr>
            </w:pPr>
          </w:p>
        </w:tc>
        <w:tc>
          <w:tcPr>
            <w:tcW w:w="506" w:type="pct"/>
          </w:tcPr>
          <w:p w14:paraId="7C0CE3DE" w14:textId="77777777" w:rsidR="00714513" w:rsidRPr="00105E1E" w:rsidRDefault="00714513" w:rsidP="00714513">
            <w:pPr>
              <w:rPr>
                <w:sz w:val="16"/>
                <w:szCs w:val="16"/>
              </w:rPr>
            </w:pPr>
            <w:r w:rsidRPr="00105E1E">
              <w:rPr>
                <w:sz w:val="16"/>
                <w:szCs w:val="16"/>
              </w:rPr>
              <w:lastRenderedPageBreak/>
              <w:t>Physical SF-36 subscale, mean (SD)</w:t>
            </w:r>
          </w:p>
          <w:p w14:paraId="158EAB4B" w14:textId="77777777" w:rsidR="00714513" w:rsidRPr="00105E1E" w:rsidRDefault="00714513" w:rsidP="00714513">
            <w:pPr>
              <w:rPr>
                <w:sz w:val="16"/>
                <w:szCs w:val="16"/>
              </w:rPr>
            </w:pPr>
            <w:r w:rsidRPr="00105E1E">
              <w:rPr>
                <w:sz w:val="16"/>
                <w:szCs w:val="16"/>
              </w:rPr>
              <w:t>Baseline: 52.9 (18.7)</w:t>
            </w:r>
          </w:p>
          <w:p w14:paraId="1D4E289A" w14:textId="77777777" w:rsidR="00714513" w:rsidRPr="00105E1E" w:rsidRDefault="00714513" w:rsidP="00714513">
            <w:pPr>
              <w:rPr>
                <w:sz w:val="16"/>
                <w:szCs w:val="16"/>
              </w:rPr>
            </w:pPr>
            <w:r w:rsidRPr="00105E1E">
              <w:rPr>
                <w:sz w:val="16"/>
                <w:szCs w:val="16"/>
              </w:rPr>
              <w:t>before surgery: 58.7 (19.4)</w:t>
            </w:r>
          </w:p>
          <w:p w14:paraId="5A7852F1" w14:textId="77777777" w:rsidR="00714513" w:rsidRPr="00105E1E" w:rsidRDefault="00714513" w:rsidP="00714513">
            <w:pPr>
              <w:rPr>
                <w:sz w:val="16"/>
                <w:szCs w:val="16"/>
              </w:rPr>
            </w:pPr>
            <w:r w:rsidRPr="00105E1E">
              <w:rPr>
                <w:sz w:val="16"/>
                <w:szCs w:val="16"/>
              </w:rPr>
              <w:lastRenderedPageBreak/>
              <w:t>4 wk after surgery: 51.1 (14.7)</w:t>
            </w:r>
          </w:p>
          <w:p w14:paraId="3031C4A7" w14:textId="77777777" w:rsidR="00714513" w:rsidRPr="00105E1E" w:rsidRDefault="00714513" w:rsidP="00714513">
            <w:pPr>
              <w:rPr>
                <w:sz w:val="16"/>
                <w:szCs w:val="16"/>
              </w:rPr>
            </w:pPr>
          </w:p>
          <w:p w14:paraId="005207D9" w14:textId="77777777" w:rsidR="00714513" w:rsidRPr="00105E1E" w:rsidRDefault="00714513" w:rsidP="00714513">
            <w:pPr>
              <w:rPr>
                <w:sz w:val="16"/>
                <w:szCs w:val="16"/>
              </w:rPr>
            </w:pPr>
            <w:r w:rsidRPr="00105E1E">
              <w:rPr>
                <w:sz w:val="16"/>
                <w:szCs w:val="16"/>
              </w:rPr>
              <w:t>Mental SF-36 subscale, mean (SD)</w:t>
            </w:r>
          </w:p>
          <w:p w14:paraId="6603C6C1" w14:textId="77777777" w:rsidR="00714513" w:rsidRPr="00105E1E" w:rsidRDefault="00714513" w:rsidP="00714513">
            <w:pPr>
              <w:rPr>
                <w:sz w:val="16"/>
                <w:szCs w:val="16"/>
              </w:rPr>
            </w:pPr>
            <w:r w:rsidRPr="00105E1E">
              <w:rPr>
                <w:sz w:val="16"/>
                <w:szCs w:val="16"/>
              </w:rPr>
              <w:t>baseline: 58.8 (20.2)</w:t>
            </w:r>
          </w:p>
          <w:p w14:paraId="39ECB96D" w14:textId="77777777" w:rsidR="00714513" w:rsidRPr="00105E1E" w:rsidRDefault="00714513" w:rsidP="00714513">
            <w:pPr>
              <w:rPr>
                <w:sz w:val="16"/>
                <w:szCs w:val="16"/>
              </w:rPr>
            </w:pPr>
            <w:r w:rsidRPr="00105E1E">
              <w:rPr>
                <w:sz w:val="16"/>
                <w:szCs w:val="16"/>
              </w:rPr>
              <w:t>before surgery: 66 (19.4)</w:t>
            </w:r>
          </w:p>
          <w:p w14:paraId="7A9ABFD8" w14:textId="49924E42" w:rsidR="00714513" w:rsidRPr="00105E1E" w:rsidRDefault="00714513" w:rsidP="00714513">
            <w:pPr>
              <w:rPr>
                <w:sz w:val="16"/>
                <w:szCs w:val="16"/>
              </w:rPr>
            </w:pPr>
            <w:r w:rsidRPr="00105E1E">
              <w:rPr>
                <w:sz w:val="16"/>
                <w:szCs w:val="16"/>
              </w:rPr>
              <w:t>4 wk after surgery: 63.6 (15.3)</w:t>
            </w:r>
          </w:p>
        </w:tc>
        <w:tc>
          <w:tcPr>
            <w:tcW w:w="565" w:type="pct"/>
          </w:tcPr>
          <w:p w14:paraId="5CE6F8C0" w14:textId="77777777" w:rsidR="00714513" w:rsidRPr="00105E1E" w:rsidRDefault="00714513" w:rsidP="00714513">
            <w:pPr>
              <w:rPr>
                <w:sz w:val="16"/>
                <w:szCs w:val="16"/>
              </w:rPr>
            </w:pPr>
            <w:r w:rsidRPr="00105E1E">
              <w:rPr>
                <w:sz w:val="16"/>
                <w:szCs w:val="16"/>
              </w:rPr>
              <w:lastRenderedPageBreak/>
              <w:t xml:space="preserve">Physical SF-36 subscale, </w:t>
            </w:r>
          </w:p>
          <w:p w14:paraId="23E1CF7E" w14:textId="77777777" w:rsidR="00714513" w:rsidRPr="00105E1E" w:rsidRDefault="00714513" w:rsidP="00714513">
            <w:pPr>
              <w:rPr>
                <w:sz w:val="16"/>
                <w:szCs w:val="16"/>
              </w:rPr>
            </w:pPr>
            <w:r w:rsidRPr="00105E1E">
              <w:rPr>
                <w:sz w:val="16"/>
                <w:szCs w:val="16"/>
              </w:rPr>
              <w:t>baseline: NA</w:t>
            </w:r>
          </w:p>
          <w:p w14:paraId="28E1E446" w14:textId="77777777" w:rsidR="00714513" w:rsidRPr="00105E1E" w:rsidRDefault="00714513" w:rsidP="00714513">
            <w:pPr>
              <w:rPr>
                <w:sz w:val="16"/>
                <w:szCs w:val="16"/>
              </w:rPr>
            </w:pPr>
            <w:r w:rsidRPr="00105E1E">
              <w:rPr>
                <w:sz w:val="16"/>
                <w:szCs w:val="16"/>
              </w:rPr>
              <w:t>Before surgery: MD 0.16 (-6.7 to 7), p=0.96</w:t>
            </w:r>
          </w:p>
          <w:p w14:paraId="7CFF208D" w14:textId="77777777" w:rsidR="00714513" w:rsidRPr="00105E1E" w:rsidRDefault="00714513" w:rsidP="00714513">
            <w:pPr>
              <w:rPr>
                <w:sz w:val="16"/>
                <w:szCs w:val="16"/>
              </w:rPr>
            </w:pPr>
            <w:r w:rsidRPr="00105E1E">
              <w:rPr>
                <w:sz w:val="16"/>
                <w:szCs w:val="16"/>
              </w:rPr>
              <w:lastRenderedPageBreak/>
              <w:t>Before surgery: MD -0.43 (-7.2 to 6.3), p=0.90</w:t>
            </w:r>
          </w:p>
          <w:p w14:paraId="6290BA3B" w14:textId="77777777" w:rsidR="00714513" w:rsidRPr="00105E1E" w:rsidRDefault="00714513" w:rsidP="00714513">
            <w:pPr>
              <w:rPr>
                <w:sz w:val="16"/>
                <w:szCs w:val="16"/>
              </w:rPr>
            </w:pPr>
          </w:p>
          <w:p w14:paraId="654550C2" w14:textId="77777777" w:rsidR="00714513" w:rsidRPr="00105E1E" w:rsidRDefault="00714513" w:rsidP="00714513">
            <w:pPr>
              <w:rPr>
                <w:sz w:val="16"/>
                <w:szCs w:val="16"/>
              </w:rPr>
            </w:pPr>
            <w:r w:rsidRPr="00105E1E">
              <w:rPr>
                <w:sz w:val="16"/>
                <w:szCs w:val="16"/>
              </w:rPr>
              <w:t>Mental SF-36 subscale</w:t>
            </w:r>
          </w:p>
          <w:p w14:paraId="2F380ED3" w14:textId="77777777" w:rsidR="00714513" w:rsidRPr="00105E1E" w:rsidRDefault="00714513" w:rsidP="00714513">
            <w:pPr>
              <w:rPr>
                <w:sz w:val="16"/>
                <w:szCs w:val="16"/>
              </w:rPr>
            </w:pPr>
            <w:r w:rsidRPr="00105E1E">
              <w:rPr>
                <w:sz w:val="16"/>
                <w:szCs w:val="16"/>
              </w:rPr>
              <w:t>baseline: NA</w:t>
            </w:r>
          </w:p>
          <w:p w14:paraId="149D8128" w14:textId="77777777" w:rsidR="00714513" w:rsidRPr="00105E1E" w:rsidRDefault="00714513" w:rsidP="00714513">
            <w:pPr>
              <w:rPr>
                <w:sz w:val="16"/>
                <w:szCs w:val="16"/>
              </w:rPr>
            </w:pPr>
            <w:r w:rsidRPr="00105E1E">
              <w:rPr>
                <w:sz w:val="16"/>
                <w:szCs w:val="16"/>
              </w:rPr>
              <w:t>Before surgery: MD -2.8 (-10.7 to 5), p=0.47</w:t>
            </w:r>
          </w:p>
          <w:p w14:paraId="4566A738" w14:textId="7970A076" w:rsidR="00714513" w:rsidRPr="00105E1E" w:rsidRDefault="00714513" w:rsidP="00714513">
            <w:pPr>
              <w:rPr>
                <w:sz w:val="16"/>
                <w:szCs w:val="16"/>
              </w:rPr>
            </w:pPr>
            <w:r w:rsidRPr="00105E1E">
              <w:rPr>
                <w:sz w:val="16"/>
                <w:szCs w:val="16"/>
              </w:rPr>
              <w:t>4 wk after surgery: MD -2.3 (-9.7 to 5.1)</w:t>
            </w:r>
          </w:p>
          <w:p w14:paraId="635DB00B" w14:textId="72E60DC5" w:rsidR="00714513" w:rsidRPr="00105E1E" w:rsidRDefault="00714513" w:rsidP="00714513">
            <w:pPr>
              <w:rPr>
                <w:sz w:val="16"/>
                <w:szCs w:val="16"/>
              </w:rPr>
            </w:pPr>
            <w:r w:rsidRPr="00105E1E">
              <w:rPr>
                <w:sz w:val="16"/>
                <w:szCs w:val="16"/>
              </w:rPr>
              <w:t>P=0.53</w:t>
            </w:r>
          </w:p>
          <w:p w14:paraId="0951EBCD" w14:textId="77777777" w:rsidR="00714513" w:rsidRPr="00105E1E" w:rsidRDefault="00714513" w:rsidP="00714513">
            <w:pPr>
              <w:rPr>
                <w:sz w:val="16"/>
                <w:szCs w:val="16"/>
              </w:rPr>
            </w:pPr>
          </w:p>
          <w:p w14:paraId="0DD49081" w14:textId="76AAFD32" w:rsidR="00714513" w:rsidRPr="00105E1E" w:rsidRDefault="00714513" w:rsidP="00714513">
            <w:pPr>
              <w:rPr>
                <w:i/>
                <w:iCs/>
                <w:sz w:val="16"/>
                <w:szCs w:val="16"/>
              </w:rPr>
            </w:pPr>
            <w:r w:rsidRPr="00105E1E">
              <w:rPr>
                <w:i/>
                <w:iCs/>
                <w:sz w:val="16"/>
                <w:szCs w:val="16"/>
              </w:rPr>
              <w:t>No effect</w:t>
            </w:r>
          </w:p>
          <w:p w14:paraId="16B02C12" w14:textId="77777777" w:rsidR="00714513" w:rsidRPr="00105E1E" w:rsidRDefault="00714513" w:rsidP="00714513">
            <w:pPr>
              <w:rPr>
                <w:sz w:val="16"/>
                <w:szCs w:val="16"/>
              </w:rPr>
            </w:pPr>
          </w:p>
          <w:p w14:paraId="454D712E" w14:textId="77777777" w:rsidR="00714513" w:rsidRPr="00105E1E" w:rsidRDefault="00714513" w:rsidP="00714513">
            <w:pPr>
              <w:rPr>
                <w:sz w:val="16"/>
                <w:szCs w:val="16"/>
              </w:rPr>
            </w:pPr>
          </w:p>
          <w:p w14:paraId="1BE3EC76" w14:textId="77777777" w:rsidR="00714513" w:rsidRPr="00105E1E" w:rsidRDefault="00714513" w:rsidP="00714513">
            <w:pPr>
              <w:rPr>
                <w:sz w:val="16"/>
                <w:szCs w:val="16"/>
              </w:rPr>
            </w:pPr>
          </w:p>
          <w:p w14:paraId="070936F3" w14:textId="2B3F1498" w:rsidR="00714513" w:rsidRPr="00105E1E" w:rsidRDefault="00714513" w:rsidP="00714513">
            <w:pPr>
              <w:rPr>
                <w:sz w:val="16"/>
                <w:szCs w:val="16"/>
              </w:rPr>
            </w:pPr>
          </w:p>
        </w:tc>
      </w:tr>
      <w:tr w:rsidR="00714513" w:rsidRPr="00105E1E" w14:paraId="00C098E4" w14:textId="77777777" w:rsidTr="000663F8">
        <w:tc>
          <w:tcPr>
            <w:tcW w:w="453" w:type="pct"/>
            <w:vMerge w:val="restart"/>
          </w:tcPr>
          <w:p w14:paraId="3055A9FC" w14:textId="77777777" w:rsidR="00714513" w:rsidRPr="00105E1E" w:rsidRDefault="00714513" w:rsidP="00714513">
            <w:pPr>
              <w:rPr>
                <w:sz w:val="16"/>
                <w:szCs w:val="16"/>
              </w:rPr>
            </w:pPr>
            <w:r w:rsidRPr="00105E1E">
              <w:rPr>
                <w:sz w:val="16"/>
                <w:szCs w:val="16"/>
              </w:rPr>
              <w:lastRenderedPageBreak/>
              <w:t xml:space="preserve">Chen </w:t>
            </w:r>
          </w:p>
          <w:p w14:paraId="5EFFC920" w14:textId="0F2C983C" w:rsidR="00714513" w:rsidRPr="00105E1E" w:rsidRDefault="00714513" w:rsidP="000A369E">
            <w:pPr>
              <w:rPr>
                <w:sz w:val="16"/>
                <w:szCs w:val="16"/>
              </w:rPr>
            </w:pPr>
            <w:r w:rsidRPr="00105E1E">
              <w:rPr>
                <w:sz w:val="16"/>
                <w:szCs w:val="16"/>
              </w:rPr>
              <w:t>2024</w:t>
            </w:r>
            <w:r w:rsidR="000A369E" w:rsidRPr="00105E1E">
              <w:rPr>
                <w:sz w:val="16"/>
                <w:szCs w:val="16"/>
              </w:rPr>
              <w:t xml:space="preserve"> </w:t>
            </w:r>
            <w:r w:rsidR="000A369E" w:rsidRPr="00105E1E">
              <w:rPr>
                <w:sz w:val="16"/>
                <w:szCs w:val="16"/>
              </w:rPr>
              <w:fldChar w:fldCharType="begin">
                <w:fldData xml:space="preserve">PEVuZE5vdGU+PENpdGU+PEF1dGhvcj5DaGVuPC9BdXRob3I+PFllYXI+MjAyNDwvWWVhcj48UmVj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0MDM8L3BhZ2VzPjx2b2x1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=
</w:fldData>
              </w:fldChar>
            </w:r>
            <w:r w:rsidR="000A369E" w:rsidRPr="00105E1E">
              <w:rPr>
                <w:sz w:val="16"/>
                <w:szCs w:val="16"/>
              </w:rPr>
              <w:instrText xml:space="preserve"> ADDIN EN.CITE </w:instrText>
            </w:r>
            <w:r w:rsidR="000A369E" w:rsidRPr="00105E1E">
              <w:rPr>
                <w:sz w:val="16"/>
                <w:szCs w:val="16"/>
              </w:rPr>
              <w:fldChar w:fldCharType="begin">
                <w:fldData xml:space="preserve">PEVuZE5vdGU+PENpdGU+PEF1dGhvcj5DaGVuPC9BdXRob3I+PFllYXI+MjAyNDwvWWVhcj48UmVj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0MDM8L3BhZ2VzPjx2b2x1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=
</w:fldData>
              </w:fldChar>
            </w:r>
            <w:r w:rsidR="000A369E" w:rsidRPr="00105E1E">
              <w:rPr>
                <w:sz w:val="16"/>
                <w:szCs w:val="16"/>
              </w:rPr>
              <w:instrText xml:space="preserve"> ADDIN EN.CITE.DATA </w:instrText>
            </w:r>
            <w:r w:rsidR="000A369E" w:rsidRPr="00105E1E">
              <w:rPr>
                <w:sz w:val="16"/>
                <w:szCs w:val="16"/>
              </w:rPr>
            </w:r>
            <w:r w:rsidR="000A369E" w:rsidRPr="00105E1E">
              <w:rPr>
                <w:sz w:val="16"/>
                <w:szCs w:val="16"/>
              </w:rPr>
              <w:fldChar w:fldCharType="end"/>
            </w:r>
            <w:r w:rsidR="000A369E" w:rsidRPr="00105E1E">
              <w:rPr>
                <w:sz w:val="16"/>
                <w:szCs w:val="16"/>
              </w:rPr>
            </w:r>
            <w:r w:rsidR="000A369E" w:rsidRPr="00105E1E">
              <w:rPr>
                <w:sz w:val="16"/>
                <w:szCs w:val="16"/>
              </w:rPr>
              <w:fldChar w:fldCharType="separate"/>
            </w:r>
            <w:r w:rsidR="000A369E" w:rsidRPr="00105E1E">
              <w:rPr>
                <w:sz w:val="16"/>
                <w:szCs w:val="16"/>
              </w:rPr>
              <w:t>(26)</w:t>
            </w:r>
            <w:r w:rsidR="000A369E" w:rsidRPr="00105E1E">
              <w:rPr>
                <w:sz w:val="16"/>
                <w:szCs w:val="16"/>
              </w:rPr>
              <w:fldChar w:fldCharType="end"/>
            </w:r>
          </w:p>
        </w:tc>
        <w:tc>
          <w:tcPr>
            <w:tcW w:w="1188" w:type="pct"/>
            <w:vMerge w:val="restart"/>
          </w:tcPr>
          <w:p w14:paraId="4503CF5A" w14:textId="77777777" w:rsidR="00714513" w:rsidRPr="00105E1E" w:rsidRDefault="00714513" w:rsidP="00714513">
            <w:pPr>
              <w:rPr>
                <w:sz w:val="16"/>
                <w:szCs w:val="16"/>
              </w:rPr>
            </w:pPr>
            <w:r w:rsidRPr="00105E1E">
              <w:rPr>
                <w:sz w:val="16"/>
                <w:szCs w:val="16"/>
              </w:rPr>
              <w:t>n=57</w:t>
            </w:r>
          </w:p>
          <w:p w14:paraId="4568256F" w14:textId="05D826F9" w:rsidR="00714513" w:rsidRPr="00105E1E" w:rsidRDefault="00714513" w:rsidP="00714513">
            <w:pPr>
              <w:rPr>
                <w:sz w:val="16"/>
                <w:szCs w:val="16"/>
              </w:rPr>
            </w:pPr>
            <w:r w:rsidRPr="00105E1E">
              <w:rPr>
                <w:sz w:val="16"/>
                <w:szCs w:val="16"/>
              </w:rPr>
              <w:t>Male:  33 (57.9%)</w:t>
            </w:r>
          </w:p>
          <w:p w14:paraId="52C48191" w14:textId="505BD47B" w:rsidR="00714513" w:rsidRPr="00105E1E" w:rsidRDefault="00714513" w:rsidP="00714513">
            <w:pPr>
              <w:rPr>
                <w:sz w:val="16"/>
                <w:szCs w:val="16"/>
              </w:rPr>
            </w:pPr>
            <w:r w:rsidRPr="00105E1E">
              <w:rPr>
                <w:sz w:val="16"/>
                <w:szCs w:val="16"/>
              </w:rPr>
              <w:t>Female:  24 (42.1%)</w:t>
            </w:r>
          </w:p>
          <w:p w14:paraId="3B8970FD" w14:textId="3FC5EE70" w:rsidR="00714513" w:rsidRPr="00105E1E" w:rsidRDefault="00714513" w:rsidP="00714513">
            <w:pPr>
              <w:rPr>
                <w:sz w:val="16"/>
                <w:szCs w:val="16"/>
              </w:rPr>
            </w:pPr>
            <w:r w:rsidRPr="00105E1E">
              <w:rPr>
                <w:sz w:val="16"/>
                <w:szCs w:val="16"/>
              </w:rPr>
              <w:t>Age: 73 [70.5-77] years</w:t>
            </w:r>
          </w:p>
          <w:p w14:paraId="15D3BA80" w14:textId="166F2FDC" w:rsidR="00714513" w:rsidRPr="00105E1E" w:rsidRDefault="00714513" w:rsidP="00714513">
            <w:pPr>
              <w:rPr>
                <w:sz w:val="16"/>
                <w:szCs w:val="16"/>
              </w:rPr>
            </w:pPr>
          </w:p>
        </w:tc>
        <w:tc>
          <w:tcPr>
            <w:tcW w:w="1203" w:type="pct"/>
            <w:vMerge w:val="restart"/>
          </w:tcPr>
          <w:p w14:paraId="2994E4CF" w14:textId="77777777" w:rsidR="00714513" w:rsidRPr="00105E1E" w:rsidRDefault="00714513" w:rsidP="00714513">
            <w:pPr>
              <w:rPr>
                <w:sz w:val="16"/>
                <w:szCs w:val="16"/>
              </w:rPr>
            </w:pPr>
            <w:r w:rsidRPr="00105E1E">
              <w:rPr>
                <w:sz w:val="16"/>
                <w:szCs w:val="16"/>
              </w:rPr>
              <w:t>n=58</w:t>
            </w:r>
          </w:p>
          <w:p w14:paraId="4C9E0F5A" w14:textId="130EAFA8" w:rsidR="00714513" w:rsidRPr="00105E1E" w:rsidRDefault="00714513" w:rsidP="00714513">
            <w:pPr>
              <w:rPr>
                <w:sz w:val="16"/>
                <w:szCs w:val="16"/>
              </w:rPr>
            </w:pPr>
            <w:r w:rsidRPr="00105E1E">
              <w:rPr>
                <w:sz w:val="16"/>
                <w:szCs w:val="16"/>
              </w:rPr>
              <w:t>Male: 28 (48.3%)</w:t>
            </w:r>
          </w:p>
          <w:p w14:paraId="5D64B230" w14:textId="35756BF1" w:rsidR="00714513" w:rsidRPr="00105E1E" w:rsidRDefault="00714513" w:rsidP="00714513">
            <w:pPr>
              <w:rPr>
                <w:sz w:val="16"/>
                <w:szCs w:val="16"/>
              </w:rPr>
            </w:pPr>
            <w:r w:rsidRPr="00105E1E">
              <w:rPr>
                <w:sz w:val="16"/>
                <w:szCs w:val="16"/>
              </w:rPr>
              <w:t>Female: 30 (51.7%)</w:t>
            </w:r>
          </w:p>
          <w:p w14:paraId="204E01DF" w14:textId="4F7CD8D1" w:rsidR="00714513" w:rsidRPr="00105E1E" w:rsidRDefault="00714513" w:rsidP="00714513">
            <w:pPr>
              <w:rPr>
                <w:sz w:val="16"/>
                <w:szCs w:val="16"/>
              </w:rPr>
            </w:pPr>
            <w:r w:rsidRPr="00105E1E">
              <w:rPr>
                <w:sz w:val="16"/>
                <w:szCs w:val="16"/>
              </w:rPr>
              <w:t>Age: 74 [68-78] years</w:t>
            </w:r>
          </w:p>
          <w:p w14:paraId="76A68D39" w14:textId="48C096A7" w:rsidR="00714513" w:rsidRPr="00105E1E" w:rsidRDefault="00714513" w:rsidP="00714513">
            <w:pPr>
              <w:rPr>
                <w:sz w:val="16"/>
                <w:szCs w:val="16"/>
              </w:rPr>
            </w:pPr>
          </w:p>
        </w:tc>
        <w:tc>
          <w:tcPr>
            <w:tcW w:w="581" w:type="pct"/>
          </w:tcPr>
          <w:p w14:paraId="1C43489C" w14:textId="77777777" w:rsidR="00714513" w:rsidRPr="00105E1E" w:rsidRDefault="00714513" w:rsidP="00714513">
            <w:pPr>
              <w:rPr>
                <w:sz w:val="16"/>
                <w:szCs w:val="16"/>
              </w:rPr>
            </w:pPr>
            <w:r w:rsidRPr="00105E1E">
              <w:rPr>
                <w:sz w:val="16"/>
                <w:szCs w:val="16"/>
              </w:rPr>
              <w:t>Postoperative</w:t>
            </w:r>
          </w:p>
          <w:p w14:paraId="0A86897B" w14:textId="3B043E0C" w:rsidR="00714513" w:rsidRPr="00105E1E" w:rsidRDefault="00714513" w:rsidP="00714513">
            <w:pPr>
              <w:rPr>
                <w:sz w:val="16"/>
                <w:szCs w:val="16"/>
              </w:rPr>
            </w:pPr>
            <w:r w:rsidRPr="00105E1E">
              <w:rPr>
                <w:sz w:val="16"/>
                <w:szCs w:val="16"/>
              </w:rPr>
              <w:t xml:space="preserve">complications </w:t>
            </w:r>
          </w:p>
          <w:p w14:paraId="6E84C3E8" w14:textId="5358A388" w:rsidR="00714513" w:rsidRPr="00105E1E" w:rsidRDefault="00714513" w:rsidP="00714513">
            <w:pPr>
              <w:rPr>
                <w:sz w:val="16"/>
                <w:szCs w:val="16"/>
              </w:rPr>
            </w:pPr>
            <w:r w:rsidRPr="00105E1E">
              <w:rPr>
                <w:sz w:val="16"/>
                <w:szCs w:val="16"/>
              </w:rPr>
              <w:t>(30 days after surgery)</w:t>
            </w:r>
          </w:p>
        </w:tc>
        <w:tc>
          <w:tcPr>
            <w:tcW w:w="504" w:type="pct"/>
          </w:tcPr>
          <w:p w14:paraId="1F477D0C" w14:textId="77777777" w:rsidR="00714513" w:rsidRPr="00105E1E" w:rsidRDefault="00714513" w:rsidP="00714513">
            <w:pPr>
              <w:rPr>
                <w:sz w:val="16"/>
                <w:szCs w:val="16"/>
              </w:rPr>
            </w:pPr>
            <w:r w:rsidRPr="00105E1E">
              <w:rPr>
                <w:sz w:val="16"/>
                <w:szCs w:val="16"/>
              </w:rPr>
              <w:t xml:space="preserve">CCI: </w:t>
            </w:r>
          </w:p>
          <w:p w14:paraId="79AD1700" w14:textId="594DC499" w:rsidR="00714513" w:rsidRPr="00105E1E" w:rsidRDefault="00714513" w:rsidP="00714513">
            <w:pPr>
              <w:rPr>
                <w:sz w:val="16"/>
                <w:szCs w:val="16"/>
              </w:rPr>
            </w:pPr>
            <w:r w:rsidRPr="00105E1E">
              <w:rPr>
                <w:sz w:val="16"/>
                <w:szCs w:val="16"/>
              </w:rPr>
              <w:t>Mean (SD)</w:t>
            </w:r>
          </w:p>
          <w:p w14:paraId="2A0BBD9F" w14:textId="48F94E8E" w:rsidR="00714513" w:rsidRPr="00105E1E" w:rsidRDefault="00714513" w:rsidP="00714513">
            <w:pPr>
              <w:rPr>
                <w:sz w:val="16"/>
                <w:szCs w:val="16"/>
              </w:rPr>
            </w:pPr>
            <w:r w:rsidRPr="00105E1E">
              <w:rPr>
                <w:sz w:val="16"/>
                <w:szCs w:val="16"/>
              </w:rPr>
              <w:t>6.1 (15.8)</w:t>
            </w:r>
          </w:p>
          <w:p w14:paraId="7D1FC03F" w14:textId="77777777" w:rsidR="00714513" w:rsidRPr="00105E1E" w:rsidRDefault="00714513" w:rsidP="00714513">
            <w:pPr>
              <w:rPr>
                <w:sz w:val="16"/>
                <w:szCs w:val="16"/>
              </w:rPr>
            </w:pPr>
          </w:p>
          <w:p w14:paraId="32133A7D" w14:textId="4409D9E7" w:rsidR="00714513" w:rsidRPr="00105E1E" w:rsidRDefault="00714513" w:rsidP="00714513">
            <w:pPr>
              <w:rPr>
                <w:sz w:val="16"/>
                <w:szCs w:val="16"/>
              </w:rPr>
            </w:pPr>
            <w:r w:rsidRPr="00105E1E">
              <w:rPr>
                <w:sz w:val="16"/>
                <w:szCs w:val="16"/>
              </w:rPr>
              <w:t>CCI &gt; 20, n (%): 6 (10.5)</w:t>
            </w:r>
          </w:p>
          <w:p w14:paraId="18BD10F1" w14:textId="77777777" w:rsidR="00714513" w:rsidRPr="00105E1E" w:rsidRDefault="00714513" w:rsidP="00714513">
            <w:pPr>
              <w:rPr>
                <w:sz w:val="16"/>
                <w:szCs w:val="16"/>
              </w:rPr>
            </w:pPr>
          </w:p>
          <w:p w14:paraId="109FCFFB" w14:textId="77777777" w:rsidR="00714513" w:rsidRPr="00105E1E" w:rsidRDefault="00714513" w:rsidP="00714513">
            <w:pPr>
              <w:rPr>
                <w:sz w:val="16"/>
                <w:szCs w:val="16"/>
              </w:rPr>
            </w:pPr>
            <w:r w:rsidRPr="00105E1E">
              <w:rPr>
                <w:sz w:val="16"/>
                <w:szCs w:val="16"/>
              </w:rPr>
              <w:t>Overall complications:</w:t>
            </w:r>
          </w:p>
          <w:p w14:paraId="371B23EB" w14:textId="44F294CE" w:rsidR="00714513" w:rsidRPr="00105E1E" w:rsidRDefault="00714513" w:rsidP="00714513">
            <w:pPr>
              <w:rPr>
                <w:sz w:val="16"/>
                <w:szCs w:val="16"/>
              </w:rPr>
            </w:pPr>
            <w:r w:rsidRPr="00105E1E">
              <w:rPr>
                <w:sz w:val="16"/>
                <w:szCs w:val="16"/>
              </w:rPr>
              <w:t>n (%)</w:t>
            </w:r>
          </w:p>
          <w:p w14:paraId="765C9363" w14:textId="29437B07" w:rsidR="00714513" w:rsidRPr="00105E1E" w:rsidRDefault="00714513" w:rsidP="00714513">
            <w:pPr>
              <w:rPr>
                <w:sz w:val="16"/>
                <w:szCs w:val="16"/>
              </w:rPr>
            </w:pPr>
            <w:r w:rsidRPr="00105E1E">
              <w:rPr>
                <w:sz w:val="16"/>
                <w:szCs w:val="16"/>
              </w:rPr>
              <w:t>14 (24.6)</w:t>
            </w:r>
          </w:p>
        </w:tc>
        <w:tc>
          <w:tcPr>
            <w:tcW w:w="506" w:type="pct"/>
          </w:tcPr>
          <w:p w14:paraId="0D0FB1AB" w14:textId="77777777" w:rsidR="00714513" w:rsidRPr="00105E1E" w:rsidRDefault="00714513" w:rsidP="00714513">
            <w:pPr>
              <w:rPr>
                <w:sz w:val="16"/>
                <w:szCs w:val="16"/>
              </w:rPr>
            </w:pPr>
            <w:r w:rsidRPr="00105E1E">
              <w:rPr>
                <w:sz w:val="16"/>
                <w:szCs w:val="16"/>
              </w:rPr>
              <w:t>CCI:</w:t>
            </w:r>
          </w:p>
          <w:p w14:paraId="0CF5C0F0" w14:textId="13840DBF" w:rsidR="00714513" w:rsidRPr="00105E1E" w:rsidRDefault="00714513" w:rsidP="00714513">
            <w:pPr>
              <w:rPr>
                <w:sz w:val="16"/>
                <w:szCs w:val="16"/>
              </w:rPr>
            </w:pPr>
            <w:r w:rsidRPr="00105E1E">
              <w:rPr>
                <w:sz w:val="16"/>
                <w:szCs w:val="16"/>
              </w:rPr>
              <w:t>Mean (SD)</w:t>
            </w:r>
          </w:p>
          <w:p w14:paraId="5CC0448E" w14:textId="01B80E78" w:rsidR="00714513" w:rsidRPr="00105E1E" w:rsidRDefault="00714513" w:rsidP="00714513">
            <w:pPr>
              <w:rPr>
                <w:sz w:val="16"/>
                <w:szCs w:val="16"/>
              </w:rPr>
            </w:pPr>
            <w:r w:rsidRPr="00105E1E">
              <w:rPr>
                <w:sz w:val="16"/>
                <w:szCs w:val="16"/>
              </w:rPr>
              <w:t>9.8 (12.7)</w:t>
            </w:r>
          </w:p>
          <w:p w14:paraId="5712D101" w14:textId="77777777" w:rsidR="00714513" w:rsidRPr="00105E1E" w:rsidRDefault="00714513" w:rsidP="00714513">
            <w:pPr>
              <w:rPr>
                <w:sz w:val="16"/>
                <w:szCs w:val="16"/>
              </w:rPr>
            </w:pPr>
          </w:p>
          <w:p w14:paraId="12376D0B" w14:textId="77777777" w:rsidR="00714513" w:rsidRPr="00105E1E" w:rsidRDefault="00714513" w:rsidP="00714513">
            <w:pPr>
              <w:rPr>
                <w:sz w:val="16"/>
                <w:szCs w:val="16"/>
              </w:rPr>
            </w:pPr>
            <w:r w:rsidRPr="00105E1E">
              <w:rPr>
                <w:sz w:val="16"/>
                <w:szCs w:val="16"/>
              </w:rPr>
              <w:t>CCI&gt; 20, n (%):  15 (25.9)</w:t>
            </w:r>
          </w:p>
          <w:p w14:paraId="1CF8F896" w14:textId="77777777" w:rsidR="00714513" w:rsidRPr="00105E1E" w:rsidRDefault="00714513" w:rsidP="00714513">
            <w:pPr>
              <w:rPr>
                <w:sz w:val="16"/>
                <w:szCs w:val="16"/>
              </w:rPr>
            </w:pPr>
          </w:p>
          <w:p w14:paraId="166564B1" w14:textId="77777777" w:rsidR="00714513" w:rsidRPr="00105E1E" w:rsidRDefault="00714513" w:rsidP="00714513">
            <w:pPr>
              <w:rPr>
                <w:sz w:val="16"/>
                <w:szCs w:val="16"/>
              </w:rPr>
            </w:pPr>
            <w:r w:rsidRPr="00105E1E">
              <w:rPr>
                <w:sz w:val="16"/>
                <w:szCs w:val="16"/>
              </w:rPr>
              <w:t>Overall complications:</w:t>
            </w:r>
          </w:p>
          <w:p w14:paraId="4AD497BE" w14:textId="77777777" w:rsidR="00714513" w:rsidRPr="00105E1E" w:rsidRDefault="00714513" w:rsidP="00714513">
            <w:pPr>
              <w:rPr>
                <w:sz w:val="16"/>
                <w:szCs w:val="16"/>
              </w:rPr>
            </w:pPr>
            <w:r w:rsidRPr="00105E1E">
              <w:rPr>
                <w:sz w:val="16"/>
                <w:szCs w:val="16"/>
              </w:rPr>
              <w:t>n (%)</w:t>
            </w:r>
          </w:p>
          <w:p w14:paraId="588F43C2" w14:textId="5A115EB4" w:rsidR="00714513" w:rsidRPr="00105E1E" w:rsidRDefault="00714513" w:rsidP="00714513">
            <w:pPr>
              <w:rPr>
                <w:sz w:val="16"/>
                <w:szCs w:val="16"/>
              </w:rPr>
            </w:pPr>
            <w:r w:rsidRPr="00105E1E">
              <w:rPr>
                <w:sz w:val="16"/>
                <w:szCs w:val="16"/>
              </w:rPr>
              <w:t>23 (39.7)</w:t>
            </w:r>
          </w:p>
        </w:tc>
        <w:tc>
          <w:tcPr>
            <w:tcW w:w="565" w:type="pct"/>
          </w:tcPr>
          <w:p w14:paraId="7A56364B" w14:textId="77777777" w:rsidR="00714513" w:rsidRPr="00105E1E" w:rsidRDefault="00714513" w:rsidP="00714513">
            <w:pPr>
              <w:rPr>
                <w:sz w:val="16"/>
                <w:szCs w:val="16"/>
              </w:rPr>
            </w:pPr>
            <w:r w:rsidRPr="00105E1E">
              <w:rPr>
                <w:sz w:val="16"/>
                <w:szCs w:val="16"/>
              </w:rPr>
              <w:t>CCI:</w:t>
            </w:r>
          </w:p>
          <w:p w14:paraId="1BD16D2A" w14:textId="082FAC0C" w:rsidR="00714513" w:rsidRPr="00105E1E" w:rsidRDefault="00714513" w:rsidP="00714513">
            <w:pPr>
              <w:rPr>
                <w:sz w:val="16"/>
                <w:szCs w:val="16"/>
              </w:rPr>
            </w:pPr>
            <w:r w:rsidRPr="00105E1E">
              <w:rPr>
                <w:sz w:val="16"/>
                <w:szCs w:val="16"/>
              </w:rPr>
              <w:t>p=0.291</w:t>
            </w:r>
          </w:p>
          <w:p w14:paraId="4C55AAC4" w14:textId="77777777" w:rsidR="00714513" w:rsidRPr="00105E1E" w:rsidRDefault="00714513" w:rsidP="00714513">
            <w:pPr>
              <w:rPr>
                <w:sz w:val="16"/>
                <w:szCs w:val="16"/>
              </w:rPr>
            </w:pPr>
          </w:p>
          <w:p w14:paraId="240C70F7" w14:textId="77777777" w:rsidR="00714513" w:rsidRPr="00105E1E" w:rsidRDefault="00714513" w:rsidP="00714513">
            <w:pPr>
              <w:rPr>
                <w:sz w:val="16"/>
                <w:szCs w:val="16"/>
              </w:rPr>
            </w:pPr>
          </w:p>
          <w:p w14:paraId="117A34FC" w14:textId="77777777" w:rsidR="00714513" w:rsidRPr="00105E1E" w:rsidRDefault="00714513" w:rsidP="00714513">
            <w:pPr>
              <w:rPr>
                <w:b/>
                <w:bCs/>
                <w:sz w:val="16"/>
                <w:szCs w:val="16"/>
              </w:rPr>
            </w:pPr>
            <w:r w:rsidRPr="00105E1E">
              <w:rPr>
                <w:sz w:val="16"/>
                <w:szCs w:val="16"/>
              </w:rPr>
              <w:t xml:space="preserve"> CCI &gt; 20, n (%):  </w:t>
            </w:r>
            <w:r w:rsidRPr="00105E1E">
              <w:rPr>
                <w:b/>
                <w:bCs/>
                <w:color w:val="EE0000"/>
                <w:sz w:val="16"/>
                <w:szCs w:val="16"/>
              </w:rPr>
              <w:t>p=0.033</w:t>
            </w:r>
          </w:p>
          <w:p w14:paraId="57150CDC" w14:textId="77777777" w:rsidR="00714513" w:rsidRPr="00105E1E" w:rsidRDefault="00714513" w:rsidP="00714513">
            <w:pPr>
              <w:rPr>
                <w:b/>
                <w:bCs/>
                <w:sz w:val="16"/>
                <w:szCs w:val="16"/>
              </w:rPr>
            </w:pPr>
          </w:p>
          <w:p w14:paraId="0B2760FE" w14:textId="48869E1C" w:rsidR="00714513" w:rsidRPr="00105E1E" w:rsidRDefault="00714513" w:rsidP="00714513">
            <w:pPr>
              <w:rPr>
                <w:sz w:val="16"/>
                <w:szCs w:val="16"/>
              </w:rPr>
            </w:pPr>
            <w:r w:rsidRPr="00105E1E">
              <w:rPr>
                <w:sz w:val="16"/>
                <w:szCs w:val="16"/>
              </w:rPr>
              <w:t>Overall complications: p=0.083</w:t>
            </w:r>
          </w:p>
        </w:tc>
      </w:tr>
      <w:tr w:rsidR="00714513" w:rsidRPr="00105E1E" w14:paraId="6001D714" w14:textId="77777777" w:rsidTr="000663F8">
        <w:tc>
          <w:tcPr>
            <w:tcW w:w="453" w:type="pct"/>
            <w:vMerge/>
          </w:tcPr>
          <w:p w14:paraId="77B6012C" w14:textId="77777777" w:rsidR="00714513" w:rsidRPr="00105E1E" w:rsidRDefault="00714513" w:rsidP="00714513">
            <w:pPr>
              <w:rPr>
                <w:sz w:val="16"/>
                <w:szCs w:val="16"/>
              </w:rPr>
            </w:pPr>
          </w:p>
        </w:tc>
        <w:tc>
          <w:tcPr>
            <w:tcW w:w="1188" w:type="pct"/>
            <w:vMerge/>
          </w:tcPr>
          <w:p w14:paraId="1C57E47B" w14:textId="77777777" w:rsidR="00714513" w:rsidRPr="00105E1E" w:rsidRDefault="00714513" w:rsidP="00714513">
            <w:pPr>
              <w:rPr>
                <w:sz w:val="16"/>
                <w:szCs w:val="16"/>
              </w:rPr>
            </w:pPr>
          </w:p>
        </w:tc>
        <w:tc>
          <w:tcPr>
            <w:tcW w:w="1203" w:type="pct"/>
            <w:vMerge/>
          </w:tcPr>
          <w:p w14:paraId="72E50C7C" w14:textId="77777777" w:rsidR="00714513" w:rsidRPr="00105E1E" w:rsidRDefault="00714513" w:rsidP="00714513">
            <w:pPr>
              <w:rPr>
                <w:sz w:val="16"/>
                <w:szCs w:val="16"/>
              </w:rPr>
            </w:pPr>
          </w:p>
        </w:tc>
        <w:tc>
          <w:tcPr>
            <w:tcW w:w="581" w:type="pct"/>
          </w:tcPr>
          <w:p w14:paraId="581CEE07" w14:textId="313F8A00" w:rsidR="00714513" w:rsidRPr="00105E1E" w:rsidRDefault="00714513" w:rsidP="00714513">
            <w:pPr>
              <w:rPr>
                <w:sz w:val="16"/>
                <w:szCs w:val="16"/>
              </w:rPr>
            </w:pPr>
            <w:r w:rsidRPr="00105E1E">
              <w:rPr>
                <w:sz w:val="16"/>
                <w:szCs w:val="16"/>
              </w:rPr>
              <w:t>Quality of life (3 months after surgery)</w:t>
            </w:r>
          </w:p>
        </w:tc>
        <w:tc>
          <w:tcPr>
            <w:tcW w:w="504" w:type="pct"/>
          </w:tcPr>
          <w:p w14:paraId="67608AE3" w14:textId="77777777" w:rsidR="00714513" w:rsidRPr="00105E1E" w:rsidRDefault="00714513" w:rsidP="00714513">
            <w:pPr>
              <w:rPr>
                <w:sz w:val="16"/>
                <w:szCs w:val="16"/>
              </w:rPr>
            </w:pPr>
            <w:r w:rsidRPr="00105E1E">
              <w:rPr>
                <w:sz w:val="16"/>
                <w:szCs w:val="16"/>
              </w:rPr>
              <w:t>QOR 9, median (Q1-Q3):</w:t>
            </w:r>
          </w:p>
          <w:p w14:paraId="7DBD0B04" w14:textId="77777777" w:rsidR="00714513" w:rsidRPr="00105E1E" w:rsidRDefault="00714513" w:rsidP="00714513">
            <w:pPr>
              <w:rPr>
                <w:sz w:val="16"/>
                <w:szCs w:val="16"/>
              </w:rPr>
            </w:pPr>
            <w:r w:rsidRPr="00105E1E">
              <w:rPr>
                <w:sz w:val="16"/>
                <w:szCs w:val="16"/>
              </w:rPr>
              <w:t>1 week after surgery: 14 [12–15]</w:t>
            </w:r>
          </w:p>
          <w:p w14:paraId="585C8F83" w14:textId="77777777" w:rsidR="00714513" w:rsidRPr="00105E1E" w:rsidRDefault="00714513" w:rsidP="00714513">
            <w:pPr>
              <w:rPr>
                <w:sz w:val="16"/>
                <w:szCs w:val="16"/>
              </w:rPr>
            </w:pPr>
            <w:r w:rsidRPr="00105E1E">
              <w:rPr>
                <w:sz w:val="16"/>
                <w:szCs w:val="16"/>
              </w:rPr>
              <w:t>2 weeks after surgery: 16 [15–17]</w:t>
            </w:r>
          </w:p>
          <w:p w14:paraId="71FA868E" w14:textId="77777777" w:rsidR="00714513" w:rsidRPr="00105E1E" w:rsidRDefault="00714513" w:rsidP="00714513">
            <w:pPr>
              <w:rPr>
                <w:sz w:val="16"/>
                <w:szCs w:val="16"/>
              </w:rPr>
            </w:pPr>
            <w:r w:rsidRPr="00105E1E">
              <w:rPr>
                <w:sz w:val="16"/>
                <w:szCs w:val="16"/>
              </w:rPr>
              <w:t>4 weeks after surgery: 17 [17–18]</w:t>
            </w:r>
          </w:p>
          <w:p w14:paraId="3308D9FE" w14:textId="77777777" w:rsidR="00714513" w:rsidRPr="00105E1E" w:rsidRDefault="00714513" w:rsidP="00714513">
            <w:pPr>
              <w:rPr>
                <w:sz w:val="16"/>
                <w:szCs w:val="16"/>
              </w:rPr>
            </w:pPr>
          </w:p>
          <w:p w14:paraId="759FA808" w14:textId="77777777" w:rsidR="00714513" w:rsidRPr="00105E1E" w:rsidRDefault="00714513" w:rsidP="00714513">
            <w:pPr>
              <w:rPr>
                <w:sz w:val="16"/>
                <w:szCs w:val="16"/>
              </w:rPr>
            </w:pPr>
            <w:r w:rsidRPr="00105E1E">
              <w:rPr>
                <w:sz w:val="16"/>
                <w:szCs w:val="16"/>
              </w:rPr>
              <w:t>Total Physical SF-36 subscale, Mean (SD)</w:t>
            </w:r>
          </w:p>
          <w:p w14:paraId="08FE350B" w14:textId="77777777" w:rsidR="00714513" w:rsidRPr="00105E1E" w:rsidRDefault="00714513" w:rsidP="00714513">
            <w:pPr>
              <w:rPr>
                <w:sz w:val="16"/>
                <w:szCs w:val="16"/>
              </w:rPr>
            </w:pPr>
            <w:r w:rsidRPr="00105E1E">
              <w:rPr>
                <w:sz w:val="16"/>
                <w:szCs w:val="16"/>
              </w:rPr>
              <w:lastRenderedPageBreak/>
              <w:t>Baseline: 49.5 (19.3)</w:t>
            </w:r>
          </w:p>
          <w:p w14:paraId="1B459D79" w14:textId="77777777" w:rsidR="00714513" w:rsidRPr="00105E1E" w:rsidRDefault="00714513" w:rsidP="00714513">
            <w:pPr>
              <w:rPr>
                <w:sz w:val="16"/>
                <w:szCs w:val="16"/>
              </w:rPr>
            </w:pPr>
            <w:r w:rsidRPr="00105E1E">
              <w:rPr>
                <w:sz w:val="16"/>
                <w:szCs w:val="16"/>
              </w:rPr>
              <w:t>Before surgery: 56.7 (18.6)</w:t>
            </w:r>
          </w:p>
          <w:p w14:paraId="58B6E074" w14:textId="77777777" w:rsidR="00714513" w:rsidRPr="00105E1E" w:rsidRDefault="00714513" w:rsidP="00714513">
            <w:pPr>
              <w:rPr>
                <w:sz w:val="16"/>
                <w:szCs w:val="16"/>
              </w:rPr>
            </w:pPr>
            <w:r w:rsidRPr="00105E1E">
              <w:rPr>
                <w:sz w:val="16"/>
                <w:szCs w:val="16"/>
              </w:rPr>
              <w:t>4-week after surgery: 49.3 (20.2)</w:t>
            </w:r>
          </w:p>
          <w:p w14:paraId="7ACDB680" w14:textId="77777777" w:rsidR="00714513" w:rsidRPr="00105E1E" w:rsidRDefault="00714513" w:rsidP="00714513">
            <w:pPr>
              <w:rPr>
                <w:sz w:val="16"/>
                <w:szCs w:val="16"/>
              </w:rPr>
            </w:pPr>
          </w:p>
          <w:p w14:paraId="40DF5013" w14:textId="77777777" w:rsidR="00714513" w:rsidRPr="00105E1E" w:rsidRDefault="00714513" w:rsidP="00714513">
            <w:pPr>
              <w:rPr>
                <w:sz w:val="16"/>
                <w:szCs w:val="16"/>
              </w:rPr>
            </w:pPr>
            <w:r w:rsidRPr="00105E1E">
              <w:rPr>
                <w:sz w:val="16"/>
                <w:szCs w:val="16"/>
              </w:rPr>
              <w:t>Total Mental SF-36 subscale, Mean (SD)</w:t>
            </w:r>
          </w:p>
          <w:p w14:paraId="520FC13E" w14:textId="77777777" w:rsidR="00714513" w:rsidRPr="00105E1E" w:rsidRDefault="00714513" w:rsidP="00714513">
            <w:pPr>
              <w:rPr>
                <w:sz w:val="16"/>
                <w:szCs w:val="16"/>
              </w:rPr>
            </w:pPr>
            <w:r w:rsidRPr="00105E1E">
              <w:rPr>
                <w:sz w:val="16"/>
                <w:szCs w:val="16"/>
              </w:rPr>
              <w:t>Baseline: 53.7 (22.4)</w:t>
            </w:r>
          </w:p>
          <w:p w14:paraId="41754748" w14:textId="77777777" w:rsidR="00714513" w:rsidRPr="00105E1E" w:rsidRDefault="00714513" w:rsidP="00714513">
            <w:pPr>
              <w:rPr>
                <w:sz w:val="16"/>
                <w:szCs w:val="16"/>
              </w:rPr>
            </w:pPr>
            <w:r w:rsidRPr="00105E1E">
              <w:rPr>
                <w:sz w:val="16"/>
                <w:szCs w:val="16"/>
              </w:rPr>
              <w:t>Before surgery: 59.3 (20.6)</w:t>
            </w:r>
          </w:p>
          <w:p w14:paraId="68E45B7B" w14:textId="4B3C743D" w:rsidR="00714513" w:rsidRPr="00105E1E" w:rsidRDefault="00714513" w:rsidP="00714513">
            <w:pPr>
              <w:rPr>
                <w:sz w:val="16"/>
                <w:szCs w:val="16"/>
              </w:rPr>
            </w:pPr>
            <w:r w:rsidRPr="00105E1E">
              <w:rPr>
                <w:sz w:val="16"/>
                <w:szCs w:val="16"/>
              </w:rPr>
              <w:t>4-week after surgery: 54.1 (21.9)</w:t>
            </w:r>
          </w:p>
        </w:tc>
        <w:tc>
          <w:tcPr>
            <w:tcW w:w="506" w:type="pct"/>
          </w:tcPr>
          <w:p w14:paraId="60BAD0D2" w14:textId="00538C50" w:rsidR="00714513" w:rsidRPr="00105E1E" w:rsidRDefault="00714513" w:rsidP="00714513">
            <w:pPr>
              <w:rPr>
                <w:sz w:val="16"/>
                <w:szCs w:val="16"/>
              </w:rPr>
            </w:pPr>
            <w:r w:rsidRPr="00105E1E">
              <w:rPr>
                <w:sz w:val="16"/>
                <w:szCs w:val="16"/>
              </w:rPr>
              <w:lastRenderedPageBreak/>
              <w:t>QoR-9, median (Q1-Q3):</w:t>
            </w:r>
          </w:p>
          <w:p w14:paraId="79E9EC77" w14:textId="77777777" w:rsidR="00714513" w:rsidRPr="00105E1E" w:rsidRDefault="00714513" w:rsidP="00714513">
            <w:pPr>
              <w:rPr>
                <w:sz w:val="16"/>
                <w:szCs w:val="16"/>
              </w:rPr>
            </w:pPr>
            <w:r w:rsidRPr="00105E1E">
              <w:rPr>
                <w:sz w:val="16"/>
                <w:szCs w:val="16"/>
              </w:rPr>
              <w:t>1 week after surgery: 13 [12–15]</w:t>
            </w:r>
          </w:p>
          <w:p w14:paraId="1E218BD1" w14:textId="77777777" w:rsidR="00714513" w:rsidRPr="00105E1E" w:rsidRDefault="00714513" w:rsidP="00714513">
            <w:pPr>
              <w:rPr>
                <w:sz w:val="16"/>
                <w:szCs w:val="16"/>
              </w:rPr>
            </w:pPr>
            <w:r w:rsidRPr="00105E1E">
              <w:rPr>
                <w:sz w:val="16"/>
                <w:szCs w:val="16"/>
              </w:rPr>
              <w:t>2 weeks after surgery: 15.5 [14–17]</w:t>
            </w:r>
          </w:p>
          <w:p w14:paraId="07FD8AB3" w14:textId="77777777" w:rsidR="00714513" w:rsidRPr="00105E1E" w:rsidRDefault="00714513" w:rsidP="00714513">
            <w:pPr>
              <w:rPr>
                <w:sz w:val="16"/>
                <w:szCs w:val="16"/>
              </w:rPr>
            </w:pPr>
            <w:r w:rsidRPr="00105E1E">
              <w:rPr>
                <w:sz w:val="16"/>
                <w:szCs w:val="16"/>
              </w:rPr>
              <w:t>4 weeks after surgery: 17 [16–18]</w:t>
            </w:r>
          </w:p>
          <w:p w14:paraId="24BEAA3A" w14:textId="77777777" w:rsidR="00714513" w:rsidRPr="00105E1E" w:rsidRDefault="00714513" w:rsidP="00714513">
            <w:pPr>
              <w:rPr>
                <w:sz w:val="16"/>
                <w:szCs w:val="16"/>
              </w:rPr>
            </w:pPr>
          </w:p>
          <w:p w14:paraId="41954B90" w14:textId="77777777" w:rsidR="00714513" w:rsidRPr="00105E1E" w:rsidRDefault="00714513" w:rsidP="00714513">
            <w:pPr>
              <w:rPr>
                <w:sz w:val="16"/>
                <w:szCs w:val="16"/>
              </w:rPr>
            </w:pPr>
            <w:r w:rsidRPr="00105E1E">
              <w:rPr>
                <w:sz w:val="16"/>
                <w:szCs w:val="16"/>
              </w:rPr>
              <w:t>Total Physical SF-36 subscale, Mean (SD)</w:t>
            </w:r>
          </w:p>
          <w:p w14:paraId="17809AA6" w14:textId="77777777" w:rsidR="00714513" w:rsidRPr="00105E1E" w:rsidRDefault="00714513" w:rsidP="00714513">
            <w:pPr>
              <w:rPr>
                <w:sz w:val="16"/>
                <w:szCs w:val="16"/>
              </w:rPr>
            </w:pPr>
            <w:r w:rsidRPr="00105E1E">
              <w:rPr>
                <w:sz w:val="16"/>
                <w:szCs w:val="16"/>
              </w:rPr>
              <w:lastRenderedPageBreak/>
              <w:t>Baseline: 51.8 (17.5)</w:t>
            </w:r>
          </w:p>
          <w:p w14:paraId="3BB982C9" w14:textId="77777777" w:rsidR="00714513" w:rsidRPr="00105E1E" w:rsidRDefault="00714513" w:rsidP="00714513">
            <w:pPr>
              <w:rPr>
                <w:sz w:val="16"/>
                <w:szCs w:val="16"/>
              </w:rPr>
            </w:pPr>
            <w:r w:rsidRPr="00105E1E">
              <w:rPr>
                <w:sz w:val="16"/>
                <w:szCs w:val="16"/>
              </w:rPr>
              <w:t>Before surgery: 58.6 (19.5)</w:t>
            </w:r>
          </w:p>
          <w:p w14:paraId="56DB2080" w14:textId="77777777" w:rsidR="00714513" w:rsidRPr="00105E1E" w:rsidRDefault="00714513" w:rsidP="00714513">
            <w:pPr>
              <w:rPr>
                <w:sz w:val="16"/>
                <w:szCs w:val="16"/>
              </w:rPr>
            </w:pPr>
            <w:r w:rsidRPr="00105E1E">
              <w:rPr>
                <w:sz w:val="16"/>
                <w:szCs w:val="16"/>
              </w:rPr>
              <w:t>4-week after surgery: 51.2 (14.6)</w:t>
            </w:r>
          </w:p>
          <w:p w14:paraId="2F7AB348" w14:textId="77777777" w:rsidR="00714513" w:rsidRPr="00105E1E" w:rsidRDefault="00714513" w:rsidP="00714513">
            <w:pPr>
              <w:rPr>
                <w:sz w:val="16"/>
                <w:szCs w:val="16"/>
              </w:rPr>
            </w:pPr>
          </w:p>
          <w:p w14:paraId="113C9066" w14:textId="77777777" w:rsidR="00714513" w:rsidRPr="00105E1E" w:rsidRDefault="00714513" w:rsidP="00714513">
            <w:pPr>
              <w:rPr>
                <w:sz w:val="16"/>
                <w:szCs w:val="16"/>
              </w:rPr>
            </w:pPr>
            <w:r w:rsidRPr="00105E1E">
              <w:rPr>
                <w:sz w:val="16"/>
                <w:szCs w:val="16"/>
              </w:rPr>
              <w:t>Total Mental SF-36 subscale, Mean (SD)</w:t>
            </w:r>
          </w:p>
          <w:p w14:paraId="5B7C5838" w14:textId="77777777" w:rsidR="00714513" w:rsidRPr="00105E1E" w:rsidRDefault="00714513" w:rsidP="00714513">
            <w:pPr>
              <w:rPr>
                <w:sz w:val="16"/>
                <w:szCs w:val="16"/>
              </w:rPr>
            </w:pPr>
            <w:r w:rsidRPr="00105E1E">
              <w:rPr>
                <w:sz w:val="16"/>
                <w:szCs w:val="16"/>
              </w:rPr>
              <w:t>Baseline: 58.5 (20.4)</w:t>
            </w:r>
          </w:p>
          <w:p w14:paraId="4C513AE7" w14:textId="77777777" w:rsidR="00714513" w:rsidRPr="00105E1E" w:rsidRDefault="00714513" w:rsidP="00714513">
            <w:pPr>
              <w:rPr>
                <w:sz w:val="16"/>
                <w:szCs w:val="16"/>
              </w:rPr>
            </w:pPr>
            <w:r w:rsidRPr="00105E1E">
              <w:rPr>
                <w:sz w:val="16"/>
                <w:szCs w:val="16"/>
              </w:rPr>
              <w:t>Before surgery: 66.2 (19.6)</w:t>
            </w:r>
          </w:p>
          <w:p w14:paraId="1B966ED4" w14:textId="634D9299" w:rsidR="00714513" w:rsidRPr="00105E1E" w:rsidRDefault="00714513" w:rsidP="00714513">
            <w:pPr>
              <w:rPr>
                <w:sz w:val="16"/>
                <w:szCs w:val="16"/>
              </w:rPr>
            </w:pPr>
            <w:r w:rsidRPr="00105E1E">
              <w:rPr>
                <w:sz w:val="16"/>
                <w:szCs w:val="16"/>
              </w:rPr>
              <w:t>4-week after surgery: 62.5 (15.4)</w:t>
            </w:r>
          </w:p>
        </w:tc>
        <w:tc>
          <w:tcPr>
            <w:tcW w:w="565" w:type="pct"/>
          </w:tcPr>
          <w:p w14:paraId="32934143" w14:textId="77777777" w:rsidR="00714513" w:rsidRPr="00105E1E" w:rsidRDefault="00714513" w:rsidP="00714513">
            <w:pPr>
              <w:rPr>
                <w:sz w:val="16"/>
                <w:szCs w:val="16"/>
              </w:rPr>
            </w:pPr>
            <w:r w:rsidRPr="00105E1E">
              <w:rPr>
                <w:sz w:val="16"/>
                <w:szCs w:val="16"/>
              </w:rPr>
              <w:lastRenderedPageBreak/>
              <w:t>QoR-9</w:t>
            </w:r>
          </w:p>
          <w:p w14:paraId="563B6B73" w14:textId="77777777" w:rsidR="00714513" w:rsidRPr="00105E1E" w:rsidRDefault="00714513" w:rsidP="00714513">
            <w:pPr>
              <w:rPr>
                <w:sz w:val="16"/>
                <w:szCs w:val="16"/>
              </w:rPr>
            </w:pPr>
            <w:r w:rsidRPr="00105E1E">
              <w:rPr>
                <w:sz w:val="16"/>
                <w:szCs w:val="16"/>
              </w:rPr>
              <w:t>1 week after surgery: p=0.796</w:t>
            </w:r>
          </w:p>
          <w:p w14:paraId="4095F8E3" w14:textId="77777777" w:rsidR="00714513" w:rsidRPr="00105E1E" w:rsidRDefault="00714513" w:rsidP="00714513">
            <w:pPr>
              <w:rPr>
                <w:sz w:val="16"/>
                <w:szCs w:val="16"/>
              </w:rPr>
            </w:pPr>
            <w:r w:rsidRPr="00105E1E">
              <w:rPr>
                <w:sz w:val="16"/>
                <w:szCs w:val="16"/>
              </w:rPr>
              <w:t>2 weeks after surgery: p=0.647</w:t>
            </w:r>
          </w:p>
          <w:p w14:paraId="5479FBB3" w14:textId="77777777" w:rsidR="00714513" w:rsidRPr="00105E1E" w:rsidRDefault="00714513" w:rsidP="00714513">
            <w:pPr>
              <w:rPr>
                <w:sz w:val="16"/>
                <w:szCs w:val="16"/>
              </w:rPr>
            </w:pPr>
            <w:r w:rsidRPr="00105E1E">
              <w:rPr>
                <w:sz w:val="16"/>
                <w:szCs w:val="16"/>
              </w:rPr>
              <w:t>4 weeks after surgery: p=0.562</w:t>
            </w:r>
          </w:p>
          <w:p w14:paraId="66B9D6B2" w14:textId="77777777" w:rsidR="00714513" w:rsidRPr="00105E1E" w:rsidRDefault="00714513" w:rsidP="00714513">
            <w:pPr>
              <w:rPr>
                <w:sz w:val="16"/>
                <w:szCs w:val="16"/>
              </w:rPr>
            </w:pPr>
          </w:p>
          <w:p w14:paraId="026E4E3F" w14:textId="77777777" w:rsidR="00714513" w:rsidRPr="00105E1E" w:rsidRDefault="00714513" w:rsidP="00714513">
            <w:pPr>
              <w:rPr>
                <w:sz w:val="16"/>
                <w:szCs w:val="16"/>
              </w:rPr>
            </w:pPr>
            <w:r w:rsidRPr="00105E1E">
              <w:rPr>
                <w:sz w:val="16"/>
                <w:szCs w:val="16"/>
              </w:rPr>
              <w:t>Total Physical SF-36 subscale</w:t>
            </w:r>
          </w:p>
          <w:p w14:paraId="5CBC89B9" w14:textId="77777777" w:rsidR="00714513" w:rsidRPr="00105E1E" w:rsidRDefault="00714513" w:rsidP="00714513">
            <w:pPr>
              <w:rPr>
                <w:sz w:val="16"/>
                <w:szCs w:val="16"/>
              </w:rPr>
            </w:pPr>
            <w:r w:rsidRPr="00105E1E">
              <w:rPr>
                <w:sz w:val="16"/>
                <w:szCs w:val="16"/>
              </w:rPr>
              <w:t>Baseline: p=0.836</w:t>
            </w:r>
          </w:p>
          <w:p w14:paraId="47FC58F3" w14:textId="77777777" w:rsidR="00714513" w:rsidRPr="00105E1E" w:rsidRDefault="00714513" w:rsidP="00714513">
            <w:pPr>
              <w:rPr>
                <w:sz w:val="16"/>
                <w:szCs w:val="16"/>
              </w:rPr>
            </w:pPr>
            <w:r w:rsidRPr="00105E1E">
              <w:rPr>
                <w:sz w:val="16"/>
                <w:szCs w:val="16"/>
              </w:rPr>
              <w:t>Before surgery: p=0.921</w:t>
            </w:r>
          </w:p>
          <w:p w14:paraId="36ED2B7C" w14:textId="77777777" w:rsidR="00714513" w:rsidRPr="00105E1E" w:rsidRDefault="00714513" w:rsidP="00714513">
            <w:pPr>
              <w:rPr>
                <w:sz w:val="16"/>
                <w:szCs w:val="16"/>
              </w:rPr>
            </w:pPr>
            <w:r w:rsidRPr="00105E1E">
              <w:rPr>
                <w:sz w:val="16"/>
                <w:szCs w:val="16"/>
              </w:rPr>
              <w:t>4-week after surgery: p=0.648</w:t>
            </w:r>
          </w:p>
          <w:p w14:paraId="43A9F948" w14:textId="77777777" w:rsidR="00714513" w:rsidRPr="00105E1E" w:rsidRDefault="00714513" w:rsidP="00714513">
            <w:pPr>
              <w:rPr>
                <w:sz w:val="16"/>
                <w:szCs w:val="16"/>
              </w:rPr>
            </w:pPr>
          </w:p>
          <w:p w14:paraId="6ACD12B3" w14:textId="77777777" w:rsidR="00714513" w:rsidRPr="00105E1E" w:rsidRDefault="00714513" w:rsidP="00714513">
            <w:pPr>
              <w:rPr>
                <w:sz w:val="16"/>
                <w:szCs w:val="16"/>
              </w:rPr>
            </w:pPr>
            <w:r w:rsidRPr="00105E1E">
              <w:rPr>
                <w:sz w:val="16"/>
                <w:szCs w:val="16"/>
              </w:rPr>
              <w:lastRenderedPageBreak/>
              <w:t>Total Mental SF-36 subscale,</w:t>
            </w:r>
          </w:p>
          <w:p w14:paraId="58534B2C" w14:textId="77777777" w:rsidR="00714513" w:rsidRPr="00105E1E" w:rsidRDefault="00714513" w:rsidP="00714513">
            <w:pPr>
              <w:rPr>
                <w:sz w:val="16"/>
                <w:szCs w:val="16"/>
              </w:rPr>
            </w:pPr>
            <w:r w:rsidRPr="00105E1E">
              <w:rPr>
                <w:sz w:val="16"/>
                <w:szCs w:val="16"/>
              </w:rPr>
              <w:t>Baseline: p=0.901</w:t>
            </w:r>
          </w:p>
          <w:p w14:paraId="0E77B16D" w14:textId="77777777" w:rsidR="00714513" w:rsidRPr="00105E1E" w:rsidRDefault="00714513" w:rsidP="00714513">
            <w:pPr>
              <w:rPr>
                <w:sz w:val="16"/>
                <w:szCs w:val="16"/>
              </w:rPr>
            </w:pPr>
            <w:r w:rsidRPr="00105E1E">
              <w:rPr>
                <w:sz w:val="16"/>
                <w:szCs w:val="16"/>
              </w:rPr>
              <w:t>Before surgery: p=0.933</w:t>
            </w:r>
          </w:p>
          <w:p w14:paraId="5CF40958" w14:textId="77777777" w:rsidR="00714513" w:rsidRPr="00105E1E" w:rsidRDefault="00714513" w:rsidP="00714513">
            <w:pPr>
              <w:rPr>
                <w:sz w:val="16"/>
                <w:szCs w:val="16"/>
              </w:rPr>
            </w:pPr>
            <w:r w:rsidRPr="00105E1E">
              <w:rPr>
                <w:sz w:val="16"/>
                <w:szCs w:val="16"/>
              </w:rPr>
              <w:t>4-week after surgery: p=0.647</w:t>
            </w:r>
          </w:p>
          <w:p w14:paraId="2DA1B399" w14:textId="77777777" w:rsidR="00714513" w:rsidRPr="00105E1E" w:rsidRDefault="00714513" w:rsidP="00714513">
            <w:pPr>
              <w:rPr>
                <w:sz w:val="16"/>
                <w:szCs w:val="16"/>
              </w:rPr>
            </w:pPr>
          </w:p>
          <w:p w14:paraId="75267921" w14:textId="147B066C" w:rsidR="00714513" w:rsidRPr="00105E1E" w:rsidRDefault="00714513" w:rsidP="00714513">
            <w:pPr>
              <w:rPr>
                <w:i/>
                <w:iCs/>
                <w:sz w:val="16"/>
                <w:szCs w:val="16"/>
              </w:rPr>
            </w:pPr>
            <w:r w:rsidRPr="00105E1E">
              <w:rPr>
                <w:i/>
                <w:iCs/>
                <w:sz w:val="16"/>
                <w:szCs w:val="16"/>
              </w:rPr>
              <w:t>No effect</w:t>
            </w:r>
          </w:p>
        </w:tc>
      </w:tr>
      <w:tr w:rsidR="00714513" w:rsidRPr="00105E1E" w14:paraId="2CA6FBDF" w14:textId="77777777" w:rsidTr="000663F8">
        <w:tc>
          <w:tcPr>
            <w:tcW w:w="453" w:type="pct"/>
            <w:vMerge/>
          </w:tcPr>
          <w:p w14:paraId="49F63AF2" w14:textId="77777777" w:rsidR="00714513" w:rsidRPr="00105E1E" w:rsidRDefault="00714513" w:rsidP="00714513">
            <w:pPr>
              <w:rPr>
                <w:sz w:val="16"/>
                <w:szCs w:val="16"/>
              </w:rPr>
            </w:pPr>
          </w:p>
        </w:tc>
        <w:tc>
          <w:tcPr>
            <w:tcW w:w="1188" w:type="pct"/>
            <w:vMerge/>
          </w:tcPr>
          <w:p w14:paraId="06404230" w14:textId="77777777" w:rsidR="00714513" w:rsidRPr="00105E1E" w:rsidRDefault="00714513" w:rsidP="00714513">
            <w:pPr>
              <w:rPr>
                <w:sz w:val="16"/>
                <w:szCs w:val="16"/>
              </w:rPr>
            </w:pPr>
          </w:p>
        </w:tc>
        <w:tc>
          <w:tcPr>
            <w:tcW w:w="1203" w:type="pct"/>
            <w:vMerge/>
          </w:tcPr>
          <w:p w14:paraId="6A37F0F8" w14:textId="77777777" w:rsidR="00714513" w:rsidRPr="00105E1E" w:rsidRDefault="00714513" w:rsidP="00714513">
            <w:pPr>
              <w:rPr>
                <w:sz w:val="16"/>
                <w:szCs w:val="16"/>
              </w:rPr>
            </w:pPr>
          </w:p>
        </w:tc>
        <w:tc>
          <w:tcPr>
            <w:tcW w:w="581" w:type="pct"/>
          </w:tcPr>
          <w:p w14:paraId="7F244982" w14:textId="38972DD2" w:rsidR="00714513" w:rsidRPr="00105E1E" w:rsidRDefault="00714513" w:rsidP="00714513">
            <w:pPr>
              <w:rPr>
                <w:sz w:val="16"/>
                <w:szCs w:val="16"/>
              </w:rPr>
            </w:pPr>
            <w:r w:rsidRPr="00105E1E">
              <w:rPr>
                <w:sz w:val="16"/>
                <w:szCs w:val="16"/>
              </w:rPr>
              <w:t>LOS</w:t>
            </w:r>
          </w:p>
        </w:tc>
        <w:tc>
          <w:tcPr>
            <w:tcW w:w="504" w:type="pct"/>
          </w:tcPr>
          <w:p w14:paraId="32027BE1" w14:textId="08DB9EA4" w:rsidR="00714513" w:rsidRPr="00105E1E" w:rsidRDefault="00714513" w:rsidP="00714513">
            <w:pPr>
              <w:rPr>
                <w:sz w:val="16"/>
                <w:szCs w:val="16"/>
              </w:rPr>
            </w:pPr>
            <w:r w:rsidRPr="00105E1E">
              <w:rPr>
                <w:sz w:val="16"/>
                <w:szCs w:val="16"/>
              </w:rPr>
              <w:t>Median (Q1-Q3)</w:t>
            </w:r>
          </w:p>
          <w:p w14:paraId="2E250440" w14:textId="01EC786E" w:rsidR="00714513" w:rsidRPr="00105E1E" w:rsidRDefault="00714513" w:rsidP="00714513">
            <w:pPr>
              <w:rPr>
                <w:sz w:val="16"/>
                <w:szCs w:val="16"/>
              </w:rPr>
            </w:pPr>
            <w:r w:rsidRPr="00105E1E">
              <w:rPr>
                <w:sz w:val="16"/>
                <w:szCs w:val="16"/>
              </w:rPr>
              <w:t>8 [6-10]</w:t>
            </w:r>
          </w:p>
        </w:tc>
        <w:tc>
          <w:tcPr>
            <w:tcW w:w="506" w:type="pct"/>
          </w:tcPr>
          <w:p w14:paraId="5CC2F29E" w14:textId="77777777" w:rsidR="00714513" w:rsidRPr="00105E1E" w:rsidRDefault="00714513" w:rsidP="00714513">
            <w:pPr>
              <w:rPr>
                <w:sz w:val="16"/>
                <w:szCs w:val="16"/>
              </w:rPr>
            </w:pPr>
            <w:r w:rsidRPr="00105E1E">
              <w:rPr>
                <w:sz w:val="16"/>
                <w:szCs w:val="16"/>
              </w:rPr>
              <w:t>Median (Q1-Q3)</w:t>
            </w:r>
          </w:p>
          <w:p w14:paraId="5D20E730" w14:textId="1A4A69CE" w:rsidR="00714513" w:rsidRPr="00105E1E" w:rsidRDefault="00714513" w:rsidP="00714513">
            <w:pPr>
              <w:rPr>
                <w:sz w:val="16"/>
                <w:szCs w:val="16"/>
              </w:rPr>
            </w:pPr>
            <w:r w:rsidRPr="00105E1E">
              <w:rPr>
                <w:sz w:val="16"/>
                <w:szCs w:val="16"/>
              </w:rPr>
              <w:t>8 [7-11]</w:t>
            </w:r>
          </w:p>
        </w:tc>
        <w:tc>
          <w:tcPr>
            <w:tcW w:w="565" w:type="pct"/>
          </w:tcPr>
          <w:p w14:paraId="73EE87D5" w14:textId="77777777" w:rsidR="00714513" w:rsidRPr="00105E1E" w:rsidRDefault="00714513" w:rsidP="00714513">
            <w:pPr>
              <w:rPr>
                <w:sz w:val="16"/>
                <w:szCs w:val="16"/>
              </w:rPr>
            </w:pPr>
            <w:r w:rsidRPr="00105E1E">
              <w:rPr>
                <w:sz w:val="16"/>
                <w:szCs w:val="16"/>
              </w:rPr>
              <w:t>p= 0.493</w:t>
            </w:r>
          </w:p>
          <w:p w14:paraId="5251F168" w14:textId="1CBCB30D" w:rsidR="00714513" w:rsidRPr="00105E1E" w:rsidRDefault="00714513" w:rsidP="00714513">
            <w:pPr>
              <w:rPr>
                <w:i/>
                <w:iCs/>
                <w:sz w:val="16"/>
                <w:szCs w:val="16"/>
              </w:rPr>
            </w:pPr>
            <w:r w:rsidRPr="00105E1E">
              <w:rPr>
                <w:i/>
                <w:iCs/>
                <w:sz w:val="16"/>
                <w:szCs w:val="16"/>
              </w:rPr>
              <w:t>No effect</w:t>
            </w:r>
          </w:p>
        </w:tc>
      </w:tr>
      <w:tr w:rsidR="00714513" w:rsidRPr="00105E1E" w14:paraId="161D812F" w14:textId="77777777" w:rsidTr="000663F8">
        <w:tc>
          <w:tcPr>
            <w:tcW w:w="453" w:type="pct"/>
            <w:vMerge/>
          </w:tcPr>
          <w:p w14:paraId="1D1972BB" w14:textId="77777777" w:rsidR="00714513" w:rsidRPr="00105E1E" w:rsidRDefault="00714513" w:rsidP="00714513">
            <w:pPr>
              <w:rPr>
                <w:sz w:val="16"/>
                <w:szCs w:val="16"/>
              </w:rPr>
            </w:pPr>
          </w:p>
        </w:tc>
        <w:tc>
          <w:tcPr>
            <w:tcW w:w="1188" w:type="pct"/>
            <w:vMerge/>
          </w:tcPr>
          <w:p w14:paraId="745325CE" w14:textId="77777777" w:rsidR="00714513" w:rsidRPr="00105E1E" w:rsidRDefault="00714513" w:rsidP="00714513">
            <w:pPr>
              <w:rPr>
                <w:sz w:val="16"/>
                <w:szCs w:val="16"/>
              </w:rPr>
            </w:pPr>
          </w:p>
        </w:tc>
        <w:tc>
          <w:tcPr>
            <w:tcW w:w="1203" w:type="pct"/>
            <w:vMerge/>
          </w:tcPr>
          <w:p w14:paraId="34DE40AE" w14:textId="77777777" w:rsidR="00714513" w:rsidRPr="00105E1E" w:rsidRDefault="00714513" w:rsidP="00714513">
            <w:pPr>
              <w:rPr>
                <w:sz w:val="16"/>
                <w:szCs w:val="16"/>
              </w:rPr>
            </w:pPr>
          </w:p>
        </w:tc>
        <w:tc>
          <w:tcPr>
            <w:tcW w:w="581" w:type="pct"/>
          </w:tcPr>
          <w:p w14:paraId="4D641BF7" w14:textId="05953B3D" w:rsidR="00714513" w:rsidRPr="00105E1E" w:rsidRDefault="00714513" w:rsidP="00714513">
            <w:pPr>
              <w:rPr>
                <w:sz w:val="16"/>
                <w:szCs w:val="16"/>
              </w:rPr>
            </w:pPr>
            <w:r w:rsidRPr="00105E1E">
              <w:rPr>
                <w:sz w:val="16"/>
                <w:szCs w:val="16"/>
              </w:rPr>
              <w:t>In-hospital mortality</w:t>
            </w:r>
          </w:p>
        </w:tc>
        <w:tc>
          <w:tcPr>
            <w:tcW w:w="504" w:type="pct"/>
          </w:tcPr>
          <w:p w14:paraId="1DA1336A" w14:textId="54CFADD4" w:rsidR="00714513" w:rsidRPr="00105E1E" w:rsidRDefault="00714513" w:rsidP="00714513">
            <w:pPr>
              <w:rPr>
                <w:sz w:val="16"/>
                <w:szCs w:val="16"/>
              </w:rPr>
            </w:pPr>
            <w:r w:rsidRPr="00105E1E">
              <w:rPr>
                <w:sz w:val="16"/>
                <w:szCs w:val="16"/>
              </w:rPr>
              <w:t>n (%)</w:t>
            </w:r>
          </w:p>
          <w:p w14:paraId="1491BAE2" w14:textId="0233F095" w:rsidR="00714513" w:rsidRPr="00105E1E" w:rsidRDefault="00714513" w:rsidP="00714513">
            <w:pPr>
              <w:rPr>
                <w:sz w:val="16"/>
                <w:szCs w:val="16"/>
              </w:rPr>
            </w:pPr>
            <w:r w:rsidRPr="00105E1E">
              <w:rPr>
                <w:sz w:val="16"/>
                <w:szCs w:val="16"/>
              </w:rPr>
              <w:t>1 (1.8)</w:t>
            </w:r>
          </w:p>
        </w:tc>
        <w:tc>
          <w:tcPr>
            <w:tcW w:w="506" w:type="pct"/>
          </w:tcPr>
          <w:p w14:paraId="70861434" w14:textId="4665C486" w:rsidR="00714513" w:rsidRPr="00105E1E" w:rsidRDefault="00714513" w:rsidP="00714513">
            <w:pPr>
              <w:rPr>
                <w:sz w:val="16"/>
                <w:szCs w:val="16"/>
              </w:rPr>
            </w:pPr>
            <w:r w:rsidRPr="00105E1E">
              <w:rPr>
                <w:sz w:val="16"/>
                <w:szCs w:val="16"/>
              </w:rPr>
              <w:t>n (%)</w:t>
            </w:r>
          </w:p>
          <w:p w14:paraId="35BB3603" w14:textId="38675DCB" w:rsidR="00714513" w:rsidRPr="00105E1E" w:rsidRDefault="00714513" w:rsidP="00714513">
            <w:pPr>
              <w:rPr>
                <w:sz w:val="16"/>
                <w:szCs w:val="16"/>
              </w:rPr>
            </w:pPr>
            <w:r w:rsidRPr="00105E1E">
              <w:rPr>
                <w:sz w:val="16"/>
                <w:szCs w:val="16"/>
              </w:rPr>
              <w:t>0 (0)</w:t>
            </w:r>
          </w:p>
        </w:tc>
        <w:tc>
          <w:tcPr>
            <w:tcW w:w="565" w:type="pct"/>
          </w:tcPr>
          <w:p w14:paraId="27C0BD29" w14:textId="77777777" w:rsidR="00714513" w:rsidRPr="00105E1E" w:rsidRDefault="00714513" w:rsidP="00714513">
            <w:pPr>
              <w:rPr>
                <w:sz w:val="16"/>
                <w:szCs w:val="16"/>
              </w:rPr>
            </w:pPr>
            <w:r w:rsidRPr="00105E1E">
              <w:rPr>
                <w:sz w:val="16"/>
                <w:szCs w:val="16"/>
              </w:rPr>
              <w:t>p=0.311</w:t>
            </w:r>
          </w:p>
          <w:p w14:paraId="42E39F8B" w14:textId="77777777" w:rsidR="00714513" w:rsidRPr="00105E1E" w:rsidRDefault="00714513" w:rsidP="00714513">
            <w:pPr>
              <w:rPr>
                <w:sz w:val="16"/>
                <w:szCs w:val="16"/>
              </w:rPr>
            </w:pPr>
          </w:p>
          <w:p w14:paraId="6A13D69F" w14:textId="32186AA0" w:rsidR="00714513" w:rsidRPr="00105E1E" w:rsidRDefault="00714513" w:rsidP="00714513">
            <w:pPr>
              <w:rPr>
                <w:i/>
                <w:iCs/>
                <w:sz w:val="16"/>
                <w:szCs w:val="16"/>
              </w:rPr>
            </w:pPr>
            <w:r w:rsidRPr="00105E1E">
              <w:rPr>
                <w:i/>
                <w:iCs/>
                <w:sz w:val="16"/>
                <w:szCs w:val="16"/>
              </w:rPr>
              <w:t>No effect</w:t>
            </w:r>
          </w:p>
        </w:tc>
      </w:tr>
      <w:tr w:rsidR="00714513" w:rsidRPr="00105E1E" w14:paraId="1F0DEBE4" w14:textId="77777777" w:rsidTr="000663F8">
        <w:tc>
          <w:tcPr>
            <w:tcW w:w="453" w:type="pct"/>
            <w:vMerge/>
          </w:tcPr>
          <w:p w14:paraId="397CCF65" w14:textId="77777777" w:rsidR="00714513" w:rsidRPr="00105E1E" w:rsidRDefault="00714513" w:rsidP="00714513">
            <w:pPr>
              <w:rPr>
                <w:sz w:val="16"/>
                <w:szCs w:val="16"/>
              </w:rPr>
            </w:pPr>
          </w:p>
        </w:tc>
        <w:tc>
          <w:tcPr>
            <w:tcW w:w="1188" w:type="pct"/>
            <w:vMerge/>
          </w:tcPr>
          <w:p w14:paraId="042D39F3" w14:textId="77777777" w:rsidR="00714513" w:rsidRPr="00105E1E" w:rsidRDefault="00714513" w:rsidP="00714513">
            <w:pPr>
              <w:rPr>
                <w:sz w:val="16"/>
                <w:szCs w:val="16"/>
              </w:rPr>
            </w:pPr>
          </w:p>
        </w:tc>
        <w:tc>
          <w:tcPr>
            <w:tcW w:w="1203" w:type="pct"/>
            <w:vMerge/>
          </w:tcPr>
          <w:p w14:paraId="5614D41A" w14:textId="77777777" w:rsidR="00714513" w:rsidRPr="00105E1E" w:rsidRDefault="00714513" w:rsidP="00714513">
            <w:pPr>
              <w:rPr>
                <w:sz w:val="16"/>
                <w:szCs w:val="16"/>
              </w:rPr>
            </w:pPr>
          </w:p>
        </w:tc>
        <w:tc>
          <w:tcPr>
            <w:tcW w:w="581" w:type="pct"/>
          </w:tcPr>
          <w:p w14:paraId="1D3C379E" w14:textId="77777777" w:rsidR="00714513" w:rsidRPr="00105E1E" w:rsidRDefault="00714513" w:rsidP="00714513">
            <w:pPr>
              <w:rPr>
                <w:sz w:val="16"/>
                <w:szCs w:val="16"/>
              </w:rPr>
            </w:pPr>
            <w:r w:rsidRPr="00105E1E">
              <w:rPr>
                <w:sz w:val="16"/>
                <w:szCs w:val="16"/>
              </w:rPr>
              <w:t xml:space="preserve">Hospital readmission </w:t>
            </w:r>
          </w:p>
          <w:p w14:paraId="7819C574" w14:textId="4EE0B98C" w:rsidR="00714513" w:rsidRPr="00105E1E" w:rsidRDefault="00714513" w:rsidP="00714513">
            <w:pPr>
              <w:rPr>
                <w:sz w:val="16"/>
                <w:szCs w:val="16"/>
              </w:rPr>
            </w:pPr>
            <w:r w:rsidRPr="00105E1E">
              <w:rPr>
                <w:sz w:val="16"/>
                <w:szCs w:val="16"/>
              </w:rPr>
              <w:t>(&lt; 30 days)</w:t>
            </w:r>
          </w:p>
        </w:tc>
        <w:tc>
          <w:tcPr>
            <w:tcW w:w="504" w:type="pct"/>
          </w:tcPr>
          <w:p w14:paraId="73B54D75" w14:textId="1FA83C49" w:rsidR="00714513" w:rsidRPr="00105E1E" w:rsidRDefault="00714513" w:rsidP="00714513">
            <w:pPr>
              <w:rPr>
                <w:sz w:val="16"/>
                <w:szCs w:val="16"/>
              </w:rPr>
            </w:pPr>
            <w:r w:rsidRPr="00105E1E">
              <w:rPr>
                <w:sz w:val="16"/>
                <w:szCs w:val="16"/>
              </w:rPr>
              <w:t>n (%)</w:t>
            </w:r>
          </w:p>
          <w:p w14:paraId="0FB8F572" w14:textId="585B0560" w:rsidR="00714513" w:rsidRPr="00105E1E" w:rsidRDefault="00714513" w:rsidP="00714513">
            <w:pPr>
              <w:rPr>
                <w:sz w:val="16"/>
                <w:szCs w:val="16"/>
              </w:rPr>
            </w:pPr>
            <w:r w:rsidRPr="00105E1E">
              <w:rPr>
                <w:sz w:val="16"/>
                <w:szCs w:val="16"/>
              </w:rPr>
              <w:t>3 (5.3)</w:t>
            </w:r>
          </w:p>
        </w:tc>
        <w:tc>
          <w:tcPr>
            <w:tcW w:w="506" w:type="pct"/>
          </w:tcPr>
          <w:p w14:paraId="141D7791" w14:textId="77777777" w:rsidR="00714513" w:rsidRPr="00105E1E" w:rsidRDefault="00714513" w:rsidP="00714513">
            <w:pPr>
              <w:rPr>
                <w:sz w:val="16"/>
                <w:szCs w:val="16"/>
              </w:rPr>
            </w:pPr>
            <w:r w:rsidRPr="00105E1E">
              <w:rPr>
                <w:sz w:val="16"/>
                <w:szCs w:val="16"/>
              </w:rPr>
              <w:t>n (%)</w:t>
            </w:r>
          </w:p>
          <w:p w14:paraId="45ACC518" w14:textId="005CF7C1" w:rsidR="00714513" w:rsidRPr="00105E1E" w:rsidRDefault="00714513" w:rsidP="00714513">
            <w:pPr>
              <w:rPr>
                <w:sz w:val="16"/>
                <w:szCs w:val="16"/>
              </w:rPr>
            </w:pPr>
            <w:r w:rsidRPr="00105E1E">
              <w:rPr>
                <w:sz w:val="16"/>
                <w:szCs w:val="16"/>
              </w:rPr>
              <w:t>3 (5.2)</w:t>
            </w:r>
          </w:p>
        </w:tc>
        <w:tc>
          <w:tcPr>
            <w:tcW w:w="565" w:type="pct"/>
          </w:tcPr>
          <w:p w14:paraId="6D0963D7" w14:textId="77777777" w:rsidR="00714513" w:rsidRPr="00105E1E" w:rsidRDefault="00714513" w:rsidP="00714513">
            <w:pPr>
              <w:rPr>
                <w:sz w:val="16"/>
                <w:szCs w:val="16"/>
              </w:rPr>
            </w:pPr>
            <w:r w:rsidRPr="00105E1E">
              <w:rPr>
                <w:sz w:val="16"/>
                <w:szCs w:val="16"/>
              </w:rPr>
              <w:t>p=0.983</w:t>
            </w:r>
          </w:p>
          <w:p w14:paraId="14D3837C" w14:textId="77777777" w:rsidR="00714513" w:rsidRPr="00105E1E" w:rsidRDefault="00714513" w:rsidP="00714513">
            <w:pPr>
              <w:rPr>
                <w:sz w:val="16"/>
                <w:szCs w:val="16"/>
              </w:rPr>
            </w:pPr>
          </w:p>
          <w:p w14:paraId="101209C8" w14:textId="086479B4" w:rsidR="00714513" w:rsidRPr="00105E1E" w:rsidRDefault="00714513" w:rsidP="00714513">
            <w:pPr>
              <w:rPr>
                <w:i/>
                <w:iCs/>
                <w:sz w:val="16"/>
                <w:szCs w:val="16"/>
              </w:rPr>
            </w:pPr>
            <w:r w:rsidRPr="00105E1E">
              <w:rPr>
                <w:i/>
                <w:iCs/>
                <w:sz w:val="16"/>
                <w:szCs w:val="16"/>
              </w:rPr>
              <w:t>No effect</w:t>
            </w:r>
          </w:p>
        </w:tc>
      </w:tr>
      <w:tr w:rsidR="00AA007A" w:rsidRPr="00105E1E" w14:paraId="096B6DB5" w14:textId="77777777" w:rsidTr="000663F8">
        <w:tc>
          <w:tcPr>
            <w:tcW w:w="453" w:type="pct"/>
          </w:tcPr>
          <w:p w14:paraId="5EC50666" w14:textId="77777777" w:rsidR="00AA007A" w:rsidRPr="00105E1E" w:rsidRDefault="00AA007A" w:rsidP="00714513">
            <w:pPr>
              <w:rPr>
                <w:sz w:val="16"/>
                <w:szCs w:val="16"/>
              </w:rPr>
            </w:pPr>
          </w:p>
        </w:tc>
        <w:tc>
          <w:tcPr>
            <w:tcW w:w="1188" w:type="pct"/>
          </w:tcPr>
          <w:p w14:paraId="47935FE1" w14:textId="77777777" w:rsidR="00AA007A" w:rsidRPr="00105E1E" w:rsidRDefault="00AA007A" w:rsidP="00714513">
            <w:pPr>
              <w:rPr>
                <w:sz w:val="16"/>
                <w:szCs w:val="16"/>
              </w:rPr>
            </w:pPr>
          </w:p>
        </w:tc>
        <w:tc>
          <w:tcPr>
            <w:tcW w:w="1203" w:type="pct"/>
          </w:tcPr>
          <w:p w14:paraId="7BD218FF" w14:textId="77777777" w:rsidR="00AA007A" w:rsidRPr="00105E1E" w:rsidRDefault="00AA007A" w:rsidP="00714513">
            <w:pPr>
              <w:rPr>
                <w:sz w:val="16"/>
                <w:szCs w:val="16"/>
              </w:rPr>
            </w:pPr>
          </w:p>
        </w:tc>
        <w:tc>
          <w:tcPr>
            <w:tcW w:w="581" w:type="pct"/>
          </w:tcPr>
          <w:p w14:paraId="4615DBCF" w14:textId="04B7D8B3" w:rsidR="00AA007A" w:rsidRPr="00105E1E" w:rsidRDefault="00AA007A" w:rsidP="00714513">
            <w:pPr>
              <w:rPr>
                <w:sz w:val="16"/>
                <w:szCs w:val="16"/>
              </w:rPr>
            </w:pPr>
            <w:r w:rsidRPr="00105E1E">
              <w:rPr>
                <w:sz w:val="16"/>
                <w:szCs w:val="16"/>
              </w:rPr>
              <w:t>Change in 6MWT: Improvement of 6MWD of 20 m or more compared with baseline</w:t>
            </w:r>
          </w:p>
        </w:tc>
        <w:tc>
          <w:tcPr>
            <w:tcW w:w="504" w:type="pct"/>
          </w:tcPr>
          <w:p w14:paraId="409A2102" w14:textId="55067767" w:rsidR="00AA007A" w:rsidRPr="00105E1E" w:rsidRDefault="00AA007A" w:rsidP="00714513">
            <w:pPr>
              <w:rPr>
                <w:sz w:val="16"/>
                <w:szCs w:val="16"/>
              </w:rPr>
            </w:pPr>
            <w:r w:rsidRPr="00105E1E">
              <w:rPr>
                <w:sz w:val="16"/>
                <w:szCs w:val="16"/>
              </w:rPr>
              <w:t>n (%)</w:t>
            </w:r>
          </w:p>
          <w:p w14:paraId="4F9E60B3" w14:textId="6A0AEFB0" w:rsidR="00AA007A" w:rsidRPr="00105E1E" w:rsidRDefault="00AA007A" w:rsidP="00714513">
            <w:pPr>
              <w:rPr>
                <w:sz w:val="16"/>
                <w:szCs w:val="16"/>
              </w:rPr>
            </w:pPr>
            <w:r w:rsidRPr="00105E1E">
              <w:rPr>
                <w:sz w:val="16"/>
                <w:szCs w:val="16"/>
              </w:rPr>
              <w:t>27 (47.4)</w:t>
            </w:r>
          </w:p>
        </w:tc>
        <w:tc>
          <w:tcPr>
            <w:tcW w:w="506" w:type="pct"/>
          </w:tcPr>
          <w:p w14:paraId="47A0330D" w14:textId="77777777" w:rsidR="00AA007A" w:rsidRPr="00105E1E" w:rsidRDefault="00AA007A" w:rsidP="00AA007A">
            <w:pPr>
              <w:rPr>
                <w:sz w:val="16"/>
                <w:szCs w:val="16"/>
              </w:rPr>
            </w:pPr>
            <w:r w:rsidRPr="00105E1E">
              <w:rPr>
                <w:sz w:val="16"/>
                <w:szCs w:val="16"/>
              </w:rPr>
              <w:t>n (%)</w:t>
            </w:r>
          </w:p>
          <w:p w14:paraId="09F09E54" w14:textId="49F2E2F0" w:rsidR="00AA007A" w:rsidRPr="00105E1E" w:rsidRDefault="00AA007A" w:rsidP="00714513">
            <w:pPr>
              <w:rPr>
                <w:sz w:val="16"/>
                <w:szCs w:val="16"/>
              </w:rPr>
            </w:pPr>
            <w:r w:rsidRPr="00105E1E">
              <w:rPr>
                <w:sz w:val="16"/>
                <w:szCs w:val="16"/>
              </w:rPr>
              <w:t>16 (27.6)</w:t>
            </w:r>
          </w:p>
        </w:tc>
        <w:tc>
          <w:tcPr>
            <w:tcW w:w="565" w:type="pct"/>
          </w:tcPr>
          <w:p w14:paraId="6EF6B42F" w14:textId="41977E86" w:rsidR="00AA007A" w:rsidRPr="00105E1E" w:rsidRDefault="00AA007A" w:rsidP="00714513">
            <w:pPr>
              <w:rPr>
                <w:sz w:val="16"/>
                <w:szCs w:val="16"/>
              </w:rPr>
            </w:pPr>
            <w:r w:rsidRPr="00105E1E">
              <w:rPr>
                <w:color w:val="EE0000"/>
                <w:sz w:val="16"/>
                <w:szCs w:val="16"/>
              </w:rPr>
              <w:t>P=0.028</w:t>
            </w:r>
          </w:p>
        </w:tc>
      </w:tr>
      <w:tr w:rsidR="00714513" w:rsidRPr="00105E1E" w14:paraId="3B0B20E3" w14:textId="77777777" w:rsidTr="000663F8">
        <w:tc>
          <w:tcPr>
            <w:tcW w:w="453" w:type="pct"/>
            <w:vMerge w:val="restart"/>
          </w:tcPr>
          <w:p w14:paraId="55D3378F" w14:textId="77777777" w:rsidR="00714513" w:rsidRPr="00105E1E" w:rsidRDefault="00714513" w:rsidP="00714513">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Danielsson</w:t>
            </w:r>
          </w:p>
          <w:p w14:paraId="4A3C5FE2" w14:textId="67E9A755" w:rsidR="00714513" w:rsidRPr="00105E1E" w:rsidRDefault="00714513"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25</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EYW5pZWxzc29uPC9BdXRob3I+PFllYXI+MjAyNTwvWWVh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EYW5pZWxzc29uPC9BdXRob3I+PFllYXI+MjAyNTwvWWVh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30)</w:t>
            </w:r>
            <w:r w:rsidR="000A369E" w:rsidRPr="00105E1E">
              <w:rPr>
                <w:rFonts w:ascii="Times New Roman" w:hAnsi="Times New Roman" w:cs="Times New Roman"/>
                <w:color w:val="212121"/>
                <w:sz w:val="16"/>
                <w:szCs w:val="16"/>
                <w:lang w:eastAsia="fr-BE"/>
              </w:rPr>
              <w:fldChar w:fldCharType="end"/>
            </w:r>
          </w:p>
        </w:tc>
        <w:tc>
          <w:tcPr>
            <w:tcW w:w="1188" w:type="pct"/>
            <w:vMerge w:val="restart"/>
          </w:tcPr>
          <w:p w14:paraId="3BB18F0F" w14:textId="77777777" w:rsidR="00714513" w:rsidRPr="00105E1E" w:rsidRDefault="00714513" w:rsidP="00714513">
            <w:pPr>
              <w:rPr>
                <w:sz w:val="16"/>
                <w:szCs w:val="16"/>
              </w:rPr>
            </w:pPr>
            <w:r w:rsidRPr="00105E1E">
              <w:rPr>
                <w:sz w:val="16"/>
                <w:szCs w:val="16"/>
              </w:rPr>
              <w:t>n=27</w:t>
            </w:r>
          </w:p>
          <w:p w14:paraId="3BFF9755" w14:textId="349281E9" w:rsidR="00714513" w:rsidRPr="00105E1E" w:rsidRDefault="00714513" w:rsidP="00714513">
            <w:pPr>
              <w:rPr>
                <w:sz w:val="16"/>
                <w:szCs w:val="16"/>
              </w:rPr>
            </w:pPr>
            <w:r w:rsidRPr="00105E1E">
              <w:rPr>
                <w:sz w:val="16"/>
                <w:szCs w:val="16"/>
              </w:rPr>
              <w:t>Male: 11 (41%)</w:t>
            </w:r>
          </w:p>
          <w:p w14:paraId="0CD33263" w14:textId="3E608B8D" w:rsidR="00714513" w:rsidRPr="00105E1E" w:rsidRDefault="00714513" w:rsidP="00714513">
            <w:pPr>
              <w:rPr>
                <w:sz w:val="16"/>
                <w:szCs w:val="16"/>
              </w:rPr>
            </w:pPr>
            <w:r w:rsidRPr="00105E1E">
              <w:rPr>
                <w:sz w:val="16"/>
                <w:szCs w:val="16"/>
              </w:rPr>
              <w:t>Female: 16 (59%)</w:t>
            </w:r>
          </w:p>
          <w:p w14:paraId="09373E64" w14:textId="4550E605" w:rsidR="00714513" w:rsidRPr="00105E1E" w:rsidRDefault="00714513" w:rsidP="00714513">
            <w:pPr>
              <w:rPr>
                <w:sz w:val="16"/>
                <w:szCs w:val="16"/>
              </w:rPr>
            </w:pPr>
            <w:r w:rsidRPr="00105E1E">
              <w:rPr>
                <w:sz w:val="16"/>
                <w:szCs w:val="16"/>
              </w:rPr>
              <w:t xml:space="preserve">Age: 78 </w:t>
            </w:r>
            <w:r w:rsidRPr="00105E1E">
              <w:rPr>
                <w:rFonts w:cstheme="minorHAnsi"/>
                <w:sz w:val="16"/>
                <w:szCs w:val="16"/>
              </w:rPr>
              <w:t>±</w:t>
            </w:r>
            <w:r w:rsidRPr="00105E1E">
              <w:rPr>
                <w:sz w:val="16"/>
                <w:szCs w:val="16"/>
              </w:rPr>
              <w:t xml:space="preserve"> 4 years</w:t>
            </w:r>
          </w:p>
        </w:tc>
        <w:tc>
          <w:tcPr>
            <w:tcW w:w="1203" w:type="pct"/>
            <w:vMerge w:val="restart"/>
          </w:tcPr>
          <w:p w14:paraId="7788844F" w14:textId="77777777" w:rsidR="00714513" w:rsidRPr="00105E1E" w:rsidRDefault="00714513" w:rsidP="00714513">
            <w:pPr>
              <w:rPr>
                <w:sz w:val="16"/>
                <w:szCs w:val="16"/>
              </w:rPr>
            </w:pPr>
            <w:r w:rsidRPr="00105E1E">
              <w:rPr>
                <w:sz w:val="16"/>
                <w:szCs w:val="16"/>
              </w:rPr>
              <w:t>n=24</w:t>
            </w:r>
          </w:p>
          <w:p w14:paraId="2B915478" w14:textId="3074B733" w:rsidR="00714513" w:rsidRPr="00105E1E" w:rsidRDefault="00714513" w:rsidP="00714513">
            <w:pPr>
              <w:rPr>
                <w:sz w:val="16"/>
                <w:szCs w:val="16"/>
              </w:rPr>
            </w:pPr>
            <w:r w:rsidRPr="00105E1E">
              <w:rPr>
                <w:sz w:val="16"/>
                <w:szCs w:val="16"/>
              </w:rPr>
              <w:t>Male: 12 (50%)</w:t>
            </w:r>
          </w:p>
          <w:p w14:paraId="5E2A9282" w14:textId="339AED77" w:rsidR="00714513" w:rsidRPr="00105E1E" w:rsidRDefault="00714513" w:rsidP="00714513">
            <w:pPr>
              <w:rPr>
                <w:sz w:val="16"/>
                <w:szCs w:val="16"/>
              </w:rPr>
            </w:pPr>
            <w:r w:rsidRPr="00105E1E">
              <w:rPr>
                <w:sz w:val="16"/>
                <w:szCs w:val="16"/>
              </w:rPr>
              <w:t>Female: 12 (50%)</w:t>
            </w:r>
          </w:p>
          <w:p w14:paraId="27613B47" w14:textId="4B9516F2" w:rsidR="00714513" w:rsidRPr="00105E1E" w:rsidRDefault="00714513" w:rsidP="00714513">
            <w:pPr>
              <w:rPr>
                <w:sz w:val="16"/>
                <w:szCs w:val="16"/>
              </w:rPr>
            </w:pPr>
            <w:r w:rsidRPr="00105E1E">
              <w:rPr>
                <w:sz w:val="16"/>
                <w:szCs w:val="16"/>
              </w:rPr>
              <w:t xml:space="preserve">Age: 77 </w:t>
            </w:r>
            <w:r w:rsidRPr="00105E1E">
              <w:rPr>
                <w:rFonts w:cstheme="minorHAnsi"/>
                <w:sz w:val="16"/>
                <w:szCs w:val="16"/>
              </w:rPr>
              <w:t>± 7 years</w:t>
            </w:r>
          </w:p>
        </w:tc>
        <w:tc>
          <w:tcPr>
            <w:tcW w:w="581" w:type="pct"/>
          </w:tcPr>
          <w:p w14:paraId="582BC811" w14:textId="7612E103" w:rsidR="00714513" w:rsidRPr="00105E1E" w:rsidRDefault="00714513" w:rsidP="00714513">
            <w:pPr>
              <w:rPr>
                <w:sz w:val="16"/>
                <w:szCs w:val="16"/>
              </w:rPr>
            </w:pPr>
            <w:r w:rsidRPr="00105E1E">
              <w:rPr>
                <w:sz w:val="16"/>
                <w:szCs w:val="16"/>
              </w:rPr>
              <w:t>Complications (30 days after surgery)</w:t>
            </w:r>
          </w:p>
        </w:tc>
        <w:tc>
          <w:tcPr>
            <w:tcW w:w="504" w:type="pct"/>
          </w:tcPr>
          <w:p w14:paraId="42A46C25" w14:textId="77777777" w:rsidR="00714513" w:rsidRPr="00105E1E" w:rsidRDefault="00714513" w:rsidP="00714513">
            <w:pPr>
              <w:rPr>
                <w:sz w:val="16"/>
                <w:szCs w:val="16"/>
              </w:rPr>
            </w:pPr>
            <w:r w:rsidRPr="00105E1E">
              <w:rPr>
                <w:sz w:val="16"/>
                <w:szCs w:val="16"/>
              </w:rPr>
              <w:t>Participants with ≥1 complication, n (%):</w:t>
            </w:r>
          </w:p>
          <w:p w14:paraId="2E53FF8D" w14:textId="4DBC8DD7" w:rsidR="00714513" w:rsidRPr="00105E1E" w:rsidRDefault="00714513" w:rsidP="00714513">
            <w:pPr>
              <w:rPr>
                <w:sz w:val="16"/>
                <w:szCs w:val="16"/>
              </w:rPr>
            </w:pPr>
            <w:r w:rsidRPr="00105E1E">
              <w:rPr>
                <w:sz w:val="16"/>
                <w:szCs w:val="16"/>
              </w:rPr>
              <w:t>13 (48.1)</w:t>
            </w:r>
          </w:p>
          <w:p w14:paraId="15FB8F9A" w14:textId="77777777" w:rsidR="00714513" w:rsidRPr="00105E1E" w:rsidRDefault="00714513" w:rsidP="00714513">
            <w:pPr>
              <w:rPr>
                <w:sz w:val="16"/>
                <w:szCs w:val="16"/>
              </w:rPr>
            </w:pPr>
          </w:p>
          <w:p w14:paraId="30569FE9" w14:textId="77777777" w:rsidR="00714513" w:rsidRPr="00105E1E" w:rsidRDefault="00714513" w:rsidP="00714513">
            <w:pPr>
              <w:rPr>
                <w:sz w:val="16"/>
                <w:szCs w:val="16"/>
              </w:rPr>
            </w:pPr>
            <w:r w:rsidRPr="00105E1E">
              <w:rPr>
                <w:sz w:val="16"/>
                <w:szCs w:val="16"/>
              </w:rPr>
              <w:t>CCI:</w:t>
            </w:r>
          </w:p>
          <w:p w14:paraId="25AF76F1" w14:textId="36D55DF7" w:rsidR="00714513" w:rsidRPr="00105E1E" w:rsidRDefault="00714513" w:rsidP="00714513">
            <w:pPr>
              <w:rPr>
                <w:sz w:val="16"/>
                <w:szCs w:val="16"/>
              </w:rPr>
            </w:pPr>
            <w:r w:rsidRPr="00105E1E">
              <w:rPr>
                <w:sz w:val="16"/>
                <w:szCs w:val="16"/>
              </w:rPr>
              <w:t>median (IQR): 0 (0–22.6)</w:t>
            </w:r>
          </w:p>
          <w:p w14:paraId="5772BA90" w14:textId="77777777" w:rsidR="00714513" w:rsidRPr="00105E1E" w:rsidRDefault="00714513" w:rsidP="00714513">
            <w:pPr>
              <w:rPr>
                <w:sz w:val="16"/>
                <w:szCs w:val="16"/>
              </w:rPr>
            </w:pPr>
          </w:p>
          <w:p w14:paraId="56576213" w14:textId="77777777" w:rsidR="00714513" w:rsidRPr="00105E1E" w:rsidRDefault="00714513" w:rsidP="00714513">
            <w:pPr>
              <w:rPr>
                <w:sz w:val="16"/>
                <w:szCs w:val="16"/>
              </w:rPr>
            </w:pPr>
          </w:p>
          <w:p w14:paraId="676C1D4C" w14:textId="3282933D" w:rsidR="00714513" w:rsidRPr="00105E1E" w:rsidRDefault="00714513" w:rsidP="00714513">
            <w:pPr>
              <w:rPr>
                <w:sz w:val="16"/>
                <w:szCs w:val="16"/>
              </w:rPr>
            </w:pPr>
            <w:r w:rsidRPr="00105E1E">
              <w:rPr>
                <w:sz w:val="16"/>
                <w:szCs w:val="16"/>
              </w:rPr>
              <w:t>Complication count, median (IQR):</w:t>
            </w:r>
          </w:p>
          <w:p w14:paraId="2D70FCCE" w14:textId="39ACD788" w:rsidR="00714513" w:rsidRPr="00105E1E" w:rsidRDefault="00714513" w:rsidP="00714513">
            <w:pPr>
              <w:rPr>
                <w:sz w:val="16"/>
                <w:szCs w:val="16"/>
              </w:rPr>
            </w:pPr>
            <w:r w:rsidRPr="00105E1E">
              <w:rPr>
                <w:sz w:val="16"/>
                <w:szCs w:val="16"/>
              </w:rPr>
              <w:t xml:space="preserve"> 1 (0-2)</w:t>
            </w:r>
          </w:p>
          <w:p w14:paraId="22A713A3" w14:textId="1838A3C5" w:rsidR="00714513" w:rsidRPr="00105E1E" w:rsidRDefault="00714513" w:rsidP="00714513">
            <w:pPr>
              <w:rPr>
                <w:sz w:val="16"/>
                <w:szCs w:val="16"/>
              </w:rPr>
            </w:pPr>
          </w:p>
        </w:tc>
        <w:tc>
          <w:tcPr>
            <w:tcW w:w="506" w:type="pct"/>
          </w:tcPr>
          <w:p w14:paraId="779B3A6B" w14:textId="77777777" w:rsidR="00714513" w:rsidRPr="00105E1E" w:rsidRDefault="00714513" w:rsidP="00714513">
            <w:pPr>
              <w:rPr>
                <w:sz w:val="16"/>
                <w:szCs w:val="16"/>
              </w:rPr>
            </w:pPr>
            <w:r w:rsidRPr="00105E1E">
              <w:rPr>
                <w:sz w:val="16"/>
                <w:szCs w:val="16"/>
              </w:rPr>
              <w:t xml:space="preserve">Participants with ≥1 complication, n (%): </w:t>
            </w:r>
          </w:p>
          <w:p w14:paraId="3449B824" w14:textId="77777777" w:rsidR="00714513" w:rsidRPr="00105E1E" w:rsidRDefault="00714513" w:rsidP="00714513">
            <w:pPr>
              <w:rPr>
                <w:sz w:val="16"/>
                <w:szCs w:val="16"/>
              </w:rPr>
            </w:pPr>
            <w:r w:rsidRPr="00105E1E">
              <w:rPr>
                <w:sz w:val="16"/>
                <w:szCs w:val="16"/>
              </w:rPr>
              <w:t>15 (62.5)</w:t>
            </w:r>
          </w:p>
          <w:p w14:paraId="64D5B40C" w14:textId="77777777" w:rsidR="00714513" w:rsidRPr="00105E1E" w:rsidRDefault="00714513" w:rsidP="00714513">
            <w:pPr>
              <w:rPr>
                <w:sz w:val="16"/>
                <w:szCs w:val="16"/>
              </w:rPr>
            </w:pPr>
          </w:p>
          <w:p w14:paraId="5BDB3FA0" w14:textId="77777777" w:rsidR="00714513" w:rsidRPr="00105E1E" w:rsidRDefault="00714513" w:rsidP="00714513">
            <w:pPr>
              <w:rPr>
                <w:sz w:val="16"/>
                <w:szCs w:val="16"/>
              </w:rPr>
            </w:pPr>
          </w:p>
          <w:p w14:paraId="6531BA12" w14:textId="77777777" w:rsidR="00714513" w:rsidRPr="00105E1E" w:rsidRDefault="00714513" w:rsidP="00714513">
            <w:pPr>
              <w:rPr>
                <w:sz w:val="16"/>
                <w:szCs w:val="16"/>
              </w:rPr>
            </w:pPr>
            <w:r w:rsidRPr="00105E1E">
              <w:rPr>
                <w:sz w:val="16"/>
                <w:szCs w:val="16"/>
              </w:rPr>
              <w:t>CCI:</w:t>
            </w:r>
          </w:p>
          <w:p w14:paraId="048D0E24" w14:textId="77777777" w:rsidR="00714513" w:rsidRPr="00105E1E" w:rsidRDefault="00714513" w:rsidP="00714513">
            <w:pPr>
              <w:rPr>
                <w:sz w:val="16"/>
                <w:szCs w:val="16"/>
              </w:rPr>
            </w:pPr>
            <w:r w:rsidRPr="00105E1E">
              <w:rPr>
                <w:sz w:val="16"/>
                <w:szCs w:val="16"/>
              </w:rPr>
              <w:t>median (IQR): 8.7 (0–22.2)</w:t>
            </w:r>
          </w:p>
          <w:p w14:paraId="32642C9B" w14:textId="77777777" w:rsidR="00714513" w:rsidRPr="00105E1E" w:rsidRDefault="00714513" w:rsidP="00714513">
            <w:pPr>
              <w:rPr>
                <w:sz w:val="16"/>
                <w:szCs w:val="16"/>
              </w:rPr>
            </w:pPr>
          </w:p>
          <w:p w14:paraId="4F439308" w14:textId="77777777" w:rsidR="00714513" w:rsidRPr="00105E1E" w:rsidRDefault="00714513" w:rsidP="00714513">
            <w:pPr>
              <w:rPr>
                <w:sz w:val="16"/>
                <w:szCs w:val="16"/>
              </w:rPr>
            </w:pPr>
          </w:p>
          <w:p w14:paraId="4810129F" w14:textId="47CAEF1A" w:rsidR="00714513" w:rsidRPr="00105E1E" w:rsidRDefault="00714513" w:rsidP="00714513">
            <w:pPr>
              <w:rPr>
                <w:sz w:val="16"/>
                <w:szCs w:val="16"/>
              </w:rPr>
            </w:pPr>
            <w:r w:rsidRPr="00105E1E">
              <w:rPr>
                <w:sz w:val="16"/>
                <w:szCs w:val="16"/>
              </w:rPr>
              <w:t>Complication count, median (IQR):</w:t>
            </w:r>
          </w:p>
          <w:p w14:paraId="7EA9176C" w14:textId="2BA72F36" w:rsidR="00714513" w:rsidRPr="00105E1E" w:rsidRDefault="00714513" w:rsidP="00714513">
            <w:pPr>
              <w:rPr>
                <w:sz w:val="16"/>
                <w:szCs w:val="16"/>
              </w:rPr>
            </w:pPr>
            <w:r w:rsidRPr="00105E1E">
              <w:rPr>
                <w:sz w:val="16"/>
                <w:szCs w:val="16"/>
              </w:rPr>
              <w:t>1 (0-3)</w:t>
            </w:r>
          </w:p>
        </w:tc>
        <w:tc>
          <w:tcPr>
            <w:tcW w:w="565" w:type="pct"/>
          </w:tcPr>
          <w:p w14:paraId="362206EA" w14:textId="77777777" w:rsidR="00714513" w:rsidRPr="00105E1E" w:rsidRDefault="00714513" w:rsidP="00714513">
            <w:pPr>
              <w:rPr>
                <w:sz w:val="16"/>
                <w:szCs w:val="16"/>
              </w:rPr>
            </w:pPr>
            <w:r w:rsidRPr="00105E1E">
              <w:rPr>
                <w:sz w:val="16"/>
                <w:szCs w:val="16"/>
              </w:rPr>
              <w:t xml:space="preserve">Participants with ≥1 complication, n (%): </w:t>
            </w:r>
          </w:p>
          <w:p w14:paraId="5FF03EDD" w14:textId="77777777" w:rsidR="00714513" w:rsidRPr="00105E1E" w:rsidRDefault="00714513" w:rsidP="00714513">
            <w:pPr>
              <w:rPr>
                <w:sz w:val="16"/>
                <w:szCs w:val="16"/>
              </w:rPr>
            </w:pPr>
            <w:r w:rsidRPr="00105E1E">
              <w:rPr>
                <w:sz w:val="16"/>
                <w:szCs w:val="16"/>
              </w:rPr>
              <w:t>OR: 0.44 (0.13-1.52)</w:t>
            </w:r>
          </w:p>
          <w:p w14:paraId="42B04FA4" w14:textId="77777777" w:rsidR="00714513" w:rsidRPr="00105E1E" w:rsidRDefault="00714513" w:rsidP="00714513">
            <w:pPr>
              <w:rPr>
                <w:sz w:val="16"/>
                <w:szCs w:val="16"/>
              </w:rPr>
            </w:pPr>
          </w:p>
          <w:p w14:paraId="11359EE0" w14:textId="77777777" w:rsidR="00714513" w:rsidRPr="00105E1E" w:rsidRDefault="00714513" w:rsidP="00714513">
            <w:pPr>
              <w:rPr>
                <w:sz w:val="16"/>
                <w:szCs w:val="16"/>
              </w:rPr>
            </w:pPr>
            <w:r w:rsidRPr="00105E1E">
              <w:rPr>
                <w:sz w:val="16"/>
                <w:szCs w:val="16"/>
              </w:rPr>
              <w:t>CCI: p=0.49</w:t>
            </w:r>
          </w:p>
          <w:p w14:paraId="511CBDBB" w14:textId="77777777" w:rsidR="00714513" w:rsidRPr="00105E1E" w:rsidRDefault="00714513" w:rsidP="00714513">
            <w:pPr>
              <w:rPr>
                <w:sz w:val="16"/>
                <w:szCs w:val="16"/>
              </w:rPr>
            </w:pPr>
          </w:p>
          <w:p w14:paraId="061FFE76" w14:textId="77777777" w:rsidR="00714513" w:rsidRPr="00105E1E" w:rsidRDefault="00714513" w:rsidP="00714513">
            <w:pPr>
              <w:rPr>
                <w:sz w:val="16"/>
                <w:szCs w:val="16"/>
              </w:rPr>
            </w:pPr>
          </w:p>
          <w:p w14:paraId="68765C94" w14:textId="77777777" w:rsidR="00714513" w:rsidRPr="00105E1E" w:rsidRDefault="00714513" w:rsidP="00714513">
            <w:pPr>
              <w:rPr>
                <w:sz w:val="16"/>
                <w:szCs w:val="16"/>
              </w:rPr>
            </w:pPr>
          </w:p>
          <w:p w14:paraId="358DE9CD" w14:textId="77777777" w:rsidR="00714513" w:rsidRPr="00105E1E" w:rsidRDefault="00714513" w:rsidP="00714513">
            <w:pPr>
              <w:rPr>
                <w:sz w:val="16"/>
                <w:szCs w:val="16"/>
              </w:rPr>
            </w:pPr>
          </w:p>
          <w:p w14:paraId="56A79E47" w14:textId="1FCA78ED" w:rsidR="00714513" w:rsidRPr="00105E1E" w:rsidRDefault="00714513" w:rsidP="00714513">
            <w:pPr>
              <w:rPr>
                <w:sz w:val="16"/>
                <w:szCs w:val="16"/>
              </w:rPr>
            </w:pPr>
            <w:r w:rsidRPr="00105E1E">
              <w:rPr>
                <w:sz w:val="16"/>
                <w:szCs w:val="16"/>
              </w:rPr>
              <w:t>Complications count:</w:t>
            </w:r>
          </w:p>
          <w:p w14:paraId="165DD407" w14:textId="77777777" w:rsidR="00714513" w:rsidRPr="00105E1E" w:rsidRDefault="00714513" w:rsidP="00714513">
            <w:pPr>
              <w:rPr>
                <w:sz w:val="16"/>
                <w:szCs w:val="16"/>
              </w:rPr>
            </w:pPr>
            <w:r w:rsidRPr="00105E1E">
              <w:rPr>
                <w:sz w:val="16"/>
                <w:szCs w:val="16"/>
              </w:rPr>
              <w:t>p=0.557</w:t>
            </w:r>
          </w:p>
          <w:p w14:paraId="7B655DDB" w14:textId="77777777" w:rsidR="00714513" w:rsidRPr="00105E1E" w:rsidRDefault="00714513" w:rsidP="00714513">
            <w:pPr>
              <w:rPr>
                <w:sz w:val="16"/>
                <w:szCs w:val="16"/>
              </w:rPr>
            </w:pPr>
          </w:p>
          <w:p w14:paraId="37F487D1" w14:textId="66BB6224" w:rsidR="00714513" w:rsidRPr="00105E1E" w:rsidRDefault="00714513" w:rsidP="00714513">
            <w:pPr>
              <w:rPr>
                <w:i/>
                <w:iCs/>
                <w:sz w:val="16"/>
                <w:szCs w:val="16"/>
              </w:rPr>
            </w:pPr>
            <w:r w:rsidRPr="00105E1E">
              <w:rPr>
                <w:i/>
                <w:iCs/>
                <w:sz w:val="16"/>
                <w:szCs w:val="16"/>
              </w:rPr>
              <w:t>No effect</w:t>
            </w:r>
          </w:p>
        </w:tc>
      </w:tr>
      <w:tr w:rsidR="00714513" w:rsidRPr="00105E1E" w14:paraId="034F4AB6" w14:textId="77777777" w:rsidTr="000663F8">
        <w:tc>
          <w:tcPr>
            <w:tcW w:w="453" w:type="pct"/>
            <w:vMerge/>
          </w:tcPr>
          <w:p w14:paraId="7D05E1F9" w14:textId="77777777" w:rsidR="00714513" w:rsidRPr="00105E1E" w:rsidRDefault="00714513" w:rsidP="00714513">
            <w:pPr>
              <w:rPr>
                <w:rFonts w:ascii="Times New Roman" w:hAnsi="Times New Roman" w:cs="Times New Roman"/>
                <w:color w:val="212121"/>
                <w:sz w:val="16"/>
                <w:szCs w:val="16"/>
                <w:lang w:eastAsia="fr-BE"/>
              </w:rPr>
            </w:pPr>
          </w:p>
        </w:tc>
        <w:tc>
          <w:tcPr>
            <w:tcW w:w="1188" w:type="pct"/>
            <w:vMerge/>
          </w:tcPr>
          <w:p w14:paraId="65BAF9CD" w14:textId="77777777" w:rsidR="00714513" w:rsidRPr="00105E1E" w:rsidRDefault="00714513" w:rsidP="00714513">
            <w:pPr>
              <w:rPr>
                <w:sz w:val="16"/>
                <w:szCs w:val="16"/>
              </w:rPr>
            </w:pPr>
          </w:p>
        </w:tc>
        <w:tc>
          <w:tcPr>
            <w:tcW w:w="1203" w:type="pct"/>
            <w:vMerge/>
          </w:tcPr>
          <w:p w14:paraId="510E207D" w14:textId="77777777" w:rsidR="00714513" w:rsidRPr="00105E1E" w:rsidRDefault="00714513" w:rsidP="00714513">
            <w:pPr>
              <w:rPr>
                <w:sz w:val="16"/>
                <w:szCs w:val="16"/>
              </w:rPr>
            </w:pPr>
          </w:p>
        </w:tc>
        <w:tc>
          <w:tcPr>
            <w:tcW w:w="581" w:type="pct"/>
          </w:tcPr>
          <w:p w14:paraId="26012E48" w14:textId="5575AED1" w:rsidR="00714513" w:rsidRPr="00105E1E" w:rsidRDefault="00714513" w:rsidP="00714513">
            <w:pPr>
              <w:rPr>
                <w:sz w:val="16"/>
                <w:szCs w:val="16"/>
              </w:rPr>
            </w:pPr>
            <w:r w:rsidRPr="00105E1E">
              <w:rPr>
                <w:sz w:val="16"/>
                <w:szCs w:val="16"/>
              </w:rPr>
              <w:t>LOS</w:t>
            </w:r>
          </w:p>
        </w:tc>
        <w:tc>
          <w:tcPr>
            <w:tcW w:w="504" w:type="pct"/>
          </w:tcPr>
          <w:p w14:paraId="653B137E" w14:textId="762015CB" w:rsidR="00714513" w:rsidRPr="00105E1E" w:rsidRDefault="00714513" w:rsidP="00714513">
            <w:pPr>
              <w:rPr>
                <w:sz w:val="16"/>
                <w:szCs w:val="16"/>
              </w:rPr>
            </w:pPr>
            <w:r w:rsidRPr="00105E1E">
              <w:rPr>
                <w:sz w:val="16"/>
                <w:szCs w:val="16"/>
              </w:rPr>
              <w:t xml:space="preserve">Median (IQR): </w:t>
            </w:r>
          </w:p>
          <w:p w14:paraId="165955F4" w14:textId="61CF3542" w:rsidR="00714513" w:rsidRPr="00105E1E" w:rsidRDefault="00714513" w:rsidP="00714513">
            <w:pPr>
              <w:rPr>
                <w:sz w:val="16"/>
                <w:szCs w:val="16"/>
              </w:rPr>
            </w:pPr>
            <w:r w:rsidRPr="00105E1E">
              <w:rPr>
                <w:sz w:val="16"/>
                <w:szCs w:val="16"/>
              </w:rPr>
              <w:t>5 (4–6)</w:t>
            </w:r>
          </w:p>
        </w:tc>
        <w:tc>
          <w:tcPr>
            <w:tcW w:w="506" w:type="pct"/>
          </w:tcPr>
          <w:p w14:paraId="7C43244A" w14:textId="57130C68" w:rsidR="00714513" w:rsidRPr="00105E1E" w:rsidRDefault="00714513" w:rsidP="00714513">
            <w:pPr>
              <w:rPr>
                <w:sz w:val="16"/>
                <w:szCs w:val="16"/>
              </w:rPr>
            </w:pPr>
            <w:r w:rsidRPr="00105E1E">
              <w:rPr>
                <w:sz w:val="16"/>
                <w:szCs w:val="16"/>
              </w:rPr>
              <w:t>Median (IQR): 5.5 (4–7.8)</w:t>
            </w:r>
          </w:p>
        </w:tc>
        <w:tc>
          <w:tcPr>
            <w:tcW w:w="565" w:type="pct"/>
          </w:tcPr>
          <w:p w14:paraId="684D5B0D" w14:textId="77777777" w:rsidR="00714513" w:rsidRPr="00105E1E" w:rsidRDefault="00714513" w:rsidP="00714513">
            <w:pPr>
              <w:rPr>
                <w:sz w:val="16"/>
                <w:szCs w:val="16"/>
              </w:rPr>
            </w:pPr>
            <w:r w:rsidRPr="00105E1E">
              <w:rPr>
                <w:sz w:val="16"/>
                <w:szCs w:val="16"/>
              </w:rPr>
              <w:t>p=0.55</w:t>
            </w:r>
          </w:p>
          <w:p w14:paraId="0C4AC039" w14:textId="77777777" w:rsidR="00714513" w:rsidRPr="00105E1E" w:rsidRDefault="00714513" w:rsidP="00714513">
            <w:pPr>
              <w:rPr>
                <w:sz w:val="16"/>
                <w:szCs w:val="16"/>
              </w:rPr>
            </w:pPr>
          </w:p>
          <w:p w14:paraId="36D422FE" w14:textId="54E9EB1C" w:rsidR="00714513" w:rsidRPr="00105E1E" w:rsidRDefault="00714513" w:rsidP="00714513">
            <w:pPr>
              <w:rPr>
                <w:i/>
                <w:iCs/>
                <w:sz w:val="16"/>
                <w:szCs w:val="16"/>
              </w:rPr>
            </w:pPr>
            <w:r w:rsidRPr="00105E1E">
              <w:rPr>
                <w:i/>
                <w:iCs/>
                <w:sz w:val="16"/>
                <w:szCs w:val="16"/>
              </w:rPr>
              <w:t>No effect</w:t>
            </w:r>
          </w:p>
        </w:tc>
      </w:tr>
      <w:tr w:rsidR="00714513" w:rsidRPr="00105E1E" w14:paraId="0593BD5B" w14:textId="77777777" w:rsidTr="000663F8">
        <w:tc>
          <w:tcPr>
            <w:tcW w:w="453" w:type="pct"/>
            <w:vMerge w:val="restart"/>
          </w:tcPr>
          <w:p w14:paraId="3D10D9EC" w14:textId="77777777" w:rsidR="00714513" w:rsidRPr="00105E1E" w:rsidRDefault="00714513" w:rsidP="00714513">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Dronkers</w:t>
            </w:r>
          </w:p>
          <w:p w14:paraId="7955A72D" w14:textId="3C4A164E" w:rsidR="00714513" w:rsidRPr="00105E1E" w:rsidRDefault="00714513"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10</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Ecm9ua2VyczwvQXV0aG9yPjxZZWFyPjIwMTA8L1llYXI+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Ecm9ua2VyczwvQXV0aG9yPjxZZWFyPjIwMTA8L1llYXI+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45)</w:t>
            </w:r>
            <w:r w:rsidR="000A369E" w:rsidRPr="00105E1E">
              <w:rPr>
                <w:rFonts w:ascii="Times New Roman" w:hAnsi="Times New Roman" w:cs="Times New Roman"/>
                <w:color w:val="212121"/>
                <w:sz w:val="16"/>
                <w:szCs w:val="16"/>
                <w:lang w:eastAsia="fr-BE"/>
              </w:rPr>
              <w:fldChar w:fldCharType="end"/>
            </w:r>
          </w:p>
        </w:tc>
        <w:tc>
          <w:tcPr>
            <w:tcW w:w="1188" w:type="pct"/>
            <w:vMerge w:val="restart"/>
          </w:tcPr>
          <w:p w14:paraId="1B95A285" w14:textId="0179C3BE" w:rsidR="00714513" w:rsidRPr="00105E1E" w:rsidRDefault="00714513" w:rsidP="00714513">
            <w:pPr>
              <w:rPr>
                <w:sz w:val="16"/>
                <w:szCs w:val="16"/>
              </w:rPr>
            </w:pPr>
            <w:r w:rsidRPr="00105E1E">
              <w:rPr>
                <w:sz w:val="16"/>
                <w:szCs w:val="16"/>
              </w:rPr>
              <w:t>n=22</w:t>
            </w:r>
          </w:p>
          <w:p w14:paraId="21420AC3" w14:textId="22C7A241" w:rsidR="00714513" w:rsidRPr="00105E1E" w:rsidRDefault="00714513" w:rsidP="00714513">
            <w:pPr>
              <w:rPr>
                <w:sz w:val="16"/>
                <w:szCs w:val="16"/>
              </w:rPr>
            </w:pPr>
            <w:r w:rsidRPr="00105E1E">
              <w:rPr>
                <w:sz w:val="16"/>
                <w:szCs w:val="16"/>
              </w:rPr>
              <w:t>Male: 15 (68.2%)</w:t>
            </w:r>
          </w:p>
          <w:p w14:paraId="1718B364" w14:textId="7745E437" w:rsidR="00714513" w:rsidRPr="00105E1E" w:rsidRDefault="00714513" w:rsidP="00714513">
            <w:pPr>
              <w:rPr>
                <w:sz w:val="16"/>
                <w:szCs w:val="16"/>
              </w:rPr>
            </w:pPr>
            <w:r w:rsidRPr="00105E1E">
              <w:rPr>
                <w:sz w:val="16"/>
                <w:szCs w:val="16"/>
              </w:rPr>
              <w:t>Female: 7 (31.8%)</w:t>
            </w:r>
          </w:p>
          <w:p w14:paraId="65FB6341" w14:textId="36B85D62" w:rsidR="00714513" w:rsidRPr="00105E1E" w:rsidRDefault="00714513" w:rsidP="00714513">
            <w:pPr>
              <w:rPr>
                <w:sz w:val="16"/>
                <w:szCs w:val="16"/>
              </w:rPr>
            </w:pPr>
            <w:r w:rsidRPr="00105E1E">
              <w:rPr>
                <w:sz w:val="16"/>
                <w:szCs w:val="16"/>
              </w:rPr>
              <w:t xml:space="preserve">Age: 71.1 </w:t>
            </w:r>
            <w:r w:rsidRPr="00105E1E">
              <w:rPr>
                <w:rFonts w:cstheme="minorHAnsi"/>
                <w:sz w:val="16"/>
                <w:szCs w:val="16"/>
              </w:rPr>
              <w:t xml:space="preserve">± </w:t>
            </w:r>
            <w:r w:rsidRPr="00105E1E">
              <w:rPr>
                <w:sz w:val="16"/>
                <w:szCs w:val="16"/>
              </w:rPr>
              <w:t>6.3</w:t>
            </w:r>
          </w:p>
        </w:tc>
        <w:tc>
          <w:tcPr>
            <w:tcW w:w="1203" w:type="pct"/>
            <w:vMerge w:val="restart"/>
          </w:tcPr>
          <w:p w14:paraId="0AE68121" w14:textId="2E114F02" w:rsidR="00714513" w:rsidRPr="00105E1E" w:rsidRDefault="00714513" w:rsidP="00714513">
            <w:pPr>
              <w:rPr>
                <w:sz w:val="16"/>
                <w:szCs w:val="16"/>
              </w:rPr>
            </w:pPr>
            <w:r w:rsidRPr="00105E1E">
              <w:rPr>
                <w:sz w:val="16"/>
                <w:szCs w:val="16"/>
              </w:rPr>
              <w:t>n=20</w:t>
            </w:r>
          </w:p>
          <w:p w14:paraId="47F49293" w14:textId="316049A8" w:rsidR="00714513" w:rsidRPr="00105E1E" w:rsidRDefault="00714513" w:rsidP="00714513">
            <w:pPr>
              <w:rPr>
                <w:sz w:val="16"/>
                <w:szCs w:val="16"/>
              </w:rPr>
            </w:pPr>
            <w:r w:rsidRPr="00105E1E">
              <w:rPr>
                <w:sz w:val="16"/>
                <w:szCs w:val="16"/>
              </w:rPr>
              <w:t>Male: 16 (80%)</w:t>
            </w:r>
          </w:p>
          <w:p w14:paraId="0CA7E51A" w14:textId="6EAE4F6E" w:rsidR="00714513" w:rsidRPr="00105E1E" w:rsidRDefault="00714513" w:rsidP="00714513">
            <w:pPr>
              <w:rPr>
                <w:sz w:val="16"/>
                <w:szCs w:val="16"/>
              </w:rPr>
            </w:pPr>
            <w:r w:rsidRPr="00105E1E">
              <w:rPr>
                <w:sz w:val="16"/>
                <w:szCs w:val="16"/>
              </w:rPr>
              <w:t>Female: 4 (20%)</w:t>
            </w:r>
          </w:p>
          <w:p w14:paraId="781BA2D4" w14:textId="0DCD0696" w:rsidR="00714513" w:rsidRPr="00105E1E" w:rsidRDefault="00714513" w:rsidP="00714513">
            <w:pPr>
              <w:rPr>
                <w:sz w:val="16"/>
                <w:szCs w:val="16"/>
              </w:rPr>
            </w:pPr>
            <w:r w:rsidRPr="00105E1E">
              <w:rPr>
                <w:sz w:val="16"/>
                <w:szCs w:val="16"/>
              </w:rPr>
              <w:t xml:space="preserve">Age: 68.8 </w:t>
            </w:r>
            <w:r w:rsidRPr="00105E1E">
              <w:rPr>
                <w:rFonts w:cstheme="minorHAnsi"/>
                <w:sz w:val="16"/>
                <w:szCs w:val="16"/>
              </w:rPr>
              <w:t xml:space="preserve">± </w:t>
            </w:r>
            <w:r w:rsidRPr="00105E1E">
              <w:rPr>
                <w:sz w:val="16"/>
                <w:szCs w:val="16"/>
              </w:rPr>
              <w:t>6.4 years</w:t>
            </w:r>
          </w:p>
        </w:tc>
        <w:tc>
          <w:tcPr>
            <w:tcW w:w="581" w:type="pct"/>
          </w:tcPr>
          <w:p w14:paraId="5742A6A2" w14:textId="556B1A9C" w:rsidR="00714513" w:rsidRPr="00105E1E" w:rsidRDefault="00714513" w:rsidP="00714513">
            <w:pPr>
              <w:rPr>
                <w:sz w:val="16"/>
                <w:szCs w:val="16"/>
              </w:rPr>
            </w:pPr>
            <w:r w:rsidRPr="00105E1E">
              <w:rPr>
                <w:sz w:val="16"/>
                <w:szCs w:val="16"/>
              </w:rPr>
              <w:t xml:space="preserve">Complications </w:t>
            </w:r>
            <w:r w:rsidRPr="00105E1E">
              <w:rPr>
                <w:i/>
                <w:iCs/>
                <w:sz w:val="16"/>
                <w:szCs w:val="16"/>
              </w:rPr>
              <w:t>(30 days)</w:t>
            </w:r>
          </w:p>
        </w:tc>
        <w:tc>
          <w:tcPr>
            <w:tcW w:w="504" w:type="pct"/>
          </w:tcPr>
          <w:p w14:paraId="1A67C8E5" w14:textId="19452DDC" w:rsidR="00714513" w:rsidRPr="00105E1E" w:rsidRDefault="00714513" w:rsidP="00714513">
            <w:pPr>
              <w:rPr>
                <w:i/>
                <w:iCs/>
                <w:sz w:val="16"/>
                <w:szCs w:val="16"/>
              </w:rPr>
            </w:pPr>
            <w:r w:rsidRPr="00105E1E">
              <w:rPr>
                <w:i/>
                <w:iCs/>
                <w:sz w:val="16"/>
                <w:szCs w:val="16"/>
              </w:rPr>
              <w:t>n (%):</w:t>
            </w:r>
          </w:p>
          <w:p w14:paraId="32FF8C5D" w14:textId="574415A0" w:rsidR="00714513" w:rsidRPr="00105E1E" w:rsidRDefault="00714513" w:rsidP="00714513">
            <w:pPr>
              <w:rPr>
                <w:sz w:val="16"/>
                <w:szCs w:val="16"/>
              </w:rPr>
            </w:pPr>
            <w:r w:rsidRPr="00105E1E">
              <w:rPr>
                <w:sz w:val="16"/>
                <w:szCs w:val="16"/>
              </w:rPr>
              <w:t>9 (45%)</w:t>
            </w:r>
          </w:p>
        </w:tc>
        <w:tc>
          <w:tcPr>
            <w:tcW w:w="506" w:type="pct"/>
          </w:tcPr>
          <w:p w14:paraId="73676772" w14:textId="3E11B510" w:rsidR="00714513" w:rsidRPr="00105E1E" w:rsidRDefault="00714513" w:rsidP="00714513">
            <w:pPr>
              <w:rPr>
                <w:i/>
                <w:iCs/>
                <w:sz w:val="16"/>
                <w:szCs w:val="16"/>
              </w:rPr>
            </w:pPr>
            <w:r w:rsidRPr="00105E1E">
              <w:rPr>
                <w:i/>
                <w:iCs/>
                <w:sz w:val="16"/>
                <w:szCs w:val="16"/>
              </w:rPr>
              <w:t>n (%):</w:t>
            </w:r>
          </w:p>
          <w:p w14:paraId="10B89AC3" w14:textId="534CA053" w:rsidR="00714513" w:rsidRPr="00105E1E" w:rsidRDefault="00714513" w:rsidP="00714513">
            <w:pPr>
              <w:rPr>
                <w:sz w:val="16"/>
                <w:szCs w:val="16"/>
              </w:rPr>
            </w:pPr>
            <w:r w:rsidRPr="00105E1E">
              <w:rPr>
                <w:sz w:val="16"/>
                <w:szCs w:val="16"/>
              </w:rPr>
              <w:t>8 (38%)</w:t>
            </w:r>
          </w:p>
        </w:tc>
        <w:tc>
          <w:tcPr>
            <w:tcW w:w="565" w:type="pct"/>
          </w:tcPr>
          <w:p w14:paraId="1AEBCD39" w14:textId="77777777" w:rsidR="00714513" w:rsidRPr="00105E1E" w:rsidRDefault="00714513" w:rsidP="00714513">
            <w:pPr>
              <w:rPr>
                <w:sz w:val="16"/>
                <w:szCs w:val="16"/>
              </w:rPr>
            </w:pPr>
            <w:r w:rsidRPr="00105E1E">
              <w:rPr>
                <w:sz w:val="16"/>
                <w:szCs w:val="16"/>
              </w:rPr>
              <w:t>P=0.35</w:t>
            </w:r>
          </w:p>
          <w:p w14:paraId="484AF76A" w14:textId="77777777" w:rsidR="00714513" w:rsidRPr="00105E1E" w:rsidRDefault="00714513" w:rsidP="00714513">
            <w:pPr>
              <w:rPr>
                <w:sz w:val="16"/>
                <w:szCs w:val="16"/>
              </w:rPr>
            </w:pPr>
          </w:p>
          <w:p w14:paraId="1515EF8D" w14:textId="245424B3" w:rsidR="00714513" w:rsidRPr="00105E1E" w:rsidRDefault="00714513" w:rsidP="00714513">
            <w:pPr>
              <w:rPr>
                <w:i/>
                <w:iCs/>
                <w:sz w:val="16"/>
                <w:szCs w:val="16"/>
              </w:rPr>
            </w:pPr>
            <w:r w:rsidRPr="00105E1E">
              <w:rPr>
                <w:i/>
                <w:iCs/>
                <w:sz w:val="16"/>
                <w:szCs w:val="16"/>
              </w:rPr>
              <w:t>No effect</w:t>
            </w:r>
          </w:p>
        </w:tc>
      </w:tr>
      <w:tr w:rsidR="00714513" w:rsidRPr="00105E1E" w14:paraId="72C53844" w14:textId="77777777" w:rsidTr="000663F8">
        <w:tc>
          <w:tcPr>
            <w:tcW w:w="453" w:type="pct"/>
            <w:vMerge/>
          </w:tcPr>
          <w:p w14:paraId="0080AF93" w14:textId="77777777" w:rsidR="00714513" w:rsidRPr="00105E1E" w:rsidRDefault="00714513" w:rsidP="00714513">
            <w:pPr>
              <w:rPr>
                <w:rFonts w:ascii="Times New Roman" w:hAnsi="Times New Roman" w:cs="Times New Roman"/>
                <w:color w:val="212121"/>
                <w:sz w:val="16"/>
                <w:szCs w:val="16"/>
                <w:lang w:eastAsia="fr-BE"/>
              </w:rPr>
            </w:pPr>
          </w:p>
        </w:tc>
        <w:tc>
          <w:tcPr>
            <w:tcW w:w="1188" w:type="pct"/>
            <w:vMerge/>
          </w:tcPr>
          <w:p w14:paraId="63DC5478" w14:textId="77777777" w:rsidR="00714513" w:rsidRPr="00105E1E" w:rsidRDefault="00714513" w:rsidP="00714513">
            <w:pPr>
              <w:rPr>
                <w:sz w:val="16"/>
                <w:szCs w:val="16"/>
              </w:rPr>
            </w:pPr>
          </w:p>
        </w:tc>
        <w:tc>
          <w:tcPr>
            <w:tcW w:w="1203" w:type="pct"/>
            <w:vMerge/>
          </w:tcPr>
          <w:p w14:paraId="16A17709" w14:textId="77777777" w:rsidR="00714513" w:rsidRPr="00105E1E" w:rsidRDefault="00714513" w:rsidP="00714513">
            <w:pPr>
              <w:rPr>
                <w:sz w:val="16"/>
                <w:szCs w:val="16"/>
              </w:rPr>
            </w:pPr>
          </w:p>
        </w:tc>
        <w:tc>
          <w:tcPr>
            <w:tcW w:w="581" w:type="pct"/>
          </w:tcPr>
          <w:p w14:paraId="51D3B5EE" w14:textId="77777777" w:rsidR="00714513" w:rsidRPr="00105E1E" w:rsidRDefault="00714513" w:rsidP="00714513">
            <w:pPr>
              <w:rPr>
                <w:sz w:val="16"/>
                <w:szCs w:val="16"/>
              </w:rPr>
            </w:pPr>
            <w:r w:rsidRPr="00105E1E">
              <w:rPr>
                <w:sz w:val="16"/>
                <w:szCs w:val="16"/>
              </w:rPr>
              <w:t xml:space="preserve">LOS </w:t>
            </w:r>
          </w:p>
          <w:p w14:paraId="4B604160" w14:textId="4EE211DA" w:rsidR="00714513" w:rsidRPr="00105E1E" w:rsidRDefault="00714513" w:rsidP="00714513">
            <w:pPr>
              <w:rPr>
                <w:sz w:val="16"/>
                <w:szCs w:val="16"/>
              </w:rPr>
            </w:pPr>
            <w:r w:rsidRPr="00105E1E">
              <w:rPr>
                <w:i/>
                <w:iCs/>
                <w:sz w:val="16"/>
                <w:szCs w:val="16"/>
              </w:rPr>
              <w:t>(days)</w:t>
            </w:r>
          </w:p>
        </w:tc>
        <w:tc>
          <w:tcPr>
            <w:tcW w:w="504" w:type="pct"/>
          </w:tcPr>
          <w:p w14:paraId="46B8E70D" w14:textId="36DB228A" w:rsidR="00714513" w:rsidRPr="00105E1E" w:rsidRDefault="00714513" w:rsidP="00714513">
            <w:pPr>
              <w:rPr>
                <w:sz w:val="16"/>
                <w:szCs w:val="16"/>
              </w:rPr>
            </w:pPr>
            <w:r w:rsidRPr="00105E1E">
              <w:rPr>
                <w:sz w:val="16"/>
                <w:szCs w:val="16"/>
              </w:rPr>
              <w:t xml:space="preserve">16.2 </w:t>
            </w:r>
            <w:r w:rsidRPr="00105E1E">
              <w:rPr>
                <w:rFonts w:cstheme="minorHAnsi"/>
                <w:sz w:val="16"/>
                <w:szCs w:val="16"/>
              </w:rPr>
              <w:t>±</w:t>
            </w:r>
            <w:r w:rsidRPr="00105E1E">
              <w:rPr>
                <w:sz w:val="16"/>
                <w:szCs w:val="16"/>
              </w:rPr>
              <w:t xml:space="preserve"> 11.5</w:t>
            </w:r>
          </w:p>
        </w:tc>
        <w:tc>
          <w:tcPr>
            <w:tcW w:w="506" w:type="pct"/>
          </w:tcPr>
          <w:p w14:paraId="3E84BC22" w14:textId="4479303B" w:rsidR="00714513" w:rsidRPr="00105E1E" w:rsidRDefault="00714513" w:rsidP="00714513">
            <w:pPr>
              <w:rPr>
                <w:sz w:val="16"/>
                <w:szCs w:val="16"/>
              </w:rPr>
            </w:pPr>
            <w:r w:rsidRPr="00105E1E">
              <w:rPr>
                <w:sz w:val="16"/>
                <w:szCs w:val="16"/>
              </w:rPr>
              <w:t xml:space="preserve">21.6 </w:t>
            </w:r>
            <w:r w:rsidRPr="00105E1E">
              <w:rPr>
                <w:rFonts w:cstheme="minorHAnsi"/>
                <w:sz w:val="16"/>
                <w:szCs w:val="16"/>
              </w:rPr>
              <w:t xml:space="preserve">± </w:t>
            </w:r>
            <w:r w:rsidRPr="00105E1E">
              <w:rPr>
                <w:sz w:val="16"/>
                <w:szCs w:val="16"/>
              </w:rPr>
              <w:t>23.7</w:t>
            </w:r>
          </w:p>
        </w:tc>
        <w:tc>
          <w:tcPr>
            <w:tcW w:w="565" w:type="pct"/>
          </w:tcPr>
          <w:p w14:paraId="58518988" w14:textId="77777777" w:rsidR="00714513" w:rsidRPr="00105E1E" w:rsidRDefault="00714513" w:rsidP="00714513">
            <w:pPr>
              <w:rPr>
                <w:sz w:val="16"/>
                <w:szCs w:val="16"/>
              </w:rPr>
            </w:pPr>
            <w:r w:rsidRPr="00105E1E">
              <w:rPr>
                <w:sz w:val="16"/>
                <w:szCs w:val="16"/>
              </w:rPr>
              <w:t>P=0.31</w:t>
            </w:r>
          </w:p>
          <w:p w14:paraId="291C5FA4" w14:textId="77777777" w:rsidR="00714513" w:rsidRPr="00105E1E" w:rsidRDefault="00714513" w:rsidP="00714513">
            <w:pPr>
              <w:rPr>
                <w:sz w:val="16"/>
                <w:szCs w:val="16"/>
              </w:rPr>
            </w:pPr>
          </w:p>
          <w:p w14:paraId="05323919" w14:textId="11751156" w:rsidR="00714513" w:rsidRPr="00105E1E" w:rsidRDefault="00714513" w:rsidP="00714513">
            <w:pPr>
              <w:rPr>
                <w:i/>
                <w:iCs/>
                <w:sz w:val="16"/>
                <w:szCs w:val="16"/>
              </w:rPr>
            </w:pPr>
            <w:r w:rsidRPr="00105E1E">
              <w:rPr>
                <w:i/>
                <w:iCs/>
                <w:sz w:val="16"/>
                <w:szCs w:val="16"/>
              </w:rPr>
              <w:t>No effect</w:t>
            </w:r>
          </w:p>
        </w:tc>
      </w:tr>
      <w:tr w:rsidR="00714513" w:rsidRPr="00105E1E" w14:paraId="64B634B4" w14:textId="77777777" w:rsidTr="000663F8">
        <w:tc>
          <w:tcPr>
            <w:tcW w:w="453" w:type="pct"/>
            <w:vMerge/>
          </w:tcPr>
          <w:p w14:paraId="17AE0E36" w14:textId="77777777" w:rsidR="00714513" w:rsidRPr="00105E1E" w:rsidRDefault="00714513" w:rsidP="00714513">
            <w:pPr>
              <w:rPr>
                <w:rFonts w:ascii="Times New Roman" w:hAnsi="Times New Roman" w:cs="Times New Roman"/>
                <w:color w:val="212121"/>
                <w:sz w:val="16"/>
                <w:szCs w:val="16"/>
                <w:lang w:eastAsia="fr-BE"/>
              </w:rPr>
            </w:pPr>
          </w:p>
        </w:tc>
        <w:tc>
          <w:tcPr>
            <w:tcW w:w="1188" w:type="pct"/>
            <w:vMerge/>
          </w:tcPr>
          <w:p w14:paraId="0B63F8EC" w14:textId="77777777" w:rsidR="00714513" w:rsidRPr="00105E1E" w:rsidRDefault="00714513" w:rsidP="00714513">
            <w:pPr>
              <w:rPr>
                <w:sz w:val="16"/>
                <w:szCs w:val="16"/>
              </w:rPr>
            </w:pPr>
          </w:p>
        </w:tc>
        <w:tc>
          <w:tcPr>
            <w:tcW w:w="1203" w:type="pct"/>
            <w:vMerge/>
          </w:tcPr>
          <w:p w14:paraId="15513E45" w14:textId="77777777" w:rsidR="00714513" w:rsidRPr="00105E1E" w:rsidRDefault="00714513" w:rsidP="00714513">
            <w:pPr>
              <w:rPr>
                <w:sz w:val="16"/>
                <w:szCs w:val="16"/>
              </w:rPr>
            </w:pPr>
          </w:p>
        </w:tc>
        <w:tc>
          <w:tcPr>
            <w:tcW w:w="581" w:type="pct"/>
          </w:tcPr>
          <w:p w14:paraId="6500434A" w14:textId="77777777" w:rsidR="00714513" w:rsidRPr="00105E1E" w:rsidRDefault="00714513" w:rsidP="00714513">
            <w:pPr>
              <w:rPr>
                <w:sz w:val="16"/>
                <w:szCs w:val="16"/>
              </w:rPr>
            </w:pPr>
            <w:r w:rsidRPr="00105E1E">
              <w:rPr>
                <w:sz w:val="16"/>
                <w:szCs w:val="16"/>
              </w:rPr>
              <w:t>Quality of life</w:t>
            </w:r>
          </w:p>
          <w:p w14:paraId="68CE89F2" w14:textId="7D6CB82A" w:rsidR="00714513" w:rsidRPr="00105E1E" w:rsidRDefault="00714513" w:rsidP="00714513">
            <w:pPr>
              <w:rPr>
                <w:sz w:val="16"/>
                <w:szCs w:val="16"/>
              </w:rPr>
            </w:pPr>
            <w:r w:rsidRPr="00105E1E">
              <w:rPr>
                <w:sz w:val="16"/>
                <w:szCs w:val="16"/>
              </w:rPr>
              <w:t>(EORTC)</w:t>
            </w:r>
          </w:p>
        </w:tc>
        <w:tc>
          <w:tcPr>
            <w:tcW w:w="504" w:type="pct"/>
          </w:tcPr>
          <w:p w14:paraId="37C668FE" w14:textId="1B97FB44" w:rsidR="00714513" w:rsidRPr="00105E1E" w:rsidRDefault="00714513" w:rsidP="00714513">
            <w:pPr>
              <w:rPr>
                <w:sz w:val="16"/>
                <w:szCs w:val="16"/>
              </w:rPr>
            </w:pPr>
            <w:r w:rsidRPr="00105E1E">
              <w:rPr>
                <w:sz w:val="16"/>
                <w:szCs w:val="16"/>
              </w:rPr>
              <w:t>Global Health status:</w:t>
            </w:r>
          </w:p>
          <w:p w14:paraId="67F9CCEA" w14:textId="308F13C8" w:rsidR="00714513" w:rsidRPr="00105E1E" w:rsidRDefault="00714513" w:rsidP="00714513">
            <w:pPr>
              <w:rPr>
                <w:sz w:val="16"/>
                <w:szCs w:val="16"/>
              </w:rPr>
            </w:pPr>
            <w:r w:rsidRPr="00105E1E">
              <w:rPr>
                <w:sz w:val="16"/>
                <w:szCs w:val="16"/>
              </w:rPr>
              <w:t>Baseline:</w:t>
            </w:r>
          </w:p>
          <w:p w14:paraId="5B959E6D" w14:textId="4F3EC7C9" w:rsidR="00714513" w:rsidRPr="00105E1E" w:rsidRDefault="00714513" w:rsidP="00714513">
            <w:pPr>
              <w:rPr>
                <w:sz w:val="16"/>
                <w:szCs w:val="16"/>
              </w:rPr>
            </w:pPr>
            <w:r w:rsidRPr="00105E1E">
              <w:rPr>
                <w:sz w:val="16"/>
                <w:szCs w:val="16"/>
              </w:rPr>
              <w:t xml:space="preserve">70 </w:t>
            </w:r>
            <w:r w:rsidRPr="00105E1E">
              <w:rPr>
                <w:rFonts w:cstheme="minorHAnsi"/>
                <w:sz w:val="16"/>
                <w:szCs w:val="16"/>
              </w:rPr>
              <w:t xml:space="preserve">± </w:t>
            </w:r>
            <w:r w:rsidRPr="00105E1E">
              <w:rPr>
                <w:sz w:val="16"/>
                <w:szCs w:val="16"/>
              </w:rPr>
              <w:t xml:space="preserve">23 </w:t>
            </w:r>
          </w:p>
          <w:p w14:paraId="64465B26" w14:textId="7BF69C58" w:rsidR="00714513" w:rsidRPr="00105E1E" w:rsidRDefault="00714513" w:rsidP="00714513">
            <w:pPr>
              <w:rPr>
                <w:sz w:val="16"/>
                <w:szCs w:val="16"/>
              </w:rPr>
            </w:pPr>
            <w:r w:rsidRPr="00105E1E">
              <w:rPr>
                <w:sz w:val="16"/>
                <w:szCs w:val="16"/>
              </w:rPr>
              <w:t xml:space="preserve">T1: 72 </w:t>
            </w:r>
            <w:r w:rsidRPr="00105E1E">
              <w:rPr>
                <w:rFonts w:cstheme="minorHAnsi"/>
                <w:sz w:val="16"/>
                <w:szCs w:val="16"/>
              </w:rPr>
              <w:t xml:space="preserve">± </w:t>
            </w:r>
            <w:r w:rsidRPr="00105E1E">
              <w:rPr>
                <w:sz w:val="16"/>
                <w:szCs w:val="16"/>
              </w:rPr>
              <w:t>19</w:t>
            </w:r>
          </w:p>
          <w:p w14:paraId="2335A5D5" w14:textId="77777777" w:rsidR="00714513" w:rsidRPr="00105E1E" w:rsidRDefault="00714513" w:rsidP="00714513">
            <w:pPr>
              <w:rPr>
                <w:sz w:val="16"/>
                <w:szCs w:val="16"/>
              </w:rPr>
            </w:pPr>
          </w:p>
          <w:p w14:paraId="396DDEA0" w14:textId="77777777" w:rsidR="00714513" w:rsidRPr="00105E1E" w:rsidRDefault="00714513" w:rsidP="00714513">
            <w:pPr>
              <w:rPr>
                <w:sz w:val="16"/>
                <w:szCs w:val="16"/>
              </w:rPr>
            </w:pPr>
          </w:p>
          <w:p w14:paraId="7E82FF01" w14:textId="50B630EF" w:rsidR="00714513" w:rsidRPr="00105E1E" w:rsidRDefault="00714513" w:rsidP="00714513">
            <w:pPr>
              <w:rPr>
                <w:sz w:val="16"/>
                <w:szCs w:val="16"/>
              </w:rPr>
            </w:pPr>
            <w:r w:rsidRPr="00105E1E">
              <w:rPr>
                <w:sz w:val="16"/>
                <w:szCs w:val="16"/>
              </w:rPr>
              <w:t>Functional Scale:</w:t>
            </w:r>
            <w:r w:rsidR="00105E1E">
              <w:rPr>
                <w:sz w:val="16"/>
                <w:szCs w:val="16"/>
              </w:rPr>
              <w:t xml:space="preserve"> </w:t>
            </w:r>
            <w:r w:rsidRPr="00105E1E">
              <w:rPr>
                <w:sz w:val="16"/>
                <w:szCs w:val="16"/>
              </w:rPr>
              <w:t xml:space="preserve">Baseline: </w:t>
            </w:r>
          </w:p>
          <w:p w14:paraId="27FF8037" w14:textId="35F7CD12" w:rsidR="00714513" w:rsidRPr="00105E1E" w:rsidRDefault="00714513" w:rsidP="00714513">
            <w:pPr>
              <w:rPr>
                <w:sz w:val="16"/>
                <w:szCs w:val="16"/>
              </w:rPr>
            </w:pPr>
            <w:r w:rsidRPr="00105E1E">
              <w:rPr>
                <w:sz w:val="16"/>
                <w:szCs w:val="16"/>
              </w:rPr>
              <w:t xml:space="preserve">408 </w:t>
            </w:r>
            <w:r w:rsidRPr="00105E1E">
              <w:rPr>
                <w:rFonts w:cstheme="minorHAnsi"/>
                <w:sz w:val="16"/>
                <w:szCs w:val="16"/>
              </w:rPr>
              <w:t xml:space="preserve">± </w:t>
            </w:r>
            <w:r w:rsidRPr="00105E1E">
              <w:rPr>
                <w:sz w:val="16"/>
                <w:szCs w:val="16"/>
              </w:rPr>
              <w:t>67</w:t>
            </w:r>
          </w:p>
          <w:p w14:paraId="2F33372D" w14:textId="4CA2FFBB" w:rsidR="00714513" w:rsidRPr="00105E1E" w:rsidRDefault="00714513" w:rsidP="00714513">
            <w:pPr>
              <w:rPr>
                <w:sz w:val="16"/>
                <w:szCs w:val="16"/>
              </w:rPr>
            </w:pPr>
            <w:r w:rsidRPr="00105E1E">
              <w:rPr>
                <w:sz w:val="16"/>
                <w:szCs w:val="16"/>
              </w:rPr>
              <w:t xml:space="preserve">T1: 413 </w:t>
            </w:r>
            <w:r w:rsidRPr="00105E1E">
              <w:rPr>
                <w:rFonts w:cstheme="minorHAnsi"/>
                <w:sz w:val="16"/>
                <w:szCs w:val="16"/>
              </w:rPr>
              <w:t xml:space="preserve">± </w:t>
            </w:r>
            <w:r w:rsidRPr="00105E1E">
              <w:rPr>
                <w:sz w:val="16"/>
                <w:szCs w:val="16"/>
              </w:rPr>
              <w:t>64</w:t>
            </w:r>
          </w:p>
          <w:p w14:paraId="3D91F5FD" w14:textId="77777777" w:rsidR="00714513" w:rsidRPr="00105E1E" w:rsidRDefault="00714513" w:rsidP="00714513">
            <w:pPr>
              <w:rPr>
                <w:sz w:val="16"/>
                <w:szCs w:val="16"/>
              </w:rPr>
            </w:pPr>
          </w:p>
          <w:p w14:paraId="70038872" w14:textId="77777777" w:rsidR="00714513" w:rsidRPr="00105E1E" w:rsidRDefault="00714513" w:rsidP="00714513">
            <w:pPr>
              <w:rPr>
                <w:sz w:val="16"/>
                <w:szCs w:val="16"/>
              </w:rPr>
            </w:pPr>
          </w:p>
          <w:p w14:paraId="4A9E4CDE" w14:textId="2439992E" w:rsidR="00714513" w:rsidRPr="00105E1E" w:rsidRDefault="00714513" w:rsidP="00714513">
            <w:pPr>
              <w:rPr>
                <w:sz w:val="16"/>
                <w:szCs w:val="16"/>
              </w:rPr>
            </w:pPr>
            <w:r w:rsidRPr="00105E1E">
              <w:rPr>
                <w:sz w:val="16"/>
                <w:szCs w:val="16"/>
              </w:rPr>
              <w:t>Symptom Scale:</w:t>
            </w:r>
          </w:p>
          <w:p w14:paraId="52DB8E0E" w14:textId="788015A4" w:rsidR="00714513" w:rsidRPr="00105E1E" w:rsidRDefault="00714513" w:rsidP="00714513">
            <w:pPr>
              <w:rPr>
                <w:sz w:val="16"/>
                <w:szCs w:val="16"/>
              </w:rPr>
            </w:pPr>
            <w:r w:rsidRPr="00105E1E">
              <w:rPr>
                <w:sz w:val="16"/>
                <w:szCs w:val="16"/>
              </w:rPr>
              <w:t xml:space="preserve">Baseline: </w:t>
            </w:r>
          </w:p>
          <w:p w14:paraId="18FD3C34" w14:textId="02D57AFB" w:rsidR="00714513" w:rsidRPr="00105E1E" w:rsidRDefault="00714513" w:rsidP="00714513">
            <w:pPr>
              <w:rPr>
                <w:sz w:val="16"/>
                <w:szCs w:val="16"/>
              </w:rPr>
            </w:pPr>
            <w:r w:rsidRPr="00105E1E">
              <w:rPr>
                <w:sz w:val="16"/>
                <w:szCs w:val="16"/>
              </w:rPr>
              <w:t xml:space="preserve">154 </w:t>
            </w:r>
            <w:r w:rsidRPr="00105E1E">
              <w:rPr>
                <w:rFonts w:cstheme="minorHAnsi"/>
                <w:sz w:val="16"/>
                <w:szCs w:val="16"/>
              </w:rPr>
              <w:t xml:space="preserve">± </w:t>
            </w:r>
            <w:r w:rsidRPr="00105E1E">
              <w:rPr>
                <w:sz w:val="16"/>
                <w:szCs w:val="16"/>
              </w:rPr>
              <w:t>122</w:t>
            </w:r>
          </w:p>
          <w:p w14:paraId="79906564" w14:textId="64CB2618" w:rsidR="00714513" w:rsidRPr="00105E1E" w:rsidRDefault="00714513" w:rsidP="00714513">
            <w:pPr>
              <w:rPr>
                <w:sz w:val="16"/>
                <w:szCs w:val="16"/>
              </w:rPr>
            </w:pPr>
            <w:r w:rsidRPr="00105E1E">
              <w:rPr>
                <w:sz w:val="16"/>
                <w:szCs w:val="16"/>
              </w:rPr>
              <w:t xml:space="preserve">T1: 119 </w:t>
            </w:r>
            <w:r w:rsidRPr="00105E1E">
              <w:rPr>
                <w:rFonts w:cstheme="minorHAnsi"/>
                <w:sz w:val="16"/>
                <w:szCs w:val="16"/>
              </w:rPr>
              <w:t xml:space="preserve">± </w:t>
            </w:r>
            <w:r w:rsidRPr="00105E1E">
              <w:rPr>
                <w:sz w:val="16"/>
                <w:szCs w:val="16"/>
              </w:rPr>
              <w:t>98</w:t>
            </w:r>
          </w:p>
          <w:p w14:paraId="568F018C" w14:textId="165968C3" w:rsidR="00714513" w:rsidRPr="00105E1E" w:rsidRDefault="00714513" w:rsidP="00714513">
            <w:pPr>
              <w:rPr>
                <w:sz w:val="16"/>
                <w:szCs w:val="16"/>
              </w:rPr>
            </w:pPr>
          </w:p>
        </w:tc>
        <w:tc>
          <w:tcPr>
            <w:tcW w:w="506" w:type="pct"/>
          </w:tcPr>
          <w:p w14:paraId="6B02513B" w14:textId="135D12D3" w:rsidR="00714513" w:rsidRPr="00105E1E" w:rsidRDefault="00714513" w:rsidP="00714513">
            <w:pPr>
              <w:rPr>
                <w:sz w:val="16"/>
                <w:szCs w:val="16"/>
              </w:rPr>
            </w:pPr>
            <w:r w:rsidRPr="00105E1E">
              <w:rPr>
                <w:sz w:val="16"/>
                <w:szCs w:val="16"/>
              </w:rPr>
              <w:t>Global Health status:</w:t>
            </w:r>
          </w:p>
          <w:p w14:paraId="30AA3A67" w14:textId="7BD772D3" w:rsidR="00714513" w:rsidRPr="00105E1E" w:rsidRDefault="00714513" w:rsidP="00714513">
            <w:pPr>
              <w:rPr>
                <w:sz w:val="16"/>
                <w:szCs w:val="16"/>
              </w:rPr>
            </w:pPr>
            <w:r w:rsidRPr="00105E1E">
              <w:rPr>
                <w:sz w:val="16"/>
                <w:szCs w:val="16"/>
              </w:rPr>
              <w:t xml:space="preserve">Baseline: </w:t>
            </w:r>
          </w:p>
          <w:p w14:paraId="76781242" w14:textId="027DD6E8" w:rsidR="00714513" w:rsidRPr="00105E1E" w:rsidRDefault="00714513" w:rsidP="00714513">
            <w:pPr>
              <w:rPr>
                <w:sz w:val="16"/>
                <w:szCs w:val="16"/>
              </w:rPr>
            </w:pPr>
            <w:r w:rsidRPr="00105E1E">
              <w:rPr>
                <w:sz w:val="16"/>
                <w:szCs w:val="16"/>
              </w:rPr>
              <w:t xml:space="preserve">71 </w:t>
            </w:r>
            <w:r w:rsidRPr="00105E1E">
              <w:rPr>
                <w:rFonts w:cstheme="minorHAnsi"/>
                <w:sz w:val="16"/>
                <w:szCs w:val="16"/>
              </w:rPr>
              <w:t xml:space="preserve">± </w:t>
            </w:r>
            <w:r w:rsidRPr="00105E1E">
              <w:rPr>
                <w:sz w:val="16"/>
                <w:szCs w:val="16"/>
              </w:rPr>
              <w:t>20</w:t>
            </w:r>
          </w:p>
          <w:p w14:paraId="30011B8D" w14:textId="42F9950A" w:rsidR="00714513" w:rsidRPr="00105E1E" w:rsidRDefault="00714513" w:rsidP="00714513">
            <w:pPr>
              <w:rPr>
                <w:sz w:val="16"/>
                <w:szCs w:val="16"/>
              </w:rPr>
            </w:pPr>
            <w:r w:rsidRPr="00105E1E">
              <w:rPr>
                <w:sz w:val="16"/>
                <w:szCs w:val="16"/>
              </w:rPr>
              <w:t xml:space="preserve">T1: 68 </w:t>
            </w:r>
            <w:r w:rsidRPr="00105E1E">
              <w:rPr>
                <w:rFonts w:cstheme="minorHAnsi"/>
                <w:sz w:val="16"/>
                <w:szCs w:val="16"/>
              </w:rPr>
              <w:t xml:space="preserve">± </w:t>
            </w:r>
            <w:r w:rsidRPr="00105E1E">
              <w:rPr>
                <w:sz w:val="16"/>
                <w:szCs w:val="16"/>
              </w:rPr>
              <w:t>18</w:t>
            </w:r>
          </w:p>
          <w:p w14:paraId="52F321CB" w14:textId="77777777" w:rsidR="00714513" w:rsidRPr="00105E1E" w:rsidRDefault="00714513" w:rsidP="00714513">
            <w:pPr>
              <w:rPr>
                <w:sz w:val="16"/>
                <w:szCs w:val="16"/>
              </w:rPr>
            </w:pPr>
          </w:p>
          <w:p w14:paraId="23B7ECC8" w14:textId="77777777" w:rsidR="00714513" w:rsidRPr="00105E1E" w:rsidRDefault="00714513" w:rsidP="00714513">
            <w:pPr>
              <w:rPr>
                <w:sz w:val="16"/>
                <w:szCs w:val="16"/>
              </w:rPr>
            </w:pPr>
          </w:p>
          <w:p w14:paraId="54644F2C" w14:textId="599E49DC" w:rsidR="00714513" w:rsidRPr="00105E1E" w:rsidRDefault="00714513" w:rsidP="00714513">
            <w:pPr>
              <w:rPr>
                <w:sz w:val="16"/>
                <w:szCs w:val="16"/>
              </w:rPr>
            </w:pPr>
            <w:r w:rsidRPr="00105E1E">
              <w:rPr>
                <w:sz w:val="16"/>
                <w:szCs w:val="16"/>
              </w:rPr>
              <w:t>Functional Scale:</w:t>
            </w:r>
          </w:p>
          <w:p w14:paraId="4FF4B86B" w14:textId="28844FDF" w:rsidR="00714513" w:rsidRPr="00105E1E" w:rsidRDefault="00714513" w:rsidP="00714513">
            <w:pPr>
              <w:rPr>
                <w:sz w:val="16"/>
                <w:szCs w:val="16"/>
              </w:rPr>
            </w:pPr>
            <w:r w:rsidRPr="00105E1E">
              <w:rPr>
                <w:sz w:val="16"/>
                <w:szCs w:val="16"/>
              </w:rPr>
              <w:t xml:space="preserve">Baseline: </w:t>
            </w:r>
          </w:p>
          <w:p w14:paraId="1986FAE3" w14:textId="0D8F5D23" w:rsidR="00714513" w:rsidRPr="00105E1E" w:rsidRDefault="00714513" w:rsidP="00714513">
            <w:pPr>
              <w:rPr>
                <w:sz w:val="16"/>
                <w:szCs w:val="16"/>
              </w:rPr>
            </w:pPr>
            <w:r w:rsidRPr="00105E1E">
              <w:rPr>
                <w:sz w:val="16"/>
                <w:szCs w:val="16"/>
              </w:rPr>
              <w:t xml:space="preserve">427 </w:t>
            </w:r>
            <w:r w:rsidRPr="00105E1E">
              <w:rPr>
                <w:rFonts w:cstheme="minorHAnsi"/>
                <w:sz w:val="16"/>
                <w:szCs w:val="16"/>
              </w:rPr>
              <w:t xml:space="preserve">± </w:t>
            </w:r>
            <w:r w:rsidRPr="00105E1E">
              <w:rPr>
                <w:sz w:val="16"/>
                <w:szCs w:val="16"/>
              </w:rPr>
              <w:t>53</w:t>
            </w:r>
          </w:p>
          <w:p w14:paraId="7CCBD0F3" w14:textId="76F8D468" w:rsidR="00714513" w:rsidRPr="00105E1E" w:rsidRDefault="00714513" w:rsidP="00714513">
            <w:pPr>
              <w:rPr>
                <w:sz w:val="16"/>
                <w:szCs w:val="16"/>
              </w:rPr>
            </w:pPr>
            <w:r w:rsidRPr="00105E1E">
              <w:rPr>
                <w:sz w:val="16"/>
                <w:szCs w:val="16"/>
              </w:rPr>
              <w:t xml:space="preserve">T1: 425 </w:t>
            </w:r>
            <w:r w:rsidRPr="00105E1E">
              <w:rPr>
                <w:rFonts w:cstheme="minorHAnsi"/>
                <w:sz w:val="16"/>
                <w:szCs w:val="16"/>
              </w:rPr>
              <w:t xml:space="preserve">± </w:t>
            </w:r>
            <w:r w:rsidRPr="00105E1E">
              <w:rPr>
                <w:sz w:val="16"/>
                <w:szCs w:val="16"/>
              </w:rPr>
              <w:t>67</w:t>
            </w:r>
          </w:p>
          <w:p w14:paraId="273E3070" w14:textId="77777777" w:rsidR="00714513" w:rsidRPr="00105E1E" w:rsidRDefault="00714513" w:rsidP="00714513">
            <w:pPr>
              <w:rPr>
                <w:sz w:val="16"/>
                <w:szCs w:val="16"/>
              </w:rPr>
            </w:pPr>
          </w:p>
          <w:p w14:paraId="4455D2AE" w14:textId="77777777" w:rsidR="00714513" w:rsidRPr="00105E1E" w:rsidRDefault="00714513" w:rsidP="00714513">
            <w:pPr>
              <w:rPr>
                <w:sz w:val="16"/>
                <w:szCs w:val="16"/>
              </w:rPr>
            </w:pPr>
          </w:p>
          <w:p w14:paraId="455FBBA1" w14:textId="608147C0" w:rsidR="00714513" w:rsidRPr="00105E1E" w:rsidRDefault="00714513" w:rsidP="00714513">
            <w:pPr>
              <w:rPr>
                <w:sz w:val="16"/>
                <w:szCs w:val="16"/>
              </w:rPr>
            </w:pPr>
            <w:r w:rsidRPr="00105E1E">
              <w:rPr>
                <w:sz w:val="16"/>
                <w:szCs w:val="16"/>
              </w:rPr>
              <w:t>Symptom Scale:</w:t>
            </w:r>
          </w:p>
          <w:p w14:paraId="5C29AF59" w14:textId="5AAA7334" w:rsidR="00714513" w:rsidRPr="00105E1E" w:rsidRDefault="00714513" w:rsidP="00714513">
            <w:pPr>
              <w:rPr>
                <w:sz w:val="16"/>
                <w:szCs w:val="16"/>
              </w:rPr>
            </w:pPr>
            <w:r w:rsidRPr="00105E1E">
              <w:rPr>
                <w:sz w:val="16"/>
                <w:szCs w:val="16"/>
              </w:rPr>
              <w:t xml:space="preserve">Baseline: </w:t>
            </w:r>
          </w:p>
          <w:p w14:paraId="1DA3685A" w14:textId="20E71552" w:rsidR="00714513" w:rsidRPr="00105E1E" w:rsidRDefault="00714513" w:rsidP="00714513">
            <w:pPr>
              <w:rPr>
                <w:sz w:val="16"/>
                <w:szCs w:val="16"/>
              </w:rPr>
            </w:pPr>
            <w:r w:rsidRPr="00105E1E">
              <w:rPr>
                <w:sz w:val="16"/>
                <w:szCs w:val="16"/>
              </w:rPr>
              <w:t xml:space="preserve">130 </w:t>
            </w:r>
            <w:r w:rsidRPr="00105E1E">
              <w:rPr>
                <w:rFonts w:cstheme="minorHAnsi"/>
                <w:sz w:val="16"/>
                <w:szCs w:val="16"/>
              </w:rPr>
              <w:t xml:space="preserve">± </w:t>
            </w:r>
            <w:r w:rsidRPr="00105E1E">
              <w:rPr>
                <w:sz w:val="16"/>
                <w:szCs w:val="16"/>
              </w:rPr>
              <w:t xml:space="preserve">90 </w:t>
            </w:r>
          </w:p>
          <w:p w14:paraId="473B42A2" w14:textId="581285A7" w:rsidR="00714513" w:rsidRPr="00105E1E" w:rsidRDefault="00714513" w:rsidP="00714513">
            <w:pPr>
              <w:rPr>
                <w:sz w:val="16"/>
                <w:szCs w:val="16"/>
              </w:rPr>
            </w:pPr>
            <w:r w:rsidRPr="00105E1E">
              <w:rPr>
                <w:sz w:val="16"/>
                <w:szCs w:val="16"/>
              </w:rPr>
              <w:t xml:space="preserve">T1: 155 </w:t>
            </w:r>
            <w:r w:rsidRPr="00105E1E">
              <w:rPr>
                <w:rFonts w:cstheme="minorHAnsi"/>
                <w:sz w:val="16"/>
                <w:szCs w:val="16"/>
              </w:rPr>
              <w:t xml:space="preserve">± </w:t>
            </w:r>
            <w:r w:rsidRPr="00105E1E">
              <w:rPr>
                <w:sz w:val="16"/>
                <w:szCs w:val="16"/>
              </w:rPr>
              <w:t>117</w:t>
            </w:r>
          </w:p>
        </w:tc>
        <w:tc>
          <w:tcPr>
            <w:tcW w:w="565" w:type="pct"/>
          </w:tcPr>
          <w:p w14:paraId="033B35A8" w14:textId="1533DFC8" w:rsidR="00714513" w:rsidRPr="00105E1E" w:rsidRDefault="00714513" w:rsidP="00714513">
            <w:pPr>
              <w:rPr>
                <w:sz w:val="16"/>
                <w:szCs w:val="16"/>
              </w:rPr>
            </w:pPr>
            <w:r w:rsidRPr="00105E1E">
              <w:rPr>
                <w:sz w:val="16"/>
                <w:szCs w:val="16"/>
              </w:rPr>
              <w:t>Global Health status difference:</w:t>
            </w:r>
          </w:p>
          <w:p w14:paraId="0AC99994" w14:textId="49F2D20D" w:rsidR="00714513" w:rsidRPr="00105E1E" w:rsidRDefault="00714513" w:rsidP="00714513">
            <w:pPr>
              <w:rPr>
                <w:sz w:val="16"/>
                <w:szCs w:val="16"/>
              </w:rPr>
            </w:pPr>
            <w:r w:rsidRPr="00105E1E">
              <w:rPr>
                <w:sz w:val="16"/>
                <w:szCs w:val="16"/>
              </w:rPr>
              <w:t xml:space="preserve">Intervention: 2 </w:t>
            </w:r>
            <w:r w:rsidRPr="00105E1E">
              <w:rPr>
                <w:rFonts w:cstheme="minorHAnsi"/>
                <w:sz w:val="16"/>
                <w:szCs w:val="16"/>
              </w:rPr>
              <w:t xml:space="preserve">±  </w:t>
            </w:r>
            <w:r w:rsidRPr="00105E1E">
              <w:rPr>
                <w:sz w:val="16"/>
                <w:szCs w:val="16"/>
              </w:rPr>
              <w:t>19</w:t>
            </w:r>
          </w:p>
          <w:p w14:paraId="1F248E40" w14:textId="021BBBC7" w:rsidR="00714513" w:rsidRPr="00105E1E" w:rsidRDefault="00714513" w:rsidP="00714513">
            <w:pPr>
              <w:rPr>
                <w:sz w:val="16"/>
                <w:szCs w:val="16"/>
              </w:rPr>
            </w:pPr>
            <w:r w:rsidRPr="00105E1E">
              <w:rPr>
                <w:sz w:val="16"/>
                <w:szCs w:val="16"/>
              </w:rPr>
              <w:t xml:space="preserve">Control: -3 </w:t>
            </w:r>
            <w:r w:rsidRPr="00105E1E">
              <w:rPr>
                <w:rFonts w:cstheme="minorHAnsi"/>
                <w:sz w:val="16"/>
                <w:szCs w:val="16"/>
              </w:rPr>
              <w:t xml:space="preserve">±  </w:t>
            </w:r>
            <w:r w:rsidRPr="00105E1E">
              <w:rPr>
                <w:sz w:val="16"/>
                <w:szCs w:val="16"/>
              </w:rPr>
              <w:t>13</w:t>
            </w:r>
          </w:p>
          <w:p w14:paraId="0CD19388" w14:textId="2F05A4C7" w:rsidR="00714513" w:rsidRPr="00105E1E" w:rsidRDefault="00714513" w:rsidP="00714513">
            <w:pPr>
              <w:rPr>
                <w:sz w:val="16"/>
                <w:szCs w:val="16"/>
              </w:rPr>
            </w:pPr>
            <w:r w:rsidRPr="00105E1E">
              <w:rPr>
                <w:sz w:val="16"/>
                <w:szCs w:val="16"/>
              </w:rPr>
              <w:t>P=0.88</w:t>
            </w:r>
          </w:p>
          <w:p w14:paraId="307D37AF" w14:textId="77777777" w:rsidR="00714513" w:rsidRPr="00105E1E" w:rsidRDefault="00714513" w:rsidP="00714513">
            <w:pPr>
              <w:rPr>
                <w:sz w:val="16"/>
                <w:szCs w:val="16"/>
              </w:rPr>
            </w:pPr>
          </w:p>
          <w:p w14:paraId="731575A4" w14:textId="00670A7F" w:rsidR="00714513" w:rsidRPr="00105E1E" w:rsidRDefault="00714513" w:rsidP="00714513">
            <w:pPr>
              <w:rPr>
                <w:sz w:val="16"/>
                <w:szCs w:val="16"/>
              </w:rPr>
            </w:pPr>
            <w:r w:rsidRPr="00105E1E">
              <w:rPr>
                <w:sz w:val="16"/>
                <w:szCs w:val="16"/>
              </w:rPr>
              <w:t>Functional Scale difference:</w:t>
            </w:r>
          </w:p>
          <w:p w14:paraId="65F882E9" w14:textId="59343418" w:rsidR="00714513" w:rsidRPr="00105E1E" w:rsidRDefault="00714513" w:rsidP="00714513">
            <w:pPr>
              <w:rPr>
                <w:sz w:val="16"/>
                <w:szCs w:val="16"/>
              </w:rPr>
            </w:pPr>
            <w:r w:rsidRPr="00105E1E">
              <w:rPr>
                <w:sz w:val="16"/>
                <w:szCs w:val="16"/>
              </w:rPr>
              <w:t xml:space="preserve">Intervention: 5 </w:t>
            </w:r>
            <w:r w:rsidRPr="00105E1E">
              <w:rPr>
                <w:rFonts w:cstheme="minorHAnsi"/>
                <w:sz w:val="16"/>
                <w:szCs w:val="16"/>
              </w:rPr>
              <w:t xml:space="preserve">± </w:t>
            </w:r>
            <w:r w:rsidRPr="00105E1E">
              <w:rPr>
                <w:sz w:val="16"/>
                <w:szCs w:val="16"/>
              </w:rPr>
              <w:t>56</w:t>
            </w:r>
          </w:p>
          <w:p w14:paraId="09C30BF9" w14:textId="30B549EE" w:rsidR="00714513" w:rsidRPr="00105E1E" w:rsidRDefault="00714513" w:rsidP="00714513">
            <w:pPr>
              <w:rPr>
                <w:sz w:val="16"/>
                <w:szCs w:val="16"/>
              </w:rPr>
            </w:pPr>
            <w:r w:rsidRPr="00105E1E">
              <w:rPr>
                <w:sz w:val="16"/>
                <w:szCs w:val="16"/>
              </w:rPr>
              <w:t xml:space="preserve">Control: -2 </w:t>
            </w:r>
            <w:r w:rsidRPr="00105E1E">
              <w:rPr>
                <w:rFonts w:cstheme="minorHAnsi"/>
                <w:sz w:val="16"/>
                <w:szCs w:val="16"/>
              </w:rPr>
              <w:t>± 39</w:t>
            </w:r>
            <w:r w:rsidRPr="00105E1E">
              <w:rPr>
                <w:sz w:val="16"/>
                <w:szCs w:val="16"/>
              </w:rPr>
              <w:t xml:space="preserve"> </w:t>
            </w:r>
          </w:p>
          <w:p w14:paraId="1AAF1571" w14:textId="321309DA" w:rsidR="00714513" w:rsidRPr="00105E1E" w:rsidRDefault="00714513" w:rsidP="00714513">
            <w:pPr>
              <w:rPr>
                <w:sz w:val="16"/>
                <w:szCs w:val="16"/>
              </w:rPr>
            </w:pPr>
            <w:r w:rsidRPr="00105E1E">
              <w:rPr>
                <w:sz w:val="16"/>
                <w:szCs w:val="16"/>
              </w:rPr>
              <w:t>P=0.72</w:t>
            </w:r>
          </w:p>
          <w:p w14:paraId="15B2E226" w14:textId="77777777" w:rsidR="00714513" w:rsidRPr="00105E1E" w:rsidRDefault="00714513" w:rsidP="00714513">
            <w:pPr>
              <w:rPr>
                <w:sz w:val="16"/>
                <w:szCs w:val="16"/>
              </w:rPr>
            </w:pPr>
          </w:p>
          <w:p w14:paraId="0A9A7D90" w14:textId="0C03B0A8" w:rsidR="00714513" w:rsidRPr="00105E1E" w:rsidRDefault="00714513" w:rsidP="00714513">
            <w:pPr>
              <w:rPr>
                <w:sz w:val="16"/>
                <w:szCs w:val="16"/>
              </w:rPr>
            </w:pPr>
            <w:r w:rsidRPr="00105E1E">
              <w:rPr>
                <w:sz w:val="16"/>
                <w:szCs w:val="16"/>
              </w:rPr>
              <w:t>Symptom Scale difference :</w:t>
            </w:r>
          </w:p>
          <w:p w14:paraId="63816459" w14:textId="68A29920" w:rsidR="00714513" w:rsidRPr="00105E1E" w:rsidRDefault="00714513" w:rsidP="00714513">
            <w:pPr>
              <w:rPr>
                <w:sz w:val="16"/>
                <w:szCs w:val="16"/>
              </w:rPr>
            </w:pPr>
            <w:r w:rsidRPr="00105E1E">
              <w:rPr>
                <w:sz w:val="16"/>
                <w:szCs w:val="16"/>
              </w:rPr>
              <w:t xml:space="preserve">Intervention: -35 </w:t>
            </w:r>
            <w:r w:rsidRPr="00105E1E">
              <w:rPr>
                <w:rFonts w:cstheme="minorHAnsi"/>
                <w:sz w:val="16"/>
                <w:szCs w:val="16"/>
              </w:rPr>
              <w:t>± 125</w:t>
            </w:r>
          </w:p>
          <w:p w14:paraId="75F3A8F5" w14:textId="2FF2504D" w:rsidR="00714513" w:rsidRPr="00105E1E" w:rsidRDefault="00714513" w:rsidP="00714513">
            <w:pPr>
              <w:rPr>
                <w:sz w:val="16"/>
                <w:szCs w:val="16"/>
              </w:rPr>
            </w:pPr>
            <w:r w:rsidRPr="00105E1E">
              <w:rPr>
                <w:sz w:val="16"/>
                <w:szCs w:val="16"/>
              </w:rPr>
              <w:t xml:space="preserve">Control: 25 </w:t>
            </w:r>
            <w:r w:rsidRPr="00105E1E">
              <w:rPr>
                <w:rFonts w:cstheme="minorHAnsi"/>
                <w:sz w:val="16"/>
                <w:szCs w:val="16"/>
              </w:rPr>
              <w:t>± 75</w:t>
            </w:r>
          </w:p>
          <w:p w14:paraId="1FA5BE29" w14:textId="4095300B" w:rsidR="00714513" w:rsidRPr="00105E1E" w:rsidRDefault="00714513" w:rsidP="00714513">
            <w:pPr>
              <w:rPr>
                <w:sz w:val="16"/>
                <w:szCs w:val="16"/>
              </w:rPr>
            </w:pPr>
            <w:r w:rsidRPr="00105E1E">
              <w:rPr>
                <w:sz w:val="16"/>
                <w:szCs w:val="16"/>
              </w:rPr>
              <w:t>P=0.20</w:t>
            </w:r>
          </w:p>
          <w:p w14:paraId="3FA97885" w14:textId="77777777" w:rsidR="00714513" w:rsidRPr="00105E1E" w:rsidRDefault="00714513" w:rsidP="00714513">
            <w:pPr>
              <w:rPr>
                <w:sz w:val="16"/>
                <w:szCs w:val="16"/>
              </w:rPr>
            </w:pPr>
          </w:p>
          <w:p w14:paraId="47781479" w14:textId="37AC950F" w:rsidR="00714513" w:rsidRPr="00105E1E" w:rsidRDefault="00714513" w:rsidP="00714513">
            <w:pPr>
              <w:rPr>
                <w:i/>
                <w:iCs/>
                <w:sz w:val="16"/>
                <w:szCs w:val="16"/>
              </w:rPr>
            </w:pPr>
            <w:r w:rsidRPr="00105E1E">
              <w:rPr>
                <w:i/>
                <w:iCs/>
                <w:sz w:val="16"/>
                <w:szCs w:val="16"/>
              </w:rPr>
              <w:t>No effect</w:t>
            </w:r>
          </w:p>
        </w:tc>
      </w:tr>
      <w:tr w:rsidR="00714513" w:rsidRPr="00105E1E" w14:paraId="4B650406" w14:textId="77777777" w:rsidTr="000663F8">
        <w:tc>
          <w:tcPr>
            <w:tcW w:w="453" w:type="pct"/>
            <w:vMerge w:val="restart"/>
          </w:tcPr>
          <w:p w14:paraId="4AEF2972" w14:textId="0AE111B0" w:rsidR="00714513" w:rsidRPr="00105E1E" w:rsidRDefault="000A369E" w:rsidP="00714513">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Je</w:t>
            </w:r>
            <w:r w:rsidR="00714513" w:rsidRPr="00105E1E">
              <w:rPr>
                <w:rFonts w:ascii="Times New Roman" w:hAnsi="Times New Roman" w:cs="Times New Roman"/>
                <w:color w:val="212121"/>
                <w:sz w:val="16"/>
                <w:szCs w:val="16"/>
                <w:lang w:eastAsia="fr-BE"/>
              </w:rPr>
              <w:t>nsen</w:t>
            </w:r>
          </w:p>
          <w:p w14:paraId="25FC719E" w14:textId="624A0BE5" w:rsidR="00714513" w:rsidRPr="00105E1E" w:rsidRDefault="00714513"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14</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KZW5zZW48L0F1dGhvcj48WWVhcj4yMDE1PC9ZZWFyPjxS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KZW5zZW48L0F1dGhvcj48WWVhcj4yMDE1PC9ZZWFyPjxS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46)</w:t>
            </w:r>
            <w:r w:rsidR="000A369E" w:rsidRPr="00105E1E">
              <w:rPr>
                <w:rFonts w:ascii="Times New Roman" w:hAnsi="Times New Roman" w:cs="Times New Roman"/>
                <w:color w:val="212121"/>
                <w:sz w:val="16"/>
                <w:szCs w:val="16"/>
                <w:lang w:eastAsia="fr-BE"/>
              </w:rPr>
              <w:fldChar w:fldCharType="end"/>
            </w:r>
          </w:p>
        </w:tc>
        <w:tc>
          <w:tcPr>
            <w:tcW w:w="1188" w:type="pct"/>
            <w:vMerge w:val="restart"/>
          </w:tcPr>
          <w:p w14:paraId="126DABF1" w14:textId="3037C593" w:rsidR="00714513" w:rsidRPr="00105E1E" w:rsidRDefault="00714513" w:rsidP="00714513">
            <w:pPr>
              <w:rPr>
                <w:sz w:val="16"/>
                <w:szCs w:val="16"/>
              </w:rPr>
            </w:pPr>
            <w:r w:rsidRPr="00105E1E">
              <w:rPr>
                <w:sz w:val="16"/>
                <w:szCs w:val="16"/>
              </w:rPr>
              <w:t>n=50</w:t>
            </w:r>
          </w:p>
          <w:p w14:paraId="1469F11E" w14:textId="18201BB4" w:rsidR="00714513" w:rsidRPr="00105E1E" w:rsidRDefault="00714513" w:rsidP="00714513">
            <w:pPr>
              <w:rPr>
                <w:sz w:val="16"/>
                <w:szCs w:val="16"/>
              </w:rPr>
            </w:pPr>
            <w:r w:rsidRPr="00105E1E">
              <w:rPr>
                <w:sz w:val="16"/>
                <w:szCs w:val="16"/>
              </w:rPr>
              <w:t>Male: 39 (78%)</w:t>
            </w:r>
          </w:p>
          <w:p w14:paraId="3F53BC57" w14:textId="788E6006" w:rsidR="00714513" w:rsidRPr="00105E1E" w:rsidRDefault="00714513" w:rsidP="00714513">
            <w:pPr>
              <w:rPr>
                <w:sz w:val="16"/>
                <w:szCs w:val="16"/>
              </w:rPr>
            </w:pPr>
            <w:r w:rsidRPr="00105E1E">
              <w:rPr>
                <w:sz w:val="16"/>
                <w:szCs w:val="16"/>
              </w:rPr>
              <w:t>Female: 11 (22%)</w:t>
            </w:r>
          </w:p>
          <w:p w14:paraId="609F7909" w14:textId="27256633" w:rsidR="00714513" w:rsidRPr="00105E1E" w:rsidRDefault="00714513" w:rsidP="00714513">
            <w:pPr>
              <w:rPr>
                <w:sz w:val="16"/>
                <w:szCs w:val="16"/>
              </w:rPr>
            </w:pPr>
            <w:r w:rsidRPr="00105E1E">
              <w:rPr>
                <w:sz w:val="16"/>
                <w:szCs w:val="16"/>
              </w:rPr>
              <w:t>Age: 69 (66 - 72)</w:t>
            </w:r>
          </w:p>
        </w:tc>
        <w:tc>
          <w:tcPr>
            <w:tcW w:w="1203" w:type="pct"/>
            <w:vMerge w:val="restart"/>
          </w:tcPr>
          <w:p w14:paraId="195BEEA4" w14:textId="79F075D7" w:rsidR="00714513" w:rsidRPr="00105E1E" w:rsidRDefault="00714513" w:rsidP="00714513">
            <w:pPr>
              <w:rPr>
                <w:sz w:val="16"/>
                <w:szCs w:val="16"/>
              </w:rPr>
            </w:pPr>
            <w:r w:rsidRPr="00105E1E">
              <w:rPr>
                <w:sz w:val="16"/>
                <w:szCs w:val="16"/>
              </w:rPr>
              <w:t>n=57</w:t>
            </w:r>
          </w:p>
          <w:p w14:paraId="76DED853" w14:textId="6C0C7BC3" w:rsidR="00714513" w:rsidRPr="00105E1E" w:rsidRDefault="00714513" w:rsidP="00714513">
            <w:pPr>
              <w:rPr>
                <w:sz w:val="16"/>
                <w:szCs w:val="16"/>
              </w:rPr>
            </w:pPr>
            <w:r w:rsidRPr="00105E1E">
              <w:rPr>
                <w:sz w:val="16"/>
                <w:szCs w:val="16"/>
              </w:rPr>
              <w:t>Male: 40 (70%)</w:t>
            </w:r>
          </w:p>
          <w:p w14:paraId="5E1DE4AF" w14:textId="76E552B3" w:rsidR="00714513" w:rsidRPr="00105E1E" w:rsidRDefault="00714513" w:rsidP="00714513">
            <w:pPr>
              <w:rPr>
                <w:sz w:val="16"/>
                <w:szCs w:val="16"/>
              </w:rPr>
            </w:pPr>
            <w:r w:rsidRPr="00105E1E">
              <w:rPr>
                <w:sz w:val="16"/>
                <w:szCs w:val="16"/>
              </w:rPr>
              <w:t>Female: 17 (30%)</w:t>
            </w:r>
          </w:p>
          <w:p w14:paraId="60F348C7" w14:textId="672FDBE0" w:rsidR="00714513" w:rsidRPr="00105E1E" w:rsidRDefault="00714513" w:rsidP="00714513">
            <w:pPr>
              <w:rPr>
                <w:sz w:val="16"/>
                <w:szCs w:val="16"/>
              </w:rPr>
            </w:pPr>
            <w:r w:rsidRPr="00105E1E">
              <w:rPr>
                <w:sz w:val="16"/>
                <w:szCs w:val="16"/>
              </w:rPr>
              <w:t>Age: 71(68-73)</w:t>
            </w:r>
          </w:p>
        </w:tc>
        <w:tc>
          <w:tcPr>
            <w:tcW w:w="581" w:type="pct"/>
          </w:tcPr>
          <w:p w14:paraId="4D07FBD1" w14:textId="77777777" w:rsidR="00714513" w:rsidRPr="00105E1E" w:rsidRDefault="00714513" w:rsidP="00714513">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LOS </w:t>
            </w:r>
          </w:p>
          <w:p w14:paraId="69A1D4B2" w14:textId="02A347D9" w:rsidR="00714513" w:rsidRPr="00105E1E" w:rsidRDefault="00714513" w:rsidP="00714513">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days)</w:t>
            </w:r>
          </w:p>
          <w:p w14:paraId="703BD374" w14:textId="20631D1E" w:rsidR="00714513" w:rsidRPr="00105E1E" w:rsidRDefault="00714513" w:rsidP="00714513">
            <w:pPr>
              <w:rPr>
                <w:sz w:val="16"/>
                <w:szCs w:val="16"/>
              </w:rPr>
            </w:pPr>
          </w:p>
        </w:tc>
        <w:tc>
          <w:tcPr>
            <w:tcW w:w="504" w:type="pct"/>
          </w:tcPr>
          <w:p w14:paraId="422C0F30" w14:textId="6FEF2CBE" w:rsidR="00714513" w:rsidRPr="00105E1E" w:rsidRDefault="00714513" w:rsidP="00714513">
            <w:pPr>
              <w:rPr>
                <w:sz w:val="16"/>
                <w:szCs w:val="16"/>
              </w:rPr>
            </w:pPr>
            <w:r w:rsidRPr="00105E1E">
              <w:rPr>
                <w:sz w:val="16"/>
                <w:szCs w:val="16"/>
              </w:rPr>
              <w:t>8 (3-30)</w:t>
            </w:r>
          </w:p>
        </w:tc>
        <w:tc>
          <w:tcPr>
            <w:tcW w:w="506" w:type="pct"/>
          </w:tcPr>
          <w:p w14:paraId="2F4F7CA1" w14:textId="33544527" w:rsidR="00714513" w:rsidRPr="00105E1E" w:rsidRDefault="00714513" w:rsidP="00714513">
            <w:pPr>
              <w:rPr>
                <w:sz w:val="16"/>
                <w:szCs w:val="16"/>
              </w:rPr>
            </w:pPr>
            <w:r w:rsidRPr="00105E1E">
              <w:rPr>
                <w:sz w:val="16"/>
                <w:szCs w:val="16"/>
              </w:rPr>
              <w:t>8 (4-55)</w:t>
            </w:r>
          </w:p>
        </w:tc>
        <w:tc>
          <w:tcPr>
            <w:tcW w:w="565" w:type="pct"/>
          </w:tcPr>
          <w:p w14:paraId="61D4B366" w14:textId="77777777" w:rsidR="00714513" w:rsidRPr="00105E1E" w:rsidRDefault="00714513" w:rsidP="00714513">
            <w:pPr>
              <w:rPr>
                <w:sz w:val="16"/>
                <w:szCs w:val="16"/>
              </w:rPr>
            </w:pPr>
            <w:r w:rsidRPr="00105E1E">
              <w:rPr>
                <w:sz w:val="16"/>
                <w:szCs w:val="16"/>
              </w:rPr>
              <w:t>0.68</w:t>
            </w:r>
          </w:p>
          <w:p w14:paraId="714F30FA" w14:textId="77777777" w:rsidR="00714513" w:rsidRPr="00105E1E" w:rsidRDefault="00714513" w:rsidP="00714513">
            <w:pPr>
              <w:rPr>
                <w:sz w:val="16"/>
                <w:szCs w:val="16"/>
              </w:rPr>
            </w:pPr>
          </w:p>
          <w:p w14:paraId="176CFE50" w14:textId="398CE15B" w:rsidR="00714513" w:rsidRPr="00105E1E" w:rsidRDefault="00714513" w:rsidP="00714513">
            <w:pPr>
              <w:rPr>
                <w:i/>
                <w:iCs/>
                <w:sz w:val="16"/>
                <w:szCs w:val="16"/>
              </w:rPr>
            </w:pPr>
            <w:r w:rsidRPr="00105E1E">
              <w:rPr>
                <w:i/>
                <w:iCs/>
                <w:sz w:val="16"/>
                <w:szCs w:val="16"/>
              </w:rPr>
              <w:t>No effect</w:t>
            </w:r>
          </w:p>
        </w:tc>
      </w:tr>
      <w:tr w:rsidR="00714513" w:rsidRPr="00105E1E" w14:paraId="4C86819F" w14:textId="77777777" w:rsidTr="000663F8">
        <w:tc>
          <w:tcPr>
            <w:tcW w:w="453" w:type="pct"/>
            <w:vMerge/>
          </w:tcPr>
          <w:p w14:paraId="7D584686" w14:textId="77777777" w:rsidR="00714513" w:rsidRPr="00105E1E" w:rsidRDefault="00714513" w:rsidP="00714513">
            <w:pPr>
              <w:rPr>
                <w:rFonts w:ascii="Times New Roman" w:hAnsi="Times New Roman" w:cs="Times New Roman"/>
                <w:color w:val="212121"/>
                <w:sz w:val="16"/>
                <w:szCs w:val="16"/>
                <w:lang w:eastAsia="fr-BE"/>
              </w:rPr>
            </w:pPr>
          </w:p>
        </w:tc>
        <w:tc>
          <w:tcPr>
            <w:tcW w:w="1188" w:type="pct"/>
            <w:vMerge/>
          </w:tcPr>
          <w:p w14:paraId="3E96758C" w14:textId="77777777" w:rsidR="00714513" w:rsidRPr="00105E1E" w:rsidRDefault="00714513" w:rsidP="00714513">
            <w:pPr>
              <w:rPr>
                <w:sz w:val="16"/>
                <w:szCs w:val="16"/>
              </w:rPr>
            </w:pPr>
          </w:p>
        </w:tc>
        <w:tc>
          <w:tcPr>
            <w:tcW w:w="1203" w:type="pct"/>
            <w:vMerge/>
          </w:tcPr>
          <w:p w14:paraId="2D2840DF" w14:textId="77777777" w:rsidR="00714513" w:rsidRPr="00105E1E" w:rsidRDefault="00714513" w:rsidP="00714513">
            <w:pPr>
              <w:rPr>
                <w:sz w:val="16"/>
                <w:szCs w:val="16"/>
              </w:rPr>
            </w:pPr>
          </w:p>
        </w:tc>
        <w:tc>
          <w:tcPr>
            <w:tcW w:w="581" w:type="pct"/>
          </w:tcPr>
          <w:p w14:paraId="352B7FA3" w14:textId="77777777" w:rsidR="00714513" w:rsidRPr="00105E1E" w:rsidRDefault="00714513" w:rsidP="00714513">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Complications </w:t>
            </w:r>
          </w:p>
          <w:p w14:paraId="012F1D2B" w14:textId="0616D664" w:rsidR="00714513" w:rsidRPr="00105E1E" w:rsidRDefault="00714513" w:rsidP="00714513">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90 days)</w:t>
            </w:r>
          </w:p>
          <w:p w14:paraId="7C4D69A6" w14:textId="77777777" w:rsidR="00714513" w:rsidRPr="00105E1E" w:rsidRDefault="00714513" w:rsidP="00714513">
            <w:pPr>
              <w:rPr>
                <w:b/>
                <w:bCs/>
                <w:sz w:val="16"/>
                <w:szCs w:val="16"/>
              </w:rPr>
            </w:pPr>
          </w:p>
        </w:tc>
        <w:tc>
          <w:tcPr>
            <w:tcW w:w="504" w:type="pct"/>
          </w:tcPr>
          <w:p w14:paraId="68B0BADB" w14:textId="77777777" w:rsidR="00714513" w:rsidRPr="00105E1E" w:rsidRDefault="00714513" w:rsidP="00714513">
            <w:pPr>
              <w:rPr>
                <w:b/>
                <w:bCs/>
                <w:sz w:val="16"/>
                <w:szCs w:val="16"/>
              </w:rPr>
            </w:pPr>
            <w:r w:rsidRPr="00105E1E">
              <w:rPr>
                <w:b/>
                <w:bCs/>
                <w:sz w:val="16"/>
                <w:szCs w:val="16"/>
              </w:rPr>
              <w:t>Maximum grade Clavien–Dindo score:</w:t>
            </w:r>
          </w:p>
          <w:p w14:paraId="498F3327" w14:textId="77777777" w:rsidR="00714513" w:rsidRPr="00105E1E" w:rsidRDefault="00714513" w:rsidP="00714513">
            <w:pPr>
              <w:rPr>
                <w:sz w:val="16"/>
                <w:szCs w:val="16"/>
              </w:rPr>
            </w:pPr>
            <w:r w:rsidRPr="00105E1E">
              <w:rPr>
                <w:sz w:val="16"/>
                <w:szCs w:val="16"/>
              </w:rPr>
              <w:t xml:space="preserve">0: 20 (40%) </w:t>
            </w:r>
          </w:p>
          <w:p w14:paraId="1934E7B9" w14:textId="21615463" w:rsidR="00714513" w:rsidRPr="00105E1E" w:rsidRDefault="00714513" w:rsidP="00714513">
            <w:pPr>
              <w:rPr>
                <w:sz w:val="16"/>
                <w:szCs w:val="16"/>
              </w:rPr>
            </w:pPr>
            <w:r w:rsidRPr="00105E1E">
              <w:rPr>
                <w:sz w:val="16"/>
                <w:szCs w:val="16"/>
              </w:rPr>
              <w:t>1: 9 (18%)</w:t>
            </w:r>
          </w:p>
          <w:p w14:paraId="4FF6460A" w14:textId="7DE007B0" w:rsidR="00714513" w:rsidRPr="00105E1E" w:rsidRDefault="00714513" w:rsidP="00714513">
            <w:pPr>
              <w:rPr>
                <w:sz w:val="16"/>
                <w:szCs w:val="16"/>
              </w:rPr>
            </w:pPr>
            <w:r w:rsidRPr="00105E1E">
              <w:rPr>
                <w:sz w:val="16"/>
                <w:szCs w:val="16"/>
              </w:rPr>
              <w:t>2: 9 (18%)</w:t>
            </w:r>
          </w:p>
          <w:p w14:paraId="56C7976A" w14:textId="7710B7F5" w:rsidR="00714513" w:rsidRPr="00105E1E" w:rsidRDefault="00714513" w:rsidP="00714513">
            <w:pPr>
              <w:rPr>
                <w:sz w:val="16"/>
                <w:szCs w:val="16"/>
              </w:rPr>
            </w:pPr>
            <w:r w:rsidRPr="00105E1E">
              <w:rPr>
                <w:sz w:val="16"/>
                <w:szCs w:val="16"/>
              </w:rPr>
              <w:t xml:space="preserve">3: 8 (16%) </w:t>
            </w:r>
          </w:p>
          <w:p w14:paraId="5959CE95" w14:textId="65F2304D" w:rsidR="00714513" w:rsidRPr="00105E1E" w:rsidRDefault="00714513" w:rsidP="00714513">
            <w:pPr>
              <w:rPr>
                <w:sz w:val="16"/>
                <w:szCs w:val="16"/>
              </w:rPr>
            </w:pPr>
            <w:r w:rsidRPr="00105E1E">
              <w:rPr>
                <w:sz w:val="16"/>
                <w:szCs w:val="16"/>
              </w:rPr>
              <w:t xml:space="preserve">4: 1(2%) </w:t>
            </w:r>
          </w:p>
          <w:p w14:paraId="7C9DC97D" w14:textId="77777777" w:rsidR="00714513" w:rsidRPr="00105E1E" w:rsidRDefault="00714513" w:rsidP="00714513">
            <w:pPr>
              <w:rPr>
                <w:sz w:val="16"/>
                <w:szCs w:val="16"/>
              </w:rPr>
            </w:pPr>
            <w:r w:rsidRPr="00105E1E">
              <w:rPr>
                <w:sz w:val="16"/>
                <w:szCs w:val="16"/>
              </w:rPr>
              <w:t>5: 3 (6%)</w:t>
            </w:r>
          </w:p>
          <w:p w14:paraId="78AC4DA8" w14:textId="77777777" w:rsidR="00714513" w:rsidRPr="00105E1E" w:rsidRDefault="00714513" w:rsidP="00714513">
            <w:pPr>
              <w:rPr>
                <w:sz w:val="16"/>
                <w:szCs w:val="16"/>
              </w:rPr>
            </w:pPr>
          </w:p>
          <w:p w14:paraId="4BD9904F" w14:textId="77777777" w:rsidR="00714513" w:rsidRPr="00105E1E" w:rsidRDefault="00714513" w:rsidP="00714513">
            <w:pPr>
              <w:rPr>
                <w:b/>
                <w:bCs/>
                <w:sz w:val="16"/>
                <w:szCs w:val="16"/>
              </w:rPr>
            </w:pPr>
            <w:r w:rsidRPr="00105E1E">
              <w:rPr>
                <w:b/>
                <w:bCs/>
                <w:sz w:val="16"/>
                <w:szCs w:val="16"/>
              </w:rPr>
              <w:t>No. Of complications, n (%) :</w:t>
            </w:r>
          </w:p>
          <w:p w14:paraId="74B2A60A" w14:textId="77777777" w:rsidR="00714513" w:rsidRPr="00105E1E" w:rsidRDefault="00714513" w:rsidP="00714513">
            <w:pPr>
              <w:rPr>
                <w:sz w:val="16"/>
                <w:szCs w:val="16"/>
              </w:rPr>
            </w:pPr>
            <w:r w:rsidRPr="00105E1E">
              <w:rPr>
                <w:sz w:val="16"/>
                <w:szCs w:val="16"/>
              </w:rPr>
              <w:t xml:space="preserve">0 : 20 (40%) </w:t>
            </w:r>
          </w:p>
          <w:p w14:paraId="1F440D4F" w14:textId="77777777" w:rsidR="00714513" w:rsidRPr="00105E1E" w:rsidRDefault="00714513" w:rsidP="00714513">
            <w:pPr>
              <w:rPr>
                <w:sz w:val="16"/>
                <w:szCs w:val="16"/>
              </w:rPr>
            </w:pPr>
            <w:r w:rsidRPr="00105E1E">
              <w:rPr>
                <w:sz w:val="16"/>
                <w:szCs w:val="16"/>
              </w:rPr>
              <w:lastRenderedPageBreak/>
              <w:t>1 : 8 (16%)</w:t>
            </w:r>
          </w:p>
          <w:p w14:paraId="29458355" w14:textId="77777777" w:rsidR="00714513" w:rsidRPr="00105E1E" w:rsidRDefault="00714513" w:rsidP="00714513">
            <w:pPr>
              <w:rPr>
                <w:sz w:val="16"/>
                <w:szCs w:val="16"/>
              </w:rPr>
            </w:pPr>
            <w:r w:rsidRPr="00105E1E">
              <w:rPr>
                <w:sz w:val="16"/>
                <w:szCs w:val="16"/>
              </w:rPr>
              <w:t>2 : 9 (18%)</w:t>
            </w:r>
          </w:p>
          <w:p w14:paraId="0CB0DEC5" w14:textId="77777777" w:rsidR="00714513" w:rsidRPr="00105E1E" w:rsidRDefault="00714513" w:rsidP="00714513">
            <w:pPr>
              <w:rPr>
                <w:sz w:val="16"/>
                <w:szCs w:val="16"/>
              </w:rPr>
            </w:pPr>
            <w:r w:rsidRPr="00105E1E">
              <w:rPr>
                <w:sz w:val="16"/>
                <w:szCs w:val="16"/>
              </w:rPr>
              <w:t>3 : 6 (12%)</w:t>
            </w:r>
          </w:p>
          <w:p w14:paraId="18C92212" w14:textId="77777777" w:rsidR="00714513" w:rsidRPr="00105E1E" w:rsidRDefault="00714513" w:rsidP="00714513">
            <w:pPr>
              <w:rPr>
                <w:sz w:val="16"/>
                <w:szCs w:val="16"/>
              </w:rPr>
            </w:pPr>
            <w:r w:rsidRPr="00105E1E">
              <w:rPr>
                <w:sz w:val="16"/>
                <w:szCs w:val="16"/>
              </w:rPr>
              <w:t>4 : 4 (8%)</w:t>
            </w:r>
          </w:p>
          <w:p w14:paraId="2FC26F98" w14:textId="77777777" w:rsidR="00714513" w:rsidRPr="00105E1E" w:rsidRDefault="00714513" w:rsidP="00714513">
            <w:pPr>
              <w:rPr>
                <w:sz w:val="16"/>
                <w:szCs w:val="16"/>
              </w:rPr>
            </w:pPr>
            <w:r w:rsidRPr="00105E1E">
              <w:rPr>
                <w:sz w:val="16"/>
                <w:szCs w:val="16"/>
              </w:rPr>
              <w:t>5 : 2 (4%)</w:t>
            </w:r>
          </w:p>
          <w:p w14:paraId="00D957C2" w14:textId="77777777" w:rsidR="00714513" w:rsidRPr="00105E1E" w:rsidRDefault="00714513" w:rsidP="00714513">
            <w:pPr>
              <w:rPr>
                <w:sz w:val="16"/>
                <w:szCs w:val="16"/>
              </w:rPr>
            </w:pPr>
            <w:r w:rsidRPr="00105E1E">
              <w:rPr>
                <w:sz w:val="16"/>
                <w:szCs w:val="16"/>
              </w:rPr>
              <w:t>6 : 1 (2%)</w:t>
            </w:r>
          </w:p>
          <w:p w14:paraId="40DAFFD0" w14:textId="7E2294C8" w:rsidR="00714513" w:rsidRPr="00105E1E" w:rsidRDefault="00714513" w:rsidP="00714513">
            <w:pPr>
              <w:rPr>
                <w:sz w:val="16"/>
                <w:szCs w:val="16"/>
              </w:rPr>
            </w:pPr>
            <w:r w:rsidRPr="00105E1E">
              <w:rPr>
                <w:sz w:val="16"/>
                <w:szCs w:val="16"/>
              </w:rPr>
              <w:t>7 : 0 (0%)</w:t>
            </w:r>
          </w:p>
        </w:tc>
        <w:tc>
          <w:tcPr>
            <w:tcW w:w="506" w:type="pct"/>
          </w:tcPr>
          <w:p w14:paraId="65679F59" w14:textId="77777777" w:rsidR="00714513" w:rsidRPr="00105E1E" w:rsidRDefault="00714513" w:rsidP="00714513">
            <w:pPr>
              <w:rPr>
                <w:b/>
                <w:bCs/>
                <w:sz w:val="16"/>
                <w:szCs w:val="16"/>
              </w:rPr>
            </w:pPr>
            <w:r w:rsidRPr="00105E1E">
              <w:rPr>
                <w:b/>
                <w:bCs/>
                <w:sz w:val="16"/>
                <w:szCs w:val="16"/>
              </w:rPr>
              <w:lastRenderedPageBreak/>
              <w:t>Maximum grade Clavien–Dindo score:</w:t>
            </w:r>
          </w:p>
          <w:p w14:paraId="535909CC" w14:textId="77777777" w:rsidR="00714513" w:rsidRPr="00105E1E" w:rsidRDefault="00714513" w:rsidP="00714513">
            <w:pPr>
              <w:rPr>
                <w:sz w:val="16"/>
                <w:szCs w:val="16"/>
              </w:rPr>
            </w:pPr>
            <w:r w:rsidRPr="00105E1E">
              <w:rPr>
                <w:sz w:val="16"/>
                <w:szCs w:val="16"/>
              </w:rPr>
              <w:t xml:space="preserve">0: 20 (40%) </w:t>
            </w:r>
          </w:p>
          <w:p w14:paraId="19D9C99A" w14:textId="002C7927" w:rsidR="00714513" w:rsidRPr="00105E1E" w:rsidRDefault="00714513" w:rsidP="00714513">
            <w:pPr>
              <w:rPr>
                <w:sz w:val="16"/>
                <w:szCs w:val="16"/>
              </w:rPr>
            </w:pPr>
            <w:r w:rsidRPr="00105E1E">
              <w:rPr>
                <w:sz w:val="16"/>
                <w:szCs w:val="16"/>
              </w:rPr>
              <w:t>1: 15 (26%)</w:t>
            </w:r>
          </w:p>
          <w:p w14:paraId="5317E166" w14:textId="17510009" w:rsidR="00714513" w:rsidRPr="00105E1E" w:rsidRDefault="00714513" w:rsidP="00714513">
            <w:pPr>
              <w:rPr>
                <w:sz w:val="16"/>
                <w:szCs w:val="16"/>
              </w:rPr>
            </w:pPr>
            <w:r w:rsidRPr="00105E1E">
              <w:rPr>
                <w:sz w:val="16"/>
                <w:szCs w:val="16"/>
              </w:rPr>
              <w:t>2: 5 (9%)</w:t>
            </w:r>
          </w:p>
          <w:p w14:paraId="562EF8B2" w14:textId="24989F8A" w:rsidR="00714513" w:rsidRPr="00105E1E" w:rsidRDefault="00714513" w:rsidP="00714513">
            <w:pPr>
              <w:rPr>
                <w:sz w:val="16"/>
                <w:szCs w:val="16"/>
              </w:rPr>
            </w:pPr>
            <w:r w:rsidRPr="00105E1E">
              <w:rPr>
                <w:sz w:val="16"/>
                <w:szCs w:val="16"/>
              </w:rPr>
              <w:t xml:space="preserve">3: 8 (14%) </w:t>
            </w:r>
          </w:p>
          <w:p w14:paraId="63079B0E" w14:textId="47E4A379" w:rsidR="00714513" w:rsidRPr="00105E1E" w:rsidRDefault="00714513" w:rsidP="00714513">
            <w:pPr>
              <w:rPr>
                <w:sz w:val="16"/>
                <w:szCs w:val="16"/>
              </w:rPr>
            </w:pPr>
            <w:r w:rsidRPr="00105E1E">
              <w:rPr>
                <w:sz w:val="16"/>
                <w:szCs w:val="16"/>
              </w:rPr>
              <w:t xml:space="preserve">4: 2 (4%) </w:t>
            </w:r>
          </w:p>
          <w:p w14:paraId="7EC0F41E" w14:textId="77777777" w:rsidR="00714513" w:rsidRPr="00105E1E" w:rsidRDefault="00714513" w:rsidP="00714513">
            <w:pPr>
              <w:rPr>
                <w:sz w:val="16"/>
                <w:szCs w:val="16"/>
              </w:rPr>
            </w:pPr>
            <w:r w:rsidRPr="00105E1E">
              <w:rPr>
                <w:sz w:val="16"/>
                <w:szCs w:val="16"/>
              </w:rPr>
              <w:t>5: 4 (7%)</w:t>
            </w:r>
          </w:p>
          <w:p w14:paraId="0FC6C42A" w14:textId="77777777" w:rsidR="00714513" w:rsidRPr="00105E1E" w:rsidRDefault="00714513" w:rsidP="00714513">
            <w:pPr>
              <w:rPr>
                <w:sz w:val="16"/>
                <w:szCs w:val="16"/>
              </w:rPr>
            </w:pPr>
          </w:p>
          <w:p w14:paraId="576027DE" w14:textId="77777777" w:rsidR="00714513" w:rsidRPr="00105E1E" w:rsidRDefault="00714513" w:rsidP="00714513">
            <w:pPr>
              <w:rPr>
                <w:b/>
                <w:bCs/>
                <w:sz w:val="16"/>
                <w:szCs w:val="16"/>
              </w:rPr>
            </w:pPr>
            <w:r w:rsidRPr="00105E1E">
              <w:rPr>
                <w:b/>
                <w:bCs/>
                <w:sz w:val="16"/>
                <w:szCs w:val="16"/>
              </w:rPr>
              <w:t>No. Of complications, n (%) :</w:t>
            </w:r>
          </w:p>
          <w:p w14:paraId="1EE65AB9" w14:textId="6397A9DE" w:rsidR="00714513" w:rsidRPr="00105E1E" w:rsidRDefault="00714513" w:rsidP="00714513">
            <w:pPr>
              <w:rPr>
                <w:sz w:val="16"/>
                <w:szCs w:val="16"/>
              </w:rPr>
            </w:pPr>
            <w:r w:rsidRPr="00105E1E">
              <w:rPr>
                <w:sz w:val="16"/>
                <w:szCs w:val="16"/>
              </w:rPr>
              <w:t xml:space="preserve">0 : 23 (40%) </w:t>
            </w:r>
          </w:p>
          <w:p w14:paraId="06333457" w14:textId="10D204C5" w:rsidR="00714513" w:rsidRPr="00105E1E" w:rsidRDefault="00714513" w:rsidP="00714513">
            <w:pPr>
              <w:rPr>
                <w:sz w:val="16"/>
                <w:szCs w:val="16"/>
              </w:rPr>
            </w:pPr>
            <w:r w:rsidRPr="00105E1E">
              <w:rPr>
                <w:sz w:val="16"/>
                <w:szCs w:val="16"/>
              </w:rPr>
              <w:lastRenderedPageBreak/>
              <w:t>1 : 17 (30%)</w:t>
            </w:r>
          </w:p>
          <w:p w14:paraId="756BABDE" w14:textId="0E4ADAF5" w:rsidR="00714513" w:rsidRPr="00105E1E" w:rsidRDefault="00714513" w:rsidP="00714513">
            <w:pPr>
              <w:rPr>
                <w:sz w:val="16"/>
                <w:szCs w:val="16"/>
              </w:rPr>
            </w:pPr>
            <w:r w:rsidRPr="00105E1E">
              <w:rPr>
                <w:sz w:val="16"/>
                <w:szCs w:val="16"/>
              </w:rPr>
              <w:t>2 : 6 (10%)</w:t>
            </w:r>
          </w:p>
          <w:p w14:paraId="3EAD61AE" w14:textId="4B5C8C5D" w:rsidR="00714513" w:rsidRPr="00105E1E" w:rsidRDefault="00714513" w:rsidP="00714513">
            <w:pPr>
              <w:rPr>
                <w:sz w:val="16"/>
                <w:szCs w:val="16"/>
              </w:rPr>
            </w:pPr>
            <w:r w:rsidRPr="00105E1E">
              <w:rPr>
                <w:sz w:val="16"/>
                <w:szCs w:val="16"/>
              </w:rPr>
              <w:t>3 : 3 (5%)</w:t>
            </w:r>
          </w:p>
          <w:p w14:paraId="1C8917C5" w14:textId="5F9689FD" w:rsidR="00714513" w:rsidRPr="00105E1E" w:rsidRDefault="00714513" w:rsidP="00714513">
            <w:pPr>
              <w:rPr>
                <w:sz w:val="16"/>
                <w:szCs w:val="16"/>
              </w:rPr>
            </w:pPr>
            <w:r w:rsidRPr="00105E1E">
              <w:rPr>
                <w:sz w:val="16"/>
                <w:szCs w:val="16"/>
              </w:rPr>
              <w:t>4 : 4 (7%)</w:t>
            </w:r>
          </w:p>
          <w:p w14:paraId="5261A5F3" w14:textId="3D0521C0" w:rsidR="00714513" w:rsidRPr="00105E1E" w:rsidRDefault="00714513" w:rsidP="00714513">
            <w:pPr>
              <w:rPr>
                <w:sz w:val="16"/>
                <w:szCs w:val="16"/>
              </w:rPr>
            </w:pPr>
            <w:r w:rsidRPr="00105E1E">
              <w:rPr>
                <w:sz w:val="16"/>
                <w:szCs w:val="16"/>
              </w:rPr>
              <w:t>5 : 1 (2%)</w:t>
            </w:r>
          </w:p>
          <w:p w14:paraId="07283CC3" w14:textId="77777777" w:rsidR="00714513" w:rsidRPr="00105E1E" w:rsidRDefault="00714513" w:rsidP="00714513">
            <w:pPr>
              <w:rPr>
                <w:sz w:val="16"/>
                <w:szCs w:val="16"/>
              </w:rPr>
            </w:pPr>
            <w:r w:rsidRPr="00105E1E">
              <w:rPr>
                <w:sz w:val="16"/>
                <w:szCs w:val="16"/>
              </w:rPr>
              <w:t>6 : 1 (2%)</w:t>
            </w:r>
          </w:p>
          <w:p w14:paraId="2C94A7CE" w14:textId="72B092D3" w:rsidR="00714513" w:rsidRPr="00105E1E" w:rsidRDefault="00714513" w:rsidP="00714513">
            <w:pPr>
              <w:rPr>
                <w:sz w:val="16"/>
                <w:szCs w:val="16"/>
              </w:rPr>
            </w:pPr>
            <w:r w:rsidRPr="00105E1E">
              <w:rPr>
                <w:sz w:val="16"/>
                <w:szCs w:val="16"/>
              </w:rPr>
              <w:t>7 : 2 (4%)</w:t>
            </w:r>
          </w:p>
        </w:tc>
        <w:tc>
          <w:tcPr>
            <w:tcW w:w="565" w:type="pct"/>
          </w:tcPr>
          <w:p w14:paraId="389B43CC" w14:textId="77777777" w:rsidR="00714513" w:rsidRPr="00105E1E" w:rsidRDefault="00714513" w:rsidP="00714513">
            <w:pPr>
              <w:rPr>
                <w:b/>
                <w:bCs/>
                <w:sz w:val="16"/>
                <w:szCs w:val="16"/>
              </w:rPr>
            </w:pPr>
            <w:r w:rsidRPr="00105E1E">
              <w:rPr>
                <w:b/>
                <w:bCs/>
                <w:sz w:val="16"/>
                <w:szCs w:val="16"/>
              </w:rPr>
              <w:lastRenderedPageBreak/>
              <w:t>Maximum grade Clavien–Dindo score:</w:t>
            </w:r>
          </w:p>
          <w:p w14:paraId="21B33A7B" w14:textId="77777777" w:rsidR="00714513" w:rsidRPr="00105E1E" w:rsidRDefault="00714513" w:rsidP="00714513">
            <w:pPr>
              <w:rPr>
                <w:sz w:val="16"/>
                <w:szCs w:val="16"/>
              </w:rPr>
            </w:pPr>
            <w:r w:rsidRPr="00105E1E">
              <w:rPr>
                <w:sz w:val="16"/>
                <w:szCs w:val="16"/>
              </w:rPr>
              <w:t>P=0.64</w:t>
            </w:r>
          </w:p>
          <w:p w14:paraId="26E6C1CB" w14:textId="77777777" w:rsidR="00714513" w:rsidRPr="00105E1E" w:rsidRDefault="00714513" w:rsidP="00714513">
            <w:pPr>
              <w:rPr>
                <w:sz w:val="16"/>
                <w:szCs w:val="16"/>
              </w:rPr>
            </w:pPr>
          </w:p>
          <w:p w14:paraId="4BCCB149" w14:textId="77777777" w:rsidR="00714513" w:rsidRPr="00105E1E" w:rsidRDefault="00714513" w:rsidP="00714513">
            <w:pPr>
              <w:rPr>
                <w:sz w:val="16"/>
                <w:szCs w:val="16"/>
              </w:rPr>
            </w:pPr>
          </w:p>
          <w:p w14:paraId="2D6C6718" w14:textId="77777777" w:rsidR="00714513" w:rsidRPr="00105E1E" w:rsidRDefault="00714513" w:rsidP="00714513">
            <w:pPr>
              <w:rPr>
                <w:sz w:val="16"/>
                <w:szCs w:val="16"/>
              </w:rPr>
            </w:pPr>
          </w:p>
          <w:p w14:paraId="6977E7EA" w14:textId="77777777" w:rsidR="00714513" w:rsidRPr="00105E1E" w:rsidRDefault="00714513" w:rsidP="00714513">
            <w:pPr>
              <w:rPr>
                <w:sz w:val="16"/>
                <w:szCs w:val="16"/>
              </w:rPr>
            </w:pPr>
          </w:p>
          <w:p w14:paraId="4BA97653" w14:textId="77777777" w:rsidR="00714513" w:rsidRPr="00105E1E" w:rsidRDefault="00714513" w:rsidP="00714513">
            <w:pPr>
              <w:rPr>
                <w:sz w:val="16"/>
                <w:szCs w:val="16"/>
              </w:rPr>
            </w:pPr>
          </w:p>
          <w:p w14:paraId="4183D708" w14:textId="77777777" w:rsidR="00714513" w:rsidRPr="00105E1E" w:rsidRDefault="00714513" w:rsidP="00714513">
            <w:pPr>
              <w:rPr>
                <w:sz w:val="16"/>
                <w:szCs w:val="16"/>
              </w:rPr>
            </w:pPr>
          </w:p>
          <w:p w14:paraId="2907886F" w14:textId="2109E032" w:rsidR="00714513" w:rsidRPr="00105E1E" w:rsidRDefault="00714513" w:rsidP="00714513">
            <w:pPr>
              <w:rPr>
                <w:b/>
                <w:bCs/>
                <w:sz w:val="16"/>
                <w:szCs w:val="16"/>
              </w:rPr>
            </w:pPr>
            <w:r w:rsidRPr="00105E1E">
              <w:rPr>
                <w:b/>
                <w:bCs/>
                <w:sz w:val="16"/>
                <w:szCs w:val="16"/>
              </w:rPr>
              <w:t>No. Of complications:</w:t>
            </w:r>
          </w:p>
          <w:p w14:paraId="366703BF" w14:textId="6B251FA0" w:rsidR="00714513" w:rsidRPr="00105E1E" w:rsidRDefault="00714513" w:rsidP="00714513">
            <w:pPr>
              <w:rPr>
                <w:sz w:val="16"/>
                <w:szCs w:val="16"/>
              </w:rPr>
            </w:pPr>
            <w:r w:rsidRPr="00105E1E">
              <w:rPr>
                <w:sz w:val="16"/>
                <w:szCs w:val="16"/>
              </w:rPr>
              <w:t>P=0.47</w:t>
            </w:r>
          </w:p>
          <w:p w14:paraId="1CDABAC8" w14:textId="77777777" w:rsidR="00714513" w:rsidRPr="00105E1E" w:rsidRDefault="00714513" w:rsidP="00714513">
            <w:pPr>
              <w:rPr>
                <w:sz w:val="16"/>
                <w:szCs w:val="16"/>
              </w:rPr>
            </w:pPr>
          </w:p>
          <w:p w14:paraId="39450339" w14:textId="2BA4E248" w:rsidR="00714513" w:rsidRPr="00105E1E" w:rsidRDefault="00714513" w:rsidP="00714513">
            <w:pPr>
              <w:rPr>
                <w:i/>
                <w:iCs/>
                <w:sz w:val="16"/>
                <w:szCs w:val="16"/>
              </w:rPr>
            </w:pPr>
            <w:r w:rsidRPr="00105E1E">
              <w:rPr>
                <w:i/>
                <w:iCs/>
                <w:sz w:val="16"/>
                <w:szCs w:val="16"/>
              </w:rPr>
              <w:lastRenderedPageBreak/>
              <w:t>No effect</w:t>
            </w:r>
          </w:p>
          <w:p w14:paraId="5DF64A1F" w14:textId="305FED87" w:rsidR="00714513" w:rsidRPr="00105E1E" w:rsidRDefault="00714513" w:rsidP="00714513">
            <w:pPr>
              <w:rPr>
                <w:sz w:val="16"/>
                <w:szCs w:val="16"/>
              </w:rPr>
            </w:pPr>
          </w:p>
        </w:tc>
      </w:tr>
      <w:tr w:rsidR="00714513" w:rsidRPr="00105E1E" w14:paraId="26035A09" w14:textId="77777777" w:rsidTr="000663F8">
        <w:tc>
          <w:tcPr>
            <w:tcW w:w="453" w:type="pct"/>
            <w:vMerge/>
          </w:tcPr>
          <w:p w14:paraId="5F277BFD" w14:textId="77777777" w:rsidR="00714513" w:rsidRPr="00105E1E" w:rsidRDefault="00714513" w:rsidP="00714513">
            <w:pPr>
              <w:rPr>
                <w:rFonts w:ascii="Times New Roman" w:hAnsi="Times New Roman" w:cs="Times New Roman"/>
                <w:color w:val="212121"/>
                <w:sz w:val="16"/>
                <w:szCs w:val="16"/>
                <w:lang w:eastAsia="fr-BE"/>
              </w:rPr>
            </w:pPr>
          </w:p>
        </w:tc>
        <w:tc>
          <w:tcPr>
            <w:tcW w:w="1188" w:type="pct"/>
            <w:vMerge/>
          </w:tcPr>
          <w:p w14:paraId="08CC80D7" w14:textId="77777777" w:rsidR="00714513" w:rsidRPr="00105E1E" w:rsidRDefault="00714513" w:rsidP="00714513">
            <w:pPr>
              <w:rPr>
                <w:sz w:val="16"/>
                <w:szCs w:val="16"/>
              </w:rPr>
            </w:pPr>
          </w:p>
        </w:tc>
        <w:tc>
          <w:tcPr>
            <w:tcW w:w="1203" w:type="pct"/>
            <w:vMerge/>
          </w:tcPr>
          <w:p w14:paraId="2877691C" w14:textId="77777777" w:rsidR="00714513" w:rsidRPr="00105E1E" w:rsidRDefault="00714513" w:rsidP="00714513">
            <w:pPr>
              <w:rPr>
                <w:sz w:val="16"/>
                <w:szCs w:val="16"/>
              </w:rPr>
            </w:pPr>
          </w:p>
        </w:tc>
        <w:tc>
          <w:tcPr>
            <w:tcW w:w="581" w:type="pct"/>
          </w:tcPr>
          <w:p w14:paraId="11399D99" w14:textId="77777777" w:rsidR="00714513" w:rsidRPr="00105E1E" w:rsidRDefault="00714513" w:rsidP="00714513">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Mortality </w:t>
            </w:r>
          </w:p>
          <w:p w14:paraId="235C9613" w14:textId="6A5FB18C" w:rsidR="00714513" w:rsidRPr="00105E1E" w:rsidRDefault="00714513" w:rsidP="00714513">
            <w:pPr>
              <w:rPr>
                <w:rFonts w:ascii="Times New Roman" w:hAnsi="Times New Roman" w:cs="Times New Roman"/>
                <w:i/>
                <w:iCs/>
                <w:color w:val="212121"/>
                <w:sz w:val="16"/>
                <w:szCs w:val="16"/>
                <w:lang w:eastAsia="fr-BE"/>
              </w:rPr>
            </w:pPr>
            <w:r w:rsidRPr="00105E1E">
              <w:rPr>
                <w:rFonts w:ascii="Times New Roman" w:hAnsi="Times New Roman" w:cs="Times New Roman"/>
                <w:i/>
                <w:iCs/>
                <w:color w:val="212121"/>
                <w:sz w:val="16"/>
                <w:szCs w:val="16"/>
                <w:lang w:eastAsia="fr-BE"/>
              </w:rPr>
              <w:t>(within 90 days)</w:t>
            </w:r>
          </w:p>
          <w:p w14:paraId="08082912" w14:textId="77777777" w:rsidR="00714513" w:rsidRPr="00105E1E" w:rsidRDefault="00714513" w:rsidP="00714513">
            <w:pPr>
              <w:rPr>
                <w:sz w:val="16"/>
                <w:szCs w:val="16"/>
              </w:rPr>
            </w:pPr>
          </w:p>
        </w:tc>
        <w:tc>
          <w:tcPr>
            <w:tcW w:w="504" w:type="pct"/>
          </w:tcPr>
          <w:p w14:paraId="1952B987" w14:textId="0486B8B9" w:rsidR="00714513" w:rsidRPr="00105E1E" w:rsidRDefault="00714513" w:rsidP="00714513">
            <w:pPr>
              <w:rPr>
                <w:sz w:val="16"/>
                <w:szCs w:val="16"/>
              </w:rPr>
            </w:pPr>
            <w:r w:rsidRPr="00105E1E">
              <w:rPr>
                <w:sz w:val="16"/>
                <w:szCs w:val="16"/>
              </w:rPr>
              <w:t>n (%):</w:t>
            </w:r>
          </w:p>
          <w:p w14:paraId="3C1C5F79" w14:textId="77350803" w:rsidR="00714513" w:rsidRPr="00105E1E" w:rsidRDefault="00714513" w:rsidP="00714513">
            <w:pPr>
              <w:rPr>
                <w:sz w:val="16"/>
                <w:szCs w:val="16"/>
              </w:rPr>
            </w:pPr>
            <w:r w:rsidRPr="00105E1E">
              <w:rPr>
                <w:sz w:val="16"/>
                <w:szCs w:val="16"/>
              </w:rPr>
              <w:t>3 (6%)</w:t>
            </w:r>
          </w:p>
        </w:tc>
        <w:tc>
          <w:tcPr>
            <w:tcW w:w="506" w:type="pct"/>
          </w:tcPr>
          <w:p w14:paraId="6F291CED" w14:textId="45F26E6F" w:rsidR="00714513" w:rsidRPr="00105E1E" w:rsidRDefault="00714513" w:rsidP="00714513">
            <w:pPr>
              <w:rPr>
                <w:sz w:val="16"/>
                <w:szCs w:val="16"/>
              </w:rPr>
            </w:pPr>
            <w:r w:rsidRPr="00105E1E">
              <w:rPr>
                <w:sz w:val="16"/>
                <w:szCs w:val="16"/>
              </w:rPr>
              <w:t xml:space="preserve">n (%): </w:t>
            </w:r>
          </w:p>
          <w:p w14:paraId="278766D2" w14:textId="15D8A757" w:rsidR="00714513" w:rsidRPr="00105E1E" w:rsidRDefault="00714513" w:rsidP="00714513">
            <w:pPr>
              <w:rPr>
                <w:sz w:val="16"/>
                <w:szCs w:val="16"/>
              </w:rPr>
            </w:pPr>
            <w:r w:rsidRPr="00105E1E">
              <w:rPr>
                <w:sz w:val="16"/>
                <w:szCs w:val="16"/>
              </w:rPr>
              <w:t>4 (7%)</w:t>
            </w:r>
          </w:p>
        </w:tc>
        <w:tc>
          <w:tcPr>
            <w:tcW w:w="565" w:type="pct"/>
          </w:tcPr>
          <w:p w14:paraId="1080532B" w14:textId="3CCB6794" w:rsidR="00714513" w:rsidRPr="00105E1E" w:rsidRDefault="00714513" w:rsidP="00714513">
            <w:pPr>
              <w:rPr>
                <w:sz w:val="16"/>
                <w:szCs w:val="16"/>
              </w:rPr>
            </w:pPr>
            <w:r w:rsidRPr="00105E1E">
              <w:rPr>
                <w:sz w:val="16"/>
                <w:szCs w:val="16"/>
              </w:rPr>
              <w:t>P=0.84</w:t>
            </w:r>
          </w:p>
        </w:tc>
      </w:tr>
      <w:tr w:rsidR="00714513" w:rsidRPr="00105E1E" w14:paraId="09170898" w14:textId="77777777" w:rsidTr="000663F8">
        <w:tc>
          <w:tcPr>
            <w:tcW w:w="453" w:type="pct"/>
            <w:vMerge/>
          </w:tcPr>
          <w:p w14:paraId="7D82FC38" w14:textId="77777777" w:rsidR="00714513" w:rsidRPr="00105E1E" w:rsidRDefault="00714513" w:rsidP="00714513">
            <w:pPr>
              <w:rPr>
                <w:rFonts w:ascii="Times New Roman" w:hAnsi="Times New Roman" w:cs="Times New Roman"/>
                <w:color w:val="212121"/>
                <w:sz w:val="16"/>
                <w:szCs w:val="16"/>
                <w:lang w:eastAsia="fr-BE"/>
              </w:rPr>
            </w:pPr>
          </w:p>
        </w:tc>
        <w:tc>
          <w:tcPr>
            <w:tcW w:w="1188" w:type="pct"/>
            <w:vMerge/>
          </w:tcPr>
          <w:p w14:paraId="2512F066" w14:textId="77777777" w:rsidR="00714513" w:rsidRPr="00105E1E" w:rsidRDefault="00714513" w:rsidP="00714513">
            <w:pPr>
              <w:rPr>
                <w:sz w:val="16"/>
                <w:szCs w:val="16"/>
              </w:rPr>
            </w:pPr>
          </w:p>
        </w:tc>
        <w:tc>
          <w:tcPr>
            <w:tcW w:w="1203" w:type="pct"/>
            <w:vMerge/>
          </w:tcPr>
          <w:p w14:paraId="629D3CDD" w14:textId="77777777" w:rsidR="00714513" w:rsidRPr="00105E1E" w:rsidRDefault="00714513" w:rsidP="00714513">
            <w:pPr>
              <w:rPr>
                <w:sz w:val="16"/>
                <w:szCs w:val="16"/>
              </w:rPr>
            </w:pPr>
          </w:p>
        </w:tc>
        <w:tc>
          <w:tcPr>
            <w:tcW w:w="581" w:type="pct"/>
          </w:tcPr>
          <w:p w14:paraId="4534D2E3" w14:textId="0BAA53F2" w:rsidR="00714513" w:rsidRPr="00105E1E" w:rsidRDefault="00714513" w:rsidP="00714513">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Readmission (</w:t>
            </w:r>
            <w:r w:rsidRPr="00105E1E">
              <w:rPr>
                <w:rFonts w:ascii="Times New Roman" w:hAnsi="Times New Roman" w:cs="Times New Roman"/>
                <w:i/>
                <w:iCs/>
                <w:color w:val="212121"/>
                <w:sz w:val="16"/>
                <w:szCs w:val="16"/>
                <w:lang w:eastAsia="fr-BE"/>
              </w:rPr>
              <w:t>within 30 days</w:t>
            </w:r>
            <w:r w:rsidRPr="00105E1E">
              <w:rPr>
                <w:rFonts w:ascii="Times New Roman" w:hAnsi="Times New Roman" w:cs="Times New Roman"/>
                <w:color w:val="212121"/>
                <w:sz w:val="16"/>
                <w:szCs w:val="16"/>
                <w:lang w:eastAsia="fr-BE"/>
              </w:rPr>
              <w:t>)</w:t>
            </w:r>
          </w:p>
        </w:tc>
        <w:tc>
          <w:tcPr>
            <w:tcW w:w="504" w:type="pct"/>
          </w:tcPr>
          <w:p w14:paraId="012EECD0" w14:textId="4DE20561" w:rsidR="00714513" w:rsidRPr="00105E1E" w:rsidRDefault="00714513" w:rsidP="00714513">
            <w:pPr>
              <w:rPr>
                <w:sz w:val="16"/>
                <w:szCs w:val="16"/>
              </w:rPr>
            </w:pPr>
            <w:r w:rsidRPr="00105E1E">
              <w:rPr>
                <w:sz w:val="16"/>
                <w:szCs w:val="16"/>
              </w:rPr>
              <w:t>n (%):</w:t>
            </w:r>
          </w:p>
          <w:p w14:paraId="168B17D3" w14:textId="4BF7E0A2" w:rsidR="00714513" w:rsidRPr="00105E1E" w:rsidRDefault="00714513" w:rsidP="00714513">
            <w:pPr>
              <w:rPr>
                <w:sz w:val="16"/>
                <w:szCs w:val="16"/>
              </w:rPr>
            </w:pPr>
            <w:r w:rsidRPr="00105E1E">
              <w:rPr>
                <w:sz w:val="16"/>
                <w:szCs w:val="16"/>
              </w:rPr>
              <w:t>30 (13%)</w:t>
            </w:r>
          </w:p>
        </w:tc>
        <w:tc>
          <w:tcPr>
            <w:tcW w:w="506" w:type="pct"/>
          </w:tcPr>
          <w:p w14:paraId="55B6C232" w14:textId="42211451" w:rsidR="00714513" w:rsidRPr="00105E1E" w:rsidRDefault="00714513" w:rsidP="00714513">
            <w:pPr>
              <w:rPr>
                <w:sz w:val="16"/>
                <w:szCs w:val="16"/>
              </w:rPr>
            </w:pPr>
            <w:r w:rsidRPr="00105E1E">
              <w:rPr>
                <w:sz w:val="16"/>
                <w:szCs w:val="16"/>
              </w:rPr>
              <w:t>n (%):</w:t>
            </w:r>
          </w:p>
          <w:p w14:paraId="711DA675" w14:textId="16DFADB3" w:rsidR="00714513" w:rsidRPr="00105E1E" w:rsidRDefault="00714513" w:rsidP="00714513">
            <w:pPr>
              <w:rPr>
                <w:sz w:val="16"/>
                <w:szCs w:val="16"/>
              </w:rPr>
            </w:pPr>
            <w:r w:rsidRPr="00105E1E">
              <w:rPr>
                <w:sz w:val="16"/>
                <w:szCs w:val="16"/>
              </w:rPr>
              <w:t>4 (7%)</w:t>
            </w:r>
          </w:p>
        </w:tc>
        <w:tc>
          <w:tcPr>
            <w:tcW w:w="565" w:type="pct"/>
          </w:tcPr>
          <w:p w14:paraId="1987C82C" w14:textId="556655B9" w:rsidR="00714513" w:rsidRPr="00105E1E" w:rsidRDefault="00714513" w:rsidP="00714513">
            <w:pPr>
              <w:rPr>
                <w:sz w:val="16"/>
                <w:szCs w:val="16"/>
              </w:rPr>
            </w:pPr>
            <w:r w:rsidRPr="00105E1E">
              <w:rPr>
                <w:sz w:val="16"/>
                <w:szCs w:val="16"/>
              </w:rPr>
              <w:t>P=0.49</w:t>
            </w:r>
          </w:p>
        </w:tc>
      </w:tr>
      <w:tr w:rsidR="00714513" w:rsidRPr="00105E1E" w14:paraId="027B78BA" w14:textId="77777777" w:rsidTr="000663F8">
        <w:tc>
          <w:tcPr>
            <w:tcW w:w="453" w:type="pct"/>
            <w:vMerge w:val="restart"/>
          </w:tcPr>
          <w:p w14:paraId="5BA2A49E" w14:textId="77777777" w:rsidR="00714513" w:rsidRPr="00105E1E" w:rsidRDefault="00714513" w:rsidP="00714513">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McIsaac</w:t>
            </w:r>
          </w:p>
          <w:p w14:paraId="34F974A4" w14:textId="23F0A42B" w:rsidR="00714513" w:rsidRPr="00105E1E" w:rsidRDefault="00714513"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22</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NY0lzYWFjPC9BdXRob3I+PFllYXI+MjAyMjwvWWVhcj48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NY0lzYWFjPC9BdXRob3I+PFllYXI+MjAyMjwvWWVhcj48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24)</w:t>
            </w:r>
            <w:r w:rsidR="000A369E" w:rsidRPr="00105E1E">
              <w:rPr>
                <w:rFonts w:ascii="Times New Roman" w:hAnsi="Times New Roman" w:cs="Times New Roman"/>
                <w:color w:val="212121"/>
                <w:sz w:val="16"/>
                <w:szCs w:val="16"/>
                <w:lang w:eastAsia="fr-BE"/>
              </w:rPr>
              <w:fldChar w:fldCharType="end"/>
            </w:r>
          </w:p>
        </w:tc>
        <w:tc>
          <w:tcPr>
            <w:tcW w:w="1188" w:type="pct"/>
            <w:vMerge w:val="restart"/>
          </w:tcPr>
          <w:p w14:paraId="4A2EE6B6" w14:textId="77777777" w:rsidR="00714513" w:rsidRPr="00105E1E" w:rsidRDefault="00714513" w:rsidP="00714513">
            <w:pPr>
              <w:rPr>
                <w:sz w:val="16"/>
                <w:szCs w:val="16"/>
              </w:rPr>
            </w:pPr>
            <w:r w:rsidRPr="00105E1E">
              <w:rPr>
                <w:sz w:val="16"/>
                <w:szCs w:val="16"/>
              </w:rPr>
              <w:t>n=94</w:t>
            </w:r>
          </w:p>
          <w:p w14:paraId="2E2CDD9D" w14:textId="234A40FB" w:rsidR="00714513" w:rsidRPr="00105E1E" w:rsidRDefault="00714513" w:rsidP="00714513">
            <w:pPr>
              <w:rPr>
                <w:sz w:val="16"/>
                <w:szCs w:val="16"/>
              </w:rPr>
            </w:pPr>
            <w:r w:rsidRPr="00105E1E">
              <w:rPr>
                <w:sz w:val="16"/>
                <w:szCs w:val="16"/>
              </w:rPr>
              <w:t>Male: 37 (39.4%)</w:t>
            </w:r>
          </w:p>
          <w:p w14:paraId="1AA261AC" w14:textId="3DD052ED" w:rsidR="00714513" w:rsidRPr="00105E1E" w:rsidRDefault="00714513" w:rsidP="00714513">
            <w:pPr>
              <w:rPr>
                <w:sz w:val="16"/>
                <w:szCs w:val="16"/>
              </w:rPr>
            </w:pPr>
            <w:r w:rsidRPr="00105E1E">
              <w:rPr>
                <w:sz w:val="16"/>
                <w:szCs w:val="16"/>
              </w:rPr>
              <w:t>Female: 57 (60.6%)</w:t>
            </w:r>
          </w:p>
          <w:p w14:paraId="60FC78B0" w14:textId="746CC17B" w:rsidR="00714513" w:rsidRPr="00105E1E" w:rsidRDefault="00714513" w:rsidP="00714513">
            <w:pPr>
              <w:rPr>
                <w:sz w:val="16"/>
                <w:szCs w:val="16"/>
              </w:rPr>
            </w:pPr>
            <w:r w:rsidRPr="00105E1E">
              <w:rPr>
                <w:sz w:val="16"/>
                <w:szCs w:val="16"/>
              </w:rPr>
              <w:t xml:space="preserve">Age: 74 </w:t>
            </w:r>
            <w:r w:rsidRPr="00105E1E">
              <w:rPr>
                <w:rFonts w:cstheme="minorHAnsi"/>
                <w:sz w:val="16"/>
                <w:szCs w:val="16"/>
              </w:rPr>
              <w:t xml:space="preserve">± </w:t>
            </w:r>
            <w:r w:rsidRPr="00105E1E">
              <w:rPr>
                <w:sz w:val="16"/>
                <w:szCs w:val="16"/>
              </w:rPr>
              <w:t>7 years</w:t>
            </w:r>
          </w:p>
        </w:tc>
        <w:tc>
          <w:tcPr>
            <w:tcW w:w="1203" w:type="pct"/>
            <w:vMerge w:val="restart"/>
          </w:tcPr>
          <w:p w14:paraId="41C2B7B6" w14:textId="77777777" w:rsidR="00714513" w:rsidRPr="00105E1E" w:rsidRDefault="00714513" w:rsidP="00714513">
            <w:pPr>
              <w:rPr>
                <w:sz w:val="16"/>
                <w:szCs w:val="16"/>
              </w:rPr>
            </w:pPr>
            <w:r w:rsidRPr="00105E1E">
              <w:rPr>
                <w:sz w:val="16"/>
                <w:szCs w:val="16"/>
              </w:rPr>
              <w:t>n=88</w:t>
            </w:r>
          </w:p>
          <w:p w14:paraId="3049C499" w14:textId="61A43726" w:rsidR="00714513" w:rsidRPr="00105E1E" w:rsidRDefault="00714513" w:rsidP="00714513">
            <w:pPr>
              <w:rPr>
                <w:sz w:val="16"/>
                <w:szCs w:val="16"/>
              </w:rPr>
            </w:pPr>
            <w:r w:rsidRPr="00105E1E">
              <w:rPr>
                <w:sz w:val="16"/>
                <w:szCs w:val="16"/>
              </w:rPr>
              <w:t>Male: 42 (47.7%)</w:t>
            </w:r>
          </w:p>
          <w:p w14:paraId="7813DAC5" w14:textId="2113F95B" w:rsidR="00714513" w:rsidRPr="00105E1E" w:rsidRDefault="00714513" w:rsidP="00714513">
            <w:pPr>
              <w:rPr>
                <w:sz w:val="16"/>
                <w:szCs w:val="16"/>
              </w:rPr>
            </w:pPr>
            <w:r w:rsidRPr="00105E1E">
              <w:rPr>
                <w:sz w:val="16"/>
                <w:szCs w:val="16"/>
              </w:rPr>
              <w:t>Female: 46 (52.3%)</w:t>
            </w:r>
          </w:p>
          <w:p w14:paraId="50AEF238" w14:textId="0B47921C" w:rsidR="00714513" w:rsidRPr="00105E1E" w:rsidRDefault="00714513" w:rsidP="00714513">
            <w:pPr>
              <w:rPr>
                <w:sz w:val="16"/>
                <w:szCs w:val="16"/>
              </w:rPr>
            </w:pPr>
            <w:r w:rsidRPr="00105E1E">
              <w:rPr>
                <w:sz w:val="16"/>
                <w:szCs w:val="16"/>
              </w:rPr>
              <w:t xml:space="preserve">Age: 74 </w:t>
            </w:r>
            <w:r w:rsidRPr="00105E1E">
              <w:rPr>
                <w:rFonts w:cstheme="minorHAnsi"/>
                <w:sz w:val="16"/>
                <w:szCs w:val="16"/>
              </w:rPr>
              <w:t xml:space="preserve">± </w:t>
            </w:r>
            <w:r w:rsidRPr="00105E1E">
              <w:rPr>
                <w:sz w:val="16"/>
                <w:szCs w:val="16"/>
              </w:rPr>
              <w:t>6 years</w:t>
            </w:r>
          </w:p>
        </w:tc>
        <w:tc>
          <w:tcPr>
            <w:tcW w:w="581" w:type="pct"/>
          </w:tcPr>
          <w:p w14:paraId="628F38F7" w14:textId="466DEB89" w:rsidR="00714513" w:rsidRPr="00105E1E" w:rsidRDefault="00714513" w:rsidP="00714513">
            <w:pPr>
              <w:rPr>
                <w:sz w:val="16"/>
                <w:szCs w:val="16"/>
              </w:rPr>
            </w:pPr>
            <w:r w:rsidRPr="00105E1E">
              <w:rPr>
                <w:sz w:val="16"/>
                <w:szCs w:val="16"/>
              </w:rPr>
              <w:t>Quality of life (EQ-5D)</w:t>
            </w:r>
          </w:p>
        </w:tc>
        <w:tc>
          <w:tcPr>
            <w:tcW w:w="504" w:type="pct"/>
          </w:tcPr>
          <w:p w14:paraId="35094031" w14:textId="77777777" w:rsidR="00714513" w:rsidRPr="00105E1E" w:rsidRDefault="00714513" w:rsidP="00714513">
            <w:pPr>
              <w:rPr>
                <w:sz w:val="16"/>
                <w:szCs w:val="16"/>
              </w:rPr>
            </w:pPr>
            <w:r w:rsidRPr="00105E1E">
              <w:rPr>
                <w:sz w:val="16"/>
                <w:szCs w:val="16"/>
              </w:rPr>
              <w:t xml:space="preserve">Baseline:  </w:t>
            </w:r>
          </w:p>
          <w:p w14:paraId="26A6665B" w14:textId="01F1D1C6" w:rsidR="00714513" w:rsidRPr="00105E1E" w:rsidRDefault="00714513" w:rsidP="00714513">
            <w:pPr>
              <w:rPr>
                <w:sz w:val="16"/>
                <w:szCs w:val="16"/>
              </w:rPr>
            </w:pPr>
            <w:r w:rsidRPr="00105E1E">
              <w:rPr>
                <w:sz w:val="16"/>
                <w:szCs w:val="16"/>
              </w:rPr>
              <w:t>0.83 (0.11)</w:t>
            </w:r>
          </w:p>
          <w:p w14:paraId="2A4CFD5B" w14:textId="77777777" w:rsidR="00714513" w:rsidRPr="00105E1E" w:rsidRDefault="00714513" w:rsidP="00714513">
            <w:pPr>
              <w:rPr>
                <w:sz w:val="16"/>
                <w:szCs w:val="16"/>
              </w:rPr>
            </w:pPr>
            <w:r w:rsidRPr="00105E1E">
              <w:rPr>
                <w:sz w:val="16"/>
                <w:szCs w:val="16"/>
              </w:rPr>
              <w:t>30 days:</w:t>
            </w:r>
          </w:p>
          <w:p w14:paraId="2B8947C7" w14:textId="3EF07889" w:rsidR="00714513" w:rsidRPr="00105E1E" w:rsidRDefault="00714513" w:rsidP="00714513">
            <w:pPr>
              <w:rPr>
                <w:sz w:val="16"/>
                <w:szCs w:val="16"/>
              </w:rPr>
            </w:pPr>
            <w:r w:rsidRPr="00105E1E">
              <w:rPr>
                <w:sz w:val="16"/>
                <w:szCs w:val="16"/>
              </w:rPr>
              <w:t>0.83 (0.11)</w:t>
            </w:r>
          </w:p>
        </w:tc>
        <w:tc>
          <w:tcPr>
            <w:tcW w:w="506" w:type="pct"/>
          </w:tcPr>
          <w:p w14:paraId="34EA9092" w14:textId="77777777" w:rsidR="00714513" w:rsidRPr="00105E1E" w:rsidRDefault="00714513" w:rsidP="00714513">
            <w:pPr>
              <w:rPr>
                <w:sz w:val="16"/>
                <w:szCs w:val="16"/>
              </w:rPr>
            </w:pPr>
            <w:r w:rsidRPr="00105E1E">
              <w:rPr>
                <w:sz w:val="16"/>
                <w:szCs w:val="16"/>
              </w:rPr>
              <w:t>Baseline:</w:t>
            </w:r>
          </w:p>
          <w:p w14:paraId="6BBC91A0" w14:textId="703824D9" w:rsidR="00714513" w:rsidRPr="00105E1E" w:rsidRDefault="00714513" w:rsidP="00714513">
            <w:pPr>
              <w:rPr>
                <w:sz w:val="16"/>
                <w:szCs w:val="16"/>
              </w:rPr>
            </w:pPr>
            <w:r w:rsidRPr="00105E1E">
              <w:rPr>
                <w:sz w:val="16"/>
                <w:szCs w:val="16"/>
              </w:rPr>
              <w:t>0.80 (0.14)</w:t>
            </w:r>
          </w:p>
          <w:p w14:paraId="42AA5C09" w14:textId="77777777" w:rsidR="00714513" w:rsidRPr="00105E1E" w:rsidRDefault="00714513" w:rsidP="00714513">
            <w:pPr>
              <w:rPr>
                <w:sz w:val="16"/>
                <w:szCs w:val="16"/>
              </w:rPr>
            </w:pPr>
            <w:r w:rsidRPr="00105E1E">
              <w:rPr>
                <w:sz w:val="16"/>
                <w:szCs w:val="16"/>
              </w:rPr>
              <w:t>30 days:</w:t>
            </w:r>
          </w:p>
          <w:p w14:paraId="4C937449" w14:textId="25B8EEB5" w:rsidR="00714513" w:rsidRPr="00105E1E" w:rsidRDefault="00714513" w:rsidP="00714513">
            <w:pPr>
              <w:rPr>
                <w:sz w:val="16"/>
                <w:szCs w:val="16"/>
              </w:rPr>
            </w:pPr>
            <w:r w:rsidRPr="00105E1E">
              <w:rPr>
                <w:sz w:val="16"/>
                <w:szCs w:val="16"/>
              </w:rPr>
              <w:t>0.77 (0.19)</w:t>
            </w:r>
          </w:p>
        </w:tc>
        <w:tc>
          <w:tcPr>
            <w:tcW w:w="565" w:type="pct"/>
          </w:tcPr>
          <w:p w14:paraId="340999D0" w14:textId="77777777" w:rsidR="00714513" w:rsidRPr="00105E1E" w:rsidRDefault="00714513" w:rsidP="00714513">
            <w:pPr>
              <w:rPr>
                <w:sz w:val="16"/>
                <w:szCs w:val="16"/>
              </w:rPr>
            </w:pPr>
            <w:r w:rsidRPr="00105E1E">
              <w:rPr>
                <w:sz w:val="16"/>
                <w:szCs w:val="16"/>
              </w:rPr>
              <w:t>p=0.076</w:t>
            </w:r>
          </w:p>
          <w:p w14:paraId="1B369484" w14:textId="77777777" w:rsidR="00714513" w:rsidRPr="00105E1E" w:rsidRDefault="00714513" w:rsidP="00714513">
            <w:pPr>
              <w:rPr>
                <w:sz w:val="16"/>
                <w:szCs w:val="16"/>
              </w:rPr>
            </w:pPr>
          </w:p>
          <w:p w14:paraId="4FE0E9F0" w14:textId="7FE610C6" w:rsidR="00714513" w:rsidRPr="00105E1E" w:rsidRDefault="00714513" w:rsidP="00714513">
            <w:pPr>
              <w:rPr>
                <w:i/>
                <w:iCs/>
                <w:sz w:val="16"/>
                <w:szCs w:val="16"/>
              </w:rPr>
            </w:pPr>
            <w:r w:rsidRPr="00105E1E">
              <w:rPr>
                <w:i/>
                <w:iCs/>
                <w:sz w:val="16"/>
                <w:szCs w:val="16"/>
              </w:rPr>
              <w:t>No effect</w:t>
            </w:r>
          </w:p>
        </w:tc>
      </w:tr>
      <w:tr w:rsidR="00714513" w:rsidRPr="00105E1E" w14:paraId="41938C90" w14:textId="77777777" w:rsidTr="000663F8">
        <w:tc>
          <w:tcPr>
            <w:tcW w:w="453" w:type="pct"/>
            <w:vMerge/>
          </w:tcPr>
          <w:p w14:paraId="07D825BB" w14:textId="77777777" w:rsidR="00714513" w:rsidRPr="00105E1E" w:rsidRDefault="00714513" w:rsidP="00714513">
            <w:pPr>
              <w:rPr>
                <w:rFonts w:ascii="Times New Roman" w:hAnsi="Times New Roman" w:cs="Times New Roman"/>
                <w:color w:val="212121"/>
                <w:sz w:val="16"/>
                <w:szCs w:val="16"/>
                <w:lang w:eastAsia="fr-BE"/>
              </w:rPr>
            </w:pPr>
          </w:p>
        </w:tc>
        <w:tc>
          <w:tcPr>
            <w:tcW w:w="1188" w:type="pct"/>
            <w:vMerge/>
          </w:tcPr>
          <w:p w14:paraId="0A2C3235" w14:textId="77777777" w:rsidR="00714513" w:rsidRPr="00105E1E" w:rsidRDefault="00714513" w:rsidP="00714513">
            <w:pPr>
              <w:rPr>
                <w:sz w:val="16"/>
                <w:szCs w:val="16"/>
              </w:rPr>
            </w:pPr>
          </w:p>
        </w:tc>
        <w:tc>
          <w:tcPr>
            <w:tcW w:w="1203" w:type="pct"/>
            <w:vMerge/>
          </w:tcPr>
          <w:p w14:paraId="5C8EC25D" w14:textId="77777777" w:rsidR="00714513" w:rsidRPr="00105E1E" w:rsidRDefault="00714513" w:rsidP="00714513">
            <w:pPr>
              <w:rPr>
                <w:sz w:val="16"/>
                <w:szCs w:val="16"/>
              </w:rPr>
            </w:pPr>
          </w:p>
        </w:tc>
        <w:tc>
          <w:tcPr>
            <w:tcW w:w="581" w:type="pct"/>
          </w:tcPr>
          <w:p w14:paraId="6BC362F1" w14:textId="4CA2C5B5" w:rsidR="00714513" w:rsidRPr="00105E1E" w:rsidRDefault="00714513" w:rsidP="00714513">
            <w:pPr>
              <w:rPr>
                <w:sz w:val="16"/>
                <w:szCs w:val="16"/>
              </w:rPr>
            </w:pPr>
            <w:r w:rsidRPr="00105E1E">
              <w:rPr>
                <w:sz w:val="16"/>
                <w:szCs w:val="16"/>
              </w:rPr>
              <w:t>Complications</w:t>
            </w:r>
          </w:p>
        </w:tc>
        <w:tc>
          <w:tcPr>
            <w:tcW w:w="504" w:type="pct"/>
          </w:tcPr>
          <w:p w14:paraId="7C96CEC9" w14:textId="77777777" w:rsidR="00714513" w:rsidRPr="00105E1E" w:rsidRDefault="00714513" w:rsidP="00714513">
            <w:pPr>
              <w:rPr>
                <w:sz w:val="16"/>
                <w:szCs w:val="16"/>
              </w:rPr>
            </w:pPr>
            <w:r w:rsidRPr="00105E1E">
              <w:rPr>
                <w:sz w:val="16"/>
                <w:szCs w:val="16"/>
              </w:rPr>
              <w:t>Any complication, n (%):</w:t>
            </w:r>
          </w:p>
          <w:p w14:paraId="38B53607" w14:textId="112E8023" w:rsidR="00714513" w:rsidRPr="00105E1E" w:rsidRDefault="00714513" w:rsidP="00714513">
            <w:pPr>
              <w:rPr>
                <w:sz w:val="16"/>
                <w:szCs w:val="16"/>
              </w:rPr>
            </w:pPr>
            <w:r w:rsidRPr="00105E1E">
              <w:rPr>
                <w:sz w:val="16"/>
                <w:szCs w:val="16"/>
              </w:rPr>
              <w:t>42 (51)</w:t>
            </w:r>
          </w:p>
          <w:p w14:paraId="41B7ACBD" w14:textId="16069A8E" w:rsidR="00714513" w:rsidRPr="00105E1E" w:rsidRDefault="00714513" w:rsidP="00714513">
            <w:pPr>
              <w:rPr>
                <w:sz w:val="16"/>
                <w:szCs w:val="16"/>
              </w:rPr>
            </w:pPr>
          </w:p>
        </w:tc>
        <w:tc>
          <w:tcPr>
            <w:tcW w:w="506" w:type="pct"/>
          </w:tcPr>
          <w:p w14:paraId="23464040" w14:textId="77777777" w:rsidR="00714513" w:rsidRPr="00105E1E" w:rsidRDefault="00714513" w:rsidP="00714513">
            <w:pPr>
              <w:rPr>
                <w:sz w:val="16"/>
                <w:szCs w:val="16"/>
              </w:rPr>
            </w:pPr>
            <w:r w:rsidRPr="00105E1E">
              <w:rPr>
                <w:sz w:val="16"/>
                <w:szCs w:val="16"/>
              </w:rPr>
              <w:t>Any complication, n (%):</w:t>
            </w:r>
          </w:p>
          <w:p w14:paraId="591BAEC4" w14:textId="77777777" w:rsidR="00714513" w:rsidRPr="00105E1E" w:rsidRDefault="00714513" w:rsidP="00714513">
            <w:pPr>
              <w:rPr>
                <w:sz w:val="16"/>
                <w:szCs w:val="16"/>
              </w:rPr>
            </w:pPr>
            <w:r w:rsidRPr="00105E1E">
              <w:rPr>
                <w:sz w:val="16"/>
                <w:szCs w:val="16"/>
              </w:rPr>
              <w:t>42 (51%)</w:t>
            </w:r>
          </w:p>
          <w:p w14:paraId="160C750A" w14:textId="77777777" w:rsidR="00714513" w:rsidRPr="00105E1E" w:rsidRDefault="00714513" w:rsidP="00714513">
            <w:pPr>
              <w:rPr>
                <w:sz w:val="16"/>
                <w:szCs w:val="16"/>
              </w:rPr>
            </w:pPr>
          </w:p>
          <w:p w14:paraId="3E6AABCC" w14:textId="1663E400" w:rsidR="00714513" w:rsidRPr="00105E1E" w:rsidRDefault="00714513" w:rsidP="00714513">
            <w:pPr>
              <w:rPr>
                <w:sz w:val="16"/>
                <w:szCs w:val="16"/>
              </w:rPr>
            </w:pPr>
          </w:p>
        </w:tc>
        <w:tc>
          <w:tcPr>
            <w:tcW w:w="565" w:type="pct"/>
          </w:tcPr>
          <w:p w14:paraId="0BC7C4C4" w14:textId="77777777" w:rsidR="00714513" w:rsidRPr="00105E1E" w:rsidRDefault="00714513" w:rsidP="00714513">
            <w:pPr>
              <w:rPr>
                <w:sz w:val="16"/>
                <w:szCs w:val="16"/>
              </w:rPr>
            </w:pPr>
            <w:r w:rsidRPr="00105E1E">
              <w:rPr>
                <w:sz w:val="16"/>
                <w:szCs w:val="16"/>
              </w:rPr>
              <w:t>p=0.134</w:t>
            </w:r>
          </w:p>
          <w:p w14:paraId="31128297" w14:textId="77777777" w:rsidR="00714513" w:rsidRPr="00105E1E" w:rsidRDefault="00714513" w:rsidP="00714513">
            <w:pPr>
              <w:rPr>
                <w:sz w:val="16"/>
                <w:szCs w:val="16"/>
              </w:rPr>
            </w:pPr>
          </w:p>
          <w:p w14:paraId="1D4D827C" w14:textId="086140FB" w:rsidR="00714513" w:rsidRPr="00105E1E" w:rsidRDefault="00714513" w:rsidP="00714513">
            <w:pPr>
              <w:rPr>
                <w:i/>
                <w:iCs/>
                <w:sz w:val="16"/>
                <w:szCs w:val="16"/>
              </w:rPr>
            </w:pPr>
            <w:r w:rsidRPr="00105E1E">
              <w:rPr>
                <w:i/>
                <w:iCs/>
                <w:sz w:val="16"/>
                <w:szCs w:val="16"/>
              </w:rPr>
              <w:t>No effect</w:t>
            </w:r>
          </w:p>
        </w:tc>
      </w:tr>
      <w:tr w:rsidR="00714513" w:rsidRPr="00105E1E" w14:paraId="6E4FF34E" w14:textId="77777777" w:rsidTr="000663F8">
        <w:tc>
          <w:tcPr>
            <w:tcW w:w="453" w:type="pct"/>
            <w:vMerge/>
          </w:tcPr>
          <w:p w14:paraId="0DB5328D" w14:textId="77777777" w:rsidR="00714513" w:rsidRPr="00105E1E" w:rsidRDefault="00714513" w:rsidP="00714513">
            <w:pPr>
              <w:rPr>
                <w:rFonts w:ascii="Times New Roman" w:hAnsi="Times New Roman" w:cs="Times New Roman"/>
                <w:color w:val="212121"/>
                <w:sz w:val="16"/>
                <w:szCs w:val="16"/>
                <w:lang w:eastAsia="fr-BE"/>
              </w:rPr>
            </w:pPr>
          </w:p>
        </w:tc>
        <w:tc>
          <w:tcPr>
            <w:tcW w:w="1188" w:type="pct"/>
            <w:vMerge/>
          </w:tcPr>
          <w:p w14:paraId="7B6104FD" w14:textId="77777777" w:rsidR="00714513" w:rsidRPr="00105E1E" w:rsidRDefault="00714513" w:rsidP="00714513">
            <w:pPr>
              <w:rPr>
                <w:sz w:val="16"/>
                <w:szCs w:val="16"/>
              </w:rPr>
            </w:pPr>
          </w:p>
        </w:tc>
        <w:tc>
          <w:tcPr>
            <w:tcW w:w="1203" w:type="pct"/>
            <w:vMerge/>
          </w:tcPr>
          <w:p w14:paraId="54095FD6" w14:textId="77777777" w:rsidR="00714513" w:rsidRPr="00105E1E" w:rsidRDefault="00714513" w:rsidP="00714513">
            <w:pPr>
              <w:rPr>
                <w:sz w:val="16"/>
                <w:szCs w:val="16"/>
              </w:rPr>
            </w:pPr>
          </w:p>
        </w:tc>
        <w:tc>
          <w:tcPr>
            <w:tcW w:w="581" w:type="pct"/>
          </w:tcPr>
          <w:p w14:paraId="06AE6D63" w14:textId="26F4096C" w:rsidR="00714513" w:rsidRPr="00105E1E" w:rsidRDefault="00714513" w:rsidP="00714513">
            <w:pPr>
              <w:rPr>
                <w:sz w:val="16"/>
                <w:szCs w:val="16"/>
              </w:rPr>
            </w:pPr>
            <w:r w:rsidRPr="00105E1E">
              <w:rPr>
                <w:sz w:val="16"/>
                <w:szCs w:val="16"/>
              </w:rPr>
              <w:t>LOS</w:t>
            </w:r>
          </w:p>
        </w:tc>
        <w:tc>
          <w:tcPr>
            <w:tcW w:w="504" w:type="pct"/>
          </w:tcPr>
          <w:p w14:paraId="1C08DC25" w14:textId="77777777" w:rsidR="00714513" w:rsidRPr="00105E1E" w:rsidRDefault="00714513" w:rsidP="00714513">
            <w:pPr>
              <w:rPr>
                <w:sz w:val="16"/>
                <w:szCs w:val="16"/>
              </w:rPr>
            </w:pPr>
            <w:r w:rsidRPr="00105E1E">
              <w:rPr>
                <w:sz w:val="16"/>
                <w:szCs w:val="16"/>
              </w:rPr>
              <w:t>Days, median (IQR):</w:t>
            </w:r>
          </w:p>
          <w:p w14:paraId="6CA71DDE" w14:textId="6A8EFDAE" w:rsidR="00714513" w:rsidRPr="00105E1E" w:rsidRDefault="00714513" w:rsidP="00714513">
            <w:pPr>
              <w:rPr>
                <w:sz w:val="16"/>
                <w:szCs w:val="16"/>
              </w:rPr>
            </w:pPr>
            <w:r w:rsidRPr="00105E1E">
              <w:rPr>
                <w:sz w:val="16"/>
                <w:szCs w:val="16"/>
              </w:rPr>
              <w:t>6 (4-9)</w:t>
            </w:r>
          </w:p>
        </w:tc>
        <w:tc>
          <w:tcPr>
            <w:tcW w:w="506" w:type="pct"/>
          </w:tcPr>
          <w:p w14:paraId="5CC8A2B1" w14:textId="65D99194" w:rsidR="00714513" w:rsidRPr="00105E1E" w:rsidRDefault="00714513" w:rsidP="00714513">
            <w:pPr>
              <w:rPr>
                <w:sz w:val="16"/>
                <w:szCs w:val="16"/>
              </w:rPr>
            </w:pPr>
            <w:r w:rsidRPr="00105E1E">
              <w:rPr>
                <w:sz w:val="16"/>
                <w:szCs w:val="16"/>
              </w:rPr>
              <w:t>Days, median (IQR):</w:t>
            </w:r>
          </w:p>
          <w:p w14:paraId="6231C29C" w14:textId="1816442F" w:rsidR="00714513" w:rsidRPr="00105E1E" w:rsidRDefault="00714513" w:rsidP="00714513">
            <w:pPr>
              <w:rPr>
                <w:sz w:val="16"/>
                <w:szCs w:val="16"/>
              </w:rPr>
            </w:pPr>
            <w:r w:rsidRPr="00105E1E">
              <w:rPr>
                <w:sz w:val="16"/>
                <w:szCs w:val="16"/>
              </w:rPr>
              <w:t>6 (3-10)</w:t>
            </w:r>
          </w:p>
        </w:tc>
        <w:tc>
          <w:tcPr>
            <w:tcW w:w="565" w:type="pct"/>
          </w:tcPr>
          <w:p w14:paraId="630CBB6D" w14:textId="77777777" w:rsidR="00714513" w:rsidRPr="00105E1E" w:rsidRDefault="00714513" w:rsidP="00714513">
            <w:pPr>
              <w:rPr>
                <w:sz w:val="16"/>
                <w:szCs w:val="16"/>
              </w:rPr>
            </w:pPr>
            <w:r w:rsidRPr="00105E1E">
              <w:rPr>
                <w:sz w:val="16"/>
                <w:szCs w:val="16"/>
              </w:rPr>
              <w:t>p=0.739</w:t>
            </w:r>
          </w:p>
          <w:p w14:paraId="7D6B7611" w14:textId="77777777" w:rsidR="00714513" w:rsidRPr="00105E1E" w:rsidRDefault="00714513" w:rsidP="00714513">
            <w:pPr>
              <w:rPr>
                <w:sz w:val="16"/>
                <w:szCs w:val="16"/>
              </w:rPr>
            </w:pPr>
          </w:p>
          <w:p w14:paraId="2A03C958" w14:textId="5D2E5A80" w:rsidR="00714513" w:rsidRPr="00105E1E" w:rsidRDefault="00714513" w:rsidP="00714513">
            <w:pPr>
              <w:rPr>
                <w:i/>
                <w:iCs/>
                <w:sz w:val="16"/>
                <w:szCs w:val="16"/>
              </w:rPr>
            </w:pPr>
            <w:r w:rsidRPr="00105E1E">
              <w:rPr>
                <w:i/>
                <w:iCs/>
                <w:sz w:val="16"/>
                <w:szCs w:val="16"/>
              </w:rPr>
              <w:t>No effect</w:t>
            </w:r>
          </w:p>
        </w:tc>
      </w:tr>
      <w:tr w:rsidR="00714513" w:rsidRPr="00105E1E" w14:paraId="2D35955C" w14:textId="77777777" w:rsidTr="000663F8">
        <w:tc>
          <w:tcPr>
            <w:tcW w:w="453" w:type="pct"/>
            <w:vMerge/>
          </w:tcPr>
          <w:p w14:paraId="1FC10CF6" w14:textId="77777777" w:rsidR="00714513" w:rsidRPr="00105E1E" w:rsidRDefault="00714513" w:rsidP="00714513">
            <w:pPr>
              <w:rPr>
                <w:rFonts w:ascii="Times New Roman" w:hAnsi="Times New Roman" w:cs="Times New Roman"/>
                <w:color w:val="212121"/>
                <w:sz w:val="16"/>
                <w:szCs w:val="16"/>
                <w:lang w:eastAsia="fr-BE"/>
              </w:rPr>
            </w:pPr>
          </w:p>
        </w:tc>
        <w:tc>
          <w:tcPr>
            <w:tcW w:w="1188" w:type="pct"/>
            <w:vMerge/>
          </w:tcPr>
          <w:p w14:paraId="4C1B0232" w14:textId="77777777" w:rsidR="00714513" w:rsidRPr="00105E1E" w:rsidRDefault="00714513" w:rsidP="00714513">
            <w:pPr>
              <w:rPr>
                <w:sz w:val="16"/>
                <w:szCs w:val="16"/>
              </w:rPr>
            </w:pPr>
          </w:p>
        </w:tc>
        <w:tc>
          <w:tcPr>
            <w:tcW w:w="1203" w:type="pct"/>
            <w:vMerge/>
          </w:tcPr>
          <w:p w14:paraId="43302748" w14:textId="77777777" w:rsidR="00714513" w:rsidRPr="00105E1E" w:rsidRDefault="00714513" w:rsidP="00714513">
            <w:pPr>
              <w:rPr>
                <w:sz w:val="16"/>
                <w:szCs w:val="16"/>
              </w:rPr>
            </w:pPr>
          </w:p>
        </w:tc>
        <w:tc>
          <w:tcPr>
            <w:tcW w:w="581" w:type="pct"/>
          </w:tcPr>
          <w:p w14:paraId="295FDD4F" w14:textId="1AB25658" w:rsidR="00714513" w:rsidRPr="00105E1E" w:rsidRDefault="00714513" w:rsidP="00714513">
            <w:pPr>
              <w:rPr>
                <w:sz w:val="16"/>
                <w:szCs w:val="16"/>
              </w:rPr>
            </w:pPr>
            <w:r w:rsidRPr="00105E1E">
              <w:rPr>
                <w:sz w:val="16"/>
                <w:szCs w:val="16"/>
              </w:rPr>
              <w:t>Readmission</w:t>
            </w:r>
          </w:p>
        </w:tc>
        <w:tc>
          <w:tcPr>
            <w:tcW w:w="504" w:type="pct"/>
          </w:tcPr>
          <w:p w14:paraId="5DB9E59B" w14:textId="474BC341" w:rsidR="00714513" w:rsidRPr="00105E1E" w:rsidRDefault="00714513" w:rsidP="00714513">
            <w:pPr>
              <w:rPr>
                <w:sz w:val="16"/>
                <w:szCs w:val="16"/>
              </w:rPr>
            </w:pPr>
            <w:r w:rsidRPr="00105E1E">
              <w:rPr>
                <w:sz w:val="16"/>
                <w:szCs w:val="16"/>
              </w:rPr>
              <w:t>n (%): 13 (15)</w:t>
            </w:r>
          </w:p>
        </w:tc>
        <w:tc>
          <w:tcPr>
            <w:tcW w:w="506" w:type="pct"/>
          </w:tcPr>
          <w:p w14:paraId="3FAA5735" w14:textId="7011FC53" w:rsidR="00714513" w:rsidRPr="00105E1E" w:rsidRDefault="00714513" w:rsidP="00714513">
            <w:pPr>
              <w:rPr>
                <w:sz w:val="16"/>
                <w:szCs w:val="16"/>
              </w:rPr>
            </w:pPr>
            <w:r w:rsidRPr="00105E1E">
              <w:rPr>
                <w:sz w:val="16"/>
                <w:szCs w:val="16"/>
              </w:rPr>
              <w:t>n (%): 8 (9)</w:t>
            </w:r>
          </w:p>
        </w:tc>
        <w:tc>
          <w:tcPr>
            <w:tcW w:w="565" w:type="pct"/>
          </w:tcPr>
          <w:p w14:paraId="1EC36D65" w14:textId="77777777" w:rsidR="00714513" w:rsidRPr="00105E1E" w:rsidRDefault="00714513" w:rsidP="00714513">
            <w:pPr>
              <w:rPr>
                <w:sz w:val="16"/>
                <w:szCs w:val="16"/>
              </w:rPr>
            </w:pPr>
            <w:r w:rsidRPr="00105E1E">
              <w:rPr>
                <w:sz w:val="16"/>
                <w:szCs w:val="16"/>
              </w:rPr>
              <w:t xml:space="preserve">p=0.303 </w:t>
            </w:r>
          </w:p>
          <w:p w14:paraId="5B670D8E" w14:textId="77777777" w:rsidR="00714513" w:rsidRPr="00105E1E" w:rsidRDefault="00714513" w:rsidP="00714513">
            <w:pPr>
              <w:rPr>
                <w:sz w:val="16"/>
                <w:szCs w:val="16"/>
              </w:rPr>
            </w:pPr>
          </w:p>
          <w:p w14:paraId="04E05550" w14:textId="10953969" w:rsidR="00714513" w:rsidRPr="00105E1E" w:rsidRDefault="00714513" w:rsidP="00714513">
            <w:pPr>
              <w:rPr>
                <w:i/>
                <w:iCs/>
                <w:sz w:val="16"/>
                <w:szCs w:val="16"/>
              </w:rPr>
            </w:pPr>
            <w:r w:rsidRPr="00105E1E">
              <w:rPr>
                <w:i/>
                <w:iCs/>
                <w:sz w:val="16"/>
                <w:szCs w:val="16"/>
              </w:rPr>
              <w:t>No effect</w:t>
            </w:r>
          </w:p>
        </w:tc>
      </w:tr>
      <w:tr w:rsidR="00714513" w:rsidRPr="00105E1E" w14:paraId="76A47491" w14:textId="77777777" w:rsidTr="000663F8">
        <w:tc>
          <w:tcPr>
            <w:tcW w:w="453" w:type="pct"/>
            <w:vMerge/>
          </w:tcPr>
          <w:p w14:paraId="4A4882C7" w14:textId="77777777" w:rsidR="00714513" w:rsidRPr="00105E1E" w:rsidRDefault="00714513" w:rsidP="00714513">
            <w:pPr>
              <w:rPr>
                <w:rFonts w:ascii="Times New Roman" w:hAnsi="Times New Roman" w:cs="Times New Roman"/>
                <w:color w:val="212121"/>
                <w:sz w:val="16"/>
                <w:szCs w:val="16"/>
                <w:lang w:eastAsia="fr-BE"/>
              </w:rPr>
            </w:pPr>
          </w:p>
        </w:tc>
        <w:tc>
          <w:tcPr>
            <w:tcW w:w="1188" w:type="pct"/>
            <w:vMerge/>
          </w:tcPr>
          <w:p w14:paraId="5ACDE5AE" w14:textId="77777777" w:rsidR="00714513" w:rsidRPr="00105E1E" w:rsidRDefault="00714513" w:rsidP="00714513">
            <w:pPr>
              <w:rPr>
                <w:sz w:val="16"/>
                <w:szCs w:val="16"/>
              </w:rPr>
            </w:pPr>
          </w:p>
        </w:tc>
        <w:tc>
          <w:tcPr>
            <w:tcW w:w="1203" w:type="pct"/>
            <w:vMerge/>
          </w:tcPr>
          <w:p w14:paraId="27F138CD" w14:textId="77777777" w:rsidR="00714513" w:rsidRPr="00105E1E" w:rsidRDefault="00714513" w:rsidP="00714513">
            <w:pPr>
              <w:rPr>
                <w:sz w:val="16"/>
                <w:szCs w:val="16"/>
              </w:rPr>
            </w:pPr>
          </w:p>
        </w:tc>
        <w:tc>
          <w:tcPr>
            <w:tcW w:w="581" w:type="pct"/>
          </w:tcPr>
          <w:p w14:paraId="149D0951" w14:textId="2BEDC40E" w:rsidR="00714513" w:rsidRPr="00105E1E" w:rsidRDefault="00714513" w:rsidP="00714513">
            <w:pPr>
              <w:rPr>
                <w:sz w:val="16"/>
                <w:szCs w:val="16"/>
              </w:rPr>
            </w:pPr>
            <w:r w:rsidRPr="00105E1E">
              <w:rPr>
                <w:sz w:val="16"/>
                <w:szCs w:val="16"/>
              </w:rPr>
              <w:t>The</w:t>
            </w:r>
          </w:p>
          <w:p w14:paraId="6C1CDC39" w14:textId="792F3B7C" w:rsidR="00714513" w:rsidRPr="00105E1E" w:rsidRDefault="00714513" w:rsidP="00714513">
            <w:pPr>
              <w:rPr>
                <w:sz w:val="16"/>
                <w:szCs w:val="16"/>
              </w:rPr>
            </w:pPr>
            <w:r w:rsidRPr="00105E1E">
              <w:rPr>
                <w:sz w:val="16"/>
                <w:szCs w:val="16"/>
              </w:rPr>
              <w:t>total cost of each hospitalisation</w:t>
            </w:r>
          </w:p>
        </w:tc>
        <w:tc>
          <w:tcPr>
            <w:tcW w:w="504" w:type="pct"/>
          </w:tcPr>
          <w:p w14:paraId="6B2A9261" w14:textId="45025852" w:rsidR="00714513" w:rsidRPr="00105E1E" w:rsidRDefault="00714513" w:rsidP="00714513">
            <w:pPr>
              <w:rPr>
                <w:sz w:val="16"/>
                <w:szCs w:val="16"/>
              </w:rPr>
            </w:pPr>
            <w:r w:rsidRPr="00105E1E">
              <w:rPr>
                <w:sz w:val="16"/>
                <w:szCs w:val="16"/>
              </w:rPr>
              <w:t>$, median (IQR):</w:t>
            </w:r>
          </w:p>
          <w:p w14:paraId="5B3E7385" w14:textId="77777777" w:rsidR="00714513" w:rsidRPr="00105E1E" w:rsidRDefault="00714513" w:rsidP="00714513">
            <w:pPr>
              <w:rPr>
                <w:sz w:val="16"/>
                <w:szCs w:val="16"/>
              </w:rPr>
            </w:pPr>
            <w:r w:rsidRPr="00105E1E">
              <w:rPr>
                <w:sz w:val="16"/>
                <w:szCs w:val="16"/>
              </w:rPr>
              <w:t xml:space="preserve"> 16 074</w:t>
            </w:r>
          </w:p>
          <w:p w14:paraId="2A39690D" w14:textId="05E29EE5" w:rsidR="00714513" w:rsidRPr="00105E1E" w:rsidRDefault="00714513" w:rsidP="00714513">
            <w:pPr>
              <w:rPr>
                <w:sz w:val="16"/>
                <w:szCs w:val="16"/>
              </w:rPr>
            </w:pPr>
            <w:r w:rsidRPr="00105E1E">
              <w:rPr>
                <w:sz w:val="16"/>
                <w:szCs w:val="16"/>
              </w:rPr>
              <w:t xml:space="preserve"> (12 525-21 577)</w:t>
            </w:r>
          </w:p>
        </w:tc>
        <w:tc>
          <w:tcPr>
            <w:tcW w:w="506" w:type="pct"/>
          </w:tcPr>
          <w:p w14:paraId="25F360F7" w14:textId="6BBB6CDA" w:rsidR="00714513" w:rsidRPr="00105E1E" w:rsidRDefault="00714513" w:rsidP="00714513">
            <w:pPr>
              <w:rPr>
                <w:sz w:val="16"/>
                <w:szCs w:val="16"/>
              </w:rPr>
            </w:pPr>
            <w:r w:rsidRPr="00105E1E">
              <w:rPr>
                <w:sz w:val="16"/>
                <w:szCs w:val="16"/>
              </w:rPr>
              <w:t>$, median (IQR):</w:t>
            </w:r>
          </w:p>
          <w:p w14:paraId="04DB9915" w14:textId="77777777" w:rsidR="00714513" w:rsidRPr="00105E1E" w:rsidRDefault="00714513" w:rsidP="00714513">
            <w:pPr>
              <w:rPr>
                <w:sz w:val="16"/>
                <w:szCs w:val="16"/>
              </w:rPr>
            </w:pPr>
            <w:r w:rsidRPr="00105E1E">
              <w:rPr>
                <w:sz w:val="16"/>
                <w:szCs w:val="16"/>
              </w:rPr>
              <w:t>15 602</w:t>
            </w:r>
          </w:p>
          <w:p w14:paraId="777FD263" w14:textId="778C7AB1" w:rsidR="00714513" w:rsidRPr="00105E1E" w:rsidRDefault="00714513" w:rsidP="00714513">
            <w:pPr>
              <w:rPr>
                <w:sz w:val="16"/>
                <w:szCs w:val="16"/>
              </w:rPr>
            </w:pPr>
            <w:r w:rsidRPr="00105E1E">
              <w:rPr>
                <w:sz w:val="16"/>
                <w:szCs w:val="16"/>
              </w:rPr>
              <w:t xml:space="preserve"> (10 746-21 921)</w:t>
            </w:r>
          </w:p>
        </w:tc>
        <w:tc>
          <w:tcPr>
            <w:tcW w:w="565" w:type="pct"/>
          </w:tcPr>
          <w:p w14:paraId="64FCBDE5" w14:textId="77777777" w:rsidR="00714513" w:rsidRPr="00105E1E" w:rsidRDefault="00714513" w:rsidP="00714513">
            <w:pPr>
              <w:rPr>
                <w:sz w:val="16"/>
                <w:szCs w:val="16"/>
              </w:rPr>
            </w:pPr>
            <w:r w:rsidRPr="00105E1E">
              <w:rPr>
                <w:sz w:val="16"/>
                <w:szCs w:val="16"/>
              </w:rPr>
              <w:t>p= 0.557</w:t>
            </w:r>
          </w:p>
          <w:p w14:paraId="2DAACC11" w14:textId="77777777" w:rsidR="00714513" w:rsidRPr="00105E1E" w:rsidRDefault="00714513" w:rsidP="00714513">
            <w:pPr>
              <w:rPr>
                <w:sz w:val="16"/>
                <w:szCs w:val="16"/>
              </w:rPr>
            </w:pPr>
          </w:p>
          <w:p w14:paraId="7DB728C8" w14:textId="08C2B400" w:rsidR="00714513" w:rsidRPr="00105E1E" w:rsidRDefault="00714513" w:rsidP="00714513">
            <w:pPr>
              <w:rPr>
                <w:sz w:val="16"/>
                <w:szCs w:val="16"/>
              </w:rPr>
            </w:pPr>
            <w:r w:rsidRPr="00105E1E">
              <w:rPr>
                <w:sz w:val="16"/>
                <w:szCs w:val="16"/>
              </w:rPr>
              <w:t>No effect</w:t>
            </w:r>
          </w:p>
        </w:tc>
      </w:tr>
      <w:tr w:rsidR="00AA007A" w:rsidRPr="00105E1E" w14:paraId="7DF0D634" w14:textId="77777777" w:rsidTr="000663F8">
        <w:tc>
          <w:tcPr>
            <w:tcW w:w="453" w:type="pct"/>
          </w:tcPr>
          <w:p w14:paraId="6B7C891C" w14:textId="77777777" w:rsidR="00AA007A" w:rsidRPr="00105E1E" w:rsidRDefault="00AA007A" w:rsidP="00714513">
            <w:pPr>
              <w:rPr>
                <w:rFonts w:ascii="Times New Roman" w:hAnsi="Times New Roman" w:cs="Times New Roman"/>
                <w:color w:val="212121"/>
                <w:sz w:val="16"/>
                <w:szCs w:val="16"/>
                <w:lang w:eastAsia="fr-BE"/>
              </w:rPr>
            </w:pPr>
          </w:p>
        </w:tc>
        <w:tc>
          <w:tcPr>
            <w:tcW w:w="1188" w:type="pct"/>
          </w:tcPr>
          <w:p w14:paraId="23A4EA90" w14:textId="77777777" w:rsidR="00AA007A" w:rsidRPr="00105E1E" w:rsidRDefault="00AA007A" w:rsidP="00714513">
            <w:pPr>
              <w:rPr>
                <w:sz w:val="16"/>
                <w:szCs w:val="16"/>
              </w:rPr>
            </w:pPr>
          </w:p>
        </w:tc>
        <w:tc>
          <w:tcPr>
            <w:tcW w:w="1203" w:type="pct"/>
          </w:tcPr>
          <w:p w14:paraId="08C765AA" w14:textId="77777777" w:rsidR="00AA007A" w:rsidRPr="00105E1E" w:rsidRDefault="00AA007A" w:rsidP="00714513">
            <w:pPr>
              <w:rPr>
                <w:sz w:val="16"/>
                <w:szCs w:val="16"/>
              </w:rPr>
            </w:pPr>
          </w:p>
        </w:tc>
        <w:tc>
          <w:tcPr>
            <w:tcW w:w="581" w:type="pct"/>
          </w:tcPr>
          <w:p w14:paraId="6493EBF2" w14:textId="4AF2B185" w:rsidR="00AA007A" w:rsidRPr="00105E1E" w:rsidRDefault="00AA007A" w:rsidP="00714513">
            <w:pPr>
              <w:rPr>
                <w:sz w:val="16"/>
                <w:szCs w:val="16"/>
              </w:rPr>
            </w:pPr>
            <w:r w:rsidRPr="00105E1E">
              <w:rPr>
                <w:sz w:val="16"/>
                <w:szCs w:val="16"/>
              </w:rPr>
              <w:t>Change in 6 MWT</w:t>
            </w:r>
            <w:r w:rsidR="00047C00" w:rsidRPr="00105E1E">
              <w:rPr>
                <w:sz w:val="16"/>
                <w:szCs w:val="16"/>
              </w:rPr>
              <w:t xml:space="preserve">  (between baseline and fist postoperative visit)</w:t>
            </w:r>
          </w:p>
        </w:tc>
        <w:tc>
          <w:tcPr>
            <w:tcW w:w="504" w:type="pct"/>
          </w:tcPr>
          <w:p w14:paraId="721A4479" w14:textId="60F7E413" w:rsidR="00AA007A" w:rsidRPr="00105E1E" w:rsidRDefault="00047C00" w:rsidP="00714513">
            <w:pPr>
              <w:rPr>
                <w:sz w:val="16"/>
                <w:szCs w:val="16"/>
              </w:rPr>
            </w:pPr>
            <w:r w:rsidRPr="00105E1E">
              <w:rPr>
                <w:sz w:val="16"/>
                <w:szCs w:val="16"/>
              </w:rPr>
              <w:t>Baseline: 306 (130)</w:t>
            </w:r>
          </w:p>
          <w:p w14:paraId="2E177FB3" w14:textId="0D701366" w:rsidR="00047C00" w:rsidRPr="00105E1E" w:rsidRDefault="00047C00" w:rsidP="00714513">
            <w:pPr>
              <w:rPr>
                <w:sz w:val="16"/>
                <w:szCs w:val="16"/>
              </w:rPr>
            </w:pPr>
            <w:r w:rsidRPr="00105E1E">
              <w:rPr>
                <w:sz w:val="16"/>
                <w:szCs w:val="16"/>
              </w:rPr>
              <w:t>Postoperative : 291 (170)</w:t>
            </w:r>
          </w:p>
          <w:p w14:paraId="19CF7DCE" w14:textId="26057C24" w:rsidR="00047C00" w:rsidRPr="00105E1E" w:rsidRDefault="00047C00" w:rsidP="00714513">
            <w:pPr>
              <w:rPr>
                <w:sz w:val="16"/>
                <w:szCs w:val="16"/>
              </w:rPr>
            </w:pPr>
          </w:p>
        </w:tc>
        <w:tc>
          <w:tcPr>
            <w:tcW w:w="506" w:type="pct"/>
          </w:tcPr>
          <w:p w14:paraId="388A7466" w14:textId="77777777" w:rsidR="00047C00" w:rsidRPr="00105E1E" w:rsidRDefault="00047C00" w:rsidP="00047C00">
            <w:pPr>
              <w:rPr>
                <w:sz w:val="16"/>
                <w:szCs w:val="16"/>
              </w:rPr>
            </w:pPr>
            <w:r w:rsidRPr="00105E1E">
              <w:rPr>
                <w:sz w:val="16"/>
                <w:szCs w:val="16"/>
              </w:rPr>
              <w:t>Baseline: 323 (106)</w:t>
            </w:r>
          </w:p>
          <w:p w14:paraId="481A07F9" w14:textId="32A03B6E" w:rsidR="00AA007A" w:rsidRPr="00105E1E" w:rsidRDefault="00047C00" w:rsidP="00047C00">
            <w:pPr>
              <w:rPr>
                <w:sz w:val="16"/>
                <w:szCs w:val="16"/>
              </w:rPr>
            </w:pPr>
            <w:r w:rsidRPr="00105E1E">
              <w:rPr>
                <w:sz w:val="16"/>
                <w:szCs w:val="16"/>
              </w:rPr>
              <w:t>Postoperative: 286 (125)</w:t>
            </w:r>
          </w:p>
        </w:tc>
        <w:tc>
          <w:tcPr>
            <w:tcW w:w="565" w:type="pct"/>
          </w:tcPr>
          <w:p w14:paraId="355DA43F" w14:textId="5BB4CB82" w:rsidR="00AA007A" w:rsidRPr="00105E1E" w:rsidRDefault="00AA007A" w:rsidP="00714513">
            <w:pPr>
              <w:rPr>
                <w:sz w:val="16"/>
                <w:szCs w:val="16"/>
              </w:rPr>
            </w:pPr>
            <w:r w:rsidRPr="00105E1E">
              <w:rPr>
                <w:sz w:val="16"/>
                <w:szCs w:val="16"/>
              </w:rPr>
              <w:t>Mean difference (95% CI)</w:t>
            </w:r>
          </w:p>
          <w:p w14:paraId="7B3A2BDA" w14:textId="77777777" w:rsidR="00AA007A" w:rsidRPr="00105E1E" w:rsidRDefault="00AA007A" w:rsidP="00714513">
            <w:pPr>
              <w:rPr>
                <w:sz w:val="16"/>
                <w:szCs w:val="16"/>
              </w:rPr>
            </w:pPr>
            <w:r w:rsidRPr="00105E1E">
              <w:rPr>
                <w:sz w:val="16"/>
                <w:szCs w:val="16"/>
              </w:rPr>
              <w:t>14 (-26 to 56)</w:t>
            </w:r>
          </w:p>
          <w:p w14:paraId="736D0884" w14:textId="77777777" w:rsidR="00AA007A" w:rsidRPr="00105E1E" w:rsidRDefault="00AA007A" w:rsidP="00714513">
            <w:pPr>
              <w:rPr>
                <w:sz w:val="16"/>
                <w:szCs w:val="16"/>
              </w:rPr>
            </w:pPr>
            <w:r w:rsidRPr="00105E1E">
              <w:rPr>
                <w:sz w:val="16"/>
                <w:szCs w:val="16"/>
              </w:rPr>
              <w:t>P=0.486</w:t>
            </w:r>
          </w:p>
          <w:p w14:paraId="29BCA3FD" w14:textId="77777777" w:rsidR="00047C00" w:rsidRPr="00105E1E" w:rsidRDefault="00047C00" w:rsidP="00714513">
            <w:pPr>
              <w:rPr>
                <w:sz w:val="16"/>
                <w:szCs w:val="16"/>
              </w:rPr>
            </w:pPr>
          </w:p>
          <w:p w14:paraId="29B0C7E1" w14:textId="2F59437A" w:rsidR="00047C00" w:rsidRPr="00105E1E" w:rsidRDefault="00047C00" w:rsidP="00714513">
            <w:pPr>
              <w:rPr>
                <w:i/>
                <w:iCs/>
                <w:sz w:val="16"/>
                <w:szCs w:val="16"/>
              </w:rPr>
            </w:pPr>
            <w:r w:rsidRPr="00105E1E">
              <w:rPr>
                <w:i/>
                <w:iCs/>
                <w:sz w:val="16"/>
                <w:szCs w:val="16"/>
              </w:rPr>
              <w:t>No effect</w:t>
            </w:r>
          </w:p>
        </w:tc>
      </w:tr>
      <w:tr w:rsidR="00AA007A" w:rsidRPr="00105E1E" w14:paraId="13000416" w14:textId="77777777" w:rsidTr="000663F8">
        <w:tc>
          <w:tcPr>
            <w:tcW w:w="453" w:type="pct"/>
          </w:tcPr>
          <w:p w14:paraId="435F4861" w14:textId="77777777" w:rsidR="00AA007A" w:rsidRPr="00105E1E" w:rsidRDefault="00AA007A" w:rsidP="00714513">
            <w:pPr>
              <w:rPr>
                <w:rFonts w:ascii="Times New Roman" w:hAnsi="Times New Roman" w:cs="Times New Roman"/>
                <w:color w:val="212121"/>
                <w:sz w:val="16"/>
                <w:szCs w:val="16"/>
                <w:lang w:eastAsia="fr-BE"/>
              </w:rPr>
            </w:pPr>
          </w:p>
        </w:tc>
        <w:tc>
          <w:tcPr>
            <w:tcW w:w="1188" w:type="pct"/>
          </w:tcPr>
          <w:p w14:paraId="396876FF" w14:textId="77777777" w:rsidR="00AA007A" w:rsidRPr="00105E1E" w:rsidRDefault="00AA007A" w:rsidP="00714513">
            <w:pPr>
              <w:rPr>
                <w:sz w:val="16"/>
                <w:szCs w:val="16"/>
              </w:rPr>
            </w:pPr>
          </w:p>
        </w:tc>
        <w:tc>
          <w:tcPr>
            <w:tcW w:w="1203" w:type="pct"/>
          </w:tcPr>
          <w:p w14:paraId="77A9F298" w14:textId="77777777" w:rsidR="00AA007A" w:rsidRPr="00105E1E" w:rsidRDefault="00AA007A" w:rsidP="00714513">
            <w:pPr>
              <w:rPr>
                <w:sz w:val="16"/>
                <w:szCs w:val="16"/>
              </w:rPr>
            </w:pPr>
          </w:p>
        </w:tc>
        <w:tc>
          <w:tcPr>
            <w:tcW w:w="581" w:type="pct"/>
          </w:tcPr>
          <w:p w14:paraId="4DCCA8E1" w14:textId="76D32711" w:rsidR="00AA007A" w:rsidRPr="00105E1E" w:rsidRDefault="00AA007A" w:rsidP="00714513">
            <w:pPr>
              <w:rPr>
                <w:sz w:val="16"/>
                <w:szCs w:val="16"/>
              </w:rPr>
            </w:pPr>
            <w:r w:rsidRPr="00105E1E">
              <w:rPr>
                <w:sz w:val="16"/>
                <w:szCs w:val="16"/>
              </w:rPr>
              <w:t>Change in SPPB</w:t>
            </w:r>
            <w:r w:rsidR="00047C00" w:rsidRPr="00105E1E">
              <w:rPr>
                <w:sz w:val="16"/>
                <w:szCs w:val="16"/>
              </w:rPr>
              <w:t xml:space="preserve"> (/12) (between baseline and fist postoperative visit)</w:t>
            </w:r>
          </w:p>
        </w:tc>
        <w:tc>
          <w:tcPr>
            <w:tcW w:w="504" w:type="pct"/>
          </w:tcPr>
          <w:p w14:paraId="7AF4EC3F" w14:textId="77777777" w:rsidR="00AA007A" w:rsidRPr="00105E1E" w:rsidRDefault="00047C00" w:rsidP="00714513">
            <w:pPr>
              <w:rPr>
                <w:sz w:val="16"/>
                <w:szCs w:val="16"/>
              </w:rPr>
            </w:pPr>
            <w:r w:rsidRPr="00105E1E">
              <w:rPr>
                <w:sz w:val="16"/>
                <w:szCs w:val="16"/>
              </w:rPr>
              <w:t>Baseline: 8.4 (2.7)</w:t>
            </w:r>
          </w:p>
          <w:p w14:paraId="3F779CBA" w14:textId="6D390714" w:rsidR="00047C00" w:rsidRPr="00105E1E" w:rsidRDefault="00047C00" w:rsidP="00714513">
            <w:pPr>
              <w:rPr>
                <w:sz w:val="16"/>
                <w:szCs w:val="16"/>
              </w:rPr>
            </w:pPr>
            <w:r w:rsidRPr="00105E1E">
              <w:rPr>
                <w:sz w:val="16"/>
                <w:szCs w:val="16"/>
              </w:rPr>
              <w:t>Postoperative: 7.4 (3.9)</w:t>
            </w:r>
          </w:p>
        </w:tc>
        <w:tc>
          <w:tcPr>
            <w:tcW w:w="506" w:type="pct"/>
          </w:tcPr>
          <w:p w14:paraId="69C101BD" w14:textId="77777777" w:rsidR="00AA007A" w:rsidRPr="00105E1E" w:rsidRDefault="00047C00" w:rsidP="00714513">
            <w:pPr>
              <w:rPr>
                <w:sz w:val="16"/>
                <w:szCs w:val="16"/>
              </w:rPr>
            </w:pPr>
            <w:r w:rsidRPr="00105E1E">
              <w:rPr>
                <w:sz w:val="16"/>
                <w:szCs w:val="16"/>
              </w:rPr>
              <w:t>Baseline: 9.0 (2.1)</w:t>
            </w:r>
          </w:p>
          <w:p w14:paraId="6AC44F01" w14:textId="3ECC9DC3" w:rsidR="00047C00" w:rsidRPr="00105E1E" w:rsidRDefault="00047C00" w:rsidP="00714513">
            <w:pPr>
              <w:rPr>
                <w:sz w:val="16"/>
                <w:szCs w:val="16"/>
              </w:rPr>
            </w:pPr>
            <w:r w:rsidRPr="00105E1E">
              <w:rPr>
                <w:sz w:val="16"/>
                <w:szCs w:val="16"/>
              </w:rPr>
              <w:t>Postoperative: 8.4 (2.7)</w:t>
            </w:r>
          </w:p>
        </w:tc>
        <w:tc>
          <w:tcPr>
            <w:tcW w:w="565" w:type="pct"/>
          </w:tcPr>
          <w:p w14:paraId="638A5CDA" w14:textId="77777777" w:rsidR="00047C00" w:rsidRPr="00105E1E" w:rsidRDefault="00047C00" w:rsidP="00047C00">
            <w:pPr>
              <w:rPr>
                <w:sz w:val="16"/>
                <w:szCs w:val="16"/>
              </w:rPr>
            </w:pPr>
            <w:r w:rsidRPr="00105E1E">
              <w:rPr>
                <w:sz w:val="16"/>
                <w:szCs w:val="16"/>
              </w:rPr>
              <w:t>Mean difference (95% CI)</w:t>
            </w:r>
          </w:p>
          <w:p w14:paraId="1FE3326C" w14:textId="77777777" w:rsidR="00AA007A" w:rsidRPr="00105E1E" w:rsidRDefault="00047C00" w:rsidP="00714513">
            <w:pPr>
              <w:rPr>
                <w:sz w:val="16"/>
                <w:szCs w:val="16"/>
              </w:rPr>
            </w:pPr>
            <w:r w:rsidRPr="00105E1E">
              <w:rPr>
                <w:sz w:val="16"/>
                <w:szCs w:val="16"/>
              </w:rPr>
              <w:t>-0.6 (-1.5 to 0.3)</w:t>
            </w:r>
          </w:p>
          <w:p w14:paraId="2EEF2AF4" w14:textId="77777777" w:rsidR="00047C00" w:rsidRPr="00105E1E" w:rsidRDefault="00047C00" w:rsidP="00714513">
            <w:pPr>
              <w:rPr>
                <w:sz w:val="16"/>
                <w:szCs w:val="16"/>
              </w:rPr>
            </w:pPr>
            <w:r w:rsidRPr="00105E1E">
              <w:rPr>
                <w:sz w:val="16"/>
                <w:szCs w:val="16"/>
              </w:rPr>
              <w:t>P=0.189</w:t>
            </w:r>
          </w:p>
          <w:p w14:paraId="1E991321" w14:textId="77777777" w:rsidR="00047C00" w:rsidRPr="00105E1E" w:rsidRDefault="00047C00" w:rsidP="00714513">
            <w:pPr>
              <w:rPr>
                <w:sz w:val="16"/>
                <w:szCs w:val="16"/>
              </w:rPr>
            </w:pPr>
          </w:p>
          <w:p w14:paraId="0817C57D" w14:textId="59019DF9" w:rsidR="00047C00" w:rsidRPr="00105E1E" w:rsidRDefault="00047C00" w:rsidP="00714513">
            <w:pPr>
              <w:rPr>
                <w:i/>
                <w:iCs/>
                <w:sz w:val="16"/>
                <w:szCs w:val="16"/>
              </w:rPr>
            </w:pPr>
            <w:r w:rsidRPr="00105E1E">
              <w:rPr>
                <w:i/>
                <w:iCs/>
                <w:sz w:val="16"/>
                <w:szCs w:val="16"/>
              </w:rPr>
              <w:t>No effect</w:t>
            </w:r>
          </w:p>
        </w:tc>
      </w:tr>
      <w:tr w:rsidR="00714513" w:rsidRPr="00105E1E" w14:paraId="655513FB" w14:textId="77777777" w:rsidTr="000B6E1C">
        <w:tc>
          <w:tcPr>
            <w:tcW w:w="5000" w:type="pct"/>
            <w:gridSpan w:val="7"/>
          </w:tcPr>
          <w:p w14:paraId="37DAF0CF" w14:textId="181AB364" w:rsidR="00714513" w:rsidRPr="00105E1E" w:rsidRDefault="008144D4" w:rsidP="00714513">
            <w:pPr>
              <w:jc w:val="center"/>
              <w:rPr>
                <w:b/>
                <w:bCs/>
                <w:sz w:val="16"/>
                <w:szCs w:val="16"/>
              </w:rPr>
            </w:pPr>
            <w:r w:rsidRPr="00105E1E">
              <w:rPr>
                <w:b/>
                <w:bCs/>
                <w:sz w:val="16"/>
                <w:szCs w:val="16"/>
              </w:rPr>
              <w:t>V</w:t>
            </w:r>
            <w:r w:rsidR="00714513" w:rsidRPr="00105E1E">
              <w:rPr>
                <w:b/>
                <w:bCs/>
                <w:sz w:val="16"/>
                <w:szCs w:val="16"/>
              </w:rPr>
              <w:t>ascular surgery</w:t>
            </w:r>
          </w:p>
        </w:tc>
      </w:tr>
      <w:tr w:rsidR="00714513" w:rsidRPr="00105E1E" w14:paraId="15549EB9" w14:textId="77777777" w:rsidTr="000663F8">
        <w:tc>
          <w:tcPr>
            <w:tcW w:w="453" w:type="pct"/>
            <w:vMerge w:val="restart"/>
          </w:tcPr>
          <w:p w14:paraId="2E9DF46C" w14:textId="77777777" w:rsidR="00714513" w:rsidRPr="00105E1E" w:rsidRDefault="00714513" w:rsidP="00714513">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Barakat</w:t>
            </w:r>
          </w:p>
          <w:p w14:paraId="28F33893" w14:textId="0BC834D4" w:rsidR="00714513" w:rsidRPr="00105E1E" w:rsidRDefault="00714513"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16</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CYXJha2F0PC9BdXRob3I+PFllYXI+MjAxNjwvWWVhcj48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27)</w:t>
            </w:r>
            <w:r w:rsidR="000A369E" w:rsidRPr="00105E1E">
              <w:rPr>
                <w:rFonts w:ascii="Times New Roman" w:hAnsi="Times New Roman" w:cs="Times New Roman"/>
                <w:color w:val="212121"/>
                <w:sz w:val="16"/>
                <w:szCs w:val="16"/>
                <w:lang w:eastAsia="fr-BE"/>
              </w:rPr>
              <w:fldChar w:fldCharType="end"/>
            </w:r>
          </w:p>
        </w:tc>
        <w:tc>
          <w:tcPr>
            <w:tcW w:w="1188" w:type="pct"/>
            <w:vMerge w:val="restart"/>
          </w:tcPr>
          <w:p w14:paraId="17C70DB8" w14:textId="77777777" w:rsidR="00714513" w:rsidRPr="00105E1E" w:rsidRDefault="00714513" w:rsidP="00714513">
            <w:pPr>
              <w:rPr>
                <w:sz w:val="16"/>
                <w:szCs w:val="16"/>
              </w:rPr>
            </w:pPr>
            <w:r w:rsidRPr="00105E1E">
              <w:rPr>
                <w:sz w:val="16"/>
                <w:szCs w:val="16"/>
              </w:rPr>
              <w:t>n=62</w:t>
            </w:r>
          </w:p>
          <w:p w14:paraId="7DC614EC" w14:textId="6F1AE6A0" w:rsidR="00714513" w:rsidRPr="00105E1E" w:rsidRDefault="00714513" w:rsidP="00714513">
            <w:pPr>
              <w:rPr>
                <w:sz w:val="16"/>
                <w:szCs w:val="16"/>
              </w:rPr>
            </w:pPr>
            <w:r w:rsidRPr="00105E1E">
              <w:rPr>
                <w:sz w:val="16"/>
                <w:szCs w:val="16"/>
              </w:rPr>
              <w:t>Male: 56 (90.3%)</w:t>
            </w:r>
          </w:p>
          <w:p w14:paraId="571E8CA7" w14:textId="779F543B" w:rsidR="00714513" w:rsidRPr="00105E1E" w:rsidRDefault="00714513" w:rsidP="00714513">
            <w:pPr>
              <w:rPr>
                <w:sz w:val="16"/>
                <w:szCs w:val="16"/>
              </w:rPr>
            </w:pPr>
            <w:r w:rsidRPr="00105E1E">
              <w:rPr>
                <w:sz w:val="16"/>
                <w:szCs w:val="16"/>
              </w:rPr>
              <w:lastRenderedPageBreak/>
              <w:t>Female: 6 (9.7%)</w:t>
            </w:r>
          </w:p>
          <w:p w14:paraId="15CE2B4F" w14:textId="524023A5" w:rsidR="00714513" w:rsidRPr="00105E1E" w:rsidRDefault="00714513" w:rsidP="00714513">
            <w:pPr>
              <w:rPr>
                <w:sz w:val="16"/>
                <w:szCs w:val="16"/>
              </w:rPr>
            </w:pPr>
            <w:r w:rsidRPr="00105E1E">
              <w:rPr>
                <w:sz w:val="16"/>
                <w:szCs w:val="16"/>
              </w:rPr>
              <w:t xml:space="preserve">Age: 73.8 </w:t>
            </w:r>
            <w:r w:rsidRPr="00105E1E">
              <w:rPr>
                <w:rFonts w:cstheme="minorHAnsi"/>
                <w:sz w:val="16"/>
                <w:szCs w:val="16"/>
              </w:rPr>
              <w:t>±</w:t>
            </w:r>
            <w:r w:rsidRPr="00105E1E">
              <w:rPr>
                <w:sz w:val="16"/>
                <w:szCs w:val="16"/>
              </w:rPr>
              <w:t xml:space="preserve"> 6.5 years</w:t>
            </w:r>
          </w:p>
        </w:tc>
        <w:tc>
          <w:tcPr>
            <w:tcW w:w="1203" w:type="pct"/>
            <w:vMerge w:val="restart"/>
          </w:tcPr>
          <w:p w14:paraId="40416130" w14:textId="77777777" w:rsidR="00714513" w:rsidRPr="00105E1E" w:rsidRDefault="00714513" w:rsidP="00714513">
            <w:pPr>
              <w:rPr>
                <w:sz w:val="16"/>
                <w:szCs w:val="16"/>
              </w:rPr>
            </w:pPr>
            <w:r w:rsidRPr="00105E1E">
              <w:rPr>
                <w:sz w:val="16"/>
                <w:szCs w:val="16"/>
              </w:rPr>
              <w:lastRenderedPageBreak/>
              <w:t>N=62</w:t>
            </w:r>
          </w:p>
          <w:p w14:paraId="0B537B40" w14:textId="41B613E2" w:rsidR="00714513" w:rsidRPr="00105E1E" w:rsidRDefault="00714513" w:rsidP="00714513">
            <w:pPr>
              <w:rPr>
                <w:sz w:val="16"/>
                <w:szCs w:val="16"/>
              </w:rPr>
            </w:pPr>
            <w:r w:rsidRPr="00105E1E">
              <w:rPr>
                <w:sz w:val="16"/>
                <w:szCs w:val="16"/>
              </w:rPr>
              <w:t>Male: 55 (88.7%)</w:t>
            </w:r>
          </w:p>
          <w:p w14:paraId="40C70CF0" w14:textId="260C53C8" w:rsidR="00714513" w:rsidRPr="00105E1E" w:rsidRDefault="00714513" w:rsidP="00714513">
            <w:pPr>
              <w:rPr>
                <w:sz w:val="16"/>
                <w:szCs w:val="16"/>
              </w:rPr>
            </w:pPr>
            <w:r w:rsidRPr="00105E1E">
              <w:rPr>
                <w:sz w:val="16"/>
                <w:szCs w:val="16"/>
              </w:rPr>
              <w:lastRenderedPageBreak/>
              <w:t>Female: 7 (11.3%)</w:t>
            </w:r>
          </w:p>
          <w:p w14:paraId="2764139B" w14:textId="498DABB6" w:rsidR="00714513" w:rsidRPr="00105E1E" w:rsidRDefault="00714513" w:rsidP="00714513">
            <w:pPr>
              <w:rPr>
                <w:sz w:val="16"/>
                <w:szCs w:val="16"/>
              </w:rPr>
            </w:pPr>
            <w:r w:rsidRPr="00105E1E">
              <w:rPr>
                <w:sz w:val="16"/>
                <w:szCs w:val="16"/>
              </w:rPr>
              <w:t xml:space="preserve">Age: 72.9 </w:t>
            </w:r>
            <w:r w:rsidRPr="00105E1E">
              <w:rPr>
                <w:rFonts w:cstheme="minorHAnsi"/>
                <w:sz w:val="16"/>
                <w:szCs w:val="16"/>
              </w:rPr>
              <w:t xml:space="preserve">± </w:t>
            </w:r>
            <w:r w:rsidRPr="00105E1E">
              <w:rPr>
                <w:sz w:val="16"/>
                <w:szCs w:val="16"/>
              </w:rPr>
              <w:t>7.9 years</w:t>
            </w:r>
          </w:p>
          <w:p w14:paraId="21602941" w14:textId="4FA5E4BB" w:rsidR="00714513" w:rsidRPr="00105E1E" w:rsidRDefault="00714513" w:rsidP="00714513">
            <w:pPr>
              <w:rPr>
                <w:sz w:val="16"/>
                <w:szCs w:val="16"/>
              </w:rPr>
            </w:pPr>
          </w:p>
        </w:tc>
        <w:tc>
          <w:tcPr>
            <w:tcW w:w="581" w:type="pct"/>
          </w:tcPr>
          <w:p w14:paraId="227D0B9D" w14:textId="77777777" w:rsidR="00714513" w:rsidRPr="00105E1E" w:rsidRDefault="00714513" w:rsidP="00714513">
            <w:pPr>
              <w:rPr>
                <w:sz w:val="16"/>
                <w:szCs w:val="16"/>
              </w:rPr>
            </w:pPr>
            <w:r w:rsidRPr="00105E1E">
              <w:rPr>
                <w:sz w:val="16"/>
                <w:szCs w:val="16"/>
              </w:rPr>
              <w:lastRenderedPageBreak/>
              <w:t xml:space="preserve">Complications </w:t>
            </w:r>
          </w:p>
          <w:p w14:paraId="011B54E5" w14:textId="2B4DD0BF" w:rsidR="00714513" w:rsidRPr="00105E1E" w:rsidRDefault="00714513" w:rsidP="00714513">
            <w:pPr>
              <w:rPr>
                <w:i/>
                <w:iCs/>
                <w:sz w:val="16"/>
                <w:szCs w:val="16"/>
              </w:rPr>
            </w:pPr>
            <w:r w:rsidRPr="00105E1E">
              <w:rPr>
                <w:i/>
                <w:iCs/>
                <w:sz w:val="16"/>
                <w:szCs w:val="16"/>
              </w:rPr>
              <w:t>n (%)</w:t>
            </w:r>
          </w:p>
        </w:tc>
        <w:tc>
          <w:tcPr>
            <w:tcW w:w="504" w:type="pct"/>
          </w:tcPr>
          <w:p w14:paraId="254D0B80" w14:textId="77777777" w:rsidR="00714513" w:rsidRPr="00105E1E" w:rsidRDefault="00714513" w:rsidP="00714513">
            <w:pPr>
              <w:rPr>
                <w:sz w:val="16"/>
                <w:szCs w:val="16"/>
              </w:rPr>
            </w:pPr>
            <w:r w:rsidRPr="00105E1E">
              <w:rPr>
                <w:sz w:val="16"/>
                <w:szCs w:val="16"/>
              </w:rPr>
              <w:t>14 (22.6%)</w:t>
            </w:r>
          </w:p>
          <w:p w14:paraId="15AEF01C" w14:textId="77777777" w:rsidR="00714513" w:rsidRPr="00105E1E" w:rsidRDefault="00714513" w:rsidP="00714513">
            <w:pPr>
              <w:rPr>
                <w:sz w:val="16"/>
                <w:szCs w:val="16"/>
              </w:rPr>
            </w:pPr>
          </w:p>
          <w:p w14:paraId="56576E8E" w14:textId="77777777" w:rsidR="00714513" w:rsidRPr="00105E1E" w:rsidRDefault="00714513" w:rsidP="00714513">
            <w:pPr>
              <w:rPr>
                <w:sz w:val="16"/>
                <w:szCs w:val="16"/>
              </w:rPr>
            </w:pPr>
            <w:r w:rsidRPr="00105E1E">
              <w:rPr>
                <w:sz w:val="16"/>
                <w:szCs w:val="16"/>
              </w:rPr>
              <w:lastRenderedPageBreak/>
              <w:t>Cardiac complications :</w:t>
            </w:r>
          </w:p>
          <w:p w14:paraId="1F13E8E7" w14:textId="77777777" w:rsidR="00714513" w:rsidRPr="00105E1E" w:rsidRDefault="00714513" w:rsidP="00714513">
            <w:pPr>
              <w:rPr>
                <w:sz w:val="16"/>
                <w:szCs w:val="16"/>
              </w:rPr>
            </w:pPr>
            <w:r w:rsidRPr="00105E1E">
              <w:rPr>
                <w:sz w:val="16"/>
                <w:szCs w:val="16"/>
              </w:rPr>
              <w:t xml:space="preserve">5 (8.1%) </w:t>
            </w:r>
          </w:p>
          <w:p w14:paraId="33833A9F" w14:textId="77777777" w:rsidR="00714513" w:rsidRPr="00105E1E" w:rsidRDefault="00714513" w:rsidP="00714513">
            <w:pPr>
              <w:rPr>
                <w:sz w:val="16"/>
                <w:szCs w:val="16"/>
              </w:rPr>
            </w:pPr>
          </w:p>
          <w:p w14:paraId="241CAE4B" w14:textId="77777777" w:rsidR="00714513" w:rsidRPr="00105E1E" w:rsidRDefault="00714513" w:rsidP="00714513">
            <w:pPr>
              <w:rPr>
                <w:sz w:val="16"/>
                <w:szCs w:val="16"/>
              </w:rPr>
            </w:pPr>
            <w:r w:rsidRPr="00105E1E">
              <w:rPr>
                <w:sz w:val="16"/>
                <w:szCs w:val="16"/>
              </w:rPr>
              <w:t>Renal complications:</w:t>
            </w:r>
          </w:p>
          <w:p w14:paraId="035B1AE1" w14:textId="77777777" w:rsidR="00714513" w:rsidRPr="00105E1E" w:rsidRDefault="00714513" w:rsidP="00714513">
            <w:pPr>
              <w:rPr>
                <w:sz w:val="16"/>
                <w:szCs w:val="16"/>
              </w:rPr>
            </w:pPr>
            <w:r w:rsidRPr="00105E1E">
              <w:rPr>
                <w:sz w:val="16"/>
                <w:szCs w:val="16"/>
              </w:rPr>
              <w:t>4 (6.5%)</w:t>
            </w:r>
          </w:p>
          <w:p w14:paraId="27207497" w14:textId="77777777" w:rsidR="00714513" w:rsidRPr="00105E1E" w:rsidRDefault="00714513" w:rsidP="00714513">
            <w:pPr>
              <w:rPr>
                <w:sz w:val="16"/>
                <w:szCs w:val="16"/>
              </w:rPr>
            </w:pPr>
          </w:p>
          <w:p w14:paraId="0379F266" w14:textId="4236901F" w:rsidR="00714513" w:rsidRPr="00105E1E" w:rsidRDefault="00714513" w:rsidP="00714513">
            <w:pPr>
              <w:rPr>
                <w:sz w:val="16"/>
                <w:szCs w:val="16"/>
              </w:rPr>
            </w:pPr>
            <w:r w:rsidRPr="00105E1E">
              <w:rPr>
                <w:sz w:val="16"/>
                <w:szCs w:val="16"/>
              </w:rPr>
              <w:t>Pulmonary complications :</w:t>
            </w:r>
          </w:p>
          <w:p w14:paraId="1094841A" w14:textId="13D18D95" w:rsidR="00714513" w:rsidRPr="00105E1E" w:rsidRDefault="00714513" w:rsidP="00714513">
            <w:pPr>
              <w:rPr>
                <w:sz w:val="16"/>
                <w:szCs w:val="16"/>
              </w:rPr>
            </w:pPr>
            <w:r w:rsidRPr="00105E1E">
              <w:rPr>
                <w:sz w:val="16"/>
                <w:szCs w:val="16"/>
              </w:rPr>
              <w:t>7 (11.3%)</w:t>
            </w:r>
          </w:p>
        </w:tc>
        <w:tc>
          <w:tcPr>
            <w:tcW w:w="506" w:type="pct"/>
          </w:tcPr>
          <w:p w14:paraId="0363B5FE" w14:textId="77777777" w:rsidR="00714513" w:rsidRPr="00105E1E" w:rsidRDefault="00714513" w:rsidP="00714513">
            <w:pPr>
              <w:rPr>
                <w:sz w:val="16"/>
                <w:szCs w:val="16"/>
              </w:rPr>
            </w:pPr>
            <w:r w:rsidRPr="00105E1E">
              <w:rPr>
                <w:sz w:val="16"/>
                <w:szCs w:val="16"/>
              </w:rPr>
              <w:lastRenderedPageBreak/>
              <w:t>26 (41.9%)</w:t>
            </w:r>
          </w:p>
          <w:p w14:paraId="57E39AFF" w14:textId="77777777" w:rsidR="00714513" w:rsidRPr="00105E1E" w:rsidRDefault="00714513" w:rsidP="00714513">
            <w:pPr>
              <w:rPr>
                <w:sz w:val="16"/>
                <w:szCs w:val="16"/>
              </w:rPr>
            </w:pPr>
          </w:p>
          <w:p w14:paraId="654234E3" w14:textId="77777777" w:rsidR="00714513" w:rsidRPr="00105E1E" w:rsidRDefault="00714513" w:rsidP="00714513">
            <w:pPr>
              <w:rPr>
                <w:sz w:val="16"/>
                <w:szCs w:val="16"/>
              </w:rPr>
            </w:pPr>
            <w:r w:rsidRPr="00105E1E">
              <w:rPr>
                <w:sz w:val="16"/>
                <w:szCs w:val="16"/>
              </w:rPr>
              <w:lastRenderedPageBreak/>
              <w:t>Cardiac complications :</w:t>
            </w:r>
          </w:p>
          <w:p w14:paraId="1D539D58" w14:textId="77777777" w:rsidR="00714513" w:rsidRPr="00105E1E" w:rsidRDefault="00714513" w:rsidP="00714513">
            <w:pPr>
              <w:rPr>
                <w:sz w:val="16"/>
                <w:szCs w:val="16"/>
              </w:rPr>
            </w:pPr>
            <w:r w:rsidRPr="00105E1E">
              <w:rPr>
                <w:sz w:val="16"/>
                <w:szCs w:val="16"/>
              </w:rPr>
              <w:t>14 (22.6%)</w:t>
            </w:r>
          </w:p>
          <w:p w14:paraId="33391B62" w14:textId="77777777" w:rsidR="00714513" w:rsidRPr="00105E1E" w:rsidRDefault="00714513" w:rsidP="00714513">
            <w:pPr>
              <w:rPr>
                <w:sz w:val="16"/>
                <w:szCs w:val="16"/>
              </w:rPr>
            </w:pPr>
          </w:p>
          <w:p w14:paraId="13D6362E" w14:textId="77777777" w:rsidR="00714513" w:rsidRPr="00105E1E" w:rsidRDefault="00714513" w:rsidP="00714513">
            <w:pPr>
              <w:rPr>
                <w:sz w:val="16"/>
                <w:szCs w:val="16"/>
              </w:rPr>
            </w:pPr>
            <w:r w:rsidRPr="00105E1E">
              <w:rPr>
                <w:sz w:val="16"/>
                <w:szCs w:val="16"/>
              </w:rPr>
              <w:t>Renal complications:</w:t>
            </w:r>
          </w:p>
          <w:p w14:paraId="047C9079" w14:textId="77777777" w:rsidR="00714513" w:rsidRPr="00105E1E" w:rsidRDefault="00714513" w:rsidP="00714513">
            <w:pPr>
              <w:rPr>
                <w:sz w:val="16"/>
                <w:szCs w:val="16"/>
              </w:rPr>
            </w:pPr>
            <w:r w:rsidRPr="00105E1E">
              <w:rPr>
                <w:sz w:val="16"/>
                <w:szCs w:val="16"/>
              </w:rPr>
              <w:t>13 (21%)</w:t>
            </w:r>
          </w:p>
          <w:p w14:paraId="74652C7E" w14:textId="77777777" w:rsidR="00714513" w:rsidRPr="00105E1E" w:rsidRDefault="00714513" w:rsidP="00714513">
            <w:pPr>
              <w:rPr>
                <w:sz w:val="16"/>
                <w:szCs w:val="16"/>
              </w:rPr>
            </w:pPr>
          </w:p>
          <w:p w14:paraId="5239AD7C" w14:textId="77777777" w:rsidR="00714513" w:rsidRPr="00105E1E" w:rsidRDefault="00714513" w:rsidP="00714513">
            <w:pPr>
              <w:rPr>
                <w:sz w:val="16"/>
                <w:szCs w:val="16"/>
              </w:rPr>
            </w:pPr>
            <w:r w:rsidRPr="00105E1E">
              <w:rPr>
                <w:sz w:val="16"/>
                <w:szCs w:val="16"/>
              </w:rPr>
              <w:t>pulmonary complications :</w:t>
            </w:r>
          </w:p>
          <w:p w14:paraId="2C9C81AF" w14:textId="0040471F" w:rsidR="00714513" w:rsidRPr="00105E1E" w:rsidRDefault="00714513" w:rsidP="00714513">
            <w:pPr>
              <w:rPr>
                <w:sz w:val="16"/>
                <w:szCs w:val="16"/>
              </w:rPr>
            </w:pPr>
            <w:r w:rsidRPr="00105E1E">
              <w:rPr>
                <w:sz w:val="16"/>
                <w:szCs w:val="16"/>
              </w:rPr>
              <w:t>13 (20.9%)</w:t>
            </w:r>
          </w:p>
        </w:tc>
        <w:tc>
          <w:tcPr>
            <w:tcW w:w="565" w:type="pct"/>
          </w:tcPr>
          <w:p w14:paraId="0D27B1B2" w14:textId="77777777" w:rsidR="00714513" w:rsidRPr="00105E1E" w:rsidRDefault="00714513" w:rsidP="00714513">
            <w:pPr>
              <w:rPr>
                <w:color w:val="EE0000"/>
                <w:sz w:val="16"/>
                <w:szCs w:val="16"/>
              </w:rPr>
            </w:pPr>
            <w:r w:rsidRPr="00105E1E">
              <w:rPr>
                <w:color w:val="EE0000"/>
                <w:sz w:val="16"/>
                <w:szCs w:val="16"/>
              </w:rPr>
              <w:lastRenderedPageBreak/>
              <w:t>P=0.021</w:t>
            </w:r>
          </w:p>
          <w:p w14:paraId="0007204F" w14:textId="77777777" w:rsidR="00714513" w:rsidRPr="00105E1E" w:rsidRDefault="00714513" w:rsidP="00714513">
            <w:pPr>
              <w:rPr>
                <w:sz w:val="16"/>
                <w:szCs w:val="16"/>
              </w:rPr>
            </w:pPr>
          </w:p>
          <w:p w14:paraId="2C6F2023" w14:textId="77777777" w:rsidR="00714513" w:rsidRPr="00105E1E" w:rsidRDefault="00714513" w:rsidP="00714513">
            <w:pPr>
              <w:rPr>
                <w:sz w:val="16"/>
                <w:szCs w:val="16"/>
              </w:rPr>
            </w:pPr>
            <w:r w:rsidRPr="00105E1E">
              <w:rPr>
                <w:sz w:val="16"/>
                <w:szCs w:val="16"/>
              </w:rPr>
              <w:lastRenderedPageBreak/>
              <w:t>Cardiac complications :</w:t>
            </w:r>
          </w:p>
          <w:p w14:paraId="38D07C0D" w14:textId="77777777" w:rsidR="00714513" w:rsidRPr="00105E1E" w:rsidRDefault="00714513" w:rsidP="00714513">
            <w:pPr>
              <w:rPr>
                <w:color w:val="EE0000"/>
                <w:sz w:val="16"/>
                <w:szCs w:val="16"/>
              </w:rPr>
            </w:pPr>
            <w:r w:rsidRPr="00105E1E">
              <w:rPr>
                <w:color w:val="EE0000"/>
                <w:sz w:val="16"/>
                <w:szCs w:val="16"/>
              </w:rPr>
              <w:t>P=0.025</w:t>
            </w:r>
          </w:p>
          <w:p w14:paraId="2B922ECC" w14:textId="77777777" w:rsidR="00714513" w:rsidRPr="00105E1E" w:rsidRDefault="00714513" w:rsidP="00714513">
            <w:pPr>
              <w:rPr>
                <w:color w:val="EE0000"/>
                <w:sz w:val="16"/>
                <w:szCs w:val="16"/>
              </w:rPr>
            </w:pPr>
          </w:p>
          <w:p w14:paraId="19AA1805" w14:textId="77777777" w:rsidR="00714513" w:rsidRPr="00105E1E" w:rsidRDefault="00714513" w:rsidP="00714513">
            <w:pPr>
              <w:rPr>
                <w:sz w:val="16"/>
                <w:szCs w:val="16"/>
              </w:rPr>
            </w:pPr>
            <w:r w:rsidRPr="00105E1E">
              <w:rPr>
                <w:sz w:val="16"/>
                <w:szCs w:val="16"/>
              </w:rPr>
              <w:t>Renal complications:</w:t>
            </w:r>
          </w:p>
          <w:p w14:paraId="3EEB646D" w14:textId="77777777" w:rsidR="00714513" w:rsidRPr="00105E1E" w:rsidRDefault="00714513" w:rsidP="00714513">
            <w:pPr>
              <w:rPr>
                <w:color w:val="EE0000"/>
                <w:sz w:val="16"/>
                <w:szCs w:val="16"/>
              </w:rPr>
            </w:pPr>
            <w:r w:rsidRPr="00105E1E">
              <w:rPr>
                <w:color w:val="EE0000"/>
                <w:sz w:val="16"/>
                <w:szCs w:val="16"/>
              </w:rPr>
              <w:t>P=0.019</w:t>
            </w:r>
          </w:p>
          <w:p w14:paraId="16D86008" w14:textId="77777777" w:rsidR="00714513" w:rsidRPr="00105E1E" w:rsidRDefault="00714513" w:rsidP="00714513">
            <w:pPr>
              <w:rPr>
                <w:color w:val="EE0000"/>
                <w:sz w:val="16"/>
                <w:szCs w:val="16"/>
              </w:rPr>
            </w:pPr>
          </w:p>
          <w:p w14:paraId="4FC3B2F0" w14:textId="77777777" w:rsidR="00714513" w:rsidRPr="00105E1E" w:rsidRDefault="00714513" w:rsidP="00714513">
            <w:pPr>
              <w:rPr>
                <w:sz w:val="16"/>
                <w:szCs w:val="16"/>
              </w:rPr>
            </w:pPr>
            <w:r w:rsidRPr="00105E1E">
              <w:rPr>
                <w:sz w:val="16"/>
                <w:szCs w:val="16"/>
              </w:rPr>
              <w:t>pulmonary complications :</w:t>
            </w:r>
          </w:p>
          <w:p w14:paraId="0B27EA4F" w14:textId="64E3670D" w:rsidR="00714513" w:rsidRPr="00105E1E" w:rsidRDefault="00714513" w:rsidP="00714513">
            <w:pPr>
              <w:rPr>
                <w:sz w:val="16"/>
                <w:szCs w:val="16"/>
              </w:rPr>
            </w:pPr>
            <w:r w:rsidRPr="00105E1E">
              <w:rPr>
                <w:sz w:val="16"/>
                <w:szCs w:val="16"/>
              </w:rPr>
              <w:t>p=0.143</w:t>
            </w:r>
          </w:p>
        </w:tc>
      </w:tr>
      <w:tr w:rsidR="00714513" w:rsidRPr="00105E1E" w14:paraId="2DA9E74B" w14:textId="77777777" w:rsidTr="000663F8">
        <w:tc>
          <w:tcPr>
            <w:tcW w:w="453" w:type="pct"/>
            <w:vMerge/>
          </w:tcPr>
          <w:p w14:paraId="0F253125" w14:textId="77777777" w:rsidR="00714513" w:rsidRPr="00105E1E" w:rsidRDefault="00714513" w:rsidP="00714513">
            <w:pPr>
              <w:rPr>
                <w:rFonts w:ascii="Times New Roman" w:hAnsi="Times New Roman" w:cs="Times New Roman"/>
                <w:color w:val="212121"/>
                <w:sz w:val="16"/>
                <w:szCs w:val="16"/>
                <w:lang w:eastAsia="fr-BE"/>
              </w:rPr>
            </w:pPr>
          </w:p>
        </w:tc>
        <w:tc>
          <w:tcPr>
            <w:tcW w:w="1188" w:type="pct"/>
            <w:vMerge/>
          </w:tcPr>
          <w:p w14:paraId="20DB0E64" w14:textId="77777777" w:rsidR="00714513" w:rsidRPr="00105E1E" w:rsidRDefault="00714513" w:rsidP="00714513">
            <w:pPr>
              <w:rPr>
                <w:sz w:val="16"/>
                <w:szCs w:val="16"/>
              </w:rPr>
            </w:pPr>
          </w:p>
        </w:tc>
        <w:tc>
          <w:tcPr>
            <w:tcW w:w="1203" w:type="pct"/>
            <w:vMerge/>
          </w:tcPr>
          <w:p w14:paraId="0EC3E3C7" w14:textId="77777777" w:rsidR="00714513" w:rsidRPr="00105E1E" w:rsidRDefault="00714513" w:rsidP="00714513">
            <w:pPr>
              <w:rPr>
                <w:sz w:val="16"/>
                <w:szCs w:val="16"/>
              </w:rPr>
            </w:pPr>
          </w:p>
        </w:tc>
        <w:tc>
          <w:tcPr>
            <w:tcW w:w="581" w:type="pct"/>
          </w:tcPr>
          <w:p w14:paraId="3DB505A4" w14:textId="77777777" w:rsidR="00714513" w:rsidRPr="00105E1E" w:rsidRDefault="00714513" w:rsidP="00714513">
            <w:pPr>
              <w:rPr>
                <w:sz w:val="16"/>
                <w:szCs w:val="16"/>
              </w:rPr>
            </w:pPr>
            <w:r w:rsidRPr="00105E1E">
              <w:rPr>
                <w:sz w:val="16"/>
                <w:szCs w:val="16"/>
              </w:rPr>
              <w:t>LOS</w:t>
            </w:r>
          </w:p>
          <w:p w14:paraId="0C060DC8" w14:textId="0E646CF7" w:rsidR="00714513" w:rsidRPr="00105E1E" w:rsidRDefault="00714513" w:rsidP="00714513">
            <w:pPr>
              <w:rPr>
                <w:i/>
                <w:iCs/>
                <w:sz w:val="16"/>
                <w:szCs w:val="16"/>
              </w:rPr>
            </w:pPr>
            <w:r w:rsidRPr="00105E1E">
              <w:rPr>
                <w:i/>
                <w:iCs/>
                <w:sz w:val="16"/>
                <w:szCs w:val="16"/>
              </w:rPr>
              <w:t>Days</w:t>
            </w:r>
          </w:p>
        </w:tc>
        <w:tc>
          <w:tcPr>
            <w:tcW w:w="504" w:type="pct"/>
          </w:tcPr>
          <w:p w14:paraId="4C4B0FEE" w14:textId="77777777" w:rsidR="00714513" w:rsidRPr="00105E1E" w:rsidRDefault="00714513" w:rsidP="00714513">
            <w:pPr>
              <w:rPr>
                <w:sz w:val="16"/>
                <w:szCs w:val="16"/>
              </w:rPr>
            </w:pPr>
            <w:r w:rsidRPr="00105E1E">
              <w:rPr>
                <w:sz w:val="16"/>
                <w:szCs w:val="16"/>
              </w:rPr>
              <w:t>Median, interquartile range [IQR]:</w:t>
            </w:r>
          </w:p>
          <w:p w14:paraId="5F4B65E1" w14:textId="0C525EE8" w:rsidR="00714513" w:rsidRPr="00105E1E" w:rsidRDefault="00714513" w:rsidP="00714513">
            <w:pPr>
              <w:rPr>
                <w:sz w:val="16"/>
                <w:szCs w:val="16"/>
              </w:rPr>
            </w:pPr>
            <w:r w:rsidRPr="00105E1E">
              <w:rPr>
                <w:sz w:val="16"/>
                <w:szCs w:val="16"/>
              </w:rPr>
              <w:t xml:space="preserve"> 7.0 [5.0–9.0] </w:t>
            </w:r>
          </w:p>
        </w:tc>
        <w:tc>
          <w:tcPr>
            <w:tcW w:w="506" w:type="pct"/>
          </w:tcPr>
          <w:p w14:paraId="67463CDD" w14:textId="77777777" w:rsidR="00714513" w:rsidRPr="00105E1E" w:rsidRDefault="00714513" w:rsidP="00714513">
            <w:pPr>
              <w:rPr>
                <w:sz w:val="16"/>
                <w:szCs w:val="16"/>
              </w:rPr>
            </w:pPr>
            <w:r w:rsidRPr="00105E1E">
              <w:rPr>
                <w:sz w:val="16"/>
                <w:szCs w:val="16"/>
              </w:rPr>
              <w:t>Median, interquartile range [IQR]:</w:t>
            </w:r>
          </w:p>
          <w:p w14:paraId="1FA1C6F9" w14:textId="2E4CAFEB" w:rsidR="00714513" w:rsidRPr="00105E1E" w:rsidRDefault="00714513" w:rsidP="00714513">
            <w:pPr>
              <w:rPr>
                <w:sz w:val="16"/>
                <w:szCs w:val="16"/>
              </w:rPr>
            </w:pPr>
            <w:r w:rsidRPr="00105E1E">
              <w:rPr>
                <w:sz w:val="16"/>
                <w:szCs w:val="16"/>
              </w:rPr>
              <w:t>8.0 [6.0–12.3]</w:t>
            </w:r>
          </w:p>
          <w:p w14:paraId="6A9059BA" w14:textId="77777777" w:rsidR="00714513" w:rsidRPr="00105E1E" w:rsidRDefault="00714513" w:rsidP="00714513">
            <w:pPr>
              <w:rPr>
                <w:sz w:val="16"/>
                <w:szCs w:val="16"/>
              </w:rPr>
            </w:pPr>
          </w:p>
        </w:tc>
        <w:tc>
          <w:tcPr>
            <w:tcW w:w="565" w:type="pct"/>
          </w:tcPr>
          <w:p w14:paraId="3ECF317A" w14:textId="7AC25561" w:rsidR="00714513" w:rsidRPr="00105E1E" w:rsidRDefault="00714513" w:rsidP="00714513">
            <w:pPr>
              <w:rPr>
                <w:sz w:val="16"/>
                <w:szCs w:val="16"/>
              </w:rPr>
            </w:pPr>
            <w:r w:rsidRPr="00105E1E">
              <w:rPr>
                <w:color w:val="EE0000"/>
                <w:sz w:val="16"/>
                <w:szCs w:val="16"/>
              </w:rPr>
              <w:t>P=0.025</w:t>
            </w:r>
          </w:p>
        </w:tc>
      </w:tr>
      <w:tr w:rsidR="00714513" w:rsidRPr="00105E1E" w14:paraId="3A0EAB0D" w14:textId="77777777" w:rsidTr="000663F8">
        <w:tc>
          <w:tcPr>
            <w:tcW w:w="453" w:type="pct"/>
            <w:vMerge/>
          </w:tcPr>
          <w:p w14:paraId="1059058D" w14:textId="77777777" w:rsidR="00714513" w:rsidRPr="00105E1E" w:rsidRDefault="00714513" w:rsidP="00714513">
            <w:pPr>
              <w:rPr>
                <w:rFonts w:ascii="Times New Roman" w:hAnsi="Times New Roman" w:cs="Times New Roman"/>
                <w:color w:val="212121"/>
                <w:sz w:val="16"/>
                <w:szCs w:val="16"/>
                <w:lang w:eastAsia="fr-BE"/>
              </w:rPr>
            </w:pPr>
          </w:p>
        </w:tc>
        <w:tc>
          <w:tcPr>
            <w:tcW w:w="1188" w:type="pct"/>
            <w:vMerge/>
          </w:tcPr>
          <w:p w14:paraId="4236A7CC" w14:textId="77777777" w:rsidR="00714513" w:rsidRPr="00105E1E" w:rsidRDefault="00714513" w:rsidP="00714513">
            <w:pPr>
              <w:rPr>
                <w:sz w:val="16"/>
                <w:szCs w:val="16"/>
              </w:rPr>
            </w:pPr>
          </w:p>
        </w:tc>
        <w:tc>
          <w:tcPr>
            <w:tcW w:w="1203" w:type="pct"/>
            <w:vMerge/>
          </w:tcPr>
          <w:p w14:paraId="45D01214" w14:textId="77777777" w:rsidR="00714513" w:rsidRPr="00105E1E" w:rsidRDefault="00714513" w:rsidP="00714513">
            <w:pPr>
              <w:rPr>
                <w:sz w:val="16"/>
                <w:szCs w:val="16"/>
              </w:rPr>
            </w:pPr>
          </w:p>
        </w:tc>
        <w:tc>
          <w:tcPr>
            <w:tcW w:w="581" w:type="pct"/>
          </w:tcPr>
          <w:p w14:paraId="7072C278" w14:textId="77777777" w:rsidR="00714513" w:rsidRPr="00105E1E" w:rsidRDefault="00714513" w:rsidP="00714513">
            <w:pPr>
              <w:rPr>
                <w:sz w:val="16"/>
                <w:szCs w:val="16"/>
              </w:rPr>
            </w:pPr>
            <w:r w:rsidRPr="00105E1E">
              <w:rPr>
                <w:sz w:val="16"/>
                <w:szCs w:val="16"/>
              </w:rPr>
              <w:t>Mortality</w:t>
            </w:r>
          </w:p>
          <w:p w14:paraId="5A52625B" w14:textId="233B4DE8" w:rsidR="00714513" w:rsidRPr="00105E1E" w:rsidRDefault="00714513" w:rsidP="00714513">
            <w:pPr>
              <w:rPr>
                <w:i/>
                <w:iCs/>
                <w:sz w:val="16"/>
                <w:szCs w:val="16"/>
              </w:rPr>
            </w:pPr>
            <w:r w:rsidRPr="00105E1E">
              <w:rPr>
                <w:i/>
                <w:iCs/>
                <w:sz w:val="16"/>
                <w:szCs w:val="16"/>
              </w:rPr>
              <w:t>(30 days after surgery)</w:t>
            </w:r>
          </w:p>
        </w:tc>
        <w:tc>
          <w:tcPr>
            <w:tcW w:w="504" w:type="pct"/>
          </w:tcPr>
          <w:p w14:paraId="259415C7" w14:textId="05DA63FC" w:rsidR="00714513" w:rsidRPr="00105E1E" w:rsidRDefault="00714513" w:rsidP="00714513">
            <w:pPr>
              <w:rPr>
                <w:sz w:val="16"/>
                <w:szCs w:val="16"/>
              </w:rPr>
            </w:pPr>
            <w:r w:rsidRPr="00105E1E">
              <w:rPr>
                <w:sz w:val="16"/>
                <w:szCs w:val="16"/>
              </w:rPr>
              <w:t>2 (3.2%)</w:t>
            </w:r>
          </w:p>
        </w:tc>
        <w:tc>
          <w:tcPr>
            <w:tcW w:w="506" w:type="pct"/>
          </w:tcPr>
          <w:p w14:paraId="3D14292B" w14:textId="025F052A" w:rsidR="00714513" w:rsidRPr="00105E1E" w:rsidRDefault="00714513" w:rsidP="00714513">
            <w:pPr>
              <w:rPr>
                <w:sz w:val="16"/>
                <w:szCs w:val="16"/>
              </w:rPr>
            </w:pPr>
            <w:r w:rsidRPr="00105E1E">
              <w:rPr>
                <w:sz w:val="16"/>
                <w:szCs w:val="16"/>
              </w:rPr>
              <w:t>2 (3.2%)</w:t>
            </w:r>
          </w:p>
        </w:tc>
        <w:tc>
          <w:tcPr>
            <w:tcW w:w="565" w:type="pct"/>
          </w:tcPr>
          <w:p w14:paraId="497C2119" w14:textId="432614FD" w:rsidR="00714513" w:rsidRPr="00105E1E" w:rsidRDefault="00714513" w:rsidP="00714513">
            <w:pPr>
              <w:rPr>
                <w:sz w:val="16"/>
                <w:szCs w:val="16"/>
              </w:rPr>
            </w:pPr>
            <w:r w:rsidRPr="00105E1E">
              <w:rPr>
                <w:sz w:val="16"/>
                <w:szCs w:val="16"/>
              </w:rPr>
              <w:t>P=1</w:t>
            </w:r>
          </w:p>
        </w:tc>
      </w:tr>
      <w:tr w:rsidR="00714513" w:rsidRPr="00105E1E" w14:paraId="4AF110CC" w14:textId="77777777" w:rsidTr="000663F8">
        <w:tc>
          <w:tcPr>
            <w:tcW w:w="453" w:type="pct"/>
            <w:vMerge w:val="restart"/>
          </w:tcPr>
          <w:p w14:paraId="7F86B416" w14:textId="77777777" w:rsidR="00714513" w:rsidRPr="00105E1E" w:rsidRDefault="00714513" w:rsidP="00714513">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Sethi</w:t>
            </w:r>
          </w:p>
          <w:p w14:paraId="79E22E66" w14:textId="65BC66B4" w:rsidR="00714513" w:rsidRPr="00105E1E" w:rsidRDefault="00714513" w:rsidP="000A369E">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24</w:t>
            </w:r>
            <w:r w:rsidR="000A369E" w:rsidRPr="00105E1E">
              <w:rPr>
                <w:rFonts w:ascii="Times New Roman" w:hAnsi="Times New Roman" w:cs="Times New Roman"/>
                <w:color w:val="212121"/>
                <w:sz w:val="16"/>
                <w:szCs w:val="16"/>
                <w:lang w:eastAsia="fr-BE"/>
              </w:rPr>
              <w:t xml:space="preserve"> </w:t>
            </w:r>
            <w:r w:rsidR="000A369E" w:rsidRPr="00105E1E">
              <w:rPr>
                <w:rFonts w:ascii="Times New Roman" w:hAnsi="Times New Roman" w:cs="Times New Roman"/>
                <w:color w:val="212121"/>
                <w:sz w:val="16"/>
                <w:szCs w:val="16"/>
                <w:lang w:eastAsia="fr-BE"/>
              </w:rPr>
              <w:fldChar w:fldCharType="begin">
                <w:fldData xml:space="preserve">PEVuZE5vdGU+PENpdGU+PEF1dGhvcj5TZXRoaTwvQXV0aG9yPjxZZWFyPjIwMjQ8L1llYXI+PFJl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</w:fldData>
              </w:fldChar>
            </w:r>
            <w:r w:rsidR="000A369E" w:rsidRPr="00105E1E">
              <w:rPr>
                <w:rFonts w:ascii="Times New Roman" w:hAnsi="Times New Roman" w:cs="Times New Roman"/>
                <w:color w:val="212121"/>
                <w:sz w:val="16"/>
                <w:szCs w:val="16"/>
                <w:lang w:eastAsia="fr-BE"/>
              </w:rPr>
              <w:instrText xml:space="preserve"> ADDIN EN.CITE </w:instrText>
            </w:r>
            <w:r w:rsidR="000A369E" w:rsidRPr="00105E1E">
              <w:rPr>
                <w:rFonts w:ascii="Times New Roman" w:hAnsi="Times New Roman" w:cs="Times New Roman"/>
                <w:color w:val="212121"/>
                <w:sz w:val="16"/>
                <w:szCs w:val="16"/>
                <w:lang w:eastAsia="fr-BE"/>
              </w:rPr>
              <w:fldChar w:fldCharType="begin">
                <w:fldData xml:space="preserve">PEVuZE5vdGU+PENpdGU+PEF1dGhvcj5TZXRoaTwvQXV0aG9yPjxZZWFyPjIwMjQ8L1llYXI+PFJl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</w:fldData>
              </w:fldChar>
            </w:r>
            <w:r w:rsidR="000A369E" w:rsidRPr="00105E1E">
              <w:rPr>
                <w:rFonts w:ascii="Times New Roman" w:hAnsi="Times New Roman" w:cs="Times New Roman"/>
                <w:color w:val="212121"/>
                <w:sz w:val="16"/>
                <w:szCs w:val="16"/>
                <w:lang w:eastAsia="fr-BE"/>
              </w:rPr>
              <w:instrText xml:space="preserve"> ADDIN EN.CITE.DATA </w:instrText>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end"/>
            </w:r>
            <w:r w:rsidR="000A369E" w:rsidRPr="00105E1E">
              <w:rPr>
                <w:rFonts w:ascii="Times New Roman" w:hAnsi="Times New Roman" w:cs="Times New Roman"/>
                <w:color w:val="212121"/>
                <w:sz w:val="16"/>
                <w:szCs w:val="16"/>
                <w:lang w:eastAsia="fr-BE"/>
              </w:rPr>
            </w:r>
            <w:r w:rsidR="000A369E" w:rsidRPr="00105E1E">
              <w:rPr>
                <w:rFonts w:ascii="Times New Roman" w:hAnsi="Times New Roman" w:cs="Times New Roman"/>
                <w:color w:val="212121"/>
                <w:sz w:val="16"/>
                <w:szCs w:val="16"/>
                <w:lang w:eastAsia="fr-BE"/>
              </w:rPr>
              <w:fldChar w:fldCharType="separate"/>
            </w:r>
            <w:r w:rsidR="000A369E" w:rsidRPr="00105E1E">
              <w:rPr>
                <w:rFonts w:ascii="Times New Roman" w:hAnsi="Times New Roman" w:cs="Times New Roman"/>
                <w:color w:val="212121"/>
                <w:sz w:val="16"/>
                <w:szCs w:val="16"/>
                <w:lang w:eastAsia="fr-BE"/>
              </w:rPr>
              <w:t>(28)</w:t>
            </w:r>
            <w:r w:rsidR="000A369E" w:rsidRPr="00105E1E">
              <w:rPr>
                <w:rFonts w:ascii="Times New Roman" w:hAnsi="Times New Roman" w:cs="Times New Roman"/>
                <w:color w:val="212121"/>
                <w:sz w:val="16"/>
                <w:szCs w:val="16"/>
                <w:lang w:eastAsia="fr-BE"/>
              </w:rPr>
              <w:fldChar w:fldCharType="end"/>
            </w:r>
          </w:p>
        </w:tc>
        <w:tc>
          <w:tcPr>
            <w:tcW w:w="1188" w:type="pct"/>
            <w:vMerge w:val="restart"/>
          </w:tcPr>
          <w:p w14:paraId="2701AE30" w14:textId="77777777" w:rsidR="00714513" w:rsidRPr="00105E1E" w:rsidRDefault="00714513" w:rsidP="00714513">
            <w:pPr>
              <w:rPr>
                <w:sz w:val="16"/>
                <w:szCs w:val="16"/>
              </w:rPr>
            </w:pPr>
            <w:r w:rsidRPr="00105E1E">
              <w:rPr>
                <w:sz w:val="16"/>
                <w:szCs w:val="16"/>
              </w:rPr>
              <w:t>n=62</w:t>
            </w:r>
          </w:p>
          <w:p w14:paraId="06842B7A" w14:textId="77777777" w:rsidR="00714513" w:rsidRPr="00105E1E" w:rsidRDefault="00714513" w:rsidP="00714513">
            <w:pPr>
              <w:rPr>
                <w:sz w:val="16"/>
                <w:szCs w:val="16"/>
              </w:rPr>
            </w:pPr>
            <w:r w:rsidRPr="00105E1E">
              <w:rPr>
                <w:sz w:val="16"/>
                <w:szCs w:val="16"/>
              </w:rPr>
              <w:t>Male: 56 (90.3%)</w:t>
            </w:r>
          </w:p>
          <w:p w14:paraId="1784981A" w14:textId="77777777" w:rsidR="00714513" w:rsidRPr="00105E1E" w:rsidRDefault="00714513" w:rsidP="00714513">
            <w:pPr>
              <w:rPr>
                <w:sz w:val="16"/>
                <w:szCs w:val="16"/>
              </w:rPr>
            </w:pPr>
            <w:r w:rsidRPr="00105E1E">
              <w:rPr>
                <w:sz w:val="16"/>
                <w:szCs w:val="16"/>
              </w:rPr>
              <w:t>Female: 6 (9.7%)</w:t>
            </w:r>
          </w:p>
          <w:p w14:paraId="751AF18B" w14:textId="54CBDA70" w:rsidR="00714513" w:rsidRPr="00105E1E" w:rsidRDefault="00714513" w:rsidP="00714513">
            <w:pPr>
              <w:rPr>
                <w:sz w:val="16"/>
                <w:szCs w:val="16"/>
              </w:rPr>
            </w:pPr>
            <w:r w:rsidRPr="00105E1E">
              <w:rPr>
                <w:sz w:val="16"/>
                <w:szCs w:val="16"/>
              </w:rPr>
              <w:t xml:space="preserve">Age: 73.8 </w:t>
            </w:r>
            <w:r w:rsidRPr="00105E1E">
              <w:rPr>
                <w:rFonts w:cstheme="minorHAnsi"/>
                <w:sz w:val="16"/>
                <w:szCs w:val="16"/>
              </w:rPr>
              <w:t>±</w:t>
            </w:r>
            <w:r w:rsidRPr="00105E1E">
              <w:rPr>
                <w:sz w:val="16"/>
                <w:szCs w:val="16"/>
              </w:rPr>
              <w:t xml:space="preserve"> 6.5 years</w:t>
            </w:r>
          </w:p>
        </w:tc>
        <w:tc>
          <w:tcPr>
            <w:tcW w:w="1203" w:type="pct"/>
            <w:vMerge w:val="restart"/>
          </w:tcPr>
          <w:p w14:paraId="376182E9" w14:textId="77777777" w:rsidR="00714513" w:rsidRPr="00105E1E" w:rsidRDefault="00714513" w:rsidP="00714513">
            <w:pPr>
              <w:rPr>
                <w:sz w:val="16"/>
                <w:szCs w:val="16"/>
              </w:rPr>
            </w:pPr>
            <w:r w:rsidRPr="00105E1E">
              <w:rPr>
                <w:sz w:val="16"/>
                <w:szCs w:val="16"/>
              </w:rPr>
              <w:t>n=62</w:t>
            </w:r>
          </w:p>
          <w:p w14:paraId="32E7EE00" w14:textId="77777777" w:rsidR="00714513" w:rsidRPr="00105E1E" w:rsidRDefault="00714513" w:rsidP="00714513">
            <w:pPr>
              <w:rPr>
                <w:sz w:val="16"/>
                <w:szCs w:val="16"/>
              </w:rPr>
            </w:pPr>
            <w:r w:rsidRPr="00105E1E">
              <w:rPr>
                <w:sz w:val="16"/>
                <w:szCs w:val="16"/>
              </w:rPr>
              <w:t>Male: 56 (90.3%)</w:t>
            </w:r>
          </w:p>
          <w:p w14:paraId="06A2492D" w14:textId="77777777" w:rsidR="00714513" w:rsidRPr="00105E1E" w:rsidRDefault="00714513" w:rsidP="00714513">
            <w:pPr>
              <w:rPr>
                <w:sz w:val="16"/>
                <w:szCs w:val="16"/>
              </w:rPr>
            </w:pPr>
            <w:r w:rsidRPr="00105E1E">
              <w:rPr>
                <w:sz w:val="16"/>
                <w:szCs w:val="16"/>
              </w:rPr>
              <w:t>Female: 6 (9.7%)</w:t>
            </w:r>
          </w:p>
          <w:p w14:paraId="25B15051" w14:textId="1ADDE84A" w:rsidR="00714513" w:rsidRPr="00105E1E" w:rsidRDefault="00714513" w:rsidP="00714513">
            <w:pPr>
              <w:rPr>
                <w:sz w:val="16"/>
                <w:szCs w:val="16"/>
              </w:rPr>
            </w:pPr>
            <w:r w:rsidRPr="00105E1E">
              <w:rPr>
                <w:sz w:val="16"/>
                <w:szCs w:val="16"/>
              </w:rPr>
              <w:t xml:space="preserve">Age: 73.8 </w:t>
            </w:r>
            <w:r w:rsidRPr="00105E1E">
              <w:rPr>
                <w:rFonts w:cstheme="minorHAnsi"/>
                <w:sz w:val="16"/>
                <w:szCs w:val="16"/>
              </w:rPr>
              <w:t>±</w:t>
            </w:r>
            <w:r w:rsidRPr="00105E1E">
              <w:rPr>
                <w:sz w:val="16"/>
                <w:szCs w:val="16"/>
              </w:rPr>
              <w:t xml:space="preserve"> 6.5 years</w:t>
            </w:r>
          </w:p>
        </w:tc>
        <w:tc>
          <w:tcPr>
            <w:tcW w:w="581" w:type="pct"/>
          </w:tcPr>
          <w:p w14:paraId="1E62FFC8" w14:textId="44A4ADEF" w:rsidR="00714513" w:rsidRPr="00105E1E" w:rsidRDefault="00714513" w:rsidP="00714513">
            <w:pPr>
              <w:rPr>
                <w:sz w:val="16"/>
                <w:szCs w:val="16"/>
              </w:rPr>
            </w:pPr>
            <w:r w:rsidRPr="00105E1E">
              <w:rPr>
                <w:sz w:val="16"/>
                <w:szCs w:val="16"/>
              </w:rPr>
              <w:t xml:space="preserve">All cause mortality </w:t>
            </w:r>
            <w:r w:rsidRPr="00105E1E">
              <w:rPr>
                <w:i/>
                <w:iCs/>
                <w:sz w:val="16"/>
                <w:szCs w:val="16"/>
              </w:rPr>
              <w:t>(5 years)</w:t>
            </w:r>
          </w:p>
        </w:tc>
        <w:tc>
          <w:tcPr>
            <w:tcW w:w="504" w:type="pct"/>
          </w:tcPr>
          <w:p w14:paraId="632CA405" w14:textId="77777777" w:rsidR="00714513" w:rsidRPr="00105E1E" w:rsidRDefault="00714513" w:rsidP="00714513">
            <w:pPr>
              <w:rPr>
                <w:sz w:val="16"/>
                <w:szCs w:val="16"/>
              </w:rPr>
            </w:pPr>
            <w:r w:rsidRPr="00105E1E">
              <w:rPr>
                <w:sz w:val="16"/>
                <w:szCs w:val="16"/>
              </w:rPr>
              <w:t>ITT:</w:t>
            </w:r>
          </w:p>
          <w:p w14:paraId="0340BF94" w14:textId="5344E895" w:rsidR="00714513" w:rsidRPr="00105E1E" w:rsidRDefault="00714513" w:rsidP="00714513">
            <w:pPr>
              <w:rPr>
                <w:sz w:val="16"/>
                <w:szCs w:val="16"/>
              </w:rPr>
            </w:pPr>
            <w:r w:rsidRPr="00105E1E">
              <w:rPr>
                <w:sz w:val="16"/>
                <w:szCs w:val="16"/>
              </w:rPr>
              <w:t>8 (12.9%)</w:t>
            </w:r>
          </w:p>
          <w:p w14:paraId="0087EA20" w14:textId="77777777" w:rsidR="00714513" w:rsidRPr="00105E1E" w:rsidRDefault="00714513" w:rsidP="00714513">
            <w:pPr>
              <w:rPr>
                <w:sz w:val="16"/>
                <w:szCs w:val="16"/>
              </w:rPr>
            </w:pPr>
          </w:p>
          <w:p w14:paraId="37C15301" w14:textId="77777777" w:rsidR="00714513" w:rsidRPr="00105E1E" w:rsidRDefault="00714513" w:rsidP="00714513">
            <w:pPr>
              <w:rPr>
                <w:sz w:val="16"/>
                <w:szCs w:val="16"/>
              </w:rPr>
            </w:pPr>
            <w:r w:rsidRPr="00105E1E">
              <w:rPr>
                <w:sz w:val="16"/>
                <w:szCs w:val="16"/>
              </w:rPr>
              <w:t>PP:</w:t>
            </w:r>
          </w:p>
          <w:p w14:paraId="56FB52A7" w14:textId="77CE3FAD" w:rsidR="00714513" w:rsidRPr="00105E1E" w:rsidRDefault="00714513" w:rsidP="00714513">
            <w:pPr>
              <w:rPr>
                <w:sz w:val="16"/>
                <w:szCs w:val="16"/>
              </w:rPr>
            </w:pPr>
            <w:r w:rsidRPr="00105E1E">
              <w:rPr>
                <w:sz w:val="16"/>
                <w:szCs w:val="16"/>
              </w:rPr>
              <w:t>4 (7.8%)</w:t>
            </w:r>
          </w:p>
        </w:tc>
        <w:tc>
          <w:tcPr>
            <w:tcW w:w="506" w:type="pct"/>
          </w:tcPr>
          <w:p w14:paraId="460DFBAA" w14:textId="77777777" w:rsidR="00714513" w:rsidRPr="00105E1E" w:rsidRDefault="00714513" w:rsidP="00714513">
            <w:pPr>
              <w:rPr>
                <w:sz w:val="16"/>
                <w:szCs w:val="16"/>
              </w:rPr>
            </w:pPr>
            <w:r w:rsidRPr="00105E1E">
              <w:rPr>
                <w:sz w:val="16"/>
                <w:szCs w:val="16"/>
              </w:rPr>
              <w:t>ITT:</w:t>
            </w:r>
          </w:p>
          <w:p w14:paraId="6793A047" w14:textId="256CA539" w:rsidR="00714513" w:rsidRPr="00105E1E" w:rsidRDefault="00714513" w:rsidP="00714513">
            <w:pPr>
              <w:rPr>
                <w:sz w:val="16"/>
                <w:szCs w:val="16"/>
              </w:rPr>
            </w:pPr>
            <w:r w:rsidRPr="00105E1E">
              <w:rPr>
                <w:sz w:val="16"/>
                <w:szCs w:val="16"/>
              </w:rPr>
              <w:t>16 (25.8%)</w:t>
            </w:r>
          </w:p>
          <w:p w14:paraId="20695456" w14:textId="77777777" w:rsidR="00714513" w:rsidRPr="00105E1E" w:rsidRDefault="00714513" w:rsidP="00714513">
            <w:pPr>
              <w:rPr>
                <w:sz w:val="16"/>
                <w:szCs w:val="16"/>
              </w:rPr>
            </w:pPr>
          </w:p>
          <w:p w14:paraId="5C1C9CD2" w14:textId="77777777" w:rsidR="00714513" w:rsidRPr="00105E1E" w:rsidRDefault="00714513" w:rsidP="00714513">
            <w:pPr>
              <w:rPr>
                <w:sz w:val="16"/>
                <w:szCs w:val="16"/>
              </w:rPr>
            </w:pPr>
            <w:r w:rsidRPr="00105E1E">
              <w:rPr>
                <w:sz w:val="16"/>
                <w:szCs w:val="16"/>
              </w:rPr>
              <w:t>PP:</w:t>
            </w:r>
          </w:p>
          <w:p w14:paraId="029EB6F3" w14:textId="6B6A4AE2" w:rsidR="00714513" w:rsidRPr="00105E1E" w:rsidRDefault="00714513" w:rsidP="00714513">
            <w:pPr>
              <w:rPr>
                <w:sz w:val="16"/>
                <w:szCs w:val="16"/>
              </w:rPr>
            </w:pPr>
            <w:r w:rsidRPr="00105E1E">
              <w:rPr>
                <w:sz w:val="16"/>
                <w:szCs w:val="16"/>
              </w:rPr>
              <w:t>16 (25.8%)</w:t>
            </w:r>
          </w:p>
        </w:tc>
        <w:tc>
          <w:tcPr>
            <w:tcW w:w="565" w:type="pct"/>
          </w:tcPr>
          <w:p w14:paraId="2EAE31ED" w14:textId="77777777" w:rsidR="00714513" w:rsidRPr="00105E1E" w:rsidRDefault="00714513" w:rsidP="00714513">
            <w:pPr>
              <w:rPr>
                <w:sz w:val="16"/>
                <w:szCs w:val="16"/>
              </w:rPr>
            </w:pPr>
            <w:r w:rsidRPr="00105E1E">
              <w:rPr>
                <w:sz w:val="16"/>
                <w:szCs w:val="16"/>
              </w:rPr>
              <w:t>ITT:</w:t>
            </w:r>
          </w:p>
          <w:p w14:paraId="147D0641" w14:textId="16E65C36" w:rsidR="00714513" w:rsidRPr="00105E1E" w:rsidRDefault="00714513" w:rsidP="00714513">
            <w:pPr>
              <w:rPr>
                <w:sz w:val="16"/>
                <w:szCs w:val="16"/>
              </w:rPr>
            </w:pPr>
            <w:r w:rsidRPr="00105E1E">
              <w:rPr>
                <w:sz w:val="16"/>
                <w:szCs w:val="16"/>
              </w:rPr>
              <w:t>P=0.08</w:t>
            </w:r>
          </w:p>
          <w:p w14:paraId="3A2852C5" w14:textId="77777777" w:rsidR="00714513" w:rsidRPr="00105E1E" w:rsidRDefault="00714513" w:rsidP="00714513">
            <w:pPr>
              <w:rPr>
                <w:sz w:val="16"/>
                <w:szCs w:val="16"/>
              </w:rPr>
            </w:pPr>
          </w:p>
          <w:p w14:paraId="5D0A2C44" w14:textId="7A73BC90" w:rsidR="00714513" w:rsidRPr="00105E1E" w:rsidRDefault="00714513" w:rsidP="00714513">
            <w:pPr>
              <w:rPr>
                <w:sz w:val="16"/>
                <w:szCs w:val="16"/>
              </w:rPr>
            </w:pPr>
            <w:r w:rsidRPr="00105E1E">
              <w:rPr>
                <w:sz w:val="16"/>
                <w:szCs w:val="16"/>
              </w:rPr>
              <w:t>PP:</w:t>
            </w:r>
          </w:p>
          <w:p w14:paraId="70C956ED" w14:textId="2AC3CE4A" w:rsidR="00714513" w:rsidRPr="00105E1E" w:rsidRDefault="00714513" w:rsidP="00714513">
            <w:pPr>
              <w:rPr>
                <w:color w:val="EE0000"/>
                <w:sz w:val="16"/>
                <w:szCs w:val="16"/>
              </w:rPr>
            </w:pPr>
            <w:r w:rsidRPr="00105E1E">
              <w:rPr>
                <w:color w:val="EE0000"/>
                <w:sz w:val="16"/>
                <w:szCs w:val="16"/>
              </w:rPr>
              <w:t>P=0.01</w:t>
            </w:r>
          </w:p>
          <w:p w14:paraId="1DDD396F" w14:textId="086F9068" w:rsidR="00714513" w:rsidRPr="00105E1E" w:rsidRDefault="00714513" w:rsidP="00714513">
            <w:pPr>
              <w:rPr>
                <w:sz w:val="16"/>
                <w:szCs w:val="16"/>
              </w:rPr>
            </w:pPr>
          </w:p>
        </w:tc>
      </w:tr>
      <w:tr w:rsidR="00714513" w:rsidRPr="00105E1E" w14:paraId="25D8B692" w14:textId="77777777" w:rsidTr="000663F8">
        <w:tc>
          <w:tcPr>
            <w:tcW w:w="453" w:type="pct"/>
            <w:vMerge/>
          </w:tcPr>
          <w:p w14:paraId="1D1E38CE" w14:textId="77777777" w:rsidR="00714513" w:rsidRPr="00105E1E" w:rsidRDefault="00714513" w:rsidP="00714513">
            <w:pPr>
              <w:rPr>
                <w:rFonts w:ascii="Times New Roman" w:hAnsi="Times New Roman" w:cs="Times New Roman"/>
                <w:color w:val="212121"/>
                <w:sz w:val="16"/>
                <w:szCs w:val="16"/>
                <w:lang w:eastAsia="fr-BE"/>
              </w:rPr>
            </w:pPr>
          </w:p>
        </w:tc>
        <w:tc>
          <w:tcPr>
            <w:tcW w:w="1188" w:type="pct"/>
            <w:vMerge/>
          </w:tcPr>
          <w:p w14:paraId="2B75F062" w14:textId="77777777" w:rsidR="00714513" w:rsidRPr="00105E1E" w:rsidRDefault="00714513" w:rsidP="00714513">
            <w:pPr>
              <w:rPr>
                <w:sz w:val="16"/>
                <w:szCs w:val="16"/>
              </w:rPr>
            </w:pPr>
          </w:p>
        </w:tc>
        <w:tc>
          <w:tcPr>
            <w:tcW w:w="1203" w:type="pct"/>
            <w:vMerge/>
          </w:tcPr>
          <w:p w14:paraId="6693A642" w14:textId="77777777" w:rsidR="00714513" w:rsidRPr="00105E1E" w:rsidRDefault="00714513" w:rsidP="00714513">
            <w:pPr>
              <w:rPr>
                <w:sz w:val="16"/>
                <w:szCs w:val="16"/>
              </w:rPr>
            </w:pPr>
          </w:p>
        </w:tc>
        <w:tc>
          <w:tcPr>
            <w:tcW w:w="581" w:type="pct"/>
          </w:tcPr>
          <w:p w14:paraId="67A80010" w14:textId="77777777" w:rsidR="00714513" w:rsidRPr="00105E1E" w:rsidRDefault="00714513" w:rsidP="00714513">
            <w:pPr>
              <w:rPr>
                <w:sz w:val="16"/>
                <w:szCs w:val="16"/>
              </w:rPr>
            </w:pPr>
            <w:r w:rsidRPr="00105E1E">
              <w:rPr>
                <w:sz w:val="16"/>
                <w:szCs w:val="16"/>
              </w:rPr>
              <w:t>Quality of life</w:t>
            </w:r>
          </w:p>
          <w:p w14:paraId="495E16D4" w14:textId="48F23A35" w:rsidR="00714513" w:rsidRPr="00105E1E" w:rsidRDefault="00714513" w:rsidP="00714513">
            <w:pPr>
              <w:rPr>
                <w:sz w:val="16"/>
                <w:szCs w:val="16"/>
              </w:rPr>
            </w:pPr>
          </w:p>
        </w:tc>
        <w:tc>
          <w:tcPr>
            <w:tcW w:w="504" w:type="pct"/>
          </w:tcPr>
          <w:p w14:paraId="6497D6C7" w14:textId="77777777" w:rsidR="00714513" w:rsidRPr="00105E1E" w:rsidRDefault="00714513" w:rsidP="00714513">
            <w:pPr>
              <w:rPr>
                <w:b/>
                <w:bCs/>
                <w:sz w:val="16"/>
                <w:szCs w:val="16"/>
                <w:u w:val="single"/>
              </w:rPr>
            </w:pPr>
            <w:r w:rsidRPr="00105E1E">
              <w:rPr>
                <w:b/>
                <w:bCs/>
                <w:sz w:val="16"/>
                <w:szCs w:val="16"/>
                <w:u w:val="single"/>
              </w:rPr>
              <w:t>SF-8:</w:t>
            </w:r>
          </w:p>
          <w:p w14:paraId="2E4C4C79" w14:textId="77777777" w:rsidR="00714513" w:rsidRPr="00105E1E" w:rsidRDefault="00714513" w:rsidP="00714513">
            <w:pPr>
              <w:rPr>
                <w:sz w:val="16"/>
                <w:szCs w:val="16"/>
              </w:rPr>
            </w:pPr>
            <w:r w:rsidRPr="00105E1E">
              <w:rPr>
                <w:sz w:val="16"/>
                <w:szCs w:val="16"/>
              </w:rPr>
              <w:t>Physical component summary :</w:t>
            </w:r>
          </w:p>
          <w:p w14:paraId="6FE06838" w14:textId="711DEC19" w:rsidR="00714513" w:rsidRPr="00105E1E" w:rsidRDefault="00714513" w:rsidP="00714513">
            <w:pPr>
              <w:rPr>
                <w:i/>
                <w:iCs/>
                <w:sz w:val="16"/>
                <w:szCs w:val="16"/>
              </w:rPr>
            </w:pPr>
            <w:r w:rsidRPr="00105E1E">
              <w:rPr>
                <w:i/>
                <w:iCs/>
                <w:sz w:val="16"/>
                <w:szCs w:val="16"/>
              </w:rPr>
              <w:t>Change from baseline</w:t>
            </w:r>
          </w:p>
          <w:p w14:paraId="3D8C60FA" w14:textId="77777777" w:rsidR="00714513" w:rsidRPr="00105E1E" w:rsidRDefault="00714513" w:rsidP="00714513">
            <w:pPr>
              <w:rPr>
                <w:rFonts w:cstheme="minorHAnsi"/>
                <w:sz w:val="16"/>
                <w:szCs w:val="16"/>
              </w:rPr>
            </w:pPr>
            <w:r w:rsidRPr="00105E1E">
              <w:rPr>
                <w:sz w:val="16"/>
                <w:szCs w:val="16"/>
              </w:rPr>
              <w:t xml:space="preserve">-8.8 </w:t>
            </w:r>
            <w:r w:rsidRPr="00105E1E">
              <w:rPr>
                <w:rFonts w:cstheme="minorHAnsi"/>
                <w:sz w:val="16"/>
                <w:szCs w:val="16"/>
              </w:rPr>
              <w:t>± 9.9</w:t>
            </w:r>
          </w:p>
          <w:p w14:paraId="0B1C8CCB" w14:textId="77777777" w:rsidR="00714513" w:rsidRPr="00105E1E" w:rsidRDefault="00714513" w:rsidP="00714513">
            <w:pPr>
              <w:rPr>
                <w:rFonts w:cstheme="minorHAnsi"/>
                <w:sz w:val="16"/>
                <w:szCs w:val="16"/>
              </w:rPr>
            </w:pPr>
          </w:p>
          <w:p w14:paraId="0C6959E3" w14:textId="77777777" w:rsidR="00714513" w:rsidRPr="00105E1E" w:rsidRDefault="00714513" w:rsidP="00714513">
            <w:pPr>
              <w:rPr>
                <w:rFonts w:cstheme="minorHAnsi"/>
                <w:sz w:val="16"/>
                <w:szCs w:val="16"/>
              </w:rPr>
            </w:pPr>
          </w:p>
          <w:p w14:paraId="5729B1F0" w14:textId="77777777" w:rsidR="00714513" w:rsidRPr="00105E1E" w:rsidRDefault="00714513" w:rsidP="00714513">
            <w:pPr>
              <w:rPr>
                <w:rFonts w:cstheme="minorHAnsi"/>
                <w:sz w:val="16"/>
                <w:szCs w:val="16"/>
              </w:rPr>
            </w:pPr>
          </w:p>
          <w:p w14:paraId="038049F7" w14:textId="77777777" w:rsidR="00714513" w:rsidRPr="00105E1E" w:rsidRDefault="00714513" w:rsidP="00714513">
            <w:pPr>
              <w:rPr>
                <w:rFonts w:cstheme="minorHAnsi"/>
                <w:sz w:val="16"/>
                <w:szCs w:val="16"/>
              </w:rPr>
            </w:pPr>
          </w:p>
          <w:p w14:paraId="31566606" w14:textId="759C2D3C" w:rsidR="00714513" w:rsidRPr="00105E1E" w:rsidRDefault="00714513" w:rsidP="00714513">
            <w:pPr>
              <w:rPr>
                <w:rFonts w:cstheme="minorHAnsi"/>
                <w:sz w:val="16"/>
                <w:szCs w:val="16"/>
              </w:rPr>
            </w:pPr>
            <w:r w:rsidRPr="00105E1E">
              <w:rPr>
                <w:rFonts w:cstheme="minorHAnsi"/>
                <w:sz w:val="16"/>
                <w:szCs w:val="16"/>
              </w:rPr>
              <w:t>Mental component summary:</w:t>
            </w:r>
          </w:p>
          <w:p w14:paraId="18BD939D" w14:textId="77777777" w:rsidR="00714513" w:rsidRPr="00105E1E" w:rsidRDefault="00714513" w:rsidP="00714513">
            <w:pPr>
              <w:rPr>
                <w:i/>
                <w:iCs/>
                <w:sz w:val="16"/>
                <w:szCs w:val="16"/>
              </w:rPr>
            </w:pPr>
            <w:r w:rsidRPr="00105E1E">
              <w:rPr>
                <w:i/>
                <w:iCs/>
                <w:sz w:val="16"/>
                <w:szCs w:val="16"/>
              </w:rPr>
              <w:t>Change from baseline</w:t>
            </w:r>
          </w:p>
          <w:p w14:paraId="4AFAC2C5" w14:textId="77777777" w:rsidR="00714513" w:rsidRPr="00105E1E" w:rsidRDefault="00714513" w:rsidP="00714513">
            <w:pPr>
              <w:rPr>
                <w:rFonts w:cstheme="minorHAnsi"/>
                <w:sz w:val="16"/>
                <w:szCs w:val="16"/>
              </w:rPr>
            </w:pPr>
            <w:r w:rsidRPr="00105E1E">
              <w:rPr>
                <w:i/>
                <w:iCs/>
                <w:sz w:val="16"/>
                <w:szCs w:val="16"/>
              </w:rPr>
              <w:t xml:space="preserve">-3.5 </w:t>
            </w:r>
            <w:r w:rsidRPr="00105E1E">
              <w:rPr>
                <w:rFonts w:cstheme="minorHAnsi"/>
                <w:sz w:val="16"/>
                <w:szCs w:val="16"/>
              </w:rPr>
              <w:t>± 11.4</w:t>
            </w:r>
          </w:p>
          <w:p w14:paraId="011643B3" w14:textId="77777777" w:rsidR="00714513" w:rsidRPr="00105E1E" w:rsidRDefault="00714513" w:rsidP="00714513">
            <w:pPr>
              <w:rPr>
                <w:rFonts w:cstheme="minorHAnsi"/>
                <w:sz w:val="16"/>
                <w:szCs w:val="16"/>
              </w:rPr>
            </w:pPr>
          </w:p>
          <w:p w14:paraId="1D572F48" w14:textId="77777777" w:rsidR="00714513" w:rsidRPr="00105E1E" w:rsidRDefault="00714513" w:rsidP="00714513">
            <w:pPr>
              <w:rPr>
                <w:rFonts w:cstheme="minorHAnsi"/>
                <w:sz w:val="16"/>
                <w:szCs w:val="16"/>
              </w:rPr>
            </w:pPr>
          </w:p>
          <w:p w14:paraId="67CCC3BC" w14:textId="77777777" w:rsidR="00714513" w:rsidRPr="00105E1E" w:rsidRDefault="00714513" w:rsidP="00714513">
            <w:pPr>
              <w:rPr>
                <w:rFonts w:cstheme="minorHAnsi"/>
                <w:sz w:val="16"/>
                <w:szCs w:val="16"/>
              </w:rPr>
            </w:pPr>
          </w:p>
          <w:p w14:paraId="65510AB7" w14:textId="0C244968" w:rsidR="00714513" w:rsidRPr="00105E1E" w:rsidRDefault="00714513" w:rsidP="00714513">
            <w:pPr>
              <w:rPr>
                <w:rFonts w:cstheme="minorHAnsi"/>
                <w:b/>
                <w:bCs/>
                <w:sz w:val="16"/>
                <w:szCs w:val="16"/>
                <w:u w:val="single"/>
              </w:rPr>
            </w:pPr>
            <w:r w:rsidRPr="00105E1E">
              <w:rPr>
                <w:rFonts w:cstheme="minorHAnsi"/>
                <w:b/>
                <w:bCs/>
                <w:sz w:val="16"/>
                <w:szCs w:val="16"/>
                <w:u w:val="single"/>
              </w:rPr>
              <w:t>EQ-5D:</w:t>
            </w:r>
          </w:p>
          <w:p w14:paraId="28A2E47D" w14:textId="77777777" w:rsidR="00714513" w:rsidRPr="00105E1E" w:rsidRDefault="00714513" w:rsidP="00714513">
            <w:pPr>
              <w:rPr>
                <w:i/>
                <w:iCs/>
                <w:sz w:val="16"/>
                <w:szCs w:val="16"/>
              </w:rPr>
            </w:pPr>
            <w:r w:rsidRPr="00105E1E">
              <w:rPr>
                <w:i/>
                <w:iCs/>
                <w:sz w:val="16"/>
                <w:szCs w:val="16"/>
              </w:rPr>
              <w:lastRenderedPageBreak/>
              <w:t>Change from baseline</w:t>
            </w:r>
          </w:p>
          <w:p w14:paraId="1E11B203" w14:textId="54079DAA" w:rsidR="00714513" w:rsidRPr="00105E1E" w:rsidRDefault="00714513" w:rsidP="00714513">
            <w:pPr>
              <w:rPr>
                <w:i/>
                <w:iCs/>
                <w:sz w:val="16"/>
                <w:szCs w:val="16"/>
              </w:rPr>
            </w:pPr>
            <w:r w:rsidRPr="00105E1E">
              <w:rPr>
                <w:i/>
                <w:iCs/>
                <w:sz w:val="16"/>
                <w:szCs w:val="16"/>
              </w:rPr>
              <w:t xml:space="preserve">-0.13 </w:t>
            </w:r>
            <w:r w:rsidRPr="00105E1E">
              <w:rPr>
                <w:rFonts w:cstheme="minorHAnsi"/>
                <w:sz w:val="16"/>
                <w:szCs w:val="16"/>
              </w:rPr>
              <w:t xml:space="preserve">± </w:t>
            </w:r>
            <w:r w:rsidRPr="00105E1E">
              <w:rPr>
                <w:i/>
                <w:iCs/>
                <w:sz w:val="16"/>
                <w:szCs w:val="16"/>
              </w:rPr>
              <w:t>0.34</w:t>
            </w:r>
          </w:p>
          <w:p w14:paraId="440BDB54" w14:textId="77777777" w:rsidR="00714513" w:rsidRPr="00105E1E" w:rsidRDefault="00714513" w:rsidP="00714513">
            <w:pPr>
              <w:rPr>
                <w:i/>
                <w:iCs/>
                <w:sz w:val="16"/>
                <w:szCs w:val="16"/>
              </w:rPr>
            </w:pPr>
          </w:p>
          <w:p w14:paraId="4D43B43D" w14:textId="77777777" w:rsidR="00714513" w:rsidRPr="00105E1E" w:rsidRDefault="00714513" w:rsidP="00714513">
            <w:pPr>
              <w:rPr>
                <w:i/>
                <w:iCs/>
                <w:sz w:val="16"/>
                <w:szCs w:val="16"/>
              </w:rPr>
            </w:pPr>
          </w:p>
          <w:p w14:paraId="284BC5DB" w14:textId="1A8E9ACF" w:rsidR="00714513" w:rsidRPr="00105E1E" w:rsidRDefault="00714513" w:rsidP="00714513">
            <w:pPr>
              <w:rPr>
                <w:rFonts w:cstheme="minorHAnsi"/>
                <w:b/>
                <w:bCs/>
                <w:sz w:val="16"/>
                <w:szCs w:val="16"/>
                <w:u w:val="single"/>
              </w:rPr>
            </w:pPr>
            <w:r w:rsidRPr="00105E1E">
              <w:rPr>
                <w:rFonts w:cstheme="minorHAnsi"/>
                <w:b/>
                <w:bCs/>
                <w:sz w:val="16"/>
                <w:szCs w:val="16"/>
                <w:u w:val="single"/>
              </w:rPr>
              <w:t>EQ-VAS:</w:t>
            </w:r>
          </w:p>
          <w:p w14:paraId="69C079CC" w14:textId="77777777" w:rsidR="00714513" w:rsidRPr="00105E1E" w:rsidRDefault="00714513" w:rsidP="00714513">
            <w:pPr>
              <w:rPr>
                <w:i/>
                <w:iCs/>
                <w:sz w:val="16"/>
                <w:szCs w:val="16"/>
              </w:rPr>
            </w:pPr>
            <w:r w:rsidRPr="00105E1E">
              <w:rPr>
                <w:i/>
                <w:iCs/>
                <w:sz w:val="16"/>
                <w:szCs w:val="16"/>
              </w:rPr>
              <w:t>Change from baseline</w:t>
            </w:r>
          </w:p>
          <w:p w14:paraId="7FD35713" w14:textId="18F6BA60" w:rsidR="00714513" w:rsidRPr="00105E1E" w:rsidRDefault="00714513" w:rsidP="00714513">
            <w:pPr>
              <w:rPr>
                <w:rFonts w:cstheme="minorHAnsi"/>
                <w:sz w:val="16"/>
                <w:szCs w:val="16"/>
              </w:rPr>
            </w:pPr>
            <w:r w:rsidRPr="00105E1E">
              <w:rPr>
                <w:rFonts w:cstheme="minorHAnsi"/>
                <w:sz w:val="16"/>
                <w:szCs w:val="16"/>
              </w:rPr>
              <w:t>-0.12 ± 0.28</w:t>
            </w:r>
          </w:p>
          <w:p w14:paraId="399EAF96" w14:textId="5E038DDB" w:rsidR="00714513" w:rsidRPr="00105E1E" w:rsidRDefault="00714513" w:rsidP="00714513">
            <w:pPr>
              <w:rPr>
                <w:i/>
                <w:iCs/>
                <w:sz w:val="16"/>
                <w:szCs w:val="16"/>
              </w:rPr>
            </w:pPr>
          </w:p>
        </w:tc>
        <w:tc>
          <w:tcPr>
            <w:tcW w:w="506" w:type="pct"/>
          </w:tcPr>
          <w:p w14:paraId="40A71A70" w14:textId="77777777" w:rsidR="00714513" w:rsidRPr="00105E1E" w:rsidRDefault="00714513" w:rsidP="00714513">
            <w:pPr>
              <w:rPr>
                <w:b/>
                <w:bCs/>
                <w:sz w:val="16"/>
                <w:szCs w:val="16"/>
                <w:u w:val="single"/>
              </w:rPr>
            </w:pPr>
            <w:r w:rsidRPr="00105E1E">
              <w:rPr>
                <w:b/>
                <w:bCs/>
                <w:sz w:val="16"/>
                <w:szCs w:val="16"/>
                <w:u w:val="single"/>
              </w:rPr>
              <w:lastRenderedPageBreak/>
              <w:t>SF-8:</w:t>
            </w:r>
          </w:p>
          <w:p w14:paraId="65AE2276" w14:textId="77777777" w:rsidR="00714513" w:rsidRPr="00105E1E" w:rsidRDefault="00714513" w:rsidP="00714513">
            <w:pPr>
              <w:rPr>
                <w:sz w:val="16"/>
                <w:szCs w:val="16"/>
              </w:rPr>
            </w:pPr>
            <w:r w:rsidRPr="00105E1E">
              <w:rPr>
                <w:sz w:val="16"/>
                <w:szCs w:val="16"/>
              </w:rPr>
              <w:t>Physical component summary :</w:t>
            </w:r>
          </w:p>
          <w:p w14:paraId="646CF8A9" w14:textId="77777777" w:rsidR="00714513" w:rsidRPr="00105E1E" w:rsidRDefault="00714513" w:rsidP="00714513">
            <w:pPr>
              <w:rPr>
                <w:i/>
                <w:iCs/>
                <w:sz w:val="16"/>
                <w:szCs w:val="16"/>
              </w:rPr>
            </w:pPr>
            <w:r w:rsidRPr="00105E1E">
              <w:rPr>
                <w:i/>
                <w:iCs/>
                <w:sz w:val="16"/>
                <w:szCs w:val="16"/>
              </w:rPr>
              <w:t>Change from baseline</w:t>
            </w:r>
          </w:p>
          <w:p w14:paraId="438C4589" w14:textId="0B3572E9" w:rsidR="00714513" w:rsidRPr="00105E1E" w:rsidRDefault="00714513" w:rsidP="00714513">
            <w:pPr>
              <w:rPr>
                <w:rFonts w:cstheme="minorHAnsi"/>
                <w:sz w:val="16"/>
                <w:szCs w:val="16"/>
              </w:rPr>
            </w:pPr>
            <w:r w:rsidRPr="00105E1E">
              <w:rPr>
                <w:sz w:val="16"/>
                <w:szCs w:val="16"/>
              </w:rPr>
              <w:t xml:space="preserve">-12.3 </w:t>
            </w:r>
            <w:r w:rsidRPr="00105E1E">
              <w:rPr>
                <w:rFonts w:cstheme="minorHAnsi"/>
                <w:sz w:val="16"/>
                <w:szCs w:val="16"/>
              </w:rPr>
              <w:t>± 9.4</w:t>
            </w:r>
          </w:p>
          <w:p w14:paraId="77545FF3" w14:textId="77777777" w:rsidR="00714513" w:rsidRPr="00105E1E" w:rsidRDefault="00714513" w:rsidP="00714513">
            <w:pPr>
              <w:rPr>
                <w:rFonts w:cstheme="minorHAnsi"/>
                <w:sz w:val="16"/>
                <w:szCs w:val="16"/>
              </w:rPr>
            </w:pPr>
          </w:p>
          <w:p w14:paraId="1E836CAC" w14:textId="77777777" w:rsidR="00714513" w:rsidRPr="00105E1E" w:rsidRDefault="00714513" w:rsidP="00714513">
            <w:pPr>
              <w:rPr>
                <w:rFonts w:cstheme="minorHAnsi"/>
                <w:sz w:val="16"/>
                <w:szCs w:val="16"/>
              </w:rPr>
            </w:pPr>
          </w:p>
          <w:p w14:paraId="408E7333" w14:textId="77777777" w:rsidR="00714513" w:rsidRPr="00105E1E" w:rsidRDefault="00714513" w:rsidP="00714513">
            <w:pPr>
              <w:rPr>
                <w:rFonts w:cstheme="minorHAnsi"/>
                <w:sz w:val="16"/>
                <w:szCs w:val="16"/>
              </w:rPr>
            </w:pPr>
          </w:p>
          <w:p w14:paraId="2430D6A0" w14:textId="77777777" w:rsidR="00714513" w:rsidRPr="00105E1E" w:rsidRDefault="00714513" w:rsidP="00714513">
            <w:pPr>
              <w:rPr>
                <w:rFonts w:cstheme="minorHAnsi"/>
                <w:sz w:val="16"/>
                <w:szCs w:val="16"/>
              </w:rPr>
            </w:pPr>
          </w:p>
          <w:p w14:paraId="7AF1DC8B" w14:textId="77777777" w:rsidR="00714513" w:rsidRPr="00105E1E" w:rsidRDefault="00714513" w:rsidP="00714513">
            <w:pPr>
              <w:rPr>
                <w:rFonts w:cstheme="minorHAnsi"/>
                <w:sz w:val="16"/>
                <w:szCs w:val="16"/>
              </w:rPr>
            </w:pPr>
            <w:r w:rsidRPr="00105E1E">
              <w:rPr>
                <w:rFonts w:cstheme="minorHAnsi"/>
                <w:sz w:val="16"/>
                <w:szCs w:val="16"/>
              </w:rPr>
              <w:t>Mental component summary:</w:t>
            </w:r>
          </w:p>
          <w:p w14:paraId="2BA6B6A9" w14:textId="77777777" w:rsidR="00714513" w:rsidRPr="00105E1E" w:rsidRDefault="00714513" w:rsidP="00714513">
            <w:pPr>
              <w:rPr>
                <w:i/>
                <w:iCs/>
                <w:sz w:val="16"/>
                <w:szCs w:val="16"/>
              </w:rPr>
            </w:pPr>
            <w:r w:rsidRPr="00105E1E">
              <w:rPr>
                <w:i/>
                <w:iCs/>
                <w:sz w:val="16"/>
                <w:szCs w:val="16"/>
              </w:rPr>
              <w:t>Change from baseline</w:t>
            </w:r>
          </w:p>
          <w:p w14:paraId="77617032" w14:textId="77777777" w:rsidR="00714513" w:rsidRPr="00105E1E" w:rsidRDefault="00714513" w:rsidP="00714513">
            <w:pPr>
              <w:rPr>
                <w:rFonts w:cstheme="minorHAnsi"/>
                <w:sz w:val="16"/>
                <w:szCs w:val="16"/>
              </w:rPr>
            </w:pPr>
            <w:r w:rsidRPr="00105E1E">
              <w:rPr>
                <w:i/>
                <w:iCs/>
                <w:sz w:val="16"/>
                <w:szCs w:val="16"/>
              </w:rPr>
              <w:t xml:space="preserve">0.3 </w:t>
            </w:r>
            <w:r w:rsidRPr="00105E1E">
              <w:rPr>
                <w:rFonts w:cstheme="minorHAnsi"/>
                <w:sz w:val="16"/>
                <w:szCs w:val="16"/>
              </w:rPr>
              <w:t>± 10.3</w:t>
            </w:r>
          </w:p>
          <w:p w14:paraId="37F8B7E5" w14:textId="77777777" w:rsidR="00714513" w:rsidRPr="00105E1E" w:rsidRDefault="00714513" w:rsidP="00714513">
            <w:pPr>
              <w:rPr>
                <w:rFonts w:cstheme="minorHAnsi"/>
                <w:sz w:val="16"/>
                <w:szCs w:val="16"/>
              </w:rPr>
            </w:pPr>
          </w:p>
          <w:p w14:paraId="11F6009F" w14:textId="77777777" w:rsidR="00714513" w:rsidRPr="00105E1E" w:rsidRDefault="00714513" w:rsidP="00714513">
            <w:pPr>
              <w:rPr>
                <w:rFonts w:cstheme="minorHAnsi"/>
                <w:sz w:val="16"/>
                <w:szCs w:val="16"/>
              </w:rPr>
            </w:pPr>
          </w:p>
          <w:p w14:paraId="1CDE3193" w14:textId="77777777" w:rsidR="00714513" w:rsidRPr="00105E1E" w:rsidRDefault="00714513" w:rsidP="00714513">
            <w:pPr>
              <w:rPr>
                <w:rFonts w:cstheme="minorHAnsi"/>
                <w:sz w:val="16"/>
                <w:szCs w:val="16"/>
              </w:rPr>
            </w:pPr>
          </w:p>
          <w:p w14:paraId="132093DF" w14:textId="77777777" w:rsidR="00714513" w:rsidRPr="00105E1E" w:rsidRDefault="00714513" w:rsidP="00714513">
            <w:pPr>
              <w:rPr>
                <w:rFonts w:cstheme="minorHAnsi"/>
                <w:b/>
                <w:bCs/>
                <w:sz w:val="16"/>
                <w:szCs w:val="16"/>
                <w:u w:val="single"/>
              </w:rPr>
            </w:pPr>
            <w:r w:rsidRPr="00105E1E">
              <w:rPr>
                <w:rFonts w:cstheme="minorHAnsi"/>
                <w:b/>
                <w:bCs/>
                <w:sz w:val="16"/>
                <w:szCs w:val="16"/>
                <w:u w:val="single"/>
              </w:rPr>
              <w:t>EQ-5D:</w:t>
            </w:r>
          </w:p>
          <w:p w14:paraId="63D57FB7" w14:textId="77777777" w:rsidR="00714513" w:rsidRPr="00105E1E" w:rsidRDefault="00714513" w:rsidP="00714513">
            <w:pPr>
              <w:rPr>
                <w:i/>
                <w:iCs/>
                <w:sz w:val="16"/>
                <w:szCs w:val="16"/>
              </w:rPr>
            </w:pPr>
            <w:r w:rsidRPr="00105E1E">
              <w:rPr>
                <w:i/>
                <w:iCs/>
                <w:sz w:val="16"/>
                <w:szCs w:val="16"/>
              </w:rPr>
              <w:lastRenderedPageBreak/>
              <w:t>Change from baseline</w:t>
            </w:r>
          </w:p>
          <w:p w14:paraId="791635FC" w14:textId="77777777" w:rsidR="00714513" w:rsidRPr="00105E1E" w:rsidRDefault="00714513" w:rsidP="00714513">
            <w:pPr>
              <w:rPr>
                <w:rFonts w:cstheme="minorHAnsi"/>
                <w:sz w:val="16"/>
                <w:szCs w:val="16"/>
              </w:rPr>
            </w:pPr>
            <w:r w:rsidRPr="00105E1E">
              <w:rPr>
                <w:sz w:val="16"/>
                <w:szCs w:val="16"/>
              </w:rPr>
              <w:t xml:space="preserve">-0.20 </w:t>
            </w:r>
            <w:r w:rsidRPr="00105E1E">
              <w:rPr>
                <w:rFonts w:cstheme="minorHAnsi"/>
                <w:sz w:val="16"/>
                <w:szCs w:val="16"/>
              </w:rPr>
              <w:t>± 0.26</w:t>
            </w:r>
          </w:p>
          <w:p w14:paraId="068A9D9B" w14:textId="77777777" w:rsidR="00714513" w:rsidRPr="00105E1E" w:rsidRDefault="00714513" w:rsidP="00714513">
            <w:pPr>
              <w:rPr>
                <w:rFonts w:cstheme="minorHAnsi"/>
                <w:sz w:val="16"/>
                <w:szCs w:val="16"/>
              </w:rPr>
            </w:pPr>
          </w:p>
          <w:p w14:paraId="6957E0DA" w14:textId="77777777" w:rsidR="00714513" w:rsidRPr="00105E1E" w:rsidRDefault="00714513" w:rsidP="00714513">
            <w:pPr>
              <w:rPr>
                <w:rFonts w:cstheme="minorHAnsi"/>
                <w:sz w:val="16"/>
                <w:szCs w:val="16"/>
              </w:rPr>
            </w:pPr>
          </w:p>
          <w:p w14:paraId="6B59F7FD" w14:textId="77777777" w:rsidR="00714513" w:rsidRPr="00105E1E" w:rsidRDefault="00714513" w:rsidP="00714513">
            <w:pPr>
              <w:rPr>
                <w:rFonts w:cstheme="minorHAnsi"/>
                <w:b/>
                <w:bCs/>
                <w:sz w:val="16"/>
                <w:szCs w:val="16"/>
                <w:u w:val="single"/>
              </w:rPr>
            </w:pPr>
            <w:r w:rsidRPr="00105E1E">
              <w:rPr>
                <w:rFonts w:cstheme="minorHAnsi"/>
                <w:b/>
                <w:bCs/>
                <w:sz w:val="16"/>
                <w:szCs w:val="16"/>
                <w:u w:val="single"/>
              </w:rPr>
              <w:t>EQ-VAS:</w:t>
            </w:r>
          </w:p>
          <w:p w14:paraId="758B9B38" w14:textId="77777777" w:rsidR="00714513" w:rsidRPr="00105E1E" w:rsidRDefault="00714513" w:rsidP="00714513">
            <w:pPr>
              <w:rPr>
                <w:i/>
                <w:iCs/>
                <w:sz w:val="16"/>
                <w:szCs w:val="16"/>
              </w:rPr>
            </w:pPr>
            <w:r w:rsidRPr="00105E1E">
              <w:rPr>
                <w:i/>
                <w:iCs/>
                <w:sz w:val="16"/>
                <w:szCs w:val="16"/>
              </w:rPr>
              <w:t>Change from baseline</w:t>
            </w:r>
          </w:p>
          <w:p w14:paraId="17C2EEE7" w14:textId="77C0A645" w:rsidR="00714513" w:rsidRPr="00105E1E" w:rsidRDefault="00714513" w:rsidP="00714513">
            <w:pPr>
              <w:rPr>
                <w:sz w:val="16"/>
                <w:szCs w:val="16"/>
              </w:rPr>
            </w:pPr>
            <w:r w:rsidRPr="00105E1E">
              <w:rPr>
                <w:sz w:val="16"/>
                <w:szCs w:val="16"/>
              </w:rPr>
              <w:t xml:space="preserve">-0.19 </w:t>
            </w:r>
            <w:r w:rsidRPr="00105E1E">
              <w:rPr>
                <w:rFonts w:cstheme="minorHAnsi"/>
                <w:sz w:val="16"/>
                <w:szCs w:val="16"/>
              </w:rPr>
              <w:t>± 0.20</w:t>
            </w:r>
          </w:p>
        </w:tc>
        <w:tc>
          <w:tcPr>
            <w:tcW w:w="565" w:type="pct"/>
          </w:tcPr>
          <w:p w14:paraId="1FF1469A" w14:textId="77777777" w:rsidR="00714513" w:rsidRPr="00105E1E" w:rsidRDefault="00714513" w:rsidP="00714513">
            <w:pPr>
              <w:rPr>
                <w:b/>
                <w:bCs/>
                <w:sz w:val="16"/>
                <w:szCs w:val="16"/>
                <w:u w:val="single"/>
              </w:rPr>
            </w:pPr>
            <w:r w:rsidRPr="00105E1E">
              <w:rPr>
                <w:b/>
                <w:bCs/>
                <w:sz w:val="16"/>
                <w:szCs w:val="16"/>
                <w:u w:val="single"/>
              </w:rPr>
              <w:lastRenderedPageBreak/>
              <w:t>SF-8:</w:t>
            </w:r>
          </w:p>
          <w:p w14:paraId="062E3487" w14:textId="77777777" w:rsidR="00714513" w:rsidRPr="00105E1E" w:rsidRDefault="00714513" w:rsidP="00714513">
            <w:pPr>
              <w:rPr>
                <w:sz w:val="16"/>
                <w:szCs w:val="16"/>
              </w:rPr>
            </w:pPr>
            <w:r w:rsidRPr="00105E1E">
              <w:rPr>
                <w:sz w:val="16"/>
                <w:szCs w:val="16"/>
              </w:rPr>
              <w:t>Physical component summary :</w:t>
            </w:r>
          </w:p>
          <w:p w14:paraId="7F40E446" w14:textId="1C2E26A9" w:rsidR="00714513" w:rsidRPr="00105E1E" w:rsidRDefault="00714513" w:rsidP="00714513">
            <w:pPr>
              <w:rPr>
                <w:rFonts w:cstheme="minorHAnsi"/>
                <w:i/>
                <w:iCs/>
                <w:sz w:val="16"/>
                <w:szCs w:val="16"/>
              </w:rPr>
            </w:pPr>
            <w:r w:rsidRPr="00105E1E">
              <w:rPr>
                <w:rFonts w:cstheme="minorHAnsi"/>
                <w:i/>
                <w:iCs/>
                <w:sz w:val="16"/>
                <w:szCs w:val="16"/>
              </w:rPr>
              <w:t>Mean difference in change (between groups)</w:t>
            </w:r>
          </w:p>
          <w:p w14:paraId="5CDFF219" w14:textId="0E29B855" w:rsidR="00714513" w:rsidRPr="00105E1E" w:rsidRDefault="00714513" w:rsidP="00714513">
            <w:pPr>
              <w:rPr>
                <w:rFonts w:cstheme="minorHAnsi"/>
                <w:i/>
                <w:iCs/>
                <w:sz w:val="16"/>
                <w:szCs w:val="16"/>
              </w:rPr>
            </w:pPr>
            <w:r w:rsidRPr="00105E1E">
              <w:rPr>
                <w:rFonts w:cstheme="minorHAnsi"/>
                <w:i/>
                <w:iCs/>
                <w:sz w:val="16"/>
                <w:szCs w:val="16"/>
              </w:rPr>
              <w:t>3.8 (1.9 - 9.4)</w:t>
            </w:r>
          </w:p>
          <w:p w14:paraId="175A9D37" w14:textId="0BA573F9" w:rsidR="00714513" w:rsidRPr="00105E1E" w:rsidRDefault="00714513" w:rsidP="00714513">
            <w:pPr>
              <w:rPr>
                <w:rFonts w:cstheme="minorHAnsi"/>
                <w:i/>
                <w:iCs/>
                <w:sz w:val="16"/>
                <w:szCs w:val="16"/>
              </w:rPr>
            </w:pPr>
            <w:r w:rsidRPr="00105E1E">
              <w:rPr>
                <w:rFonts w:cstheme="minorHAnsi"/>
                <w:i/>
                <w:iCs/>
                <w:sz w:val="16"/>
                <w:szCs w:val="16"/>
              </w:rPr>
              <w:t>P=0.18</w:t>
            </w:r>
          </w:p>
          <w:p w14:paraId="6E9504AB" w14:textId="77777777" w:rsidR="00714513" w:rsidRPr="00105E1E" w:rsidRDefault="00714513" w:rsidP="00714513">
            <w:pPr>
              <w:rPr>
                <w:rFonts w:cstheme="minorHAnsi"/>
                <w:sz w:val="16"/>
                <w:szCs w:val="16"/>
              </w:rPr>
            </w:pPr>
          </w:p>
          <w:p w14:paraId="05F2700B" w14:textId="77777777" w:rsidR="00714513" w:rsidRPr="00105E1E" w:rsidRDefault="00714513" w:rsidP="00714513">
            <w:pPr>
              <w:rPr>
                <w:rFonts w:cstheme="minorHAnsi"/>
                <w:sz w:val="16"/>
                <w:szCs w:val="16"/>
              </w:rPr>
            </w:pPr>
          </w:p>
          <w:p w14:paraId="77824770" w14:textId="65E10E67" w:rsidR="00714513" w:rsidRPr="00105E1E" w:rsidRDefault="00714513" w:rsidP="00714513">
            <w:pPr>
              <w:rPr>
                <w:rFonts w:cstheme="minorHAnsi"/>
                <w:sz w:val="16"/>
                <w:szCs w:val="16"/>
              </w:rPr>
            </w:pPr>
            <w:r w:rsidRPr="00105E1E">
              <w:rPr>
                <w:rFonts w:cstheme="minorHAnsi"/>
                <w:sz w:val="16"/>
                <w:szCs w:val="16"/>
              </w:rPr>
              <w:t>Mental component summary:</w:t>
            </w:r>
          </w:p>
          <w:p w14:paraId="7F0F5657" w14:textId="77777777" w:rsidR="00714513" w:rsidRPr="00105E1E" w:rsidRDefault="00714513" w:rsidP="00714513">
            <w:pPr>
              <w:rPr>
                <w:i/>
                <w:iCs/>
                <w:sz w:val="16"/>
                <w:szCs w:val="16"/>
              </w:rPr>
            </w:pPr>
            <w:r w:rsidRPr="00105E1E">
              <w:rPr>
                <w:i/>
                <w:iCs/>
                <w:sz w:val="16"/>
                <w:szCs w:val="16"/>
              </w:rPr>
              <w:t>Mean difference in change (between groups)</w:t>
            </w:r>
          </w:p>
          <w:p w14:paraId="004FF606" w14:textId="7869DA98" w:rsidR="00714513" w:rsidRPr="00105E1E" w:rsidRDefault="00714513" w:rsidP="00714513">
            <w:pPr>
              <w:rPr>
                <w:i/>
                <w:iCs/>
                <w:sz w:val="16"/>
                <w:szCs w:val="16"/>
              </w:rPr>
            </w:pPr>
            <w:r w:rsidRPr="00105E1E">
              <w:rPr>
                <w:i/>
                <w:iCs/>
                <w:sz w:val="16"/>
                <w:szCs w:val="16"/>
              </w:rPr>
              <w:t>0.8 (2.5 - 10.2)</w:t>
            </w:r>
          </w:p>
          <w:p w14:paraId="3A1CCB70" w14:textId="77777777" w:rsidR="00714513" w:rsidRPr="00105E1E" w:rsidRDefault="00714513" w:rsidP="00714513">
            <w:pPr>
              <w:rPr>
                <w:i/>
                <w:iCs/>
                <w:sz w:val="16"/>
                <w:szCs w:val="16"/>
              </w:rPr>
            </w:pPr>
            <w:r w:rsidRPr="00105E1E">
              <w:rPr>
                <w:i/>
                <w:iCs/>
                <w:sz w:val="16"/>
                <w:szCs w:val="16"/>
              </w:rPr>
              <w:t>P=0.23</w:t>
            </w:r>
          </w:p>
          <w:p w14:paraId="321ACD56" w14:textId="77777777" w:rsidR="00714513" w:rsidRPr="00105E1E" w:rsidRDefault="00714513" w:rsidP="00714513">
            <w:pPr>
              <w:rPr>
                <w:i/>
                <w:iCs/>
                <w:sz w:val="16"/>
                <w:szCs w:val="16"/>
              </w:rPr>
            </w:pPr>
          </w:p>
          <w:p w14:paraId="49443615" w14:textId="77777777" w:rsidR="00714513" w:rsidRPr="00105E1E" w:rsidRDefault="00714513" w:rsidP="00714513">
            <w:pPr>
              <w:rPr>
                <w:rFonts w:cstheme="minorHAnsi"/>
                <w:b/>
                <w:bCs/>
                <w:sz w:val="16"/>
                <w:szCs w:val="16"/>
                <w:u w:val="single"/>
              </w:rPr>
            </w:pPr>
            <w:r w:rsidRPr="00105E1E">
              <w:rPr>
                <w:rFonts w:cstheme="minorHAnsi"/>
                <w:b/>
                <w:bCs/>
                <w:sz w:val="16"/>
                <w:szCs w:val="16"/>
                <w:u w:val="single"/>
              </w:rPr>
              <w:t>EQ-5D:</w:t>
            </w:r>
          </w:p>
          <w:p w14:paraId="09657996" w14:textId="77777777" w:rsidR="00714513" w:rsidRPr="00105E1E" w:rsidRDefault="00714513" w:rsidP="00714513">
            <w:pPr>
              <w:rPr>
                <w:i/>
                <w:iCs/>
                <w:sz w:val="16"/>
                <w:szCs w:val="16"/>
              </w:rPr>
            </w:pPr>
            <w:r w:rsidRPr="00105E1E">
              <w:rPr>
                <w:i/>
                <w:iCs/>
                <w:sz w:val="16"/>
                <w:szCs w:val="16"/>
              </w:rPr>
              <w:lastRenderedPageBreak/>
              <w:t>Mean difference in change (between groups)</w:t>
            </w:r>
          </w:p>
          <w:p w14:paraId="58DB954D" w14:textId="13593CFA" w:rsidR="00714513" w:rsidRPr="00105E1E" w:rsidRDefault="00714513" w:rsidP="00714513">
            <w:pPr>
              <w:rPr>
                <w:i/>
                <w:iCs/>
                <w:sz w:val="16"/>
                <w:szCs w:val="16"/>
              </w:rPr>
            </w:pPr>
            <w:r w:rsidRPr="00105E1E">
              <w:rPr>
                <w:i/>
                <w:iCs/>
                <w:sz w:val="16"/>
                <w:szCs w:val="16"/>
              </w:rPr>
              <w:t>0.07(0.10-0.25)</w:t>
            </w:r>
          </w:p>
          <w:p w14:paraId="378873C3" w14:textId="77777777" w:rsidR="00714513" w:rsidRPr="00105E1E" w:rsidRDefault="00714513" w:rsidP="00714513">
            <w:pPr>
              <w:rPr>
                <w:i/>
                <w:iCs/>
                <w:sz w:val="16"/>
                <w:szCs w:val="16"/>
              </w:rPr>
            </w:pPr>
          </w:p>
          <w:p w14:paraId="08CDC4C7" w14:textId="596B0942" w:rsidR="00714513" w:rsidRPr="00105E1E" w:rsidRDefault="00714513" w:rsidP="00714513">
            <w:pPr>
              <w:rPr>
                <w:rFonts w:cstheme="minorHAnsi"/>
                <w:b/>
                <w:bCs/>
                <w:sz w:val="16"/>
                <w:szCs w:val="16"/>
                <w:u w:val="single"/>
              </w:rPr>
            </w:pPr>
            <w:r w:rsidRPr="00105E1E">
              <w:rPr>
                <w:rFonts w:cstheme="minorHAnsi"/>
                <w:b/>
                <w:bCs/>
                <w:sz w:val="16"/>
                <w:szCs w:val="16"/>
                <w:u w:val="single"/>
              </w:rPr>
              <w:t>EQ-VAS:</w:t>
            </w:r>
          </w:p>
          <w:p w14:paraId="5902BDF7" w14:textId="77777777" w:rsidR="00714513" w:rsidRPr="00105E1E" w:rsidRDefault="00714513" w:rsidP="00714513">
            <w:pPr>
              <w:rPr>
                <w:i/>
                <w:iCs/>
                <w:sz w:val="16"/>
                <w:szCs w:val="16"/>
              </w:rPr>
            </w:pPr>
            <w:r w:rsidRPr="00105E1E">
              <w:rPr>
                <w:i/>
                <w:iCs/>
                <w:sz w:val="16"/>
                <w:szCs w:val="16"/>
              </w:rPr>
              <w:t>Mean difference in change (between groups)</w:t>
            </w:r>
          </w:p>
          <w:p w14:paraId="37B8CD2B" w14:textId="45064314" w:rsidR="00714513" w:rsidRPr="00105E1E" w:rsidRDefault="00714513" w:rsidP="00714513">
            <w:pPr>
              <w:rPr>
                <w:sz w:val="16"/>
                <w:szCs w:val="16"/>
              </w:rPr>
            </w:pPr>
            <w:r w:rsidRPr="00105E1E">
              <w:rPr>
                <w:sz w:val="16"/>
                <w:szCs w:val="16"/>
              </w:rPr>
              <w:t>0.07 (-0.08 - 0.21)</w:t>
            </w:r>
          </w:p>
          <w:p w14:paraId="1CBBC82A" w14:textId="299808DE" w:rsidR="00714513" w:rsidRPr="00105E1E" w:rsidRDefault="00714513" w:rsidP="00714513">
            <w:pPr>
              <w:rPr>
                <w:sz w:val="16"/>
                <w:szCs w:val="16"/>
              </w:rPr>
            </w:pPr>
            <w:r w:rsidRPr="00105E1E">
              <w:rPr>
                <w:sz w:val="16"/>
                <w:szCs w:val="16"/>
              </w:rPr>
              <w:t>P=0.37</w:t>
            </w:r>
          </w:p>
          <w:p w14:paraId="2C53CC7E" w14:textId="5347C1D3" w:rsidR="00714513" w:rsidRPr="00105E1E" w:rsidRDefault="00714513" w:rsidP="00714513">
            <w:pPr>
              <w:rPr>
                <w:i/>
                <w:iCs/>
                <w:sz w:val="16"/>
                <w:szCs w:val="16"/>
              </w:rPr>
            </w:pPr>
          </w:p>
        </w:tc>
      </w:tr>
      <w:tr w:rsidR="00795729" w:rsidRPr="00105E1E" w14:paraId="18A4BBCD" w14:textId="77777777" w:rsidTr="00795729">
        <w:tc>
          <w:tcPr>
            <w:tcW w:w="5000" w:type="pct"/>
            <w:gridSpan w:val="7"/>
          </w:tcPr>
          <w:p w14:paraId="5D1563DB" w14:textId="52473858" w:rsidR="00795729" w:rsidRPr="00105E1E" w:rsidRDefault="00795729" w:rsidP="00714513">
            <w:pPr>
              <w:rPr>
                <w:b/>
                <w:bCs/>
                <w:sz w:val="16"/>
                <w:szCs w:val="16"/>
                <w:u w:val="single"/>
              </w:rPr>
            </w:pPr>
            <w:r w:rsidRPr="00105E1E">
              <w:rPr>
                <w:b/>
                <w:bCs/>
                <w:sz w:val="16"/>
                <w:szCs w:val="16"/>
                <w:u w:val="single"/>
              </w:rPr>
              <w:lastRenderedPageBreak/>
              <w:t xml:space="preserve">Legend: </w:t>
            </w:r>
            <w:r w:rsidRPr="00105E1E">
              <w:rPr>
                <w:b/>
                <w:bCs/>
                <w:sz w:val="16"/>
                <w:szCs w:val="16"/>
                <w:u w:val="single"/>
              </w:rPr>
              <w:t>n = number of participants; SD = standard deviation; IQR = interquartile range; LOS = Length of Stay; CCI = Comprehensive Complication Index; 6MWT = 6-Minute Walk Test; STS-30 = 30-second Sit-to-Stand Test; NLR = Neutrophil-to-Lymphocyte Ratio; CRP = C-Reactive Protein; QoR-9 = Quality of Recovery-9 scale; SF-36 = Short Form 36 Health Survey; EQ-5D = EuroQol 5-Dimension questionnaire; EQ-VAS = EuroQol Visual Analogue Scale; ITT = Intention-to-Treat analysis; PP = Per-Protocol analysis; EORTC = European Organisation for Research and Treatment of Cancer questionnaire; MD = mean difference; OR = odds ratio; CI = confidence interval; SD = standard deviation</w:t>
            </w:r>
            <w:r w:rsidR="00105E1E">
              <w:rPr>
                <w:b/>
                <w:bCs/>
                <w:sz w:val="16"/>
                <w:szCs w:val="16"/>
                <w:u w:val="single"/>
              </w:rPr>
              <w:t>; we=week</w:t>
            </w:r>
          </w:p>
        </w:tc>
      </w:tr>
    </w:tbl>
    <w:p w14:paraId="74516233" w14:textId="3FAA2B35" w:rsidR="00191D89" w:rsidRPr="00105E1E" w:rsidRDefault="00191D89">
      <w:pPr>
        <w:sectPr w:rsidR="00191D89" w:rsidRPr="00105E1E" w:rsidSect="009D515A">
          <w:pgSz w:w="16838" w:h="11906" w:orient="landscape"/>
          <w:pgMar w:top="1417" w:right="1417" w:bottom="1417" w:left="1417" w:header="708" w:footer="708" w:gutter="0"/>
          <w:cols w:space="708"/>
          <w:docGrid w:linePitch="360"/>
        </w:sectPr>
      </w:pPr>
    </w:p>
    <w:tbl>
      <w:tblPr>
        <w:tblStyle w:val="Grilledutableau"/>
        <w:tblW w:w="0" w:type="auto"/>
        <w:tblLook w:val="04A0" w:firstRow="1" w:lastRow="0" w:firstColumn="1" w:lastColumn="0" w:noHBand="0" w:noVBand="1"/>
      </w:tblPr>
      <w:tblGrid>
        <w:gridCol w:w="928"/>
        <w:gridCol w:w="2620"/>
        <w:gridCol w:w="2844"/>
        <w:gridCol w:w="1963"/>
        <w:gridCol w:w="2211"/>
        <w:gridCol w:w="2182"/>
        <w:gridCol w:w="1246"/>
      </w:tblGrid>
      <w:tr w:rsidR="0002019C" w:rsidRPr="00105E1E" w14:paraId="3A3940E3" w14:textId="77777777" w:rsidTr="00416B94">
        <w:tc>
          <w:tcPr>
            <w:tcW w:w="0" w:type="auto"/>
            <w:gridSpan w:val="7"/>
          </w:tcPr>
          <w:p w14:paraId="1D1B452B" w14:textId="461C34B3" w:rsidR="0002019C" w:rsidRPr="00105E1E" w:rsidRDefault="0002019C" w:rsidP="0002019C">
            <w:pPr>
              <w:rPr>
                <w:rStyle w:val="lev"/>
                <w:sz w:val="16"/>
                <w:szCs w:val="16"/>
              </w:rPr>
            </w:pPr>
            <w:r w:rsidRPr="00105E1E">
              <w:rPr>
                <w:rStyle w:val="lev"/>
                <w:sz w:val="16"/>
                <w:szCs w:val="16"/>
              </w:rPr>
              <w:lastRenderedPageBreak/>
              <w:t xml:space="preserve">Table 3 : </w:t>
            </w:r>
            <w:r w:rsidRPr="00105E1E">
              <w:rPr>
                <w:b/>
                <w:bCs/>
                <w:sz w:val="16"/>
                <w:szCs w:val="16"/>
              </w:rPr>
              <w:t>Critical appraisal of the Randomi</w:t>
            </w:r>
            <w:r w:rsidR="00C472FC" w:rsidRPr="00105E1E">
              <w:rPr>
                <w:b/>
                <w:bCs/>
                <w:sz w:val="16"/>
                <w:szCs w:val="16"/>
              </w:rPr>
              <w:t>s</w:t>
            </w:r>
            <w:r w:rsidRPr="00105E1E">
              <w:rPr>
                <w:b/>
                <w:bCs/>
                <w:sz w:val="16"/>
                <w:szCs w:val="16"/>
              </w:rPr>
              <w:t>ed Controlled Trials included in the systematic review</w:t>
            </w:r>
          </w:p>
        </w:tc>
      </w:tr>
      <w:tr w:rsidR="00FF0BB4" w:rsidRPr="00105E1E" w14:paraId="2ADCB0DC" w14:textId="77777777" w:rsidTr="0002019C">
        <w:tc>
          <w:tcPr>
            <w:tcW w:w="0" w:type="auto"/>
          </w:tcPr>
          <w:p w14:paraId="177C060A" w14:textId="4E49FFD2" w:rsidR="00FF0BB4" w:rsidRPr="00105E1E" w:rsidRDefault="00F30120">
            <w:pPr>
              <w:rPr>
                <w:rFonts w:asciiTheme="majorHAnsi" w:eastAsiaTheme="majorEastAsia" w:hAnsiTheme="majorHAnsi" w:cstheme="majorBidi"/>
                <w:b/>
                <w:bCs/>
                <w:sz w:val="16"/>
                <w:szCs w:val="16"/>
              </w:rPr>
            </w:pPr>
            <w:r w:rsidRPr="00105E1E">
              <w:rPr>
                <w:rFonts w:asciiTheme="majorHAnsi" w:eastAsiaTheme="majorEastAsia" w:hAnsiTheme="majorHAnsi" w:cstheme="majorBidi"/>
                <w:b/>
                <w:bCs/>
                <w:sz w:val="16"/>
                <w:szCs w:val="16"/>
              </w:rPr>
              <w:t>Reference</w:t>
            </w:r>
          </w:p>
        </w:tc>
        <w:tc>
          <w:tcPr>
            <w:tcW w:w="0" w:type="auto"/>
          </w:tcPr>
          <w:p w14:paraId="312DFD49" w14:textId="16AFDDE0" w:rsidR="0002019C" w:rsidRPr="00105E1E" w:rsidRDefault="0002019C">
            <w:pPr>
              <w:rPr>
                <w:b/>
                <w:bCs/>
                <w:sz w:val="16"/>
                <w:szCs w:val="16"/>
              </w:rPr>
            </w:pPr>
            <w:r w:rsidRPr="00105E1E">
              <w:rPr>
                <w:b/>
                <w:bCs/>
                <w:sz w:val="16"/>
                <w:szCs w:val="16"/>
              </w:rPr>
              <w:t>Domain 1:</w:t>
            </w:r>
          </w:p>
          <w:p w14:paraId="0C007CD6" w14:textId="431EA313" w:rsidR="00FF0BB4" w:rsidRPr="00105E1E" w:rsidRDefault="0002019C">
            <w:pPr>
              <w:rPr>
                <w:b/>
                <w:bCs/>
                <w:sz w:val="16"/>
                <w:szCs w:val="16"/>
              </w:rPr>
            </w:pPr>
            <w:r w:rsidRPr="00105E1E">
              <w:rPr>
                <w:b/>
                <w:bCs/>
                <w:sz w:val="16"/>
                <w:szCs w:val="16"/>
              </w:rPr>
              <w:t>Bias arising from the randomi</w:t>
            </w:r>
            <w:r w:rsidR="00C472FC" w:rsidRPr="00105E1E">
              <w:rPr>
                <w:b/>
                <w:bCs/>
                <w:sz w:val="16"/>
                <w:szCs w:val="16"/>
              </w:rPr>
              <w:t>s</w:t>
            </w:r>
            <w:r w:rsidRPr="00105E1E">
              <w:rPr>
                <w:b/>
                <w:bCs/>
                <w:sz w:val="16"/>
                <w:szCs w:val="16"/>
              </w:rPr>
              <w:t>ation process</w:t>
            </w:r>
          </w:p>
        </w:tc>
        <w:tc>
          <w:tcPr>
            <w:tcW w:w="0" w:type="auto"/>
          </w:tcPr>
          <w:p w14:paraId="03EB41FC" w14:textId="77777777" w:rsidR="0002019C" w:rsidRPr="00105E1E" w:rsidRDefault="0002019C">
            <w:pPr>
              <w:rPr>
                <w:rFonts w:asciiTheme="majorHAnsi" w:eastAsiaTheme="majorEastAsia" w:hAnsiTheme="majorHAnsi" w:cstheme="majorBidi"/>
                <w:b/>
                <w:bCs/>
                <w:sz w:val="16"/>
                <w:szCs w:val="16"/>
              </w:rPr>
            </w:pPr>
            <w:r w:rsidRPr="00105E1E">
              <w:rPr>
                <w:rFonts w:asciiTheme="majorHAnsi" w:eastAsiaTheme="majorEastAsia" w:hAnsiTheme="majorHAnsi" w:cstheme="majorBidi"/>
                <w:b/>
                <w:bCs/>
                <w:sz w:val="16"/>
                <w:szCs w:val="16"/>
              </w:rPr>
              <w:t xml:space="preserve">Domain 2: </w:t>
            </w:r>
          </w:p>
          <w:p w14:paraId="09C1D0FF" w14:textId="4714CC37" w:rsidR="00FF0BB4" w:rsidRPr="00105E1E" w:rsidRDefault="0002019C">
            <w:pPr>
              <w:rPr>
                <w:rFonts w:asciiTheme="majorHAnsi" w:eastAsiaTheme="majorEastAsia" w:hAnsiTheme="majorHAnsi" w:cstheme="majorBidi"/>
                <w:b/>
                <w:bCs/>
                <w:sz w:val="16"/>
                <w:szCs w:val="16"/>
              </w:rPr>
            </w:pPr>
            <w:r w:rsidRPr="00105E1E">
              <w:rPr>
                <w:rFonts w:asciiTheme="majorHAnsi" w:eastAsiaTheme="majorEastAsia" w:hAnsiTheme="majorHAnsi" w:cstheme="majorBidi"/>
                <w:b/>
                <w:bCs/>
                <w:sz w:val="16"/>
                <w:szCs w:val="16"/>
              </w:rPr>
              <w:t>Bias due to deviations from intended interventions</w:t>
            </w:r>
          </w:p>
        </w:tc>
        <w:tc>
          <w:tcPr>
            <w:tcW w:w="0" w:type="auto"/>
          </w:tcPr>
          <w:p w14:paraId="3C6C7418" w14:textId="77777777" w:rsidR="0002019C" w:rsidRPr="00105E1E" w:rsidRDefault="0002019C">
            <w:pPr>
              <w:rPr>
                <w:rFonts w:asciiTheme="majorHAnsi" w:eastAsiaTheme="majorEastAsia" w:hAnsiTheme="majorHAnsi" w:cstheme="majorBidi"/>
                <w:b/>
                <w:bCs/>
                <w:sz w:val="16"/>
                <w:szCs w:val="16"/>
              </w:rPr>
            </w:pPr>
            <w:r w:rsidRPr="00105E1E">
              <w:rPr>
                <w:rFonts w:asciiTheme="majorHAnsi" w:eastAsiaTheme="majorEastAsia" w:hAnsiTheme="majorHAnsi" w:cstheme="majorBidi"/>
                <w:b/>
                <w:bCs/>
                <w:sz w:val="16"/>
                <w:szCs w:val="16"/>
              </w:rPr>
              <w:t xml:space="preserve">Domain 3: </w:t>
            </w:r>
          </w:p>
          <w:p w14:paraId="6B7B8367" w14:textId="734F1884" w:rsidR="00FF0BB4" w:rsidRPr="00105E1E" w:rsidRDefault="0002019C">
            <w:pPr>
              <w:rPr>
                <w:rFonts w:asciiTheme="majorHAnsi" w:eastAsiaTheme="majorEastAsia" w:hAnsiTheme="majorHAnsi" w:cstheme="majorBidi"/>
                <w:b/>
                <w:bCs/>
                <w:sz w:val="16"/>
                <w:szCs w:val="16"/>
              </w:rPr>
            </w:pPr>
            <w:r w:rsidRPr="00105E1E">
              <w:rPr>
                <w:rFonts w:asciiTheme="majorHAnsi" w:eastAsiaTheme="majorEastAsia" w:hAnsiTheme="majorHAnsi" w:cstheme="majorBidi"/>
                <w:b/>
                <w:bCs/>
                <w:sz w:val="16"/>
                <w:szCs w:val="16"/>
              </w:rPr>
              <w:t>Bias due to missing outcome data</w:t>
            </w:r>
          </w:p>
        </w:tc>
        <w:tc>
          <w:tcPr>
            <w:tcW w:w="0" w:type="auto"/>
          </w:tcPr>
          <w:p w14:paraId="6D37DB9F" w14:textId="77777777" w:rsidR="0002019C" w:rsidRPr="00105E1E" w:rsidRDefault="0002019C">
            <w:pPr>
              <w:rPr>
                <w:rFonts w:asciiTheme="majorHAnsi" w:eastAsiaTheme="majorEastAsia" w:hAnsiTheme="majorHAnsi" w:cstheme="majorBidi"/>
                <w:b/>
                <w:bCs/>
                <w:sz w:val="16"/>
                <w:szCs w:val="16"/>
              </w:rPr>
            </w:pPr>
            <w:r w:rsidRPr="00105E1E">
              <w:rPr>
                <w:rFonts w:asciiTheme="majorHAnsi" w:eastAsiaTheme="majorEastAsia" w:hAnsiTheme="majorHAnsi" w:cstheme="majorBidi"/>
                <w:b/>
                <w:bCs/>
                <w:sz w:val="16"/>
                <w:szCs w:val="16"/>
              </w:rPr>
              <w:t xml:space="preserve">Domain 4: </w:t>
            </w:r>
          </w:p>
          <w:p w14:paraId="7C6CEC2B" w14:textId="27AE852D" w:rsidR="00FF0BB4" w:rsidRPr="00105E1E" w:rsidRDefault="0002019C">
            <w:pPr>
              <w:rPr>
                <w:rFonts w:asciiTheme="majorHAnsi" w:eastAsiaTheme="majorEastAsia" w:hAnsiTheme="majorHAnsi" w:cstheme="majorBidi"/>
                <w:b/>
                <w:bCs/>
                <w:sz w:val="16"/>
                <w:szCs w:val="16"/>
              </w:rPr>
            </w:pPr>
            <w:r w:rsidRPr="00105E1E">
              <w:rPr>
                <w:rFonts w:asciiTheme="majorHAnsi" w:eastAsiaTheme="majorEastAsia" w:hAnsiTheme="majorHAnsi" w:cstheme="majorBidi"/>
                <w:b/>
                <w:bCs/>
                <w:sz w:val="16"/>
                <w:szCs w:val="16"/>
              </w:rPr>
              <w:t>Bias in measurement of the outcome</w:t>
            </w:r>
          </w:p>
        </w:tc>
        <w:tc>
          <w:tcPr>
            <w:tcW w:w="0" w:type="auto"/>
          </w:tcPr>
          <w:p w14:paraId="50EA356D" w14:textId="77777777" w:rsidR="0002019C" w:rsidRPr="00105E1E" w:rsidRDefault="0002019C">
            <w:pPr>
              <w:rPr>
                <w:rFonts w:asciiTheme="majorHAnsi" w:eastAsiaTheme="majorEastAsia" w:hAnsiTheme="majorHAnsi" w:cstheme="majorBidi"/>
                <w:b/>
                <w:bCs/>
                <w:sz w:val="16"/>
                <w:szCs w:val="16"/>
              </w:rPr>
            </w:pPr>
            <w:r w:rsidRPr="00105E1E">
              <w:rPr>
                <w:rFonts w:asciiTheme="majorHAnsi" w:eastAsiaTheme="majorEastAsia" w:hAnsiTheme="majorHAnsi" w:cstheme="majorBidi"/>
                <w:b/>
                <w:bCs/>
                <w:sz w:val="16"/>
                <w:szCs w:val="16"/>
              </w:rPr>
              <w:t xml:space="preserve">Domain 5: </w:t>
            </w:r>
          </w:p>
          <w:p w14:paraId="79AD213B" w14:textId="12F15F85" w:rsidR="00FF0BB4" w:rsidRPr="00105E1E" w:rsidRDefault="0002019C">
            <w:pPr>
              <w:rPr>
                <w:rFonts w:asciiTheme="majorHAnsi" w:eastAsiaTheme="majorEastAsia" w:hAnsiTheme="majorHAnsi" w:cstheme="majorBidi"/>
                <w:b/>
                <w:bCs/>
                <w:sz w:val="16"/>
                <w:szCs w:val="16"/>
              </w:rPr>
            </w:pPr>
            <w:r w:rsidRPr="00105E1E">
              <w:rPr>
                <w:rFonts w:asciiTheme="majorHAnsi" w:eastAsiaTheme="majorEastAsia" w:hAnsiTheme="majorHAnsi" w:cstheme="majorBidi"/>
                <w:b/>
                <w:bCs/>
                <w:sz w:val="16"/>
                <w:szCs w:val="16"/>
              </w:rPr>
              <w:t>Bias in selection of the reported result</w:t>
            </w:r>
          </w:p>
        </w:tc>
        <w:tc>
          <w:tcPr>
            <w:tcW w:w="0" w:type="auto"/>
          </w:tcPr>
          <w:p w14:paraId="2DD8D23F" w14:textId="77777777" w:rsidR="0002019C" w:rsidRPr="00105E1E" w:rsidRDefault="0002019C" w:rsidP="0002019C">
            <w:pPr>
              <w:rPr>
                <w:b/>
                <w:bCs/>
                <w:sz w:val="16"/>
                <w:szCs w:val="16"/>
              </w:rPr>
            </w:pPr>
            <w:r w:rsidRPr="00105E1E">
              <w:rPr>
                <w:rStyle w:val="lev"/>
                <w:sz w:val="16"/>
                <w:szCs w:val="16"/>
              </w:rPr>
              <w:t>Overall risk of bias</w:t>
            </w:r>
          </w:p>
          <w:p w14:paraId="01E0DF21" w14:textId="77777777" w:rsidR="00FF0BB4" w:rsidRPr="00105E1E" w:rsidRDefault="00FF0BB4">
            <w:pPr>
              <w:rPr>
                <w:rFonts w:asciiTheme="majorHAnsi" w:eastAsiaTheme="majorEastAsia" w:hAnsiTheme="majorHAnsi" w:cstheme="majorBidi"/>
                <w:b/>
                <w:bCs/>
                <w:sz w:val="16"/>
                <w:szCs w:val="16"/>
              </w:rPr>
            </w:pPr>
          </w:p>
        </w:tc>
      </w:tr>
      <w:tr w:rsidR="00FF0BB4" w:rsidRPr="00105E1E" w14:paraId="42BD0235" w14:textId="77777777" w:rsidTr="00FB1669">
        <w:tc>
          <w:tcPr>
            <w:tcW w:w="0" w:type="auto"/>
          </w:tcPr>
          <w:p w14:paraId="3563E0F5" w14:textId="77777777" w:rsidR="00FB1669" w:rsidRPr="00105E1E" w:rsidRDefault="00FB1669" w:rsidP="00FB1669">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Bojesen</w:t>
            </w:r>
          </w:p>
          <w:p w14:paraId="6F79A06B" w14:textId="53B9F975" w:rsidR="00FF0BB4" w:rsidRPr="00105E1E" w:rsidRDefault="00FB1669" w:rsidP="00FB1669">
            <w:pPr>
              <w:rPr>
                <w:rFonts w:cstheme="minorHAnsi"/>
                <w:color w:val="212121"/>
                <w:sz w:val="16"/>
                <w:szCs w:val="16"/>
                <w:lang w:eastAsia="fr-BE"/>
              </w:rPr>
            </w:pPr>
            <w:r w:rsidRPr="00105E1E">
              <w:rPr>
                <w:rFonts w:ascii="Times New Roman" w:hAnsi="Times New Roman" w:cs="Times New Roman"/>
                <w:color w:val="212121"/>
                <w:sz w:val="16"/>
                <w:szCs w:val="16"/>
                <w:lang w:eastAsia="fr-BE"/>
              </w:rPr>
              <w:t>2023</w:t>
            </w:r>
          </w:p>
        </w:tc>
        <w:tc>
          <w:tcPr>
            <w:tcW w:w="0" w:type="auto"/>
            <w:shd w:val="clear" w:color="auto" w:fill="92D050"/>
          </w:tcPr>
          <w:p w14:paraId="280C1811"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73040CEE"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7D70EE9C"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707EC317"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4A0F4343"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46944F8F" w14:textId="77777777" w:rsidR="00FF0BB4" w:rsidRPr="00105E1E" w:rsidRDefault="00FF0BB4">
            <w:pPr>
              <w:rPr>
                <w:rFonts w:asciiTheme="majorHAnsi" w:eastAsiaTheme="majorEastAsia" w:hAnsiTheme="majorHAnsi" w:cstheme="majorBidi"/>
                <w:b/>
                <w:bCs/>
                <w:sz w:val="16"/>
                <w:szCs w:val="16"/>
              </w:rPr>
            </w:pPr>
          </w:p>
        </w:tc>
      </w:tr>
      <w:tr w:rsidR="00FB1669" w:rsidRPr="00105E1E" w14:paraId="5DC33C0C" w14:textId="77777777" w:rsidTr="00FB1669">
        <w:tc>
          <w:tcPr>
            <w:tcW w:w="0" w:type="auto"/>
          </w:tcPr>
          <w:p w14:paraId="558E4548" w14:textId="77777777" w:rsidR="00FB1669" w:rsidRPr="00105E1E" w:rsidRDefault="00FB1669" w:rsidP="0002019C">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Carli</w:t>
            </w:r>
          </w:p>
          <w:p w14:paraId="015FEFA7" w14:textId="0831C243" w:rsidR="00FB1669" w:rsidRPr="00105E1E" w:rsidRDefault="00FB1669" w:rsidP="0002019C">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20</w:t>
            </w:r>
          </w:p>
        </w:tc>
        <w:tc>
          <w:tcPr>
            <w:tcW w:w="0" w:type="auto"/>
            <w:shd w:val="clear" w:color="auto" w:fill="92D050"/>
          </w:tcPr>
          <w:p w14:paraId="58798F04" w14:textId="77777777" w:rsidR="00FB1669" w:rsidRPr="00105E1E" w:rsidRDefault="00FB1669">
            <w:pPr>
              <w:rPr>
                <w:rFonts w:asciiTheme="majorHAnsi" w:eastAsiaTheme="majorEastAsia" w:hAnsiTheme="majorHAnsi" w:cstheme="majorBidi"/>
                <w:b/>
                <w:bCs/>
                <w:sz w:val="16"/>
                <w:szCs w:val="16"/>
              </w:rPr>
            </w:pPr>
          </w:p>
        </w:tc>
        <w:tc>
          <w:tcPr>
            <w:tcW w:w="0" w:type="auto"/>
            <w:shd w:val="clear" w:color="auto" w:fill="92D050"/>
          </w:tcPr>
          <w:p w14:paraId="4A7072E2" w14:textId="77777777" w:rsidR="00FB1669" w:rsidRPr="00105E1E" w:rsidRDefault="00FB1669">
            <w:pPr>
              <w:rPr>
                <w:rFonts w:asciiTheme="majorHAnsi" w:eastAsiaTheme="majorEastAsia" w:hAnsiTheme="majorHAnsi" w:cstheme="majorBidi"/>
                <w:b/>
                <w:bCs/>
                <w:sz w:val="16"/>
                <w:szCs w:val="16"/>
              </w:rPr>
            </w:pPr>
          </w:p>
        </w:tc>
        <w:tc>
          <w:tcPr>
            <w:tcW w:w="0" w:type="auto"/>
            <w:shd w:val="clear" w:color="auto" w:fill="92D050"/>
          </w:tcPr>
          <w:p w14:paraId="56F412A7" w14:textId="77777777" w:rsidR="00FB1669" w:rsidRPr="00105E1E" w:rsidRDefault="00FB1669">
            <w:pPr>
              <w:rPr>
                <w:rFonts w:asciiTheme="majorHAnsi" w:eastAsiaTheme="majorEastAsia" w:hAnsiTheme="majorHAnsi" w:cstheme="majorBidi"/>
                <w:b/>
                <w:bCs/>
                <w:sz w:val="16"/>
                <w:szCs w:val="16"/>
              </w:rPr>
            </w:pPr>
          </w:p>
        </w:tc>
        <w:tc>
          <w:tcPr>
            <w:tcW w:w="0" w:type="auto"/>
            <w:shd w:val="clear" w:color="auto" w:fill="92D050"/>
          </w:tcPr>
          <w:p w14:paraId="6C7C869A" w14:textId="77777777" w:rsidR="00FB1669" w:rsidRPr="00105E1E" w:rsidRDefault="00FB1669">
            <w:pPr>
              <w:rPr>
                <w:rFonts w:asciiTheme="majorHAnsi" w:eastAsiaTheme="majorEastAsia" w:hAnsiTheme="majorHAnsi" w:cstheme="majorBidi"/>
                <w:b/>
                <w:bCs/>
                <w:sz w:val="16"/>
                <w:szCs w:val="16"/>
              </w:rPr>
            </w:pPr>
          </w:p>
        </w:tc>
        <w:tc>
          <w:tcPr>
            <w:tcW w:w="0" w:type="auto"/>
            <w:shd w:val="clear" w:color="auto" w:fill="92D050"/>
          </w:tcPr>
          <w:p w14:paraId="0044BE68" w14:textId="77777777" w:rsidR="00FB1669" w:rsidRPr="00105E1E" w:rsidRDefault="00FB1669">
            <w:pPr>
              <w:rPr>
                <w:rFonts w:asciiTheme="majorHAnsi" w:eastAsiaTheme="majorEastAsia" w:hAnsiTheme="majorHAnsi" w:cstheme="majorBidi"/>
                <w:b/>
                <w:bCs/>
                <w:sz w:val="16"/>
                <w:szCs w:val="16"/>
              </w:rPr>
            </w:pPr>
          </w:p>
        </w:tc>
        <w:tc>
          <w:tcPr>
            <w:tcW w:w="0" w:type="auto"/>
            <w:shd w:val="clear" w:color="auto" w:fill="92D050"/>
          </w:tcPr>
          <w:p w14:paraId="68494404" w14:textId="77777777" w:rsidR="00FB1669" w:rsidRPr="00105E1E" w:rsidRDefault="00FB1669">
            <w:pPr>
              <w:rPr>
                <w:rFonts w:asciiTheme="majorHAnsi" w:eastAsiaTheme="majorEastAsia" w:hAnsiTheme="majorHAnsi" w:cstheme="majorBidi"/>
                <w:b/>
                <w:bCs/>
                <w:sz w:val="16"/>
                <w:szCs w:val="16"/>
              </w:rPr>
            </w:pPr>
          </w:p>
        </w:tc>
      </w:tr>
      <w:tr w:rsidR="00FB1669" w:rsidRPr="00105E1E" w14:paraId="12A0F6FE" w14:textId="77777777" w:rsidTr="00FB1669">
        <w:tc>
          <w:tcPr>
            <w:tcW w:w="0" w:type="auto"/>
          </w:tcPr>
          <w:p w14:paraId="4C889967" w14:textId="77777777" w:rsidR="00FB1669" w:rsidRPr="00105E1E" w:rsidRDefault="00FB1669" w:rsidP="0002019C">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 xml:space="preserve">Chen </w:t>
            </w:r>
          </w:p>
          <w:p w14:paraId="638D83B7" w14:textId="2A6F8DCE" w:rsidR="00FB1669" w:rsidRPr="00105E1E" w:rsidRDefault="00FB1669" w:rsidP="0002019C">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2024</w:t>
            </w:r>
          </w:p>
        </w:tc>
        <w:tc>
          <w:tcPr>
            <w:tcW w:w="0" w:type="auto"/>
            <w:shd w:val="clear" w:color="auto" w:fill="92D050"/>
          </w:tcPr>
          <w:p w14:paraId="4702F572" w14:textId="77777777" w:rsidR="00FB1669" w:rsidRPr="00105E1E" w:rsidRDefault="00FB1669">
            <w:pPr>
              <w:rPr>
                <w:rFonts w:asciiTheme="majorHAnsi" w:eastAsiaTheme="majorEastAsia" w:hAnsiTheme="majorHAnsi" w:cstheme="majorBidi"/>
                <w:b/>
                <w:bCs/>
                <w:sz w:val="16"/>
                <w:szCs w:val="16"/>
              </w:rPr>
            </w:pPr>
          </w:p>
        </w:tc>
        <w:tc>
          <w:tcPr>
            <w:tcW w:w="0" w:type="auto"/>
            <w:shd w:val="clear" w:color="auto" w:fill="92D050"/>
          </w:tcPr>
          <w:p w14:paraId="578EFAD1" w14:textId="77777777" w:rsidR="00FB1669" w:rsidRPr="00105E1E" w:rsidRDefault="00FB1669">
            <w:pPr>
              <w:rPr>
                <w:rFonts w:asciiTheme="majorHAnsi" w:eastAsiaTheme="majorEastAsia" w:hAnsiTheme="majorHAnsi" w:cstheme="majorBidi"/>
                <w:b/>
                <w:bCs/>
                <w:sz w:val="16"/>
                <w:szCs w:val="16"/>
              </w:rPr>
            </w:pPr>
          </w:p>
        </w:tc>
        <w:tc>
          <w:tcPr>
            <w:tcW w:w="0" w:type="auto"/>
            <w:shd w:val="clear" w:color="auto" w:fill="92D050"/>
          </w:tcPr>
          <w:p w14:paraId="23390D0D" w14:textId="77777777" w:rsidR="00FB1669" w:rsidRPr="00105E1E" w:rsidRDefault="00FB1669">
            <w:pPr>
              <w:rPr>
                <w:rFonts w:asciiTheme="majorHAnsi" w:eastAsiaTheme="majorEastAsia" w:hAnsiTheme="majorHAnsi" w:cstheme="majorBidi"/>
                <w:b/>
                <w:bCs/>
                <w:sz w:val="16"/>
                <w:szCs w:val="16"/>
              </w:rPr>
            </w:pPr>
          </w:p>
        </w:tc>
        <w:tc>
          <w:tcPr>
            <w:tcW w:w="0" w:type="auto"/>
            <w:shd w:val="clear" w:color="auto" w:fill="92D050"/>
          </w:tcPr>
          <w:p w14:paraId="5EB67F7E" w14:textId="77777777" w:rsidR="00FB1669" w:rsidRPr="00105E1E" w:rsidRDefault="00FB1669">
            <w:pPr>
              <w:rPr>
                <w:rFonts w:asciiTheme="majorHAnsi" w:eastAsiaTheme="majorEastAsia" w:hAnsiTheme="majorHAnsi" w:cstheme="majorBidi"/>
                <w:b/>
                <w:bCs/>
                <w:sz w:val="16"/>
                <w:szCs w:val="16"/>
              </w:rPr>
            </w:pPr>
          </w:p>
        </w:tc>
        <w:tc>
          <w:tcPr>
            <w:tcW w:w="0" w:type="auto"/>
            <w:shd w:val="clear" w:color="auto" w:fill="92D050"/>
          </w:tcPr>
          <w:p w14:paraId="1A45E176" w14:textId="77777777" w:rsidR="00FB1669" w:rsidRPr="00105E1E" w:rsidRDefault="00FB1669">
            <w:pPr>
              <w:rPr>
                <w:rFonts w:asciiTheme="majorHAnsi" w:eastAsiaTheme="majorEastAsia" w:hAnsiTheme="majorHAnsi" w:cstheme="majorBidi"/>
                <w:b/>
                <w:bCs/>
                <w:sz w:val="16"/>
                <w:szCs w:val="16"/>
              </w:rPr>
            </w:pPr>
          </w:p>
        </w:tc>
        <w:tc>
          <w:tcPr>
            <w:tcW w:w="0" w:type="auto"/>
            <w:shd w:val="clear" w:color="auto" w:fill="92D050"/>
          </w:tcPr>
          <w:p w14:paraId="05E739CC" w14:textId="77777777" w:rsidR="00FB1669" w:rsidRPr="00105E1E" w:rsidRDefault="00FB1669">
            <w:pPr>
              <w:rPr>
                <w:rFonts w:asciiTheme="majorHAnsi" w:eastAsiaTheme="majorEastAsia" w:hAnsiTheme="majorHAnsi" w:cstheme="majorBidi"/>
                <w:b/>
                <w:bCs/>
                <w:sz w:val="16"/>
                <w:szCs w:val="16"/>
              </w:rPr>
            </w:pPr>
          </w:p>
        </w:tc>
      </w:tr>
      <w:tr w:rsidR="0002019C" w:rsidRPr="00105E1E" w14:paraId="59E40A4E" w14:textId="77777777" w:rsidTr="00DA77DC">
        <w:tc>
          <w:tcPr>
            <w:tcW w:w="0" w:type="auto"/>
          </w:tcPr>
          <w:p w14:paraId="6FAA7E19" w14:textId="77777777" w:rsidR="0002019C" w:rsidRPr="00105E1E" w:rsidRDefault="0002019C" w:rsidP="0002019C">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Danielsson</w:t>
            </w:r>
          </w:p>
          <w:p w14:paraId="3D51382D" w14:textId="7AB47A31" w:rsidR="0002019C" w:rsidRPr="00105E1E" w:rsidRDefault="0002019C" w:rsidP="0002019C">
            <w:pPr>
              <w:rPr>
                <w:rFonts w:cstheme="minorHAnsi"/>
                <w:color w:val="212121"/>
                <w:sz w:val="16"/>
                <w:szCs w:val="16"/>
                <w:lang w:eastAsia="fr-BE"/>
              </w:rPr>
            </w:pPr>
            <w:r w:rsidRPr="00105E1E">
              <w:rPr>
                <w:rFonts w:ascii="Times New Roman" w:hAnsi="Times New Roman" w:cs="Times New Roman"/>
                <w:color w:val="212121"/>
                <w:sz w:val="16"/>
                <w:szCs w:val="16"/>
                <w:lang w:eastAsia="fr-BE"/>
              </w:rPr>
              <w:t>2025</w:t>
            </w:r>
          </w:p>
        </w:tc>
        <w:tc>
          <w:tcPr>
            <w:tcW w:w="0" w:type="auto"/>
            <w:shd w:val="clear" w:color="auto" w:fill="92D050"/>
          </w:tcPr>
          <w:p w14:paraId="6FE4EF96" w14:textId="77777777" w:rsidR="0002019C" w:rsidRPr="00105E1E" w:rsidRDefault="0002019C">
            <w:pPr>
              <w:rPr>
                <w:rFonts w:asciiTheme="majorHAnsi" w:eastAsiaTheme="majorEastAsia" w:hAnsiTheme="majorHAnsi" w:cstheme="majorBidi"/>
                <w:b/>
                <w:bCs/>
                <w:sz w:val="16"/>
                <w:szCs w:val="16"/>
              </w:rPr>
            </w:pPr>
          </w:p>
        </w:tc>
        <w:tc>
          <w:tcPr>
            <w:tcW w:w="0" w:type="auto"/>
            <w:shd w:val="clear" w:color="auto" w:fill="92D050"/>
          </w:tcPr>
          <w:p w14:paraId="3CC83425" w14:textId="77777777" w:rsidR="0002019C" w:rsidRPr="00105E1E" w:rsidRDefault="0002019C">
            <w:pPr>
              <w:rPr>
                <w:rFonts w:asciiTheme="majorHAnsi" w:eastAsiaTheme="majorEastAsia" w:hAnsiTheme="majorHAnsi" w:cstheme="majorBidi"/>
                <w:b/>
                <w:bCs/>
                <w:sz w:val="16"/>
                <w:szCs w:val="16"/>
              </w:rPr>
            </w:pPr>
          </w:p>
        </w:tc>
        <w:tc>
          <w:tcPr>
            <w:tcW w:w="0" w:type="auto"/>
            <w:shd w:val="clear" w:color="auto" w:fill="FFC000"/>
          </w:tcPr>
          <w:p w14:paraId="67854395" w14:textId="77777777" w:rsidR="0002019C" w:rsidRPr="00105E1E" w:rsidRDefault="0002019C">
            <w:pPr>
              <w:rPr>
                <w:rFonts w:asciiTheme="majorHAnsi" w:eastAsiaTheme="majorEastAsia" w:hAnsiTheme="majorHAnsi" w:cstheme="majorBidi"/>
                <w:b/>
                <w:bCs/>
                <w:sz w:val="16"/>
                <w:szCs w:val="16"/>
              </w:rPr>
            </w:pPr>
          </w:p>
        </w:tc>
        <w:tc>
          <w:tcPr>
            <w:tcW w:w="0" w:type="auto"/>
            <w:shd w:val="clear" w:color="auto" w:fill="92D050"/>
          </w:tcPr>
          <w:p w14:paraId="7E7EAAA7" w14:textId="77777777" w:rsidR="0002019C" w:rsidRPr="00105E1E" w:rsidRDefault="0002019C">
            <w:pPr>
              <w:rPr>
                <w:rFonts w:asciiTheme="majorHAnsi" w:eastAsiaTheme="majorEastAsia" w:hAnsiTheme="majorHAnsi" w:cstheme="majorBidi"/>
                <w:b/>
                <w:bCs/>
                <w:sz w:val="16"/>
                <w:szCs w:val="16"/>
              </w:rPr>
            </w:pPr>
          </w:p>
        </w:tc>
        <w:tc>
          <w:tcPr>
            <w:tcW w:w="0" w:type="auto"/>
            <w:shd w:val="clear" w:color="auto" w:fill="92D050"/>
          </w:tcPr>
          <w:p w14:paraId="5C65CEB7" w14:textId="77777777" w:rsidR="0002019C" w:rsidRPr="00105E1E" w:rsidRDefault="0002019C">
            <w:pPr>
              <w:rPr>
                <w:rFonts w:asciiTheme="majorHAnsi" w:eastAsiaTheme="majorEastAsia" w:hAnsiTheme="majorHAnsi" w:cstheme="majorBidi"/>
                <w:b/>
                <w:bCs/>
                <w:sz w:val="16"/>
                <w:szCs w:val="16"/>
              </w:rPr>
            </w:pPr>
          </w:p>
        </w:tc>
        <w:tc>
          <w:tcPr>
            <w:tcW w:w="0" w:type="auto"/>
            <w:shd w:val="clear" w:color="auto" w:fill="92D050"/>
          </w:tcPr>
          <w:p w14:paraId="48B81AAC" w14:textId="77777777" w:rsidR="0002019C" w:rsidRPr="00105E1E" w:rsidRDefault="0002019C">
            <w:pPr>
              <w:rPr>
                <w:rFonts w:asciiTheme="majorHAnsi" w:eastAsiaTheme="majorEastAsia" w:hAnsiTheme="majorHAnsi" w:cstheme="majorBidi"/>
                <w:b/>
                <w:bCs/>
                <w:sz w:val="16"/>
                <w:szCs w:val="16"/>
              </w:rPr>
            </w:pPr>
          </w:p>
        </w:tc>
      </w:tr>
      <w:tr w:rsidR="0002019C" w:rsidRPr="00105E1E" w14:paraId="6BCDF2B4" w14:textId="77777777" w:rsidTr="00DA77DC">
        <w:tc>
          <w:tcPr>
            <w:tcW w:w="0" w:type="auto"/>
          </w:tcPr>
          <w:p w14:paraId="26F175F1" w14:textId="77777777" w:rsidR="0002019C" w:rsidRPr="00105E1E" w:rsidRDefault="0002019C" w:rsidP="0002019C">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Dronkers</w:t>
            </w:r>
          </w:p>
          <w:p w14:paraId="29981DA0" w14:textId="18466716" w:rsidR="0002019C" w:rsidRPr="00105E1E" w:rsidRDefault="0002019C" w:rsidP="0002019C">
            <w:pPr>
              <w:rPr>
                <w:rFonts w:cstheme="minorHAnsi"/>
                <w:color w:val="212121"/>
                <w:sz w:val="16"/>
                <w:szCs w:val="16"/>
                <w:lang w:eastAsia="fr-BE"/>
              </w:rPr>
            </w:pPr>
            <w:r w:rsidRPr="00105E1E">
              <w:rPr>
                <w:rFonts w:ascii="Times New Roman" w:hAnsi="Times New Roman" w:cs="Times New Roman"/>
                <w:color w:val="212121"/>
                <w:sz w:val="16"/>
                <w:szCs w:val="16"/>
                <w:lang w:eastAsia="fr-BE"/>
              </w:rPr>
              <w:t>2010</w:t>
            </w:r>
          </w:p>
        </w:tc>
        <w:tc>
          <w:tcPr>
            <w:tcW w:w="0" w:type="auto"/>
            <w:shd w:val="clear" w:color="auto" w:fill="92D050"/>
          </w:tcPr>
          <w:p w14:paraId="4BB55B3E" w14:textId="77777777" w:rsidR="0002019C" w:rsidRPr="00105E1E" w:rsidRDefault="0002019C">
            <w:pPr>
              <w:rPr>
                <w:rFonts w:asciiTheme="majorHAnsi" w:eastAsiaTheme="majorEastAsia" w:hAnsiTheme="majorHAnsi" w:cstheme="majorBidi"/>
                <w:b/>
                <w:bCs/>
                <w:sz w:val="16"/>
                <w:szCs w:val="16"/>
              </w:rPr>
            </w:pPr>
          </w:p>
        </w:tc>
        <w:tc>
          <w:tcPr>
            <w:tcW w:w="0" w:type="auto"/>
            <w:shd w:val="clear" w:color="auto" w:fill="92D050"/>
          </w:tcPr>
          <w:p w14:paraId="077A2461" w14:textId="77777777" w:rsidR="0002019C" w:rsidRPr="00105E1E" w:rsidRDefault="0002019C">
            <w:pPr>
              <w:rPr>
                <w:rFonts w:asciiTheme="majorHAnsi" w:eastAsiaTheme="majorEastAsia" w:hAnsiTheme="majorHAnsi" w:cstheme="majorBidi"/>
                <w:b/>
                <w:bCs/>
                <w:sz w:val="16"/>
                <w:szCs w:val="16"/>
              </w:rPr>
            </w:pPr>
          </w:p>
        </w:tc>
        <w:tc>
          <w:tcPr>
            <w:tcW w:w="0" w:type="auto"/>
            <w:shd w:val="clear" w:color="auto" w:fill="92D050"/>
          </w:tcPr>
          <w:p w14:paraId="73D26252" w14:textId="77777777" w:rsidR="0002019C" w:rsidRPr="00105E1E" w:rsidRDefault="0002019C">
            <w:pPr>
              <w:rPr>
                <w:rFonts w:asciiTheme="majorHAnsi" w:eastAsiaTheme="majorEastAsia" w:hAnsiTheme="majorHAnsi" w:cstheme="majorBidi"/>
                <w:b/>
                <w:bCs/>
                <w:sz w:val="16"/>
                <w:szCs w:val="16"/>
              </w:rPr>
            </w:pPr>
          </w:p>
        </w:tc>
        <w:tc>
          <w:tcPr>
            <w:tcW w:w="0" w:type="auto"/>
            <w:shd w:val="clear" w:color="auto" w:fill="92D050"/>
          </w:tcPr>
          <w:p w14:paraId="6912CFC2" w14:textId="77777777" w:rsidR="0002019C" w:rsidRPr="00105E1E" w:rsidRDefault="0002019C">
            <w:pPr>
              <w:rPr>
                <w:rFonts w:asciiTheme="majorHAnsi" w:eastAsiaTheme="majorEastAsia" w:hAnsiTheme="majorHAnsi" w:cstheme="majorBidi"/>
                <w:b/>
                <w:bCs/>
                <w:sz w:val="16"/>
                <w:szCs w:val="16"/>
              </w:rPr>
            </w:pPr>
          </w:p>
        </w:tc>
        <w:tc>
          <w:tcPr>
            <w:tcW w:w="0" w:type="auto"/>
            <w:shd w:val="clear" w:color="auto" w:fill="92D050"/>
          </w:tcPr>
          <w:p w14:paraId="11B93BF1" w14:textId="77777777" w:rsidR="0002019C" w:rsidRPr="00105E1E" w:rsidRDefault="0002019C">
            <w:pPr>
              <w:rPr>
                <w:rFonts w:asciiTheme="majorHAnsi" w:eastAsiaTheme="majorEastAsia" w:hAnsiTheme="majorHAnsi" w:cstheme="majorBidi"/>
                <w:b/>
                <w:bCs/>
                <w:sz w:val="16"/>
                <w:szCs w:val="16"/>
              </w:rPr>
            </w:pPr>
          </w:p>
        </w:tc>
        <w:tc>
          <w:tcPr>
            <w:tcW w:w="0" w:type="auto"/>
            <w:shd w:val="clear" w:color="auto" w:fill="92D050"/>
          </w:tcPr>
          <w:p w14:paraId="0A3D46B3" w14:textId="77777777" w:rsidR="0002019C" w:rsidRPr="00105E1E" w:rsidRDefault="0002019C">
            <w:pPr>
              <w:rPr>
                <w:rFonts w:asciiTheme="majorHAnsi" w:eastAsiaTheme="majorEastAsia" w:hAnsiTheme="majorHAnsi" w:cstheme="majorBidi"/>
                <w:b/>
                <w:bCs/>
                <w:sz w:val="16"/>
                <w:szCs w:val="16"/>
              </w:rPr>
            </w:pPr>
          </w:p>
        </w:tc>
      </w:tr>
      <w:tr w:rsidR="00FF0BB4" w:rsidRPr="00105E1E" w14:paraId="7346A2D1" w14:textId="77777777" w:rsidTr="00DA77DC">
        <w:tc>
          <w:tcPr>
            <w:tcW w:w="0" w:type="auto"/>
          </w:tcPr>
          <w:p w14:paraId="278DD46D" w14:textId="782B9057" w:rsidR="00FF0BB4" w:rsidRPr="00105E1E" w:rsidRDefault="0002019C">
            <w:pPr>
              <w:rPr>
                <w:rFonts w:cstheme="minorHAnsi"/>
                <w:color w:val="212121"/>
                <w:sz w:val="16"/>
                <w:szCs w:val="16"/>
                <w:lang w:eastAsia="fr-BE"/>
              </w:rPr>
            </w:pPr>
            <w:r w:rsidRPr="00105E1E">
              <w:rPr>
                <w:rFonts w:cstheme="minorHAnsi"/>
                <w:color w:val="212121"/>
                <w:sz w:val="16"/>
                <w:szCs w:val="16"/>
                <w:lang w:eastAsia="fr-BE"/>
              </w:rPr>
              <w:t>J</w:t>
            </w:r>
            <w:r w:rsidR="00DA77DC" w:rsidRPr="00105E1E">
              <w:rPr>
                <w:rFonts w:cstheme="minorHAnsi"/>
                <w:color w:val="212121"/>
                <w:sz w:val="16"/>
                <w:szCs w:val="16"/>
                <w:lang w:eastAsia="fr-BE"/>
              </w:rPr>
              <w:t>e</w:t>
            </w:r>
            <w:r w:rsidRPr="00105E1E">
              <w:rPr>
                <w:rFonts w:cstheme="minorHAnsi"/>
                <w:color w:val="212121"/>
                <w:sz w:val="16"/>
                <w:szCs w:val="16"/>
                <w:lang w:eastAsia="fr-BE"/>
              </w:rPr>
              <w:t xml:space="preserve">nsen </w:t>
            </w:r>
          </w:p>
          <w:p w14:paraId="680A7C40" w14:textId="1CC9797D" w:rsidR="0002019C" w:rsidRPr="00105E1E" w:rsidRDefault="0002019C">
            <w:pPr>
              <w:rPr>
                <w:rFonts w:cstheme="minorHAnsi"/>
                <w:color w:val="212121"/>
                <w:sz w:val="16"/>
                <w:szCs w:val="16"/>
                <w:lang w:eastAsia="fr-BE"/>
              </w:rPr>
            </w:pPr>
            <w:r w:rsidRPr="00105E1E">
              <w:rPr>
                <w:rFonts w:cstheme="minorHAnsi"/>
                <w:color w:val="212121"/>
                <w:sz w:val="16"/>
                <w:szCs w:val="16"/>
                <w:lang w:eastAsia="fr-BE"/>
              </w:rPr>
              <w:t>2016</w:t>
            </w:r>
          </w:p>
        </w:tc>
        <w:tc>
          <w:tcPr>
            <w:tcW w:w="0" w:type="auto"/>
            <w:shd w:val="clear" w:color="auto" w:fill="FFC000"/>
          </w:tcPr>
          <w:p w14:paraId="754D8AA6"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3ACCF59F"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63F79D37"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2D57399F"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064A5F28"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6E314590" w14:textId="77777777" w:rsidR="00FF0BB4" w:rsidRPr="00105E1E" w:rsidRDefault="00FF0BB4">
            <w:pPr>
              <w:rPr>
                <w:rFonts w:asciiTheme="majorHAnsi" w:eastAsiaTheme="majorEastAsia" w:hAnsiTheme="majorHAnsi" w:cstheme="majorBidi"/>
                <w:b/>
                <w:bCs/>
                <w:sz w:val="16"/>
                <w:szCs w:val="16"/>
              </w:rPr>
            </w:pPr>
          </w:p>
        </w:tc>
      </w:tr>
      <w:tr w:rsidR="00FF0BB4" w:rsidRPr="00105E1E" w14:paraId="1FC50598" w14:textId="77777777" w:rsidTr="00DA77DC">
        <w:tc>
          <w:tcPr>
            <w:tcW w:w="0" w:type="auto"/>
          </w:tcPr>
          <w:p w14:paraId="5B2D51B5" w14:textId="77777777" w:rsidR="00FF0BB4" w:rsidRPr="00105E1E" w:rsidRDefault="0002019C">
            <w:pPr>
              <w:rPr>
                <w:rFonts w:ascii="Times New Roman" w:hAnsi="Times New Roman" w:cs="Times New Roman"/>
                <w:color w:val="212121"/>
                <w:sz w:val="16"/>
                <w:szCs w:val="16"/>
                <w:lang w:eastAsia="fr-BE"/>
              </w:rPr>
            </w:pPr>
            <w:r w:rsidRPr="00105E1E">
              <w:rPr>
                <w:rFonts w:ascii="Times New Roman" w:hAnsi="Times New Roman" w:cs="Times New Roman"/>
                <w:color w:val="212121"/>
                <w:sz w:val="16"/>
                <w:szCs w:val="16"/>
                <w:lang w:eastAsia="fr-BE"/>
              </w:rPr>
              <w:t>McIsaac</w:t>
            </w:r>
          </w:p>
          <w:p w14:paraId="77E10F5A" w14:textId="1E88B294" w:rsidR="00FB1669" w:rsidRPr="00105E1E" w:rsidRDefault="00FB1669">
            <w:pPr>
              <w:rPr>
                <w:rFonts w:cstheme="minorHAnsi"/>
                <w:color w:val="212121"/>
                <w:sz w:val="16"/>
                <w:szCs w:val="16"/>
                <w:lang w:eastAsia="fr-BE"/>
              </w:rPr>
            </w:pPr>
            <w:r w:rsidRPr="00105E1E">
              <w:rPr>
                <w:rFonts w:ascii="Times New Roman" w:hAnsi="Times New Roman" w:cs="Times New Roman"/>
                <w:color w:val="212121"/>
                <w:sz w:val="16"/>
                <w:szCs w:val="16"/>
                <w:lang w:eastAsia="fr-BE"/>
              </w:rPr>
              <w:t>2022</w:t>
            </w:r>
          </w:p>
        </w:tc>
        <w:tc>
          <w:tcPr>
            <w:tcW w:w="0" w:type="auto"/>
            <w:shd w:val="clear" w:color="auto" w:fill="92D050"/>
          </w:tcPr>
          <w:p w14:paraId="1016F166"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5B3799B7"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7F10DC24"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44DA490A"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0530D722"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3DB9E64E" w14:textId="77777777" w:rsidR="00FF0BB4" w:rsidRPr="00105E1E" w:rsidRDefault="00FF0BB4">
            <w:pPr>
              <w:rPr>
                <w:rFonts w:asciiTheme="majorHAnsi" w:eastAsiaTheme="majorEastAsia" w:hAnsiTheme="majorHAnsi" w:cstheme="majorBidi"/>
                <w:b/>
                <w:bCs/>
                <w:sz w:val="16"/>
                <w:szCs w:val="16"/>
              </w:rPr>
            </w:pPr>
          </w:p>
        </w:tc>
      </w:tr>
      <w:tr w:rsidR="00FF0BB4" w:rsidRPr="00105E1E" w14:paraId="760B52DC" w14:textId="77777777" w:rsidTr="00287EA9">
        <w:tc>
          <w:tcPr>
            <w:tcW w:w="0" w:type="auto"/>
          </w:tcPr>
          <w:p w14:paraId="59009941" w14:textId="77777777" w:rsidR="00FF0BB4" w:rsidRPr="00105E1E" w:rsidRDefault="0002019C">
            <w:pPr>
              <w:rPr>
                <w:rFonts w:cstheme="minorHAnsi"/>
                <w:color w:val="212121"/>
                <w:sz w:val="16"/>
                <w:szCs w:val="16"/>
                <w:lang w:eastAsia="fr-BE"/>
              </w:rPr>
            </w:pPr>
            <w:r w:rsidRPr="00105E1E">
              <w:rPr>
                <w:rFonts w:cstheme="minorHAnsi"/>
                <w:color w:val="212121"/>
                <w:sz w:val="16"/>
                <w:szCs w:val="16"/>
                <w:lang w:eastAsia="fr-BE"/>
              </w:rPr>
              <w:t>Barakat</w:t>
            </w:r>
          </w:p>
          <w:p w14:paraId="64746817" w14:textId="630C29C1" w:rsidR="0002019C" w:rsidRPr="00105E1E" w:rsidRDefault="0002019C">
            <w:pPr>
              <w:rPr>
                <w:rFonts w:cstheme="minorHAnsi"/>
                <w:color w:val="212121"/>
                <w:sz w:val="16"/>
                <w:szCs w:val="16"/>
                <w:lang w:eastAsia="fr-BE"/>
              </w:rPr>
            </w:pPr>
            <w:r w:rsidRPr="00105E1E">
              <w:rPr>
                <w:rFonts w:cstheme="minorHAnsi"/>
                <w:color w:val="212121"/>
                <w:sz w:val="16"/>
                <w:szCs w:val="16"/>
                <w:lang w:eastAsia="fr-BE"/>
              </w:rPr>
              <w:t>2016</w:t>
            </w:r>
          </w:p>
        </w:tc>
        <w:tc>
          <w:tcPr>
            <w:tcW w:w="0" w:type="auto"/>
            <w:shd w:val="clear" w:color="auto" w:fill="92D050"/>
          </w:tcPr>
          <w:p w14:paraId="60CA2C52"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47132A31"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FFC000"/>
          </w:tcPr>
          <w:p w14:paraId="454682ED"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3D1991DE"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18FDCE56"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5BE1872B" w14:textId="77777777" w:rsidR="00FF0BB4" w:rsidRPr="00105E1E" w:rsidRDefault="00FF0BB4">
            <w:pPr>
              <w:rPr>
                <w:rFonts w:asciiTheme="majorHAnsi" w:eastAsiaTheme="majorEastAsia" w:hAnsiTheme="majorHAnsi" w:cstheme="majorBidi"/>
                <w:b/>
                <w:bCs/>
                <w:sz w:val="16"/>
                <w:szCs w:val="16"/>
              </w:rPr>
            </w:pPr>
          </w:p>
        </w:tc>
      </w:tr>
      <w:tr w:rsidR="00FF0BB4" w:rsidRPr="00105E1E" w14:paraId="79E41EA5" w14:textId="77777777" w:rsidTr="00287EA9">
        <w:tc>
          <w:tcPr>
            <w:tcW w:w="0" w:type="auto"/>
          </w:tcPr>
          <w:p w14:paraId="0D95DEDF" w14:textId="77777777" w:rsidR="0002019C" w:rsidRPr="00105E1E" w:rsidRDefault="0002019C" w:rsidP="0002019C">
            <w:pPr>
              <w:rPr>
                <w:rFonts w:cstheme="minorHAnsi"/>
                <w:color w:val="212121"/>
                <w:sz w:val="16"/>
                <w:szCs w:val="16"/>
                <w:lang w:eastAsia="fr-BE"/>
              </w:rPr>
            </w:pPr>
            <w:r w:rsidRPr="00105E1E">
              <w:rPr>
                <w:rFonts w:cstheme="minorHAnsi"/>
                <w:color w:val="212121"/>
                <w:sz w:val="16"/>
                <w:szCs w:val="16"/>
                <w:lang w:eastAsia="fr-BE"/>
              </w:rPr>
              <w:t>Sethi</w:t>
            </w:r>
          </w:p>
          <w:p w14:paraId="2B76C4C0" w14:textId="4993D964" w:rsidR="00FF0BB4" w:rsidRPr="00105E1E" w:rsidRDefault="0002019C" w:rsidP="0002019C">
            <w:pPr>
              <w:rPr>
                <w:rFonts w:cstheme="minorHAnsi"/>
                <w:color w:val="212121"/>
                <w:sz w:val="16"/>
                <w:szCs w:val="16"/>
                <w:lang w:eastAsia="fr-BE"/>
              </w:rPr>
            </w:pPr>
            <w:r w:rsidRPr="00105E1E">
              <w:rPr>
                <w:rFonts w:cstheme="minorHAnsi"/>
                <w:color w:val="212121"/>
                <w:sz w:val="16"/>
                <w:szCs w:val="16"/>
                <w:lang w:eastAsia="fr-BE"/>
              </w:rPr>
              <w:t>2024</w:t>
            </w:r>
          </w:p>
        </w:tc>
        <w:tc>
          <w:tcPr>
            <w:tcW w:w="0" w:type="auto"/>
            <w:shd w:val="clear" w:color="auto" w:fill="92D050"/>
          </w:tcPr>
          <w:p w14:paraId="0666B2ED"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2CEAD1EA"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FFC000"/>
          </w:tcPr>
          <w:p w14:paraId="4783D11A"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26F9BD25"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55DA0118" w14:textId="77777777" w:rsidR="00FF0BB4" w:rsidRPr="00105E1E" w:rsidRDefault="00FF0BB4">
            <w:pPr>
              <w:rPr>
                <w:rFonts w:asciiTheme="majorHAnsi" w:eastAsiaTheme="majorEastAsia" w:hAnsiTheme="majorHAnsi" w:cstheme="majorBidi"/>
                <w:b/>
                <w:bCs/>
                <w:sz w:val="16"/>
                <w:szCs w:val="16"/>
              </w:rPr>
            </w:pPr>
          </w:p>
        </w:tc>
        <w:tc>
          <w:tcPr>
            <w:tcW w:w="0" w:type="auto"/>
            <w:shd w:val="clear" w:color="auto" w:fill="92D050"/>
          </w:tcPr>
          <w:p w14:paraId="2768C897" w14:textId="77777777" w:rsidR="00FF0BB4" w:rsidRPr="00105E1E" w:rsidRDefault="00FF0BB4">
            <w:pPr>
              <w:rPr>
                <w:rFonts w:asciiTheme="majorHAnsi" w:eastAsiaTheme="majorEastAsia" w:hAnsiTheme="majorHAnsi" w:cstheme="majorBidi"/>
                <w:b/>
                <w:bCs/>
                <w:sz w:val="16"/>
                <w:szCs w:val="16"/>
              </w:rPr>
            </w:pPr>
          </w:p>
        </w:tc>
      </w:tr>
      <w:tr w:rsidR="002A7AFE" w:rsidRPr="00105E1E" w14:paraId="7B9F1537" w14:textId="77777777" w:rsidTr="00416B94">
        <w:tc>
          <w:tcPr>
            <w:tcW w:w="0" w:type="auto"/>
            <w:gridSpan w:val="7"/>
          </w:tcPr>
          <w:p w14:paraId="12150209" w14:textId="77777777" w:rsidR="002A7AFE" w:rsidRPr="00105E1E" w:rsidRDefault="002A7AFE">
            <w:pPr>
              <w:rPr>
                <w:rFonts w:asciiTheme="majorHAnsi" w:eastAsiaTheme="majorEastAsia" w:hAnsiTheme="majorHAnsi" w:cstheme="majorBidi"/>
                <w:b/>
                <w:bCs/>
                <w:sz w:val="16"/>
                <w:szCs w:val="16"/>
              </w:rPr>
            </w:pPr>
          </w:p>
          <w:p w14:paraId="0FA483EA" w14:textId="77777777" w:rsidR="002A7AFE" w:rsidRPr="00105E1E" w:rsidRDefault="002A7AFE" w:rsidP="002A7AFE">
            <w:pPr>
              <w:rPr>
                <w:b/>
                <w:bCs/>
                <w:sz w:val="16"/>
                <w:szCs w:val="16"/>
              </w:rPr>
            </w:pPr>
            <w:r w:rsidRPr="00105E1E">
              <w:rPr>
                <w:b/>
                <w:bCs/>
                <w:sz w:val="16"/>
                <w:szCs w:val="16"/>
              </w:rPr>
              <w:t>Legend:</w:t>
            </w:r>
          </w:p>
          <w:tbl>
            <w:tblPr>
              <w:tblStyle w:val="Grilledutableau"/>
              <w:tblW w:w="0" w:type="auto"/>
              <w:tblLook w:val="04A0" w:firstRow="1" w:lastRow="0" w:firstColumn="1" w:lastColumn="0" w:noHBand="0" w:noVBand="1"/>
            </w:tblPr>
            <w:tblGrid>
              <w:gridCol w:w="1202"/>
              <w:gridCol w:w="222"/>
            </w:tblGrid>
            <w:tr w:rsidR="002A7AFE" w:rsidRPr="00105E1E" w14:paraId="307A1BBE" w14:textId="77777777" w:rsidTr="00416B94">
              <w:tc>
                <w:tcPr>
                  <w:tcW w:w="0" w:type="auto"/>
                </w:tcPr>
                <w:p w14:paraId="35656779" w14:textId="77777777" w:rsidR="002A7AFE" w:rsidRPr="00105E1E" w:rsidRDefault="002A7AFE" w:rsidP="002A7AFE">
                  <w:pPr>
                    <w:rPr>
                      <w:sz w:val="16"/>
                      <w:szCs w:val="16"/>
                    </w:rPr>
                  </w:pPr>
                  <w:r w:rsidRPr="00105E1E">
                    <w:rPr>
                      <w:sz w:val="16"/>
                      <w:szCs w:val="16"/>
                    </w:rPr>
                    <w:t>Low risk</w:t>
                  </w:r>
                </w:p>
              </w:tc>
              <w:tc>
                <w:tcPr>
                  <w:tcW w:w="0" w:type="auto"/>
                  <w:shd w:val="clear" w:color="auto" w:fill="92D050"/>
                </w:tcPr>
                <w:p w14:paraId="0E3F6108" w14:textId="77777777" w:rsidR="002A7AFE" w:rsidRPr="00105E1E" w:rsidRDefault="002A7AFE" w:rsidP="002A7AFE">
                  <w:pPr>
                    <w:rPr>
                      <w:b/>
                      <w:bCs/>
                      <w:sz w:val="16"/>
                      <w:szCs w:val="16"/>
                      <w:highlight w:val="green"/>
                    </w:rPr>
                  </w:pPr>
                </w:p>
              </w:tc>
            </w:tr>
            <w:tr w:rsidR="002A7AFE" w:rsidRPr="00105E1E" w14:paraId="259287D5" w14:textId="77777777" w:rsidTr="00416B94">
              <w:tc>
                <w:tcPr>
                  <w:tcW w:w="0" w:type="auto"/>
                </w:tcPr>
                <w:p w14:paraId="57870577" w14:textId="77777777" w:rsidR="002A7AFE" w:rsidRPr="00105E1E" w:rsidRDefault="002A7AFE" w:rsidP="002A7AFE">
                  <w:pPr>
                    <w:rPr>
                      <w:sz w:val="16"/>
                      <w:szCs w:val="16"/>
                    </w:rPr>
                  </w:pPr>
                  <w:r w:rsidRPr="00105E1E">
                    <w:rPr>
                      <w:sz w:val="16"/>
                      <w:szCs w:val="16"/>
                    </w:rPr>
                    <w:t>Some concerns</w:t>
                  </w:r>
                </w:p>
              </w:tc>
              <w:tc>
                <w:tcPr>
                  <w:tcW w:w="0" w:type="auto"/>
                  <w:shd w:val="clear" w:color="auto" w:fill="FFC000"/>
                </w:tcPr>
                <w:p w14:paraId="71E97DF8" w14:textId="77777777" w:rsidR="002A7AFE" w:rsidRPr="00105E1E" w:rsidRDefault="002A7AFE" w:rsidP="002A7AFE">
                  <w:pPr>
                    <w:rPr>
                      <w:b/>
                      <w:bCs/>
                      <w:sz w:val="16"/>
                      <w:szCs w:val="16"/>
                    </w:rPr>
                  </w:pPr>
                </w:p>
              </w:tc>
            </w:tr>
            <w:tr w:rsidR="002A7AFE" w:rsidRPr="00105E1E" w14:paraId="70B260D7" w14:textId="77777777" w:rsidTr="00416B94">
              <w:tc>
                <w:tcPr>
                  <w:tcW w:w="0" w:type="auto"/>
                </w:tcPr>
                <w:p w14:paraId="0171D039" w14:textId="77777777" w:rsidR="002A7AFE" w:rsidRPr="00105E1E" w:rsidRDefault="002A7AFE" w:rsidP="002A7AFE">
                  <w:pPr>
                    <w:rPr>
                      <w:sz w:val="16"/>
                      <w:szCs w:val="16"/>
                    </w:rPr>
                  </w:pPr>
                  <w:r w:rsidRPr="00105E1E">
                    <w:rPr>
                      <w:sz w:val="16"/>
                      <w:szCs w:val="16"/>
                    </w:rPr>
                    <w:t>High risk</w:t>
                  </w:r>
                </w:p>
              </w:tc>
              <w:tc>
                <w:tcPr>
                  <w:tcW w:w="0" w:type="auto"/>
                  <w:shd w:val="clear" w:color="auto" w:fill="EE0000"/>
                </w:tcPr>
                <w:p w14:paraId="064DC605" w14:textId="77777777" w:rsidR="002A7AFE" w:rsidRPr="00105E1E" w:rsidRDefault="002A7AFE" w:rsidP="002A7AFE">
                  <w:pPr>
                    <w:rPr>
                      <w:b/>
                      <w:bCs/>
                      <w:sz w:val="16"/>
                      <w:szCs w:val="16"/>
                    </w:rPr>
                  </w:pPr>
                </w:p>
              </w:tc>
            </w:tr>
          </w:tbl>
          <w:p w14:paraId="39910D36" w14:textId="77777777" w:rsidR="002A7AFE" w:rsidRPr="00105E1E" w:rsidRDefault="002A7AFE">
            <w:pPr>
              <w:rPr>
                <w:rFonts w:asciiTheme="majorHAnsi" w:eastAsiaTheme="majorEastAsia" w:hAnsiTheme="majorHAnsi" w:cstheme="majorBidi"/>
                <w:b/>
                <w:bCs/>
                <w:sz w:val="16"/>
                <w:szCs w:val="16"/>
              </w:rPr>
            </w:pPr>
          </w:p>
          <w:p w14:paraId="4DE8EB7E" w14:textId="77777777" w:rsidR="002A7AFE" w:rsidRPr="00105E1E" w:rsidRDefault="002A7AFE">
            <w:pPr>
              <w:rPr>
                <w:rFonts w:asciiTheme="majorHAnsi" w:eastAsiaTheme="majorEastAsia" w:hAnsiTheme="majorHAnsi" w:cstheme="majorBidi"/>
                <w:b/>
                <w:bCs/>
                <w:sz w:val="16"/>
                <w:szCs w:val="16"/>
              </w:rPr>
            </w:pPr>
          </w:p>
        </w:tc>
      </w:tr>
    </w:tbl>
    <w:p w14:paraId="1E35163F" w14:textId="4B6F1D4F" w:rsidR="0002019C" w:rsidRPr="00105E1E" w:rsidRDefault="0002019C">
      <w:pPr>
        <w:rPr>
          <w:b/>
          <w:bCs/>
          <w:sz w:val="28"/>
          <w:szCs w:val="28"/>
        </w:rPr>
        <w:sectPr w:rsidR="0002019C" w:rsidRPr="00105E1E" w:rsidSect="0002019C">
          <w:pgSz w:w="16838" w:h="11906" w:orient="landscape"/>
          <w:pgMar w:top="1417" w:right="1417" w:bottom="1417" w:left="1417" w:header="708" w:footer="708" w:gutter="0"/>
          <w:cols w:space="708"/>
          <w:docGrid w:linePitch="360"/>
        </w:sectPr>
      </w:pPr>
    </w:p>
    <w:p w14:paraId="11EF72DE" w14:textId="5270E185" w:rsidR="00AB11E8" w:rsidRPr="00105E1E" w:rsidRDefault="00AB11E8" w:rsidP="00AB11E8">
      <w:pPr>
        <w:pStyle w:val="Titre1"/>
        <w:spacing w:line="360" w:lineRule="auto"/>
        <w:rPr>
          <w:b/>
          <w:bCs/>
          <w:color w:val="auto"/>
          <w:sz w:val="28"/>
          <w:szCs w:val="28"/>
        </w:rPr>
      </w:pPr>
      <w:r w:rsidRPr="00105E1E">
        <w:rPr>
          <w:b/>
          <w:bCs/>
          <w:color w:val="auto"/>
          <w:sz w:val="28"/>
          <w:szCs w:val="28"/>
        </w:rPr>
        <w:lastRenderedPageBreak/>
        <w:t>Figures</w:t>
      </w:r>
    </w:p>
    <w:p w14:paraId="3C4E958E" w14:textId="75A8A80E" w:rsidR="00516960" w:rsidRPr="00105E1E" w:rsidRDefault="004A3F57" w:rsidP="00516960">
      <w:r w:rsidRPr="00105E1E">
        <w:rPr>
          <w:lang w:eastAsia="fr-BE"/>
        </w:rPr>
        <w:drawing>
          <wp:inline distT="0" distB="0" distL="0" distR="0" wp14:anchorId="62441320" wp14:editId="44E1736F">
            <wp:extent cx="5097780" cy="5115825"/>
            <wp:effectExtent l="0" t="0" r="7620" b="8890"/>
            <wp:docPr id="5575441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44110" name=""/>
                    <pic:cNvPicPr/>
                  </pic:nvPicPr>
                  <pic:blipFill>
                    <a:blip r:embed="rId10"/>
                    <a:stretch>
                      <a:fillRect/>
                    </a:stretch>
                  </pic:blipFill>
                  <pic:spPr>
                    <a:xfrm>
                      <a:off x="0" y="0"/>
                      <a:ext cx="5101817" cy="5119876"/>
                    </a:xfrm>
                    <a:prstGeom prst="rect">
                      <a:avLst/>
                    </a:prstGeom>
                  </pic:spPr>
                </pic:pic>
              </a:graphicData>
            </a:graphic>
          </wp:inline>
        </w:drawing>
      </w:r>
    </w:p>
    <w:p w14:paraId="5676A35C" w14:textId="76CB496B" w:rsidR="002349ED" w:rsidRPr="00105E1E" w:rsidRDefault="002A7AFE" w:rsidP="00BA350F">
      <w:pPr>
        <w:rPr>
          <w:rFonts w:ascii="Times New Roman" w:hAnsi="Times New Roman" w:cs="Times New Roman"/>
          <w:sz w:val="24"/>
          <w:szCs w:val="24"/>
        </w:rPr>
      </w:pPr>
      <w:r w:rsidRPr="00105E1E">
        <w:rPr>
          <w:rFonts w:ascii="Times New Roman" w:hAnsi="Times New Roman" w:cs="Times New Roman"/>
          <w:sz w:val="24"/>
          <w:szCs w:val="24"/>
        </w:rPr>
        <w:br w:type="page"/>
      </w:r>
    </w:p>
    <w:p w14:paraId="575FC59D" w14:textId="55526EEF" w:rsidR="002A7AFE" w:rsidRPr="00105E1E" w:rsidRDefault="002A7AFE" w:rsidP="002A7AFE">
      <w:pPr>
        <w:pStyle w:val="Titre1"/>
        <w:spacing w:line="360" w:lineRule="auto"/>
        <w:rPr>
          <w:b/>
          <w:bCs/>
          <w:color w:val="auto"/>
          <w:sz w:val="28"/>
          <w:szCs w:val="28"/>
        </w:rPr>
      </w:pPr>
      <w:r w:rsidRPr="00105E1E">
        <w:rPr>
          <w:b/>
          <w:bCs/>
          <w:color w:val="auto"/>
          <w:sz w:val="28"/>
          <w:szCs w:val="28"/>
        </w:rPr>
        <w:lastRenderedPageBreak/>
        <w:t>Appendix</w:t>
      </w:r>
    </w:p>
    <w:p w14:paraId="282DE5B4" w14:textId="0B3ED380" w:rsidR="002A7AFE" w:rsidRPr="00105E1E" w:rsidRDefault="002A7AFE" w:rsidP="00177558">
      <w:pPr>
        <w:pStyle w:val="Titre2"/>
        <w:rPr>
          <w:b/>
          <w:bCs/>
          <w:i/>
          <w:iCs/>
          <w:color w:val="auto"/>
          <w:sz w:val="28"/>
          <w:szCs w:val="28"/>
        </w:rPr>
      </w:pPr>
      <w:r w:rsidRPr="00105E1E">
        <w:rPr>
          <w:b/>
          <w:bCs/>
          <w:i/>
          <w:iCs/>
          <w:color w:val="auto"/>
          <w:sz w:val="28"/>
          <w:szCs w:val="28"/>
        </w:rPr>
        <w:t>Appendix I : search strategies</w:t>
      </w:r>
    </w:p>
    <w:p w14:paraId="54840DC6" w14:textId="68757494" w:rsidR="002A7AFE" w:rsidRPr="00105E1E" w:rsidRDefault="002A7AFE" w:rsidP="00177558">
      <w:pPr>
        <w:spacing w:line="240" w:lineRule="auto"/>
        <w:rPr>
          <w:b/>
          <w:bCs/>
        </w:rPr>
      </w:pPr>
      <w:r w:rsidRPr="00105E1E">
        <w:rPr>
          <w:b/>
          <w:bCs/>
        </w:rPr>
        <w:t>Search strategy for Medline (Ovid)</w:t>
      </w:r>
    </w:p>
    <w:p w14:paraId="6D193DD4" w14:textId="77777777" w:rsidR="002A7AFE" w:rsidRPr="00105E1E" w:rsidRDefault="002A7AFE" w:rsidP="00177558">
      <w:pPr>
        <w:spacing w:line="240" w:lineRule="auto"/>
      </w:pPr>
      <w:r w:rsidRPr="00105E1E">
        <w:t>1  Abdominal Surgery/</w:t>
      </w:r>
    </w:p>
    <w:p w14:paraId="7C65E9FB" w14:textId="77777777" w:rsidR="002A7AFE" w:rsidRPr="00105E1E" w:rsidRDefault="002A7AFE" w:rsidP="00177558">
      <w:pPr>
        <w:spacing w:line="240" w:lineRule="auto"/>
      </w:pPr>
      <w:r w:rsidRPr="00105E1E">
        <w:t>2  Gastrointestinal Surgical Procedures/</w:t>
      </w:r>
    </w:p>
    <w:p w14:paraId="6CCE436F" w14:textId="77777777" w:rsidR="002A7AFE" w:rsidRPr="00105E1E" w:rsidRDefault="002A7AFE" w:rsidP="00177558">
      <w:pPr>
        <w:spacing w:line="240" w:lineRule="auto"/>
      </w:pPr>
      <w:r w:rsidRPr="00105E1E">
        <w:t>3  Colorectal Surgery/</w:t>
      </w:r>
    </w:p>
    <w:p w14:paraId="3FFDDFE7" w14:textId="77777777" w:rsidR="002A7AFE" w:rsidRPr="00105E1E" w:rsidRDefault="002A7AFE" w:rsidP="00177558">
      <w:pPr>
        <w:spacing w:line="240" w:lineRule="auto"/>
      </w:pPr>
      <w:r w:rsidRPr="00105E1E">
        <w:t>4  Hepatectomy/</w:t>
      </w:r>
    </w:p>
    <w:p w14:paraId="09836E06" w14:textId="77777777" w:rsidR="002A7AFE" w:rsidRPr="00105E1E" w:rsidRDefault="002A7AFE" w:rsidP="00177558">
      <w:pPr>
        <w:spacing w:line="240" w:lineRule="auto"/>
      </w:pPr>
      <w:r w:rsidRPr="00105E1E">
        <w:t>5  Pancreatectomy/</w:t>
      </w:r>
    </w:p>
    <w:p w14:paraId="12208C23" w14:textId="77777777" w:rsidR="002A7AFE" w:rsidRPr="00105E1E" w:rsidRDefault="002A7AFE" w:rsidP="00177558">
      <w:pPr>
        <w:spacing w:line="240" w:lineRule="auto"/>
      </w:pPr>
      <w:r w:rsidRPr="00105E1E">
        <w:t>6  Gastrectomy/</w:t>
      </w:r>
    </w:p>
    <w:p w14:paraId="05ACD7C9" w14:textId="77777777" w:rsidR="002A7AFE" w:rsidRPr="00105E1E" w:rsidRDefault="002A7AFE" w:rsidP="00177558">
      <w:pPr>
        <w:spacing w:line="240" w:lineRule="auto"/>
      </w:pPr>
      <w:r w:rsidRPr="00105E1E">
        <w:t>7  Appendectomy/</w:t>
      </w:r>
    </w:p>
    <w:p w14:paraId="52DEEEEB" w14:textId="77777777" w:rsidR="002A7AFE" w:rsidRPr="00105E1E" w:rsidRDefault="002A7AFE" w:rsidP="00177558">
      <w:pPr>
        <w:spacing w:line="240" w:lineRule="auto"/>
      </w:pPr>
      <w:r w:rsidRPr="00105E1E">
        <w:t>8  Herniorrhaphy/</w:t>
      </w:r>
    </w:p>
    <w:p w14:paraId="582EA483" w14:textId="275EB5DD" w:rsidR="002A7AFE" w:rsidRPr="00105E1E" w:rsidRDefault="002A7AFE" w:rsidP="00177558">
      <w:pPr>
        <w:spacing w:line="240" w:lineRule="auto"/>
      </w:pPr>
      <w:r w:rsidRPr="00105E1E">
        <w:t>9  ((abdominal* OR gastrointestinal* OR colorectal* OR hepato* OR pancreatec* OR gastrectom* OR appendectom* OR hernia*) AND (surg* OR operat* OR resect* OR procedure*)).ti,ab,kf.</w:t>
      </w:r>
    </w:p>
    <w:p w14:paraId="4F324864" w14:textId="77777777" w:rsidR="002A7AFE" w:rsidRPr="00105E1E" w:rsidRDefault="002A7AFE" w:rsidP="00177558">
      <w:pPr>
        <w:spacing w:line="240" w:lineRule="auto"/>
      </w:pPr>
      <w:r w:rsidRPr="00105E1E">
        <w:t>10  Cardiovascular Surgical Procedures/</w:t>
      </w:r>
    </w:p>
    <w:p w14:paraId="57100ECD" w14:textId="77777777" w:rsidR="002A7AFE" w:rsidRPr="00105E1E" w:rsidRDefault="002A7AFE" w:rsidP="00177558">
      <w:pPr>
        <w:spacing w:line="240" w:lineRule="auto"/>
      </w:pPr>
      <w:r w:rsidRPr="00105E1E">
        <w:t>11  Heart Surgery/</w:t>
      </w:r>
    </w:p>
    <w:p w14:paraId="1E14AC96" w14:textId="77777777" w:rsidR="002A7AFE" w:rsidRPr="00105E1E" w:rsidRDefault="002A7AFE" w:rsidP="00177558">
      <w:pPr>
        <w:spacing w:line="240" w:lineRule="auto"/>
      </w:pPr>
      <w:r w:rsidRPr="00105E1E">
        <w:t>12  Coronary Artery Bypass/</w:t>
      </w:r>
    </w:p>
    <w:p w14:paraId="1A2DAF5E" w14:textId="77777777" w:rsidR="002A7AFE" w:rsidRPr="00105E1E" w:rsidRDefault="002A7AFE" w:rsidP="00177558">
      <w:pPr>
        <w:spacing w:line="240" w:lineRule="auto"/>
      </w:pPr>
      <w:r w:rsidRPr="00105E1E">
        <w:t>13  Valve Replacement, Heart/</w:t>
      </w:r>
    </w:p>
    <w:p w14:paraId="65AD5774" w14:textId="77777777" w:rsidR="002A7AFE" w:rsidRPr="00105E1E" w:rsidRDefault="002A7AFE" w:rsidP="00177558">
      <w:pPr>
        <w:spacing w:line="240" w:lineRule="auto"/>
      </w:pPr>
      <w:r w:rsidRPr="00105E1E">
        <w:t xml:space="preserve">14  ((cardiac* OR heart* OR cardiovascul* OR coronary* OR valve* OR CABG OR bypass*) </w:t>
      </w:r>
    </w:p>
    <w:p w14:paraId="2AB9DC0B" w14:textId="7773A125" w:rsidR="002A7AFE" w:rsidRPr="00105E1E" w:rsidRDefault="002A7AFE" w:rsidP="00177558">
      <w:pPr>
        <w:spacing w:line="240" w:lineRule="auto"/>
      </w:pPr>
      <w:r w:rsidRPr="00105E1E">
        <w:t xml:space="preserve">     AND (surg* OR operat* OR procedure* OR replacement* OR resect*)).ti,ab,kf.</w:t>
      </w:r>
    </w:p>
    <w:p w14:paraId="7DC740DC" w14:textId="77777777" w:rsidR="002A7AFE" w:rsidRPr="00105E1E" w:rsidRDefault="002A7AFE" w:rsidP="00177558">
      <w:pPr>
        <w:spacing w:line="240" w:lineRule="auto"/>
      </w:pPr>
      <w:r w:rsidRPr="00105E1E">
        <w:t>15  1 or 2 or 3 or 4 or 5 or 6 or 7 or 8 or 9 or 10 or 11 or 12 or 13 or 14</w:t>
      </w:r>
    </w:p>
    <w:p w14:paraId="65876AB5" w14:textId="77777777" w:rsidR="002A7AFE" w:rsidRPr="00105E1E" w:rsidRDefault="002A7AFE" w:rsidP="00177558">
      <w:pPr>
        <w:spacing w:line="240" w:lineRule="auto"/>
      </w:pPr>
      <w:r w:rsidRPr="00105E1E">
        <w:t>16  Prehabilitation/</w:t>
      </w:r>
    </w:p>
    <w:p w14:paraId="17157EE5" w14:textId="77777777" w:rsidR="002A7AFE" w:rsidRPr="00105E1E" w:rsidRDefault="002A7AFE" w:rsidP="00177558">
      <w:pPr>
        <w:spacing w:line="240" w:lineRule="auto"/>
      </w:pPr>
      <w:r w:rsidRPr="00105E1E">
        <w:t>17  prehabilitat*.ti,ab,kf.</w:t>
      </w:r>
    </w:p>
    <w:p w14:paraId="2EB1C234" w14:textId="77777777" w:rsidR="002A7AFE" w:rsidRPr="00105E1E" w:rsidRDefault="002A7AFE" w:rsidP="00177558">
      <w:pPr>
        <w:spacing w:line="240" w:lineRule="auto"/>
      </w:pPr>
      <w:r w:rsidRPr="00105E1E">
        <w:t>18 Preoperative Period/</w:t>
      </w:r>
    </w:p>
    <w:p w14:paraId="74740267" w14:textId="77777777" w:rsidR="002A7AFE" w:rsidRPr="00105E1E" w:rsidRDefault="002A7AFE" w:rsidP="00177558">
      <w:pPr>
        <w:spacing w:line="240" w:lineRule="auto"/>
      </w:pPr>
      <w:r w:rsidRPr="00105E1E">
        <w:t>19 Preoperative care/</w:t>
      </w:r>
    </w:p>
    <w:p w14:paraId="218D2E7E" w14:textId="0962F549" w:rsidR="002A7AFE" w:rsidRPr="00105E1E" w:rsidRDefault="002A7AFE" w:rsidP="00177558">
      <w:pPr>
        <w:spacing w:line="240" w:lineRule="auto"/>
      </w:pPr>
      <w:r w:rsidRPr="00105E1E">
        <w:t xml:space="preserve">20  (pre-operativ* adj3 (intervention* or </w:t>
      </w:r>
      <w:r w:rsidR="00FA47FD" w:rsidRPr="00105E1E">
        <w:t>programme</w:t>
      </w:r>
      <w:r w:rsidRPr="00105E1E">
        <w:t>* or rehab* OR prepar* OR optimis*)).ti,ab,kf.</w:t>
      </w:r>
    </w:p>
    <w:p w14:paraId="403D6207" w14:textId="34689BC8" w:rsidR="002A7AFE" w:rsidRPr="00105E1E" w:rsidRDefault="002A7AFE" w:rsidP="00177558">
      <w:pPr>
        <w:spacing w:line="240" w:lineRule="auto"/>
      </w:pPr>
      <w:r w:rsidRPr="00105E1E">
        <w:t xml:space="preserve">21  ((preop* or pre-op* or before surgery OR before operat* OR presurg*) adj3 (intervention* or </w:t>
      </w:r>
      <w:r w:rsidR="00FA47FD" w:rsidRPr="00105E1E">
        <w:t>programme</w:t>
      </w:r>
      <w:r w:rsidRPr="00105E1E">
        <w:t>* OR rehab* OR optimis* OR preparation* )).ti,ab,kf.</w:t>
      </w:r>
    </w:p>
    <w:p w14:paraId="0DE6809C" w14:textId="2C2D0C38" w:rsidR="002A7AFE" w:rsidRPr="00105E1E" w:rsidRDefault="002A7AFE" w:rsidP="00177558">
      <w:pPr>
        <w:spacing w:line="240" w:lineRule="auto"/>
      </w:pPr>
      <w:r w:rsidRPr="00105E1E">
        <w:t>22 ("enhanced recovery" adj3 (</w:t>
      </w:r>
      <w:r w:rsidR="00FA47FD" w:rsidRPr="00105E1E">
        <w:t>programme</w:t>
      </w:r>
      <w:r w:rsidRPr="00105E1E">
        <w:t>* OR pathway* OR protocol*)).ti,ab,kf.</w:t>
      </w:r>
    </w:p>
    <w:p w14:paraId="5EE0A0E2" w14:textId="573A7B89" w:rsidR="002A7AFE" w:rsidRPr="00105E1E" w:rsidRDefault="002A7AFE" w:rsidP="00177558">
      <w:pPr>
        <w:spacing w:line="240" w:lineRule="auto"/>
      </w:pPr>
      <w:r w:rsidRPr="00105E1E">
        <w:t xml:space="preserve">23 (pre-surgical adj3 (optimis* OR intervention* OR </w:t>
      </w:r>
      <w:r w:rsidR="00FA47FD" w:rsidRPr="00105E1E">
        <w:t>programme</w:t>
      </w:r>
      <w:r w:rsidRPr="00105E1E">
        <w:t>* OR prepar*)).ti,ab,kf.</w:t>
      </w:r>
    </w:p>
    <w:p w14:paraId="6A88F17D" w14:textId="77777777" w:rsidR="002A7AFE" w:rsidRPr="00105E1E" w:rsidRDefault="002A7AFE" w:rsidP="00177558">
      <w:pPr>
        <w:spacing w:line="240" w:lineRule="auto"/>
      </w:pPr>
      <w:r w:rsidRPr="00105E1E">
        <w:t>24 16 or 17 or 18 or 19 or 20 or 21 or 22 or 23</w:t>
      </w:r>
    </w:p>
    <w:p w14:paraId="22A53E20" w14:textId="77777777" w:rsidR="002A7AFE" w:rsidRPr="00105E1E" w:rsidRDefault="002A7AFE" w:rsidP="00177558">
      <w:pPr>
        <w:spacing w:line="240" w:lineRule="auto"/>
      </w:pPr>
    </w:p>
    <w:p w14:paraId="7FD79072" w14:textId="77777777" w:rsidR="002A7AFE" w:rsidRPr="00105E1E" w:rsidRDefault="002A7AFE" w:rsidP="00177558">
      <w:pPr>
        <w:spacing w:line="240" w:lineRule="auto"/>
      </w:pPr>
      <w:r w:rsidRPr="00105E1E">
        <w:t xml:space="preserve">25 Exercise/  </w:t>
      </w:r>
    </w:p>
    <w:p w14:paraId="0BCD7248" w14:textId="77777777" w:rsidR="002A7AFE" w:rsidRPr="00105E1E" w:rsidRDefault="002A7AFE" w:rsidP="00177558">
      <w:pPr>
        <w:spacing w:line="240" w:lineRule="auto"/>
      </w:pPr>
      <w:r w:rsidRPr="00105E1E">
        <w:t xml:space="preserve">26 Exercise Therapy/  </w:t>
      </w:r>
    </w:p>
    <w:p w14:paraId="63A5FA36" w14:textId="77777777" w:rsidR="002A7AFE" w:rsidRPr="00105E1E" w:rsidRDefault="002A7AFE" w:rsidP="00177558">
      <w:pPr>
        <w:spacing w:line="240" w:lineRule="auto"/>
      </w:pPr>
      <w:r w:rsidRPr="00105E1E">
        <w:lastRenderedPageBreak/>
        <w:t xml:space="preserve">27 Physical Fitness/  </w:t>
      </w:r>
    </w:p>
    <w:p w14:paraId="717CE373" w14:textId="77777777" w:rsidR="002A7AFE" w:rsidRPr="00105E1E" w:rsidRDefault="002A7AFE" w:rsidP="00177558">
      <w:pPr>
        <w:spacing w:line="240" w:lineRule="auto"/>
      </w:pPr>
      <w:r w:rsidRPr="00105E1E">
        <w:t xml:space="preserve">28 Motor Activity/  </w:t>
      </w:r>
    </w:p>
    <w:p w14:paraId="5F2E99F4" w14:textId="79A223A3" w:rsidR="002A7AFE" w:rsidRPr="00105E1E" w:rsidRDefault="002A7AFE" w:rsidP="00177558">
      <w:pPr>
        <w:spacing w:line="240" w:lineRule="auto"/>
      </w:pPr>
      <w:r w:rsidRPr="00105E1E">
        <w:t xml:space="preserve">29 physical* adj3 (train* or activity* or exercise* or </w:t>
      </w:r>
      <w:r w:rsidR="00FA47FD" w:rsidRPr="00105E1E">
        <w:t>programme</w:t>
      </w:r>
      <w:r w:rsidRPr="00105E1E">
        <w:t xml:space="preserve">*).ti,ab,kf.  </w:t>
      </w:r>
    </w:p>
    <w:p w14:paraId="1C0C1B57" w14:textId="29F9FBAF" w:rsidR="002A7AFE" w:rsidRPr="00105E1E" w:rsidRDefault="002A7AFE" w:rsidP="00177558">
      <w:pPr>
        <w:spacing w:line="240" w:lineRule="auto"/>
      </w:pPr>
      <w:r w:rsidRPr="00105E1E">
        <w:t xml:space="preserve">30 25 or 26 or 27 or 28 or 29  </w:t>
      </w:r>
    </w:p>
    <w:p w14:paraId="178198AC" w14:textId="77777777" w:rsidR="002A7AFE" w:rsidRPr="00105E1E" w:rsidRDefault="002A7AFE" w:rsidP="00177558">
      <w:pPr>
        <w:spacing w:line="240" w:lineRule="auto"/>
      </w:pPr>
      <w:r w:rsidRPr="00105E1E">
        <w:t>31 15 AND 24 AND 30</w:t>
      </w:r>
    </w:p>
    <w:p w14:paraId="5DF54A56" w14:textId="77777777" w:rsidR="002A7AFE" w:rsidRPr="00105E1E" w:rsidRDefault="002A7AFE" w:rsidP="00177558">
      <w:pPr>
        <w:spacing w:line="240" w:lineRule="auto"/>
      </w:pPr>
    </w:p>
    <w:p w14:paraId="7CC9EFAC" w14:textId="6747B0DA" w:rsidR="002A7AFE" w:rsidRPr="00105E1E" w:rsidRDefault="002A7AFE" w:rsidP="00177558">
      <w:pPr>
        <w:spacing w:line="240" w:lineRule="auto"/>
        <w:rPr>
          <w:b/>
          <w:bCs/>
        </w:rPr>
      </w:pPr>
      <w:r w:rsidRPr="00105E1E">
        <w:rPr>
          <w:b/>
          <w:bCs/>
        </w:rPr>
        <w:t xml:space="preserve">Search strategy for </w:t>
      </w:r>
      <w:r w:rsidR="00177558" w:rsidRPr="00105E1E">
        <w:rPr>
          <w:b/>
          <w:bCs/>
        </w:rPr>
        <w:t>Scopus</w:t>
      </w:r>
    </w:p>
    <w:p w14:paraId="4C4A3541" w14:textId="77777777" w:rsidR="00177558" w:rsidRPr="00105E1E" w:rsidRDefault="00177558" w:rsidP="00177558">
      <w:pPr>
        <w:spacing w:line="240" w:lineRule="auto"/>
      </w:pPr>
      <w:r w:rsidRPr="00105E1E">
        <w:t>(</w:t>
      </w:r>
    </w:p>
    <w:p w14:paraId="55E9E69D" w14:textId="77777777" w:rsidR="00177558" w:rsidRPr="00105E1E" w:rsidRDefault="00177558" w:rsidP="00177558">
      <w:pPr>
        <w:spacing w:line="240" w:lineRule="auto"/>
      </w:pPr>
      <w:r w:rsidRPr="00105E1E">
        <w:t xml:space="preserve">TITLE-ABS-KEY(abdominal surgery) </w:t>
      </w:r>
    </w:p>
    <w:p w14:paraId="0940F360" w14:textId="77777777" w:rsidR="00177558" w:rsidRPr="00105E1E" w:rsidRDefault="00177558" w:rsidP="00177558">
      <w:pPr>
        <w:spacing w:line="240" w:lineRule="auto"/>
      </w:pPr>
      <w:r w:rsidRPr="00105E1E">
        <w:t xml:space="preserve">OR TITLE-ABS-KEY(gastrointestinal surgery) </w:t>
      </w:r>
    </w:p>
    <w:p w14:paraId="1BC5514A" w14:textId="77777777" w:rsidR="00177558" w:rsidRPr="00105E1E" w:rsidRDefault="00177558" w:rsidP="00177558">
      <w:pPr>
        <w:spacing w:line="240" w:lineRule="auto"/>
      </w:pPr>
      <w:r w:rsidRPr="00105E1E">
        <w:t xml:space="preserve">OR TITLE-ABS-KEY(colorectal surgery) </w:t>
      </w:r>
    </w:p>
    <w:p w14:paraId="7BCC4C2F" w14:textId="77777777" w:rsidR="00177558" w:rsidRPr="00105E1E" w:rsidRDefault="00177558" w:rsidP="00177558">
      <w:pPr>
        <w:spacing w:line="240" w:lineRule="auto"/>
      </w:pPr>
      <w:r w:rsidRPr="00105E1E">
        <w:t xml:space="preserve">OR TITLE-ABS-KEY(hepatectomy) </w:t>
      </w:r>
    </w:p>
    <w:p w14:paraId="6793B224" w14:textId="77777777" w:rsidR="00177558" w:rsidRPr="00105E1E" w:rsidRDefault="00177558" w:rsidP="00177558">
      <w:pPr>
        <w:spacing w:line="240" w:lineRule="auto"/>
      </w:pPr>
      <w:r w:rsidRPr="00105E1E">
        <w:t xml:space="preserve">OR TITLE-ABS-KEY(pancreatectomy) </w:t>
      </w:r>
    </w:p>
    <w:p w14:paraId="2825EDB7" w14:textId="77777777" w:rsidR="00177558" w:rsidRPr="00105E1E" w:rsidRDefault="00177558" w:rsidP="00177558">
      <w:pPr>
        <w:spacing w:line="240" w:lineRule="auto"/>
      </w:pPr>
      <w:r w:rsidRPr="00105E1E">
        <w:t xml:space="preserve">OR TITLE-ABS-KEY(gastrectomy) </w:t>
      </w:r>
    </w:p>
    <w:p w14:paraId="521D48C4" w14:textId="77777777" w:rsidR="00177558" w:rsidRPr="00105E1E" w:rsidRDefault="00177558" w:rsidP="00177558">
      <w:pPr>
        <w:spacing w:line="240" w:lineRule="auto"/>
      </w:pPr>
      <w:r w:rsidRPr="00105E1E">
        <w:t xml:space="preserve">OR TITLE-ABS-KEY(appendectomy) </w:t>
      </w:r>
    </w:p>
    <w:p w14:paraId="487D6563" w14:textId="77777777" w:rsidR="00177558" w:rsidRPr="00105E1E" w:rsidRDefault="00177558" w:rsidP="00177558">
      <w:pPr>
        <w:spacing w:line="240" w:lineRule="auto"/>
      </w:pPr>
      <w:r w:rsidRPr="00105E1E">
        <w:t xml:space="preserve">OR TITLE-ABS-KEY(herniorrhaphy) </w:t>
      </w:r>
    </w:p>
    <w:p w14:paraId="0DA76D2C" w14:textId="77777777" w:rsidR="00177558" w:rsidRPr="00105E1E" w:rsidRDefault="00177558" w:rsidP="00177558">
      <w:pPr>
        <w:spacing w:line="240" w:lineRule="auto"/>
      </w:pPr>
      <w:r w:rsidRPr="00105E1E">
        <w:t xml:space="preserve">OR TITLE-ABS-KEY(abdominal AND surg) </w:t>
      </w:r>
    </w:p>
    <w:p w14:paraId="6B13DB2B" w14:textId="77777777" w:rsidR="00177558" w:rsidRPr="00105E1E" w:rsidRDefault="00177558" w:rsidP="00177558">
      <w:pPr>
        <w:spacing w:line="240" w:lineRule="auto"/>
      </w:pPr>
      <w:r w:rsidRPr="00105E1E">
        <w:t xml:space="preserve">OR TITLE-ABS-KEY(gastrointestinal AND surg) </w:t>
      </w:r>
    </w:p>
    <w:p w14:paraId="73CBE493" w14:textId="77777777" w:rsidR="00177558" w:rsidRPr="00105E1E" w:rsidRDefault="00177558" w:rsidP="00177558">
      <w:pPr>
        <w:spacing w:line="240" w:lineRule="auto"/>
      </w:pPr>
      <w:r w:rsidRPr="00105E1E">
        <w:t xml:space="preserve">OR TITLE-ABS-KEY(colorectal AND surg) </w:t>
      </w:r>
    </w:p>
    <w:p w14:paraId="700CC13A" w14:textId="77777777" w:rsidR="00177558" w:rsidRPr="00105E1E" w:rsidRDefault="00177558" w:rsidP="00177558">
      <w:pPr>
        <w:spacing w:line="240" w:lineRule="auto"/>
      </w:pPr>
      <w:r w:rsidRPr="00105E1E">
        <w:t xml:space="preserve">OR TITLE-ABS-KEY(hepato AND surg) </w:t>
      </w:r>
    </w:p>
    <w:p w14:paraId="345DC894" w14:textId="77777777" w:rsidR="00177558" w:rsidRPr="00105E1E" w:rsidRDefault="00177558" w:rsidP="00177558">
      <w:pPr>
        <w:spacing w:line="240" w:lineRule="auto"/>
      </w:pPr>
      <w:r w:rsidRPr="00105E1E">
        <w:t xml:space="preserve">OR TITLE-ABS-KEY(pancreatec AND surg) </w:t>
      </w:r>
    </w:p>
    <w:p w14:paraId="0CE4AF02" w14:textId="77777777" w:rsidR="00177558" w:rsidRPr="00105E1E" w:rsidRDefault="00177558" w:rsidP="00177558">
      <w:pPr>
        <w:spacing w:line="240" w:lineRule="auto"/>
      </w:pPr>
      <w:r w:rsidRPr="00105E1E">
        <w:t xml:space="preserve">OR TITLE-ABS-KEY(gastrectom AND surg) </w:t>
      </w:r>
    </w:p>
    <w:p w14:paraId="3C1AA004" w14:textId="77777777" w:rsidR="00177558" w:rsidRPr="00105E1E" w:rsidRDefault="00177558" w:rsidP="00177558">
      <w:pPr>
        <w:spacing w:line="240" w:lineRule="auto"/>
      </w:pPr>
      <w:r w:rsidRPr="00105E1E">
        <w:t xml:space="preserve">OR TITLE-ABS-KEY(appendectom AND surg) </w:t>
      </w:r>
    </w:p>
    <w:p w14:paraId="64798D72" w14:textId="77777777" w:rsidR="00177558" w:rsidRPr="00105E1E" w:rsidRDefault="00177558" w:rsidP="00177558">
      <w:pPr>
        <w:spacing w:line="240" w:lineRule="auto"/>
      </w:pPr>
      <w:r w:rsidRPr="00105E1E">
        <w:t xml:space="preserve">OR TITLE-ABS-KEY(hernia AND surg) </w:t>
      </w:r>
    </w:p>
    <w:p w14:paraId="26344002" w14:textId="77777777" w:rsidR="00177558" w:rsidRPr="00105E1E" w:rsidRDefault="00177558" w:rsidP="00177558">
      <w:pPr>
        <w:spacing w:line="240" w:lineRule="auto"/>
      </w:pPr>
      <w:r w:rsidRPr="00105E1E">
        <w:t xml:space="preserve">OR TITLE-ABS-KEY(cardiovascular surgery) </w:t>
      </w:r>
    </w:p>
    <w:p w14:paraId="3D884E4A" w14:textId="77777777" w:rsidR="00177558" w:rsidRPr="00105E1E" w:rsidRDefault="00177558" w:rsidP="00177558">
      <w:pPr>
        <w:spacing w:line="240" w:lineRule="auto"/>
      </w:pPr>
      <w:r w:rsidRPr="00105E1E">
        <w:t xml:space="preserve">OR TITLE-ABS-KEY(heart surgery) </w:t>
      </w:r>
    </w:p>
    <w:p w14:paraId="31304440" w14:textId="77777777" w:rsidR="00177558" w:rsidRPr="00105E1E" w:rsidRDefault="00177558" w:rsidP="00177558">
      <w:pPr>
        <w:spacing w:line="240" w:lineRule="auto"/>
      </w:pPr>
      <w:r w:rsidRPr="00105E1E">
        <w:t xml:space="preserve">OR TITLE-ABS-KEY(coronary artery bypass) </w:t>
      </w:r>
    </w:p>
    <w:p w14:paraId="23B71D26" w14:textId="77777777" w:rsidR="00177558" w:rsidRPr="00105E1E" w:rsidRDefault="00177558" w:rsidP="00177558">
      <w:pPr>
        <w:spacing w:line="240" w:lineRule="auto"/>
      </w:pPr>
      <w:r w:rsidRPr="00105E1E">
        <w:t xml:space="preserve">OR TITLE-ABS-KEY(heart valve replacement) </w:t>
      </w:r>
    </w:p>
    <w:p w14:paraId="42E602BC" w14:textId="77777777" w:rsidR="00177558" w:rsidRPr="00105E1E" w:rsidRDefault="00177558" w:rsidP="00177558">
      <w:pPr>
        <w:spacing w:line="240" w:lineRule="auto"/>
      </w:pPr>
      <w:r w:rsidRPr="00105E1E">
        <w:t xml:space="preserve">OR TITLE-ABS-KEY(cardiac AND surg) </w:t>
      </w:r>
    </w:p>
    <w:p w14:paraId="0D03CE87" w14:textId="77777777" w:rsidR="00177558" w:rsidRPr="00105E1E" w:rsidRDefault="00177558" w:rsidP="00177558">
      <w:pPr>
        <w:spacing w:line="240" w:lineRule="auto"/>
      </w:pPr>
      <w:r w:rsidRPr="00105E1E">
        <w:t xml:space="preserve">OR TITLE-ABS-KEY(heart AND surg) </w:t>
      </w:r>
    </w:p>
    <w:p w14:paraId="6616B78E" w14:textId="77777777" w:rsidR="00177558" w:rsidRPr="00105E1E" w:rsidRDefault="00177558" w:rsidP="00177558">
      <w:pPr>
        <w:spacing w:line="240" w:lineRule="auto"/>
      </w:pPr>
      <w:r w:rsidRPr="00105E1E">
        <w:t xml:space="preserve">OR TITLE-ABS-KEY(coronar AND surg) </w:t>
      </w:r>
    </w:p>
    <w:p w14:paraId="108CAA5D" w14:textId="77777777" w:rsidR="00177558" w:rsidRPr="00105E1E" w:rsidRDefault="00177558" w:rsidP="00177558">
      <w:pPr>
        <w:spacing w:line="240" w:lineRule="auto"/>
      </w:pPr>
      <w:r w:rsidRPr="00105E1E">
        <w:t xml:space="preserve">OR TITLE-ABS-KEY(valve AND surg) </w:t>
      </w:r>
    </w:p>
    <w:p w14:paraId="7F707B36" w14:textId="77777777" w:rsidR="00177558" w:rsidRPr="00105E1E" w:rsidRDefault="00177558" w:rsidP="00177558">
      <w:pPr>
        <w:spacing w:line="240" w:lineRule="auto"/>
      </w:pPr>
      <w:r w:rsidRPr="00105E1E">
        <w:t xml:space="preserve">OR TITLE-ABS-KEY(CABG AND surg) </w:t>
      </w:r>
    </w:p>
    <w:p w14:paraId="1933C71F" w14:textId="77777777" w:rsidR="00177558" w:rsidRPr="00105E1E" w:rsidRDefault="00177558" w:rsidP="00177558">
      <w:pPr>
        <w:spacing w:line="240" w:lineRule="auto"/>
      </w:pPr>
      <w:r w:rsidRPr="00105E1E">
        <w:lastRenderedPageBreak/>
        <w:t>OR TITLE-ABS-KEY(bypass AND surg)</w:t>
      </w:r>
    </w:p>
    <w:p w14:paraId="726AB784" w14:textId="77777777" w:rsidR="00177558" w:rsidRPr="00105E1E" w:rsidRDefault="00177558" w:rsidP="00177558">
      <w:pPr>
        <w:spacing w:line="240" w:lineRule="auto"/>
      </w:pPr>
      <w:r w:rsidRPr="00105E1E">
        <w:t>)</w:t>
      </w:r>
    </w:p>
    <w:p w14:paraId="030F3932" w14:textId="77777777" w:rsidR="00177558" w:rsidRPr="00105E1E" w:rsidRDefault="00177558" w:rsidP="00177558">
      <w:pPr>
        <w:spacing w:line="240" w:lineRule="auto"/>
      </w:pPr>
      <w:r w:rsidRPr="00105E1E">
        <w:t>AND</w:t>
      </w:r>
    </w:p>
    <w:p w14:paraId="7A11D88D" w14:textId="77777777" w:rsidR="00177558" w:rsidRPr="00105E1E" w:rsidRDefault="00177558" w:rsidP="00177558">
      <w:pPr>
        <w:spacing w:line="240" w:lineRule="auto"/>
      </w:pPr>
      <w:r w:rsidRPr="00105E1E">
        <w:t>(</w:t>
      </w:r>
    </w:p>
    <w:p w14:paraId="19AD8B91" w14:textId="77777777" w:rsidR="00177558" w:rsidRPr="00105E1E" w:rsidRDefault="00177558" w:rsidP="00177558">
      <w:pPr>
        <w:spacing w:line="240" w:lineRule="auto"/>
      </w:pPr>
      <w:r w:rsidRPr="00105E1E">
        <w:t xml:space="preserve">TITLE-ABS-KEY(prehabilitation) </w:t>
      </w:r>
    </w:p>
    <w:p w14:paraId="31D00B46" w14:textId="77777777" w:rsidR="00177558" w:rsidRPr="00105E1E" w:rsidRDefault="00177558" w:rsidP="00177558">
      <w:pPr>
        <w:spacing w:line="240" w:lineRule="auto"/>
      </w:pPr>
      <w:r w:rsidRPr="00105E1E">
        <w:t xml:space="preserve">OR TITLE-ABS-KEY(preoperative period) </w:t>
      </w:r>
    </w:p>
    <w:p w14:paraId="154D4EDB" w14:textId="77777777" w:rsidR="00177558" w:rsidRPr="00105E1E" w:rsidRDefault="00177558" w:rsidP="00177558">
      <w:pPr>
        <w:spacing w:line="240" w:lineRule="auto"/>
      </w:pPr>
      <w:r w:rsidRPr="00105E1E">
        <w:t xml:space="preserve">OR TITLE-ABS-KEY(preoperative care) </w:t>
      </w:r>
    </w:p>
    <w:p w14:paraId="51D6D38A" w14:textId="77777777" w:rsidR="00177558" w:rsidRPr="00105E1E" w:rsidRDefault="00177558" w:rsidP="00177558">
      <w:pPr>
        <w:spacing w:line="240" w:lineRule="auto"/>
      </w:pPr>
      <w:r w:rsidRPr="00105E1E">
        <w:t xml:space="preserve">OR TITLE-ABS-KEY(preoperative W/3 intervention) </w:t>
      </w:r>
    </w:p>
    <w:p w14:paraId="397E46E0" w14:textId="5C3E217E" w:rsidR="00177558" w:rsidRPr="00105E1E" w:rsidRDefault="00177558" w:rsidP="00177558">
      <w:pPr>
        <w:spacing w:line="240" w:lineRule="auto"/>
      </w:pPr>
      <w:r w:rsidRPr="00105E1E">
        <w:t xml:space="preserve">OR TITLE-ABS-KEY(preoperative W/3 </w:t>
      </w:r>
      <w:r w:rsidR="00FA47FD" w:rsidRPr="00105E1E">
        <w:t>programme</w:t>
      </w:r>
      <w:r w:rsidRPr="00105E1E">
        <w:t xml:space="preserve">) </w:t>
      </w:r>
    </w:p>
    <w:p w14:paraId="3C71CEE0" w14:textId="77777777" w:rsidR="00177558" w:rsidRPr="00105E1E" w:rsidRDefault="00177558" w:rsidP="00177558">
      <w:pPr>
        <w:spacing w:line="240" w:lineRule="auto"/>
      </w:pPr>
      <w:r w:rsidRPr="00105E1E">
        <w:t xml:space="preserve">OR TITLE-ABS-KEY(preoperative W/3 rehab) </w:t>
      </w:r>
    </w:p>
    <w:p w14:paraId="751A367F" w14:textId="77777777" w:rsidR="00177558" w:rsidRPr="00105E1E" w:rsidRDefault="00177558" w:rsidP="00177558">
      <w:pPr>
        <w:spacing w:line="240" w:lineRule="auto"/>
      </w:pPr>
      <w:r w:rsidRPr="00105E1E">
        <w:t xml:space="preserve">OR TITLE-ABS-KEY(preoperative W/3 prepar) </w:t>
      </w:r>
    </w:p>
    <w:p w14:paraId="09A99F26" w14:textId="77777777" w:rsidR="00177558" w:rsidRPr="00105E1E" w:rsidRDefault="00177558" w:rsidP="00177558">
      <w:pPr>
        <w:spacing w:line="240" w:lineRule="auto"/>
      </w:pPr>
      <w:r w:rsidRPr="00105E1E">
        <w:t xml:space="preserve">OR TITLE-ABS-KEY(preoperative W/3 optimis) </w:t>
      </w:r>
    </w:p>
    <w:p w14:paraId="4B4B35C4" w14:textId="77777777" w:rsidR="00177558" w:rsidRPr="00105E1E" w:rsidRDefault="00177558" w:rsidP="00177558">
      <w:pPr>
        <w:spacing w:line="240" w:lineRule="auto"/>
      </w:pPr>
      <w:r w:rsidRPr="00105E1E">
        <w:t xml:space="preserve">OR TITLE-ABS-KEY(preop W/3 intervention) </w:t>
      </w:r>
    </w:p>
    <w:p w14:paraId="1F5A8C8D" w14:textId="5697D396" w:rsidR="00177558" w:rsidRPr="00105E1E" w:rsidRDefault="00177558" w:rsidP="00177558">
      <w:pPr>
        <w:spacing w:line="240" w:lineRule="auto"/>
      </w:pPr>
      <w:r w:rsidRPr="00105E1E">
        <w:t xml:space="preserve">OR TITLE-ABS-KEY(preop W/3 </w:t>
      </w:r>
      <w:r w:rsidR="00FA47FD" w:rsidRPr="00105E1E">
        <w:t>programme</w:t>
      </w:r>
      <w:r w:rsidRPr="00105E1E">
        <w:t xml:space="preserve">) </w:t>
      </w:r>
    </w:p>
    <w:p w14:paraId="6FCEC9B9" w14:textId="77777777" w:rsidR="00177558" w:rsidRPr="00105E1E" w:rsidRDefault="00177558" w:rsidP="00177558">
      <w:pPr>
        <w:spacing w:line="240" w:lineRule="auto"/>
      </w:pPr>
      <w:r w:rsidRPr="00105E1E">
        <w:t xml:space="preserve">OR TITLE-ABS-KEY(preop W/3 rehab) </w:t>
      </w:r>
    </w:p>
    <w:p w14:paraId="6B1DA981" w14:textId="77777777" w:rsidR="00177558" w:rsidRPr="00105E1E" w:rsidRDefault="00177558" w:rsidP="00177558">
      <w:pPr>
        <w:spacing w:line="240" w:lineRule="auto"/>
      </w:pPr>
      <w:r w:rsidRPr="00105E1E">
        <w:t xml:space="preserve">OR TITLE-ABS-KEY(preop W/3 prepar) </w:t>
      </w:r>
    </w:p>
    <w:p w14:paraId="6BFC97E5" w14:textId="77777777" w:rsidR="00177558" w:rsidRPr="00105E1E" w:rsidRDefault="00177558" w:rsidP="00177558">
      <w:pPr>
        <w:spacing w:line="240" w:lineRule="auto"/>
      </w:pPr>
      <w:r w:rsidRPr="00105E1E">
        <w:t xml:space="preserve">OR TITLE-ABS-KEY(preop W/3 optimis) </w:t>
      </w:r>
    </w:p>
    <w:p w14:paraId="545C2AE5" w14:textId="199D0227" w:rsidR="00177558" w:rsidRPr="00105E1E" w:rsidRDefault="00177558" w:rsidP="00177558">
      <w:pPr>
        <w:spacing w:line="240" w:lineRule="auto"/>
      </w:pPr>
      <w:r w:rsidRPr="00105E1E">
        <w:t xml:space="preserve">OR TITLE-ABS-KEY("enhanced recovery" W/3 </w:t>
      </w:r>
      <w:r w:rsidR="00FA47FD" w:rsidRPr="00105E1E">
        <w:t>programme</w:t>
      </w:r>
      <w:r w:rsidRPr="00105E1E">
        <w:t xml:space="preserve">) </w:t>
      </w:r>
    </w:p>
    <w:p w14:paraId="6EE67306" w14:textId="77777777" w:rsidR="00177558" w:rsidRPr="00105E1E" w:rsidRDefault="00177558" w:rsidP="00177558">
      <w:pPr>
        <w:spacing w:line="240" w:lineRule="auto"/>
      </w:pPr>
      <w:r w:rsidRPr="00105E1E">
        <w:t xml:space="preserve">OR TITLE-ABS-KEY("enhanced recovery" W/3 pathway) </w:t>
      </w:r>
    </w:p>
    <w:p w14:paraId="19D7933C" w14:textId="77777777" w:rsidR="00177558" w:rsidRPr="00105E1E" w:rsidRDefault="00177558" w:rsidP="00177558">
      <w:pPr>
        <w:spacing w:line="240" w:lineRule="auto"/>
      </w:pPr>
      <w:r w:rsidRPr="00105E1E">
        <w:t xml:space="preserve">OR TITLE-ABS-KEY("enhanced recovery" W/3 protocol) </w:t>
      </w:r>
    </w:p>
    <w:p w14:paraId="7E38278E" w14:textId="77777777" w:rsidR="00177558" w:rsidRPr="00105E1E" w:rsidRDefault="00177558" w:rsidP="00177558">
      <w:pPr>
        <w:spacing w:line="240" w:lineRule="auto"/>
      </w:pPr>
      <w:r w:rsidRPr="00105E1E">
        <w:t xml:space="preserve">OR TITLE-ABS-KEY(pre-surgical W/3 optimis) </w:t>
      </w:r>
    </w:p>
    <w:p w14:paraId="4B526CB8" w14:textId="77777777" w:rsidR="00177558" w:rsidRPr="00105E1E" w:rsidRDefault="00177558" w:rsidP="00177558">
      <w:pPr>
        <w:spacing w:line="240" w:lineRule="auto"/>
      </w:pPr>
      <w:r w:rsidRPr="00105E1E">
        <w:t xml:space="preserve">OR TITLE-ABS-KEY(pre-surgical W/3 intervention) </w:t>
      </w:r>
    </w:p>
    <w:p w14:paraId="3421ABAE" w14:textId="376851C8" w:rsidR="00177558" w:rsidRPr="00105E1E" w:rsidRDefault="00177558" w:rsidP="00177558">
      <w:pPr>
        <w:spacing w:line="240" w:lineRule="auto"/>
      </w:pPr>
      <w:r w:rsidRPr="00105E1E">
        <w:t xml:space="preserve">OR TITLE-ABS-KEY(pre-surgical W/3 </w:t>
      </w:r>
      <w:r w:rsidR="00FA47FD" w:rsidRPr="00105E1E">
        <w:t>programme</w:t>
      </w:r>
      <w:r w:rsidRPr="00105E1E">
        <w:t xml:space="preserve">) </w:t>
      </w:r>
    </w:p>
    <w:p w14:paraId="0AC40E14" w14:textId="77777777" w:rsidR="00177558" w:rsidRPr="00105E1E" w:rsidRDefault="00177558" w:rsidP="00177558">
      <w:pPr>
        <w:spacing w:line="240" w:lineRule="auto"/>
      </w:pPr>
      <w:r w:rsidRPr="00105E1E">
        <w:t>OR TITLE-ABS-KEY(pre-surgical W/3 prepar)</w:t>
      </w:r>
    </w:p>
    <w:p w14:paraId="1E5CBCE8" w14:textId="77777777" w:rsidR="00177558" w:rsidRPr="00105E1E" w:rsidRDefault="00177558" w:rsidP="00177558">
      <w:pPr>
        <w:spacing w:line="240" w:lineRule="auto"/>
      </w:pPr>
      <w:r w:rsidRPr="00105E1E">
        <w:t>)</w:t>
      </w:r>
    </w:p>
    <w:p w14:paraId="66C7C720" w14:textId="77777777" w:rsidR="00177558" w:rsidRPr="00105E1E" w:rsidRDefault="00177558" w:rsidP="00177558">
      <w:pPr>
        <w:spacing w:line="240" w:lineRule="auto"/>
      </w:pPr>
      <w:r w:rsidRPr="00105E1E">
        <w:t>AND</w:t>
      </w:r>
    </w:p>
    <w:p w14:paraId="192F1555" w14:textId="77777777" w:rsidR="00177558" w:rsidRPr="00105E1E" w:rsidRDefault="00177558" w:rsidP="00177558">
      <w:pPr>
        <w:spacing w:line="240" w:lineRule="auto"/>
      </w:pPr>
      <w:r w:rsidRPr="00105E1E">
        <w:t>(</w:t>
      </w:r>
    </w:p>
    <w:p w14:paraId="3E521746" w14:textId="77777777" w:rsidR="00177558" w:rsidRPr="00105E1E" w:rsidRDefault="00177558" w:rsidP="00177558">
      <w:pPr>
        <w:spacing w:line="240" w:lineRule="auto"/>
      </w:pPr>
      <w:r w:rsidRPr="00105E1E">
        <w:t xml:space="preserve">TITLE-ABS-KEY(exercise) </w:t>
      </w:r>
    </w:p>
    <w:p w14:paraId="6E53B783" w14:textId="77777777" w:rsidR="00177558" w:rsidRPr="00105E1E" w:rsidRDefault="00177558" w:rsidP="00177558">
      <w:pPr>
        <w:spacing w:line="240" w:lineRule="auto"/>
      </w:pPr>
      <w:r w:rsidRPr="00105E1E">
        <w:t xml:space="preserve">OR TITLE-ABS-KEY(exercise therapy) </w:t>
      </w:r>
    </w:p>
    <w:p w14:paraId="1CB409B0" w14:textId="77777777" w:rsidR="00177558" w:rsidRPr="00105E1E" w:rsidRDefault="00177558" w:rsidP="00177558">
      <w:pPr>
        <w:spacing w:line="240" w:lineRule="auto"/>
      </w:pPr>
      <w:r w:rsidRPr="00105E1E">
        <w:t xml:space="preserve">OR TITLE-ABS-KEY(physical fitness) </w:t>
      </w:r>
    </w:p>
    <w:p w14:paraId="41E46A65" w14:textId="77777777" w:rsidR="00177558" w:rsidRPr="00105E1E" w:rsidRDefault="00177558" w:rsidP="00177558">
      <w:pPr>
        <w:spacing w:line="240" w:lineRule="auto"/>
      </w:pPr>
      <w:r w:rsidRPr="00105E1E">
        <w:t xml:space="preserve">OR TITLE-ABS-KEY(motor activity) </w:t>
      </w:r>
    </w:p>
    <w:p w14:paraId="72D28D23" w14:textId="77777777" w:rsidR="00177558" w:rsidRPr="00105E1E" w:rsidRDefault="00177558" w:rsidP="00177558">
      <w:pPr>
        <w:spacing w:line="240" w:lineRule="auto"/>
      </w:pPr>
      <w:r w:rsidRPr="00105E1E">
        <w:t xml:space="preserve">OR TITLE-ABS-KEY(physical W/3 train) </w:t>
      </w:r>
    </w:p>
    <w:p w14:paraId="127D7FDD" w14:textId="77777777" w:rsidR="00177558" w:rsidRPr="00105E1E" w:rsidRDefault="00177558" w:rsidP="00177558">
      <w:pPr>
        <w:spacing w:line="240" w:lineRule="auto"/>
      </w:pPr>
      <w:r w:rsidRPr="00105E1E">
        <w:t xml:space="preserve">OR TITLE-ABS-KEY(physical W/3 activity) </w:t>
      </w:r>
    </w:p>
    <w:p w14:paraId="739EF668" w14:textId="77777777" w:rsidR="00177558" w:rsidRPr="00105E1E" w:rsidRDefault="00177558" w:rsidP="00177558">
      <w:pPr>
        <w:spacing w:line="240" w:lineRule="auto"/>
      </w:pPr>
      <w:r w:rsidRPr="00105E1E">
        <w:lastRenderedPageBreak/>
        <w:t xml:space="preserve">OR TITLE-ABS-KEY(physical W/3 exercise) </w:t>
      </w:r>
    </w:p>
    <w:p w14:paraId="345FEBAB" w14:textId="381647AA" w:rsidR="00177558" w:rsidRPr="00105E1E" w:rsidRDefault="00177558" w:rsidP="00177558">
      <w:pPr>
        <w:spacing w:line="240" w:lineRule="auto"/>
      </w:pPr>
      <w:r w:rsidRPr="00105E1E">
        <w:t xml:space="preserve">OR TITLE-ABS-KEY(physical W/3 </w:t>
      </w:r>
      <w:r w:rsidR="00FA47FD" w:rsidRPr="00105E1E">
        <w:t>programme</w:t>
      </w:r>
      <w:r w:rsidRPr="00105E1E">
        <w:t>)</w:t>
      </w:r>
    </w:p>
    <w:p w14:paraId="5EE0CA93" w14:textId="77777777" w:rsidR="00177558" w:rsidRPr="00105E1E" w:rsidRDefault="00177558" w:rsidP="00177558">
      <w:pPr>
        <w:spacing w:line="240" w:lineRule="auto"/>
      </w:pPr>
      <w:r w:rsidRPr="00105E1E">
        <w:t>)</w:t>
      </w:r>
    </w:p>
    <w:p w14:paraId="70C83FDE" w14:textId="77777777" w:rsidR="00177558" w:rsidRPr="00105E1E" w:rsidRDefault="00177558" w:rsidP="00177558">
      <w:pPr>
        <w:spacing w:line="240" w:lineRule="auto"/>
      </w:pPr>
      <w:r w:rsidRPr="00105E1E">
        <w:t>AND</w:t>
      </w:r>
    </w:p>
    <w:p w14:paraId="4D471904" w14:textId="77777777" w:rsidR="00177558" w:rsidRPr="00105E1E" w:rsidRDefault="00177558" w:rsidP="00177558">
      <w:pPr>
        <w:spacing w:line="240" w:lineRule="auto"/>
      </w:pPr>
      <w:r w:rsidRPr="00105E1E">
        <w:t>(</w:t>
      </w:r>
    </w:p>
    <w:p w14:paraId="3B97818D" w14:textId="77777777" w:rsidR="00177558" w:rsidRPr="00105E1E" w:rsidRDefault="00177558" w:rsidP="00177558">
      <w:pPr>
        <w:spacing w:line="240" w:lineRule="auto"/>
      </w:pPr>
      <w:r w:rsidRPr="00105E1E">
        <w:t xml:space="preserve">TITLE-ABS-KEY("randomized controlled trial") </w:t>
      </w:r>
    </w:p>
    <w:p w14:paraId="3E51C28F" w14:textId="77777777" w:rsidR="00177558" w:rsidRPr="00105E1E" w:rsidRDefault="00177558" w:rsidP="00177558">
      <w:pPr>
        <w:spacing w:line="240" w:lineRule="auto"/>
      </w:pPr>
      <w:r w:rsidRPr="00105E1E">
        <w:t>OR TITLE-ABS-KEY("randomised controlled trial")</w:t>
      </w:r>
    </w:p>
    <w:p w14:paraId="61A1B499" w14:textId="77777777" w:rsidR="00177558" w:rsidRPr="00105E1E" w:rsidRDefault="00177558" w:rsidP="00177558">
      <w:pPr>
        <w:spacing w:line="240" w:lineRule="auto"/>
      </w:pPr>
      <w:r w:rsidRPr="00105E1E">
        <w:t>)</w:t>
      </w:r>
    </w:p>
    <w:p w14:paraId="5DDD5470" w14:textId="77777777" w:rsidR="00177558" w:rsidRPr="00105E1E" w:rsidRDefault="00177558" w:rsidP="00177558">
      <w:pPr>
        <w:spacing w:line="240" w:lineRule="auto"/>
      </w:pPr>
    </w:p>
    <w:p w14:paraId="3C5C821D" w14:textId="2AA0740E" w:rsidR="00177558" w:rsidRPr="00105E1E" w:rsidRDefault="00177558" w:rsidP="00177558">
      <w:pPr>
        <w:spacing w:line="240" w:lineRule="auto"/>
        <w:rPr>
          <w:b/>
          <w:bCs/>
        </w:rPr>
      </w:pPr>
      <w:r w:rsidRPr="00105E1E">
        <w:rPr>
          <w:b/>
          <w:bCs/>
        </w:rPr>
        <w:t>Search strategy for EMBASE</w:t>
      </w:r>
    </w:p>
    <w:p w14:paraId="39C1F699" w14:textId="5B727E61" w:rsidR="00177558" w:rsidRPr="00105E1E" w:rsidRDefault="00177558" w:rsidP="00177558">
      <w:pPr>
        <w:spacing w:line="240" w:lineRule="auto"/>
      </w:pPr>
      <w:r w:rsidRPr="00105E1E">
        <w:t>('abdominal surgery'/de OR 'gastrointestinal surgery'/de OR 'colorectal surgery'/de OR 'hepatectomy'/de OR 'pancreatectomy'/de OR 'gastrectomy'/de OR 'appendectomy'/de OR 'herniorrhaphy'/de OR (((abdominal* OR gastrointestinal* OR colorectal* OR hepato* OR pancreatec* OR gastrectom* OR appendectom* OR hernia*) NEAR/3 (surg* OR operat* OR resect* OR procedure*)):ti,ab,kw) OR 'cardiovascular surgery'/de OR 'heart surgery'/de OR 'coronary artery bypass'/de OR 'heart valve replacement'/de OR (((cardiac* OR heart* OR cardiovascul* OR coronary* OR valve* OR cabg OR bypass*) NEAR/3 (surg* OR operat* OR procedure* OR replacement* OR resect*)):ti,ab,kw)) AND ('prehabilitation'/de OR prehabilitat*:ti,ab,kw OR 'preoperative period'/de OR 'preoperative care'/de OR (('pre operativ*' NEAR/3 (intervention* OR </w:t>
      </w:r>
      <w:r w:rsidR="00FA47FD" w:rsidRPr="00105E1E">
        <w:t>programme</w:t>
      </w:r>
      <w:r w:rsidRPr="00105E1E">
        <w:t>* OR rehab* OR prepar* OR optimis*)):ti,ab,kw) OR (((preop* OR 'pre op*' OR 'before surgery' OR 'before operat*' OR presurg*) NEAR/3 (intervention* OR </w:t>
      </w:r>
      <w:r w:rsidR="00FA47FD" w:rsidRPr="00105E1E">
        <w:t>programme</w:t>
      </w:r>
      <w:r w:rsidRPr="00105E1E">
        <w:t>* OR rehab* OR optimis* OR preparation*)):ti,ab,kw) OR (('enhanced recovery' NEAR/3 (</w:t>
      </w:r>
      <w:r w:rsidR="00FA47FD" w:rsidRPr="00105E1E">
        <w:t>programme</w:t>
      </w:r>
      <w:r w:rsidRPr="00105E1E">
        <w:t>* OR pathway* OR protocol*)):ti,ab,kw) OR (('pre surgical' NEAR/3 (optimis* OR intervention* OR </w:t>
      </w:r>
      <w:r w:rsidR="00FA47FD" w:rsidRPr="00105E1E">
        <w:t>programme</w:t>
      </w:r>
      <w:r w:rsidRPr="00105E1E">
        <w:t>* OR prepar*)):ti,ab,kw)) AND ('exercise'/de OR 'exercise therapy'/de OR 'physical fitness'/de OR 'motor activity'/de OR ((physical* NEAR/3 (train* OR activity* OR exercise* OR </w:t>
      </w:r>
      <w:r w:rsidR="00FA47FD" w:rsidRPr="00105E1E">
        <w:t>programme</w:t>
      </w:r>
      <w:r w:rsidRPr="00105E1E">
        <w:t>*)):ti,ab,kw))</w:t>
      </w:r>
    </w:p>
    <w:p w14:paraId="1F68E7F2" w14:textId="77777777" w:rsidR="00177558" w:rsidRPr="00105E1E" w:rsidRDefault="00177558" w:rsidP="00177558">
      <w:pPr>
        <w:rPr>
          <w:b/>
          <w:bCs/>
        </w:rPr>
      </w:pPr>
    </w:p>
    <w:p w14:paraId="21629337" w14:textId="77777777" w:rsidR="00177558" w:rsidRPr="00105E1E" w:rsidRDefault="00177558" w:rsidP="00177558"/>
    <w:p w14:paraId="3BC79FFF" w14:textId="77777777" w:rsidR="00177558" w:rsidRPr="00105E1E" w:rsidRDefault="00177558" w:rsidP="00177558"/>
    <w:p w14:paraId="03F0EC90" w14:textId="77777777" w:rsidR="00177558" w:rsidRPr="00105E1E" w:rsidRDefault="00177558" w:rsidP="00177558"/>
    <w:p w14:paraId="17A52D06" w14:textId="77777777" w:rsidR="00177558" w:rsidRPr="00105E1E" w:rsidRDefault="00177558" w:rsidP="00177558"/>
    <w:p w14:paraId="0A73A02C" w14:textId="77777777" w:rsidR="00177558" w:rsidRPr="00105E1E" w:rsidRDefault="00177558" w:rsidP="00177558"/>
    <w:p w14:paraId="3F95E644" w14:textId="77777777" w:rsidR="00177558" w:rsidRPr="00105E1E" w:rsidRDefault="00177558" w:rsidP="00177558"/>
    <w:p w14:paraId="0D093A5D" w14:textId="77777777" w:rsidR="00177558" w:rsidRPr="00105E1E" w:rsidRDefault="00177558" w:rsidP="00177558"/>
    <w:p w14:paraId="1254D783" w14:textId="77777777" w:rsidR="00177558" w:rsidRPr="00105E1E" w:rsidRDefault="00177558" w:rsidP="002A7AFE">
      <w:pPr>
        <w:rPr>
          <w:b/>
          <w:bCs/>
        </w:rPr>
      </w:pPr>
    </w:p>
    <w:p w14:paraId="130031E2" w14:textId="77777777" w:rsidR="002A7AFE" w:rsidRPr="00105E1E" w:rsidRDefault="002A7AFE" w:rsidP="002A7AFE"/>
    <w:p w14:paraId="3A346660" w14:textId="050F3697" w:rsidR="000F427C" w:rsidRPr="00105E1E" w:rsidRDefault="00177558" w:rsidP="00177558">
      <w:pPr>
        <w:pStyle w:val="Titre1"/>
        <w:spacing w:line="360" w:lineRule="auto"/>
        <w:rPr>
          <w:b/>
          <w:bCs/>
          <w:i/>
          <w:iCs/>
          <w:color w:val="auto"/>
          <w:sz w:val="28"/>
          <w:szCs w:val="28"/>
        </w:rPr>
      </w:pPr>
      <w:r w:rsidRPr="00105E1E">
        <w:rPr>
          <w:b/>
          <w:bCs/>
          <w:i/>
          <w:iCs/>
          <w:color w:val="auto"/>
          <w:sz w:val="28"/>
          <w:szCs w:val="28"/>
        </w:rPr>
        <w:lastRenderedPageBreak/>
        <w:t>Appendix II: Studies ineligible following full-text review</w:t>
      </w:r>
      <w:r w:rsidR="003D3273" w:rsidRPr="00105E1E">
        <w:rPr>
          <w:b/>
          <w:bCs/>
          <w:i/>
          <w:iCs/>
          <w:color w:val="auto"/>
          <w:sz w:val="28"/>
          <w:szCs w:val="28"/>
        </w:rPr>
        <w:t xml:space="preserve"> (n=</w:t>
      </w:r>
      <w:r w:rsidR="00BA350F" w:rsidRPr="00105E1E">
        <w:rPr>
          <w:b/>
          <w:bCs/>
          <w:i/>
          <w:iCs/>
          <w:color w:val="auto"/>
          <w:sz w:val="28"/>
          <w:szCs w:val="28"/>
        </w:rPr>
        <w:t>85</w:t>
      </w:r>
      <w:r w:rsidR="003D3273" w:rsidRPr="00105E1E">
        <w:rPr>
          <w:b/>
          <w:bCs/>
          <w:i/>
          <w:iCs/>
          <w:color w:val="auto"/>
          <w:sz w:val="28"/>
          <w:szCs w:val="28"/>
        </w:rPr>
        <w:t>)</w:t>
      </w:r>
    </w:p>
    <w:tbl>
      <w:tblPr>
        <w:tblStyle w:val="Grilledutableau"/>
        <w:tblW w:w="0" w:type="auto"/>
        <w:tblLook w:val="04A0" w:firstRow="1" w:lastRow="0" w:firstColumn="1" w:lastColumn="0" w:noHBand="0" w:noVBand="1"/>
      </w:tblPr>
      <w:tblGrid>
        <w:gridCol w:w="2736"/>
        <w:gridCol w:w="3240"/>
        <w:gridCol w:w="3086"/>
      </w:tblGrid>
      <w:tr w:rsidR="0089112B" w:rsidRPr="00105E1E" w14:paraId="3EF5CE17" w14:textId="77777777" w:rsidTr="0089112B">
        <w:tc>
          <w:tcPr>
            <w:tcW w:w="2736" w:type="dxa"/>
          </w:tcPr>
          <w:p w14:paraId="0CC370CA" w14:textId="3C78EDE6" w:rsidR="0089112B" w:rsidRPr="00105E1E" w:rsidRDefault="0089112B" w:rsidP="00177558">
            <w:pPr>
              <w:rPr>
                <w:b/>
                <w:bCs/>
              </w:rPr>
            </w:pPr>
            <w:r w:rsidRPr="00105E1E">
              <w:rPr>
                <w:b/>
                <w:bCs/>
              </w:rPr>
              <w:t>n</w:t>
            </w:r>
          </w:p>
        </w:tc>
        <w:tc>
          <w:tcPr>
            <w:tcW w:w="3240" w:type="dxa"/>
          </w:tcPr>
          <w:p w14:paraId="1038946F" w14:textId="57E87AFF" w:rsidR="0089112B" w:rsidRPr="00105E1E" w:rsidRDefault="0089112B" w:rsidP="00177558">
            <w:pPr>
              <w:rPr>
                <w:b/>
                <w:bCs/>
              </w:rPr>
            </w:pPr>
            <w:r w:rsidRPr="00105E1E">
              <w:rPr>
                <w:b/>
                <w:bCs/>
              </w:rPr>
              <w:t>Reference</w:t>
            </w:r>
          </w:p>
        </w:tc>
        <w:tc>
          <w:tcPr>
            <w:tcW w:w="3086" w:type="dxa"/>
          </w:tcPr>
          <w:p w14:paraId="65A32600" w14:textId="0DB47068" w:rsidR="0089112B" w:rsidRPr="00105E1E" w:rsidRDefault="0089112B" w:rsidP="00177558">
            <w:pPr>
              <w:rPr>
                <w:b/>
                <w:bCs/>
              </w:rPr>
            </w:pPr>
            <w:r w:rsidRPr="00105E1E">
              <w:rPr>
                <w:b/>
                <w:bCs/>
              </w:rPr>
              <w:t>Reason of exclusion</w:t>
            </w:r>
          </w:p>
        </w:tc>
      </w:tr>
      <w:tr w:rsidR="003D3273" w:rsidRPr="00105E1E" w14:paraId="37D7216B" w14:textId="77777777" w:rsidTr="0089112B">
        <w:tc>
          <w:tcPr>
            <w:tcW w:w="2736" w:type="dxa"/>
            <w:vMerge w:val="restart"/>
          </w:tcPr>
          <w:p w14:paraId="7925FBBC" w14:textId="1120AA18" w:rsidR="003D3273" w:rsidRPr="00105E1E" w:rsidRDefault="003D3273" w:rsidP="0089112B">
            <w:r w:rsidRPr="00105E1E">
              <w:t>N=13</w:t>
            </w:r>
          </w:p>
        </w:tc>
        <w:tc>
          <w:tcPr>
            <w:tcW w:w="3240" w:type="dxa"/>
          </w:tcPr>
          <w:p w14:paraId="41374206" w14:textId="5329EA33" w:rsidR="003D3273" w:rsidRPr="00105E1E" w:rsidRDefault="003D3273" w:rsidP="0089112B">
            <w:r w:rsidRPr="00105E1E">
              <w:t>Afshari 2025 </w:t>
            </w:r>
          </w:p>
        </w:tc>
        <w:tc>
          <w:tcPr>
            <w:tcW w:w="3086" w:type="dxa"/>
          </w:tcPr>
          <w:p w14:paraId="7FECBB37" w14:textId="6582A68A" w:rsidR="003D3273" w:rsidRPr="00105E1E" w:rsidRDefault="003D3273" w:rsidP="00177558">
            <w:r w:rsidRPr="00105E1E">
              <w:t>Abstract congress</w:t>
            </w:r>
          </w:p>
        </w:tc>
      </w:tr>
      <w:tr w:rsidR="003D3273" w:rsidRPr="00105E1E" w14:paraId="1EBA1F0A" w14:textId="77777777" w:rsidTr="0089112B">
        <w:tc>
          <w:tcPr>
            <w:tcW w:w="2736" w:type="dxa"/>
            <w:vMerge/>
          </w:tcPr>
          <w:p w14:paraId="3C7FF1C8" w14:textId="77777777" w:rsidR="003D3273" w:rsidRPr="00105E1E" w:rsidRDefault="003D3273" w:rsidP="0089112B"/>
        </w:tc>
        <w:tc>
          <w:tcPr>
            <w:tcW w:w="3240" w:type="dxa"/>
          </w:tcPr>
          <w:p w14:paraId="193E94C2" w14:textId="40CABB4B" w:rsidR="003D3273" w:rsidRPr="00105E1E" w:rsidRDefault="003D3273" w:rsidP="0089112B">
            <w:r w:rsidRPr="00105E1E">
              <w:t>Ausania 2018 </w:t>
            </w:r>
          </w:p>
        </w:tc>
        <w:tc>
          <w:tcPr>
            <w:tcW w:w="3086" w:type="dxa"/>
          </w:tcPr>
          <w:p w14:paraId="10DD8EC0" w14:textId="6B9A8190" w:rsidR="003D3273" w:rsidRPr="00105E1E" w:rsidRDefault="003D3273" w:rsidP="00177558">
            <w:r w:rsidRPr="00105E1E">
              <w:t>Abstract congress</w:t>
            </w:r>
          </w:p>
        </w:tc>
      </w:tr>
      <w:tr w:rsidR="003D3273" w:rsidRPr="00105E1E" w14:paraId="4506E71D" w14:textId="77777777" w:rsidTr="0089112B">
        <w:tc>
          <w:tcPr>
            <w:tcW w:w="2736" w:type="dxa"/>
            <w:vMerge/>
          </w:tcPr>
          <w:p w14:paraId="3A80940E" w14:textId="77777777" w:rsidR="003D3273" w:rsidRPr="00105E1E" w:rsidRDefault="003D3273" w:rsidP="0089112B"/>
        </w:tc>
        <w:tc>
          <w:tcPr>
            <w:tcW w:w="3240" w:type="dxa"/>
          </w:tcPr>
          <w:p w14:paraId="71BCB8DF" w14:textId="34DD1B94" w:rsidR="003D3273" w:rsidRPr="00105E1E" w:rsidRDefault="003D3273" w:rsidP="0089112B">
            <w:r w:rsidRPr="00105E1E">
              <w:t>Barberan-Garcia 2017 </w:t>
            </w:r>
          </w:p>
        </w:tc>
        <w:tc>
          <w:tcPr>
            <w:tcW w:w="3086" w:type="dxa"/>
          </w:tcPr>
          <w:p w14:paraId="700D3068" w14:textId="3D4C6120" w:rsidR="003D3273" w:rsidRPr="00105E1E" w:rsidRDefault="003D3273" w:rsidP="00177558">
            <w:r w:rsidRPr="00105E1E">
              <w:t>Abstract congress</w:t>
            </w:r>
          </w:p>
        </w:tc>
      </w:tr>
      <w:tr w:rsidR="003D3273" w:rsidRPr="00105E1E" w14:paraId="3E2046D6" w14:textId="77777777" w:rsidTr="0089112B">
        <w:tc>
          <w:tcPr>
            <w:tcW w:w="2736" w:type="dxa"/>
            <w:vMerge/>
          </w:tcPr>
          <w:p w14:paraId="42AB8C65" w14:textId="77777777" w:rsidR="003D3273" w:rsidRPr="00105E1E" w:rsidRDefault="003D3273" w:rsidP="0089112B"/>
        </w:tc>
        <w:tc>
          <w:tcPr>
            <w:tcW w:w="3240" w:type="dxa"/>
          </w:tcPr>
          <w:p w14:paraId="4A35C8A5" w14:textId="5BF9E2D2" w:rsidR="003D3273" w:rsidRPr="00105E1E" w:rsidRDefault="003D3273" w:rsidP="0089112B">
            <w:r w:rsidRPr="00105E1E">
              <w:t>Estalella 2023 </w:t>
            </w:r>
          </w:p>
        </w:tc>
        <w:tc>
          <w:tcPr>
            <w:tcW w:w="3086" w:type="dxa"/>
          </w:tcPr>
          <w:p w14:paraId="0C5F4680" w14:textId="0C871EEA" w:rsidR="003D3273" w:rsidRPr="00105E1E" w:rsidRDefault="003D3273" w:rsidP="00177558">
            <w:r w:rsidRPr="00105E1E">
              <w:t>Abstract congress</w:t>
            </w:r>
          </w:p>
        </w:tc>
      </w:tr>
      <w:tr w:rsidR="003D3273" w:rsidRPr="00105E1E" w14:paraId="79B1B36E" w14:textId="77777777" w:rsidTr="0089112B">
        <w:tc>
          <w:tcPr>
            <w:tcW w:w="2736" w:type="dxa"/>
            <w:vMerge/>
          </w:tcPr>
          <w:p w14:paraId="43D8F835" w14:textId="77777777" w:rsidR="003D3273" w:rsidRPr="00105E1E" w:rsidRDefault="003D3273" w:rsidP="0089112B"/>
        </w:tc>
        <w:tc>
          <w:tcPr>
            <w:tcW w:w="3240" w:type="dxa"/>
          </w:tcPr>
          <w:p w14:paraId="75B6E82F" w14:textId="1E486651" w:rsidR="003D3273" w:rsidRPr="00105E1E" w:rsidRDefault="003D3273" w:rsidP="0089112B">
            <w:r w:rsidRPr="00105E1E">
              <w:t>Gillis 2023 </w:t>
            </w:r>
          </w:p>
        </w:tc>
        <w:tc>
          <w:tcPr>
            <w:tcW w:w="3086" w:type="dxa"/>
          </w:tcPr>
          <w:p w14:paraId="04F6589A" w14:textId="5D944B5D" w:rsidR="003D3273" w:rsidRPr="00105E1E" w:rsidRDefault="003D3273" w:rsidP="00177558">
            <w:r w:rsidRPr="00105E1E">
              <w:t>Abstract congress</w:t>
            </w:r>
          </w:p>
        </w:tc>
      </w:tr>
      <w:tr w:rsidR="003D3273" w:rsidRPr="00105E1E" w14:paraId="77240631" w14:textId="77777777" w:rsidTr="0089112B">
        <w:tc>
          <w:tcPr>
            <w:tcW w:w="2736" w:type="dxa"/>
            <w:vMerge/>
          </w:tcPr>
          <w:p w14:paraId="52E40E9D" w14:textId="77777777" w:rsidR="003D3273" w:rsidRPr="00105E1E" w:rsidRDefault="003D3273" w:rsidP="0089112B"/>
        </w:tc>
        <w:tc>
          <w:tcPr>
            <w:tcW w:w="3240" w:type="dxa"/>
          </w:tcPr>
          <w:p w14:paraId="121184F7" w14:textId="3C0E7419" w:rsidR="003D3273" w:rsidRPr="00105E1E" w:rsidRDefault="003D3273" w:rsidP="0089112B">
            <w:r w:rsidRPr="00105E1E">
              <w:t>Harvey 2023 </w:t>
            </w:r>
          </w:p>
        </w:tc>
        <w:tc>
          <w:tcPr>
            <w:tcW w:w="3086" w:type="dxa"/>
          </w:tcPr>
          <w:p w14:paraId="4526A8BC" w14:textId="45BAC129" w:rsidR="003D3273" w:rsidRPr="00105E1E" w:rsidRDefault="003D3273" w:rsidP="00177558">
            <w:r w:rsidRPr="00105E1E">
              <w:t>Abstract congress</w:t>
            </w:r>
          </w:p>
        </w:tc>
      </w:tr>
      <w:tr w:rsidR="003D3273" w:rsidRPr="00105E1E" w14:paraId="53F71668" w14:textId="77777777" w:rsidTr="0089112B">
        <w:tc>
          <w:tcPr>
            <w:tcW w:w="2736" w:type="dxa"/>
            <w:vMerge/>
          </w:tcPr>
          <w:p w14:paraId="61095E76" w14:textId="77777777" w:rsidR="003D3273" w:rsidRPr="00105E1E" w:rsidRDefault="003D3273" w:rsidP="0089112B"/>
        </w:tc>
        <w:tc>
          <w:tcPr>
            <w:tcW w:w="3240" w:type="dxa"/>
          </w:tcPr>
          <w:p w14:paraId="3F79C9D5" w14:textId="49237689" w:rsidR="003D3273" w:rsidRPr="00105E1E" w:rsidRDefault="003D3273" w:rsidP="0089112B">
            <w:r w:rsidRPr="00105E1E">
              <w:t>Kaye 2019 </w:t>
            </w:r>
          </w:p>
        </w:tc>
        <w:tc>
          <w:tcPr>
            <w:tcW w:w="3086" w:type="dxa"/>
          </w:tcPr>
          <w:p w14:paraId="3E40B89C" w14:textId="4808DFD6" w:rsidR="003D3273" w:rsidRPr="00105E1E" w:rsidRDefault="003D3273" w:rsidP="00177558">
            <w:r w:rsidRPr="00105E1E">
              <w:t>Abstract congress</w:t>
            </w:r>
          </w:p>
        </w:tc>
      </w:tr>
      <w:tr w:rsidR="003D3273" w:rsidRPr="00105E1E" w14:paraId="2D2660BE" w14:textId="77777777" w:rsidTr="0089112B">
        <w:tc>
          <w:tcPr>
            <w:tcW w:w="2736" w:type="dxa"/>
            <w:vMerge/>
          </w:tcPr>
          <w:p w14:paraId="0BDFBC8A" w14:textId="77777777" w:rsidR="003D3273" w:rsidRPr="00105E1E" w:rsidRDefault="003D3273" w:rsidP="0089112B"/>
        </w:tc>
        <w:tc>
          <w:tcPr>
            <w:tcW w:w="3240" w:type="dxa"/>
          </w:tcPr>
          <w:p w14:paraId="2150BDCC" w14:textId="345A2B72" w:rsidR="003D3273" w:rsidRPr="00105E1E" w:rsidRDefault="003D3273" w:rsidP="0089112B">
            <w:r w:rsidRPr="00105E1E">
              <w:t>Li 2024 </w:t>
            </w:r>
          </w:p>
        </w:tc>
        <w:tc>
          <w:tcPr>
            <w:tcW w:w="3086" w:type="dxa"/>
          </w:tcPr>
          <w:p w14:paraId="318DEF69" w14:textId="5550DDD8" w:rsidR="003D3273" w:rsidRPr="00105E1E" w:rsidRDefault="003D3273" w:rsidP="00177558">
            <w:r w:rsidRPr="00105E1E">
              <w:t>Abstract congress</w:t>
            </w:r>
          </w:p>
        </w:tc>
      </w:tr>
      <w:tr w:rsidR="003D3273" w:rsidRPr="00105E1E" w14:paraId="4A26C720" w14:textId="77777777" w:rsidTr="0089112B">
        <w:tc>
          <w:tcPr>
            <w:tcW w:w="2736" w:type="dxa"/>
            <w:vMerge/>
          </w:tcPr>
          <w:p w14:paraId="0C5E9B8C" w14:textId="77777777" w:rsidR="003D3273" w:rsidRPr="00105E1E" w:rsidRDefault="003D3273" w:rsidP="0089112B"/>
        </w:tc>
        <w:tc>
          <w:tcPr>
            <w:tcW w:w="3240" w:type="dxa"/>
          </w:tcPr>
          <w:p w14:paraId="24820DF9" w14:textId="4CB1EB4B" w:rsidR="003D3273" w:rsidRPr="00105E1E" w:rsidRDefault="003D3273" w:rsidP="0089112B">
            <w:r w:rsidRPr="00105E1E">
              <w:t>Soler-Silva 2022 </w:t>
            </w:r>
          </w:p>
        </w:tc>
        <w:tc>
          <w:tcPr>
            <w:tcW w:w="3086" w:type="dxa"/>
          </w:tcPr>
          <w:p w14:paraId="2C5EC135" w14:textId="10C84AED" w:rsidR="003D3273" w:rsidRPr="00105E1E" w:rsidRDefault="003D3273" w:rsidP="0089112B">
            <w:r w:rsidRPr="00105E1E">
              <w:t>Abstract congress</w:t>
            </w:r>
          </w:p>
        </w:tc>
      </w:tr>
      <w:tr w:rsidR="003D3273" w:rsidRPr="00105E1E" w14:paraId="4DFEFD65" w14:textId="77777777" w:rsidTr="0089112B">
        <w:tc>
          <w:tcPr>
            <w:tcW w:w="2736" w:type="dxa"/>
            <w:vMerge/>
          </w:tcPr>
          <w:p w14:paraId="45522DAE" w14:textId="77777777" w:rsidR="003D3273" w:rsidRPr="00105E1E" w:rsidRDefault="003D3273" w:rsidP="0089112B"/>
        </w:tc>
        <w:tc>
          <w:tcPr>
            <w:tcW w:w="3240" w:type="dxa"/>
          </w:tcPr>
          <w:p w14:paraId="7CAF5029" w14:textId="0C675D82" w:rsidR="003D3273" w:rsidRPr="00105E1E" w:rsidRDefault="003D3273" w:rsidP="0089112B">
            <w:r w:rsidRPr="00105E1E">
              <w:t>Usupharach 2024 </w:t>
            </w:r>
          </w:p>
        </w:tc>
        <w:tc>
          <w:tcPr>
            <w:tcW w:w="3086" w:type="dxa"/>
          </w:tcPr>
          <w:p w14:paraId="6CA340EF" w14:textId="40758827" w:rsidR="003D3273" w:rsidRPr="00105E1E" w:rsidRDefault="003D3273" w:rsidP="0089112B">
            <w:r w:rsidRPr="00105E1E">
              <w:t>Abstract congress</w:t>
            </w:r>
          </w:p>
        </w:tc>
      </w:tr>
      <w:tr w:rsidR="003D3273" w:rsidRPr="00105E1E" w14:paraId="163A0B28" w14:textId="77777777" w:rsidTr="0089112B">
        <w:tc>
          <w:tcPr>
            <w:tcW w:w="2736" w:type="dxa"/>
            <w:vMerge/>
          </w:tcPr>
          <w:p w14:paraId="04D013E1" w14:textId="77777777" w:rsidR="003D3273" w:rsidRPr="00105E1E" w:rsidRDefault="003D3273" w:rsidP="0089112B"/>
        </w:tc>
        <w:tc>
          <w:tcPr>
            <w:tcW w:w="3240" w:type="dxa"/>
          </w:tcPr>
          <w:p w14:paraId="3D975643" w14:textId="4BCAB9B3" w:rsidR="003D3273" w:rsidRPr="00105E1E" w:rsidRDefault="003D3273" w:rsidP="0089112B">
            <w:r w:rsidRPr="00105E1E">
              <w:t>Vetsch 2024</w:t>
            </w:r>
          </w:p>
        </w:tc>
        <w:tc>
          <w:tcPr>
            <w:tcW w:w="3086" w:type="dxa"/>
          </w:tcPr>
          <w:p w14:paraId="71D512AA" w14:textId="26A69829" w:rsidR="003D3273" w:rsidRPr="00105E1E" w:rsidRDefault="003D3273" w:rsidP="0089112B">
            <w:r w:rsidRPr="00105E1E">
              <w:t>Abstract congress</w:t>
            </w:r>
          </w:p>
        </w:tc>
      </w:tr>
      <w:tr w:rsidR="003D3273" w:rsidRPr="00105E1E" w14:paraId="7F3D4221" w14:textId="77777777" w:rsidTr="0089112B">
        <w:tc>
          <w:tcPr>
            <w:tcW w:w="2736" w:type="dxa"/>
            <w:vMerge/>
          </w:tcPr>
          <w:p w14:paraId="27D798E3" w14:textId="77777777" w:rsidR="003D3273" w:rsidRPr="00105E1E" w:rsidRDefault="003D3273" w:rsidP="0089112B"/>
        </w:tc>
        <w:tc>
          <w:tcPr>
            <w:tcW w:w="3240" w:type="dxa"/>
          </w:tcPr>
          <w:p w14:paraId="1510FAE2" w14:textId="6C1EF0E9" w:rsidR="003D3273" w:rsidRPr="00105E1E" w:rsidRDefault="003D3273" w:rsidP="0089112B">
            <w:r w:rsidRPr="00105E1E">
              <w:t>Waller 2020 </w:t>
            </w:r>
          </w:p>
        </w:tc>
        <w:tc>
          <w:tcPr>
            <w:tcW w:w="3086" w:type="dxa"/>
          </w:tcPr>
          <w:p w14:paraId="47756F57" w14:textId="4008910F" w:rsidR="003D3273" w:rsidRPr="00105E1E" w:rsidRDefault="003D3273" w:rsidP="0089112B">
            <w:r w:rsidRPr="00105E1E">
              <w:t>Abstract congress</w:t>
            </w:r>
          </w:p>
        </w:tc>
      </w:tr>
      <w:tr w:rsidR="003D3273" w:rsidRPr="00105E1E" w14:paraId="1E585B81" w14:textId="77777777" w:rsidTr="0089112B">
        <w:tc>
          <w:tcPr>
            <w:tcW w:w="2736" w:type="dxa"/>
            <w:vMerge/>
          </w:tcPr>
          <w:p w14:paraId="7F43200C" w14:textId="77777777" w:rsidR="003D3273" w:rsidRPr="00105E1E" w:rsidRDefault="003D3273" w:rsidP="0089112B"/>
        </w:tc>
        <w:tc>
          <w:tcPr>
            <w:tcW w:w="3240" w:type="dxa"/>
          </w:tcPr>
          <w:p w14:paraId="4D317BD9" w14:textId="0E623262" w:rsidR="003D3273" w:rsidRPr="00105E1E" w:rsidRDefault="003D3273" w:rsidP="0089112B">
            <w:r w:rsidRPr="00105E1E">
              <w:t>Wu 2023 </w:t>
            </w:r>
          </w:p>
        </w:tc>
        <w:tc>
          <w:tcPr>
            <w:tcW w:w="3086" w:type="dxa"/>
          </w:tcPr>
          <w:p w14:paraId="7E6907AC" w14:textId="4C5B9579" w:rsidR="003D3273" w:rsidRPr="00105E1E" w:rsidRDefault="003D3273" w:rsidP="0089112B">
            <w:r w:rsidRPr="00105E1E">
              <w:t>Abstract congress</w:t>
            </w:r>
          </w:p>
        </w:tc>
      </w:tr>
      <w:tr w:rsidR="003D3273" w:rsidRPr="00105E1E" w14:paraId="5FDDA9F9" w14:textId="77777777" w:rsidTr="0089112B">
        <w:tc>
          <w:tcPr>
            <w:tcW w:w="2736" w:type="dxa"/>
            <w:vMerge w:val="restart"/>
          </w:tcPr>
          <w:p w14:paraId="225D758B" w14:textId="1C824254" w:rsidR="003D3273" w:rsidRPr="00105E1E" w:rsidRDefault="003D3273" w:rsidP="0089112B">
            <w:r w:rsidRPr="00105E1E">
              <w:t>N=</w:t>
            </w:r>
            <w:r w:rsidR="007870E4" w:rsidRPr="00105E1E">
              <w:t>61</w:t>
            </w:r>
          </w:p>
        </w:tc>
        <w:tc>
          <w:tcPr>
            <w:tcW w:w="3240" w:type="dxa"/>
          </w:tcPr>
          <w:p w14:paraId="76731BDA" w14:textId="55CEA34D" w:rsidR="003D3273" w:rsidRPr="00105E1E" w:rsidRDefault="003D3273" w:rsidP="0089112B">
            <w:r w:rsidRPr="00105E1E">
              <w:t>Arthur 2000</w:t>
            </w:r>
          </w:p>
        </w:tc>
        <w:tc>
          <w:tcPr>
            <w:tcW w:w="3086" w:type="dxa"/>
          </w:tcPr>
          <w:p w14:paraId="3900698A" w14:textId="7F650E38" w:rsidR="003D3273" w:rsidRPr="00105E1E" w:rsidRDefault="003D3273" w:rsidP="0089112B">
            <w:r w:rsidRPr="00105E1E">
              <w:t>Wrong population</w:t>
            </w:r>
          </w:p>
        </w:tc>
      </w:tr>
      <w:tr w:rsidR="003D3273" w:rsidRPr="00105E1E" w14:paraId="02EB4800" w14:textId="77777777" w:rsidTr="0089112B">
        <w:tc>
          <w:tcPr>
            <w:tcW w:w="2736" w:type="dxa"/>
            <w:vMerge/>
          </w:tcPr>
          <w:p w14:paraId="6CC52FD4" w14:textId="77777777" w:rsidR="003D3273" w:rsidRPr="00105E1E" w:rsidRDefault="003D3273" w:rsidP="0089112B"/>
        </w:tc>
        <w:tc>
          <w:tcPr>
            <w:tcW w:w="3240" w:type="dxa"/>
          </w:tcPr>
          <w:p w14:paraId="63C8D78B" w14:textId="1735C932" w:rsidR="003D3273" w:rsidRPr="00105E1E" w:rsidRDefault="003D3273" w:rsidP="0089112B">
            <w:r w:rsidRPr="00105E1E">
              <w:t>Auclair 2021 </w:t>
            </w:r>
          </w:p>
        </w:tc>
        <w:tc>
          <w:tcPr>
            <w:tcW w:w="3086" w:type="dxa"/>
          </w:tcPr>
          <w:p w14:paraId="2B01E642" w14:textId="59F5DBCE" w:rsidR="003D3273" w:rsidRPr="00105E1E" w:rsidRDefault="003D3273" w:rsidP="0089112B">
            <w:r w:rsidRPr="00105E1E">
              <w:t>Wrong population</w:t>
            </w:r>
          </w:p>
        </w:tc>
      </w:tr>
      <w:tr w:rsidR="003D3273" w:rsidRPr="00105E1E" w14:paraId="73733484" w14:textId="77777777" w:rsidTr="0089112B">
        <w:tc>
          <w:tcPr>
            <w:tcW w:w="2736" w:type="dxa"/>
            <w:vMerge/>
          </w:tcPr>
          <w:p w14:paraId="16B779C8" w14:textId="77777777" w:rsidR="003D3273" w:rsidRPr="00105E1E" w:rsidRDefault="003D3273" w:rsidP="0089112B"/>
        </w:tc>
        <w:tc>
          <w:tcPr>
            <w:tcW w:w="3240" w:type="dxa"/>
          </w:tcPr>
          <w:p w14:paraId="053D7C1B" w14:textId="709E0C6F" w:rsidR="003D3273" w:rsidRPr="00105E1E" w:rsidRDefault="003D3273" w:rsidP="0089112B">
            <w:r w:rsidRPr="00105E1E">
              <w:t>Ausania 2019 </w:t>
            </w:r>
          </w:p>
        </w:tc>
        <w:tc>
          <w:tcPr>
            <w:tcW w:w="3086" w:type="dxa"/>
          </w:tcPr>
          <w:p w14:paraId="22CED2A1" w14:textId="0675EC6F" w:rsidR="003D3273" w:rsidRPr="00105E1E" w:rsidRDefault="003D3273" w:rsidP="0089112B">
            <w:r w:rsidRPr="00105E1E">
              <w:t>Wrong population</w:t>
            </w:r>
          </w:p>
        </w:tc>
      </w:tr>
      <w:tr w:rsidR="003D3273" w:rsidRPr="00105E1E" w14:paraId="17B24807" w14:textId="77777777" w:rsidTr="0089112B">
        <w:tc>
          <w:tcPr>
            <w:tcW w:w="2736" w:type="dxa"/>
            <w:vMerge/>
          </w:tcPr>
          <w:p w14:paraId="75568697" w14:textId="77777777" w:rsidR="003D3273" w:rsidRPr="00105E1E" w:rsidRDefault="003D3273" w:rsidP="0089112B"/>
        </w:tc>
        <w:tc>
          <w:tcPr>
            <w:tcW w:w="3240" w:type="dxa"/>
          </w:tcPr>
          <w:p w14:paraId="13765641" w14:textId="0A64AE9D" w:rsidR="003D3273" w:rsidRPr="00105E1E" w:rsidRDefault="003D3273" w:rsidP="0089112B">
            <w:r w:rsidRPr="00105E1E">
              <w:t>Akowuah 2023 </w:t>
            </w:r>
          </w:p>
        </w:tc>
        <w:tc>
          <w:tcPr>
            <w:tcW w:w="3086" w:type="dxa"/>
          </w:tcPr>
          <w:p w14:paraId="3DD7B7C8" w14:textId="458438FB" w:rsidR="003D3273" w:rsidRPr="00105E1E" w:rsidRDefault="003D3273" w:rsidP="0089112B">
            <w:r w:rsidRPr="00105E1E">
              <w:t>Wrong population</w:t>
            </w:r>
          </w:p>
        </w:tc>
      </w:tr>
      <w:tr w:rsidR="003D3273" w:rsidRPr="00105E1E" w14:paraId="6E8CFBD1" w14:textId="77777777" w:rsidTr="0089112B">
        <w:tc>
          <w:tcPr>
            <w:tcW w:w="2736" w:type="dxa"/>
            <w:vMerge/>
          </w:tcPr>
          <w:p w14:paraId="29395775" w14:textId="77777777" w:rsidR="003D3273" w:rsidRPr="00105E1E" w:rsidRDefault="003D3273" w:rsidP="0089112B"/>
        </w:tc>
        <w:tc>
          <w:tcPr>
            <w:tcW w:w="3240" w:type="dxa"/>
          </w:tcPr>
          <w:p w14:paraId="17DCEDB0" w14:textId="2D555FE6" w:rsidR="003D3273" w:rsidRPr="00105E1E" w:rsidRDefault="003D3273" w:rsidP="0089112B">
            <w:r w:rsidRPr="00105E1E">
              <w:t>Atoui 2024 </w:t>
            </w:r>
          </w:p>
        </w:tc>
        <w:tc>
          <w:tcPr>
            <w:tcW w:w="3086" w:type="dxa"/>
          </w:tcPr>
          <w:p w14:paraId="119725AC" w14:textId="7D360B93" w:rsidR="003D3273" w:rsidRPr="00105E1E" w:rsidRDefault="003D3273" w:rsidP="0089112B">
            <w:r w:rsidRPr="00105E1E">
              <w:t>Wrong population</w:t>
            </w:r>
          </w:p>
        </w:tc>
      </w:tr>
      <w:tr w:rsidR="003D3273" w:rsidRPr="00105E1E" w14:paraId="5ABEC1E6" w14:textId="77777777" w:rsidTr="0089112B">
        <w:tc>
          <w:tcPr>
            <w:tcW w:w="2736" w:type="dxa"/>
            <w:vMerge/>
          </w:tcPr>
          <w:p w14:paraId="097FA6D4" w14:textId="77777777" w:rsidR="003D3273" w:rsidRPr="00105E1E" w:rsidRDefault="003D3273" w:rsidP="0089112B"/>
        </w:tc>
        <w:tc>
          <w:tcPr>
            <w:tcW w:w="3240" w:type="dxa"/>
          </w:tcPr>
          <w:p w14:paraId="012FCA8B" w14:textId="63218283" w:rsidR="003D3273" w:rsidRPr="00105E1E" w:rsidRDefault="003D3273" w:rsidP="0089112B">
            <w:r w:rsidRPr="00105E1E">
              <w:t>Awasthi 2019 </w:t>
            </w:r>
          </w:p>
        </w:tc>
        <w:tc>
          <w:tcPr>
            <w:tcW w:w="3086" w:type="dxa"/>
          </w:tcPr>
          <w:p w14:paraId="2179DA77" w14:textId="1BB93513" w:rsidR="003D3273" w:rsidRPr="00105E1E" w:rsidRDefault="003D3273" w:rsidP="0089112B">
            <w:r w:rsidRPr="00105E1E">
              <w:t>Wrong population</w:t>
            </w:r>
          </w:p>
        </w:tc>
      </w:tr>
      <w:tr w:rsidR="003D3273" w:rsidRPr="00105E1E" w14:paraId="65015BC6" w14:textId="77777777" w:rsidTr="0089112B">
        <w:tc>
          <w:tcPr>
            <w:tcW w:w="2736" w:type="dxa"/>
            <w:vMerge/>
          </w:tcPr>
          <w:p w14:paraId="1BC979CE" w14:textId="77777777" w:rsidR="003D3273" w:rsidRPr="00105E1E" w:rsidRDefault="003D3273" w:rsidP="0089112B"/>
        </w:tc>
        <w:tc>
          <w:tcPr>
            <w:tcW w:w="3240" w:type="dxa"/>
          </w:tcPr>
          <w:p w14:paraId="1B529DDE" w14:textId="002AAD33" w:rsidR="003D3273" w:rsidRPr="00105E1E" w:rsidRDefault="003D3273" w:rsidP="0089112B">
            <w:r w:rsidRPr="00105E1E">
              <w:t>Azeez 2022 </w:t>
            </w:r>
          </w:p>
        </w:tc>
        <w:tc>
          <w:tcPr>
            <w:tcW w:w="3086" w:type="dxa"/>
          </w:tcPr>
          <w:p w14:paraId="4B7F12CF" w14:textId="28C93BED" w:rsidR="003D3273" w:rsidRPr="00105E1E" w:rsidRDefault="003D3273" w:rsidP="0089112B">
            <w:r w:rsidRPr="00105E1E">
              <w:t>Wrong population</w:t>
            </w:r>
          </w:p>
        </w:tc>
      </w:tr>
      <w:tr w:rsidR="003D3273" w:rsidRPr="00105E1E" w14:paraId="71BE364F" w14:textId="77777777" w:rsidTr="0089112B">
        <w:tc>
          <w:tcPr>
            <w:tcW w:w="2736" w:type="dxa"/>
            <w:vMerge/>
          </w:tcPr>
          <w:p w14:paraId="5F9C6B43" w14:textId="77777777" w:rsidR="003D3273" w:rsidRPr="00105E1E" w:rsidRDefault="003D3273" w:rsidP="0089112B"/>
        </w:tc>
        <w:tc>
          <w:tcPr>
            <w:tcW w:w="3240" w:type="dxa"/>
          </w:tcPr>
          <w:p w14:paraId="0ECBD0AB" w14:textId="29366000" w:rsidR="003D3273" w:rsidRPr="00105E1E" w:rsidRDefault="003D3273" w:rsidP="0089112B">
            <w:r w:rsidRPr="00105E1E">
              <w:t>Barberan-Garcia 2018 </w:t>
            </w:r>
          </w:p>
        </w:tc>
        <w:tc>
          <w:tcPr>
            <w:tcW w:w="3086" w:type="dxa"/>
          </w:tcPr>
          <w:p w14:paraId="3C10F61B" w14:textId="45CB938A" w:rsidR="003D3273" w:rsidRPr="00105E1E" w:rsidRDefault="003D3273" w:rsidP="0089112B">
            <w:r w:rsidRPr="00105E1E">
              <w:t>Wrong population</w:t>
            </w:r>
          </w:p>
        </w:tc>
      </w:tr>
      <w:tr w:rsidR="003D3273" w:rsidRPr="00105E1E" w14:paraId="74874972" w14:textId="77777777" w:rsidTr="0089112B">
        <w:tc>
          <w:tcPr>
            <w:tcW w:w="2736" w:type="dxa"/>
            <w:vMerge/>
          </w:tcPr>
          <w:p w14:paraId="5BD76E07" w14:textId="77777777" w:rsidR="003D3273" w:rsidRPr="00105E1E" w:rsidRDefault="003D3273" w:rsidP="0089112B"/>
        </w:tc>
        <w:tc>
          <w:tcPr>
            <w:tcW w:w="3240" w:type="dxa"/>
          </w:tcPr>
          <w:p w14:paraId="72A4EA64" w14:textId="05198F4E" w:rsidR="003D3273" w:rsidRPr="00105E1E" w:rsidRDefault="003D3273" w:rsidP="0089112B">
            <w:r w:rsidRPr="00105E1E">
              <w:t>Barberan-Garcia 2019</w:t>
            </w:r>
          </w:p>
        </w:tc>
        <w:tc>
          <w:tcPr>
            <w:tcW w:w="3086" w:type="dxa"/>
          </w:tcPr>
          <w:p w14:paraId="3BC0F517" w14:textId="56AF6211" w:rsidR="003D3273" w:rsidRPr="00105E1E" w:rsidRDefault="003D3273" w:rsidP="0089112B">
            <w:r w:rsidRPr="00105E1E">
              <w:t>Wrong population</w:t>
            </w:r>
          </w:p>
        </w:tc>
      </w:tr>
      <w:tr w:rsidR="003D3273" w:rsidRPr="00105E1E" w14:paraId="05500A8F" w14:textId="77777777" w:rsidTr="0089112B">
        <w:tc>
          <w:tcPr>
            <w:tcW w:w="2736" w:type="dxa"/>
            <w:vMerge/>
          </w:tcPr>
          <w:p w14:paraId="31D58251" w14:textId="77777777" w:rsidR="003D3273" w:rsidRPr="00105E1E" w:rsidRDefault="003D3273" w:rsidP="0089112B"/>
        </w:tc>
        <w:tc>
          <w:tcPr>
            <w:tcW w:w="3240" w:type="dxa"/>
          </w:tcPr>
          <w:p w14:paraId="66F5274E" w14:textId="51550B9B" w:rsidR="003D3273" w:rsidRPr="00105E1E" w:rsidRDefault="003D3273" w:rsidP="0089112B">
            <w:r w:rsidRPr="00105E1E">
              <w:t>Bausys 2020 </w:t>
            </w:r>
          </w:p>
        </w:tc>
        <w:tc>
          <w:tcPr>
            <w:tcW w:w="3086" w:type="dxa"/>
          </w:tcPr>
          <w:p w14:paraId="65F1B8EB" w14:textId="3EF16DC2" w:rsidR="003D3273" w:rsidRPr="00105E1E" w:rsidRDefault="003D3273" w:rsidP="0089112B">
            <w:r w:rsidRPr="00105E1E">
              <w:t>Wrong population</w:t>
            </w:r>
          </w:p>
        </w:tc>
      </w:tr>
      <w:tr w:rsidR="003D3273" w:rsidRPr="00105E1E" w14:paraId="4FA4DDA8" w14:textId="77777777" w:rsidTr="0089112B">
        <w:tc>
          <w:tcPr>
            <w:tcW w:w="2736" w:type="dxa"/>
            <w:vMerge/>
          </w:tcPr>
          <w:p w14:paraId="39D35E75" w14:textId="77777777" w:rsidR="003D3273" w:rsidRPr="00105E1E" w:rsidRDefault="003D3273" w:rsidP="0089112B"/>
        </w:tc>
        <w:tc>
          <w:tcPr>
            <w:tcW w:w="3240" w:type="dxa"/>
          </w:tcPr>
          <w:p w14:paraId="7CDB8F75" w14:textId="02D84875" w:rsidR="003D3273" w:rsidRPr="00105E1E" w:rsidRDefault="003D3273" w:rsidP="0089112B">
            <w:r w:rsidRPr="00105E1E">
              <w:t>Berardi 2025 </w:t>
            </w:r>
          </w:p>
        </w:tc>
        <w:tc>
          <w:tcPr>
            <w:tcW w:w="3086" w:type="dxa"/>
          </w:tcPr>
          <w:p w14:paraId="0E1B7D5C" w14:textId="651715E2" w:rsidR="003D3273" w:rsidRPr="00105E1E" w:rsidRDefault="003D3273" w:rsidP="0089112B">
            <w:r w:rsidRPr="00105E1E">
              <w:t>Wrong population</w:t>
            </w:r>
          </w:p>
        </w:tc>
      </w:tr>
      <w:tr w:rsidR="003D3273" w:rsidRPr="00105E1E" w14:paraId="5806F022" w14:textId="77777777" w:rsidTr="0089112B">
        <w:tc>
          <w:tcPr>
            <w:tcW w:w="2736" w:type="dxa"/>
            <w:vMerge/>
          </w:tcPr>
          <w:p w14:paraId="3D539136" w14:textId="77777777" w:rsidR="003D3273" w:rsidRPr="00105E1E" w:rsidRDefault="003D3273" w:rsidP="0089112B"/>
        </w:tc>
        <w:tc>
          <w:tcPr>
            <w:tcW w:w="3240" w:type="dxa"/>
          </w:tcPr>
          <w:p w14:paraId="49F6AA85" w14:textId="1D372C88" w:rsidR="003D3273" w:rsidRPr="00105E1E" w:rsidRDefault="003D3273" w:rsidP="0089112B">
            <w:r w:rsidRPr="00105E1E">
              <w:t>Bernardi 2022 </w:t>
            </w:r>
          </w:p>
        </w:tc>
        <w:tc>
          <w:tcPr>
            <w:tcW w:w="3086" w:type="dxa"/>
          </w:tcPr>
          <w:p w14:paraId="16F88B5B" w14:textId="3C7D6A8A" w:rsidR="003D3273" w:rsidRPr="00105E1E" w:rsidRDefault="003D3273" w:rsidP="0089112B">
            <w:r w:rsidRPr="00105E1E">
              <w:t>Wrong population</w:t>
            </w:r>
          </w:p>
        </w:tc>
      </w:tr>
      <w:tr w:rsidR="003D3273" w:rsidRPr="00105E1E" w14:paraId="1A52A867" w14:textId="77777777" w:rsidTr="0089112B">
        <w:tc>
          <w:tcPr>
            <w:tcW w:w="2736" w:type="dxa"/>
            <w:vMerge/>
          </w:tcPr>
          <w:p w14:paraId="08B417F4" w14:textId="77777777" w:rsidR="003D3273" w:rsidRPr="00105E1E" w:rsidRDefault="003D3273" w:rsidP="0089112B"/>
        </w:tc>
        <w:tc>
          <w:tcPr>
            <w:tcW w:w="3240" w:type="dxa"/>
          </w:tcPr>
          <w:p w14:paraId="0007A291" w14:textId="70133E26" w:rsidR="003D3273" w:rsidRPr="00105E1E" w:rsidRDefault="003D3273" w:rsidP="0089112B">
            <w:r w:rsidRPr="00105E1E">
              <w:t>Boden 2018 </w:t>
            </w:r>
          </w:p>
        </w:tc>
        <w:tc>
          <w:tcPr>
            <w:tcW w:w="3086" w:type="dxa"/>
          </w:tcPr>
          <w:p w14:paraId="3FF44D9F" w14:textId="666E5E0D" w:rsidR="003D3273" w:rsidRPr="00105E1E" w:rsidRDefault="003D3273" w:rsidP="0089112B">
            <w:r w:rsidRPr="00105E1E">
              <w:t>Wrong population</w:t>
            </w:r>
          </w:p>
        </w:tc>
      </w:tr>
      <w:tr w:rsidR="003D3273" w:rsidRPr="00105E1E" w14:paraId="6244553A" w14:textId="77777777" w:rsidTr="0089112B">
        <w:tc>
          <w:tcPr>
            <w:tcW w:w="2736" w:type="dxa"/>
            <w:vMerge/>
          </w:tcPr>
          <w:p w14:paraId="0211080B" w14:textId="77777777" w:rsidR="003D3273" w:rsidRPr="00105E1E" w:rsidRDefault="003D3273" w:rsidP="0089112B"/>
        </w:tc>
        <w:tc>
          <w:tcPr>
            <w:tcW w:w="3240" w:type="dxa"/>
          </w:tcPr>
          <w:p w14:paraId="626E46B7" w14:textId="72867174" w:rsidR="003D3273" w:rsidRPr="00105E1E" w:rsidRDefault="003D3273" w:rsidP="0089112B">
            <w:r w:rsidRPr="00105E1E">
              <w:t>Boden 2020 </w:t>
            </w:r>
          </w:p>
        </w:tc>
        <w:tc>
          <w:tcPr>
            <w:tcW w:w="3086" w:type="dxa"/>
          </w:tcPr>
          <w:p w14:paraId="3B9BC794" w14:textId="68358E27" w:rsidR="003D3273" w:rsidRPr="00105E1E" w:rsidRDefault="003D3273" w:rsidP="0089112B">
            <w:r w:rsidRPr="00105E1E">
              <w:t>Wrong population</w:t>
            </w:r>
          </w:p>
        </w:tc>
      </w:tr>
      <w:tr w:rsidR="003D3273" w:rsidRPr="00105E1E" w14:paraId="5B737A39" w14:textId="77777777" w:rsidTr="0089112B">
        <w:tc>
          <w:tcPr>
            <w:tcW w:w="2736" w:type="dxa"/>
            <w:vMerge/>
          </w:tcPr>
          <w:p w14:paraId="0C529BC5" w14:textId="77777777" w:rsidR="003D3273" w:rsidRPr="00105E1E" w:rsidRDefault="003D3273" w:rsidP="0089112B"/>
        </w:tc>
        <w:tc>
          <w:tcPr>
            <w:tcW w:w="3240" w:type="dxa"/>
          </w:tcPr>
          <w:p w14:paraId="582E7BE7" w14:textId="7824BAF7" w:rsidR="003D3273" w:rsidRPr="00105E1E" w:rsidRDefault="003D3273" w:rsidP="0089112B">
            <w:r w:rsidRPr="00105E1E">
              <w:t>Bousquet-Dion 2023 </w:t>
            </w:r>
          </w:p>
        </w:tc>
        <w:tc>
          <w:tcPr>
            <w:tcW w:w="3086" w:type="dxa"/>
          </w:tcPr>
          <w:p w14:paraId="0A54349F" w14:textId="257F882C" w:rsidR="003D3273" w:rsidRPr="00105E1E" w:rsidRDefault="003D3273" w:rsidP="0089112B">
            <w:r w:rsidRPr="00105E1E">
              <w:t>Wrong population</w:t>
            </w:r>
          </w:p>
        </w:tc>
      </w:tr>
      <w:tr w:rsidR="003D3273" w:rsidRPr="00105E1E" w14:paraId="24188224" w14:textId="77777777" w:rsidTr="0089112B">
        <w:tc>
          <w:tcPr>
            <w:tcW w:w="2736" w:type="dxa"/>
            <w:vMerge/>
          </w:tcPr>
          <w:p w14:paraId="38623956" w14:textId="77777777" w:rsidR="003D3273" w:rsidRPr="00105E1E" w:rsidRDefault="003D3273" w:rsidP="0089112B"/>
        </w:tc>
        <w:tc>
          <w:tcPr>
            <w:tcW w:w="3240" w:type="dxa"/>
          </w:tcPr>
          <w:p w14:paraId="2B3E68A4" w14:textId="7EE4103B" w:rsidR="003D3273" w:rsidRPr="00105E1E" w:rsidRDefault="003D3273" w:rsidP="0089112B">
            <w:r w:rsidRPr="00105E1E">
              <w:t>Chabot 2021 </w:t>
            </w:r>
          </w:p>
        </w:tc>
        <w:tc>
          <w:tcPr>
            <w:tcW w:w="3086" w:type="dxa"/>
          </w:tcPr>
          <w:p w14:paraId="14413199" w14:textId="072900FB" w:rsidR="003D3273" w:rsidRPr="00105E1E" w:rsidRDefault="003D3273" w:rsidP="0089112B">
            <w:r w:rsidRPr="00105E1E">
              <w:t>Wrong population</w:t>
            </w:r>
          </w:p>
        </w:tc>
      </w:tr>
      <w:tr w:rsidR="007870E4" w:rsidRPr="00105E1E" w14:paraId="5867F152" w14:textId="77777777" w:rsidTr="0089112B">
        <w:tc>
          <w:tcPr>
            <w:tcW w:w="2736" w:type="dxa"/>
            <w:vMerge/>
          </w:tcPr>
          <w:p w14:paraId="3052D28C" w14:textId="77777777" w:rsidR="007870E4" w:rsidRPr="00105E1E" w:rsidRDefault="007870E4" w:rsidP="007870E4"/>
        </w:tc>
        <w:tc>
          <w:tcPr>
            <w:tcW w:w="3240" w:type="dxa"/>
          </w:tcPr>
          <w:p w14:paraId="74641F72" w14:textId="752EAE38" w:rsidR="007870E4" w:rsidRPr="00105E1E" w:rsidRDefault="007870E4" w:rsidP="007870E4">
            <w:r w:rsidRPr="00105E1E">
              <w:t>Chen 2017</w:t>
            </w:r>
          </w:p>
        </w:tc>
        <w:tc>
          <w:tcPr>
            <w:tcW w:w="3086" w:type="dxa"/>
          </w:tcPr>
          <w:p w14:paraId="40174968" w14:textId="298E3064" w:rsidR="007870E4" w:rsidRPr="00105E1E" w:rsidRDefault="007870E4" w:rsidP="007870E4">
            <w:r w:rsidRPr="00105E1E">
              <w:t>Wrong population</w:t>
            </w:r>
          </w:p>
        </w:tc>
      </w:tr>
      <w:tr w:rsidR="007870E4" w:rsidRPr="00105E1E" w14:paraId="5AF26A25" w14:textId="77777777" w:rsidTr="0089112B">
        <w:tc>
          <w:tcPr>
            <w:tcW w:w="2736" w:type="dxa"/>
            <w:vMerge/>
          </w:tcPr>
          <w:p w14:paraId="1A42D080" w14:textId="77777777" w:rsidR="007870E4" w:rsidRPr="00105E1E" w:rsidRDefault="007870E4" w:rsidP="007870E4"/>
        </w:tc>
        <w:tc>
          <w:tcPr>
            <w:tcW w:w="3240" w:type="dxa"/>
          </w:tcPr>
          <w:p w14:paraId="10456C82" w14:textId="20DEE6AF" w:rsidR="007870E4" w:rsidRPr="00105E1E" w:rsidRDefault="007870E4" w:rsidP="007870E4">
            <w:r w:rsidRPr="00105E1E">
              <w:t>Chen 2019 </w:t>
            </w:r>
          </w:p>
        </w:tc>
        <w:tc>
          <w:tcPr>
            <w:tcW w:w="3086" w:type="dxa"/>
          </w:tcPr>
          <w:p w14:paraId="52607EEF" w14:textId="052D7E63" w:rsidR="007870E4" w:rsidRPr="00105E1E" w:rsidRDefault="007870E4" w:rsidP="007870E4">
            <w:r w:rsidRPr="00105E1E">
              <w:t>Wrong population</w:t>
            </w:r>
          </w:p>
        </w:tc>
      </w:tr>
      <w:tr w:rsidR="007870E4" w:rsidRPr="00105E1E" w14:paraId="40EA8658" w14:textId="77777777" w:rsidTr="0089112B">
        <w:tc>
          <w:tcPr>
            <w:tcW w:w="2736" w:type="dxa"/>
            <w:vMerge/>
          </w:tcPr>
          <w:p w14:paraId="4AEBFE70" w14:textId="77777777" w:rsidR="007870E4" w:rsidRPr="00105E1E" w:rsidRDefault="007870E4" w:rsidP="007870E4"/>
        </w:tc>
        <w:tc>
          <w:tcPr>
            <w:tcW w:w="3240" w:type="dxa"/>
          </w:tcPr>
          <w:p w14:paraId="5A8CF32A" w14:textId="513B9319" w:rsidR="007870E4" w:rsidRPr="00105E1E" w:rsidRDefault="007870E4" w:rsidP="007870E4">
            <w:r w:rsidRPr="00105E1E">
              <w:t>Cho 2014 </w:t>
            </w:r>
          </w:p>
        </w:tc>
        <w:tc>
          <w:tcPr>
            <w:tcW w:w="3086" w:type="dxa"/>
          </w:tcPr>
          <w:p w14:paraId="6C598259" w14:textId="2B7561F4" w:rsidR="007870E4" w:rsidRPr="00105E1E" w:rsidRDefault="007870E4" w:rsidP="007870E4">
            <w:r w:rsidRPr="00105E1E">
              <w:t>Wrong population</w:t>
            </w:r>
          </w:p>
        </w:tc>
      </w:tr>
      <w:tr w:rsidR="00BA350F" w:rsidRPr="00105E1E" w14:paraId="7893F5E9" w14:textId="77777777" w:rsidTr="0089112B">
        <w:tc>
          <w:tcPr>
            <w:tcW w:w="2736" w:type="dxa"/>
            <w:vMerge/>
          </w:tcPr>
          <w:p w14:paraId="1990D9B3" w14:textId="77777777" w:rsidR="00BA350F" w:rsidRPr="00105E1E" w:rsidRDefault="00BA350F" w:rsidP="007870E4"/>
        </w:tc>
        <w:tc>
          <w:tcPr>
            <w:tcW w:w="3240" w:type="dxa"/>
          </w:tcPr>
          <w:p w14:paraId="64FC63E5" w14:textId="4D9AACF4" w:rsidR="00BA350F" w:rsidRPr="00105E1E" w:rsidRDefault="00BA350F" w:rsidP="007870E4">
            <w:r w:rsidRPr="00105E1E">
              <w:t>Contraras 2024</w:t>
            </w:r>
          </w:p>
        </w:tc>
        <w:tc>
          <w:tcPr>
            <w:tcW w:w="3086" w:type="dxa"/>
          </w:tcPr>
          <w:p w14:paraId="4191270D" w14:textId="7572B1E8" w:rsidR="00BA350F" w:rsidRPr="00105E1E" w:rsidRDefault="00BA350F" w:rsidP="007870E4">
            <w:r w:rsidRPr="00105E1E">
              <w:t>Wrong population</w:t>
            </w:r>
          </w:p>
        </w:tc>
      </w:tr>
      <w:tr w:rsidR="007870E4" w:rsidRPr="00105E1E" w14:paraId="73A8D5FE" w14:textId="77777777" w:rsidTr="0089112B">
        <w:tc>
          <w:tcPr>
            <w:tcW w:w="2736" w:type="dxa"/>
            <w:vMerge/>
          </w:tcPr>
          <w:p w14:paraId="19FD1394" w14:textId="77777777" w:rsidR="007870E4" w:rsidRPr="00105E1E" w:rsidRDefault="007870E4" w:rsidP="007870E4"/>
        </w:tc>
        <w:tc>
          <w:tcPr>
            <w:tcW w:w="3240" w:type="dxa"/>
          </w:tcPr>
          <w:p w14:paraId="1CE4D189" w14:textId="2F266DF5" w:rsidR="007870E4" w:rsidRPr="00105E1E" w:rsidRDefault="007870E4" w:rsidP="007870E4">
            <w:r w:rsidRPr="00105E1E">
              <w:t>DenizDoğan 2022 </w:t>
            </w:r>
          </w:p>
        </w:tc>
        <w:tc>
          <w:tcPr>
            <w:tcW w:w="3086" w:type="dxa"/>
          </w:tcPr>
          <w:p w14:paraId="11473429" w14:textId="6F20099A" w:rsidR="007870E4" w:rsidRPr="00105E1E" w:rsidRDefault="007870E4" w:rsidP="007870E4">
            <w:r w:rsidRPr="00105E1E">
              <w:t>Wrong population</w:t>
            </w:r>
          </w:p>
        </w:tc>
      </w:tr>
      <w:tr w:rsidR="007870E4" w:rsidRPr="00105E1E" w14:paraId="64D9867B" w14:textId="77777777" w:rsidTr="0089112B">
        <w:tc>
          <w:tcPr>
            <w:tcW w:w="2736" w:type="dxa"/>
            <w:vMerge/>
          </w:tcPr>
          <w:p w14:paraId="4DEA68B4" w14:textId="77777777" w:rsidR="007870E4" w:rsidRPr="00105E1E" w:rsidRDefault="007870E4" w:rsidP="007870E4"/>
        </w:tc>
        <w:tc>
          <w:tcPr>
            <w:tcW w:w="3240" w:type="dxa"/>
          </w:tcPr>
          <w:p w14:paraId="34BFA293" w14:textId="1CFD9B76" w:rsidR="007870E4" w:rsidRPr="00105E1E" w:rsidRDefault="007870E4" w:rsidP="007870E4">
            <w:r w:rsidRPr="00105E1E">
              <w:t>Fülöp 2021 </w:t>
            </w:r>
          </w:p>
        </w:tc>
        <w:tc>
          <w:tcPr>
            <w:tcW w:w="3086" w:type="dxa"/>
          </w:tcPr>
          <w:p w14:paraId="36CCAB6F" w14:textId="359824B8" w:rsidR="007870E4" w:rsidRPr="00105E1E" w:rsidRDefault="007870E4" w:rsidP="007870E4">
            <w:r w:rsidRPr="00105E1E">
              <w:t>Wrong population</w:t>
            </w:r>
          </w:p>
        </w:tc>
      </w:tr>
      <w:tr w:rsidR="007870E4" w:rsidRPr="00105E1E" w14:paraId="1C9A8100" w14:textId="77777777" w:rsidTr="0089112B">
        <w:tc>
          <w:tcPr>
            <w:tcW w:w="2736" w:type="dxa"/>
            <w:vMerge/>
          </w:tcPr>
          <w:p w14:paraId="2A65666C" w14:textId="77777777" w:rsidR="007870E4" w:rsidRPr="00105E1E" w:rsidRDefault="007870E4" w:rsidP="007870E4"/>
        </w:tc>
        <w:tc>
          <w:tcPr>
            <w:tcW w:w="3240" w:type="dxa"/>
          </w:tcPr>
          <w:p w14:paraId="0F16FEF3" w14:textId="6E53A5AE" w:rsidR="007870E4" w:rsidRPr="00105E1E" w:rsidRDefault="007870E4" w:rsidP="007870E4">
            <w:r w:rsidRPr="00105E1E">
              <w:t>Gillis 2014 </w:t>
            </w:r>
          </w:p>
        </w:tc>
        <w:tc>
          <w:tcPr>
            <w:tcW w:w="3086" w:type="dxa"/>
          </w:tcPr>
          <w:p w14:paraId="003F6F39" w14:textId="6D6B523E" w:rsidR="007870E4" w:rsidRPr="00105E1E" w:rsidRDefault="007870E4" w:rsidP="007870E4">
            <w:r w:rsidRPr="00105E1E">
              <w:t>Wrong population</w:t>
            </w:r>
          </w:p>
        </w:tc>
      </w:tr>
      <w:tr w:rsidR="007870E4" w:rsidRPr="00105E1E" w14:paraId="273050E1" w14:textId="77777777" w:rsidTr="0089112B">
        <w:tc>
          <w:tcPr>
            <w:tcW w:w="2736" w:type="dxa"/>
            <w:vMerge/>
          </w:tcPr>
          <w:p w14:paraId="0BFFF01D" w14:textId="77777777" w:rsidR="007870E4" w:rsidRPr="00105E1E" w:rsidRDefault="007870E4" w:rsidP="007870E4"/>
        </w:tc>
        <w:tc>
          <w:tcPr>
            <w:tcW w:w="3240" w:type="dxa"/>
          </w:tcPr>
          <w:p w14:paraId="74AB3364" w14:textId="039B9837" w:rsidR="007870E4" w:rsidRPr="00105E1E" w:rsidRDefault="007870E4" w:rsidP="007870E4">
            <w:r w:rsidRPr="00105E1E">
              <w:t>Gillis 2025 </w:t>
            </w:r>
          </w:p>
        </w:tc>
        <w:tc>
          <w:tcPr>
            <w:tcW w:w="3086" w:type="dxa"/>
          </w:tcPr>
          <w:p w14:paraId="66DF7FA2" w14:textId="268BB430" w:rsidR="007870E4" w:rsidRPr="00105E1E" w:rsidRDefault="007870E4" w:rsidP="007870E4">
            <w:r w:rsidRPr="00105E1E">
              <w:t>Wrong population</w:t>
            </w:r>
          </w:p>
        </w:tc>
      </w:tr>
      <w:tr w:rsidR="007870E4" w:rsidRPr="00105E1E" w14:paraId="7C3F32CC" w14:textId="77777777" w:rsidTr="0089112B">
        <w:tc>
          <w:tcPr>
            <w:tcW w:w="2736" w:type="dxa"/>
            <w:vMerge/>
          </w:tcPr>
          <w:p w14:paraId="02996781" w14:textId="77777777" w:rsidR="007870E4" w:rsidRPr="00105E1E" w:rsidRDefault="007870E4" w:rsidP="007870E4"/>
        </w:tc>
        <w:tc>
          <w:tcPr>
            <w:tcW w:w="3240" w:type="dxa"/>
          </w:tcPr>
          <w:p w14:paraId="52247F40" w14:textId="0A73504A" w:rsidR="007870E4" w:rsidRPr="00105E1E" w:rsidRDefault="007870E4" w:rsidP="007870E4">
            <w:r w:rsidRPr="00105E1E">
              <w:t>Gloor 2022 </w:t>
            </w:r>
          </w:p>
        </w:tc>
        <w:tc>
          <w:tcPr>
            <w:tcW w:w="3086" w:type="dxa"/>
          </w:tcPr>
          <w:p w14:paraId="5D32ADB7" w14:textId="04DBCAB4" w:rsidR="007870E4" w:rsidRPr="00105E1E" w:rsidRDefault="007870E4" w:rsidP="007870E4">
            <w:r w:rsidRPr="00105E1E">
              <w:t>Wrong population</w:t>
            </w:r>
          </w:p>
        </w:tc>
      </w:tr>
      <w:tr w:rsidR="007870E4" w:rsidRPr="00105E1E" w14:paraId="55A30CAC" w14:textId="77777777" w:rsidTr="0089112B">
        <w:tc>
          <w:tcPr>
            <w:tcW w:w="2736" w:type="dxa"/>
            <w:vMerge/>
          </w:tcPr>
          <w:p w14:paraId="67C892AC" w14:textId="77777777" w:rsidR="007870E4" w:rsidRPr="00105E1E" w:rsidRDefault="007870E4" w:rsidP="007870E4"/>
        </w:tc>
        <w:tc>
          <w:tcPr>
            <w:tcW w:w="3240" w:type="dxa"/>
          </w:tcPr>
          <w:p w14:paraId="14AFB6EA" w14:textId="6B2A0949" w:rsidR="007870E4" w:rsidRPr="00105E1E" w:rsidRDefault="007870E4" w:rsidP="007870E4">
            <w:r w:rsidRPr="00105E1E">
              <w:t>Herdy 2008 </w:t>
            </w:r>
          </w:p>
        </w:tc>
        <w:tc>
          <w:tcPr>
            <w:tcW w:w="3086" w:type="dxa"/>
          </w:tcPr>
          <w:p w14:paraId="3408EE19" w14:textId="521E142B" w:rsidR="007870E4" w:rsidRPr="00105E1E" w:rsidRDefault="007870E4" w:rsidP="007870E4">
            <w:r w:rsidRPr="00105E1E">
              <w:t>Wrong population</w:t>
            </w:r>
          </w:p>
        </w:tc>
      </w:tr>
      <w:tr w:rsidR="007870E4" w:rsidRPr="00105E1E" w14:paraId="28738BFD" w14:textId="77777777" w:rsidTr="0089112B">
        <w:tc>
          <w:tcPr>
            <w:tcW w:w="2736" w:type="dxa"/>
            <w:vMerge/>
          </w:tcPr>
          <w:p w14:paraId="08DDCB84" w14:textId="77777777" w:rsidR="007870E4" w:rsidRPr="00105E1E" w:rsidRDefault="007870E4" w:rsidP="007870E4"/>
        </w:tc>
        <w:tc>
          <w:tcPr>
            <w:tcW w:w="3240" w:type="dxa"/>
          </w:tcPr>
          <w:p w14:paraId="3FD5346F" w14:textId="7FC15636" w:rsidR="007870E4" w:rsidRPr="00105E1E" w:rsidRDefault="007870E4" w:rsidP="007870E4">
            <w:r w:rsidRPr="00105E1E">
              <w:t>Hernon 2021 </w:t>
            </w:r>
          </w:p>
        </w:tc>
        <w:tc>
          <w:tcPr>
            <w:tcW w:w="3086" w:type="dxa"/>
          </w:tcPr>
          <w:p w14:paraId="714969FA" w14:textId="4A13866D" w:rsidR="007870E4" w:rsidRPr="00105E1E" w:rsidRDefault="007870E4" w:rsidP="007870E4">
            <w:r w:rsidRPr="00105E1E">
              <w:t>Wrong population</w:t>
            </w:r>
          </w:p>
        </w:tc>
      </w:tr>
      <w:tr w:rsidR="007870E4" w:rsidRPr="00105E1E" w14:paraId="704A4446" w14:textId="77777777" w:rsidTr="0089112B">
        <w:tc>
          <w:tcPr>
            <w:tcW w:w="2736" w:type="dxa"/>
            <w:vMerge/>
          </w:tcPr>
          <w:p w14:paraId="47B4D487" w14:textId="77777777" w:rsidR="007870E4" w:rsidRPr="00105E1E" w:rsidRDefault="007870E4" w:rsidP="007870E4"/>
        </w:tc>
        <w:tc>
          <w:tcPr>
            <w:tcW w:w="3240" w:type="dxa"/>
          </w:tcPr>
          <w:p w14:paraId="7F4A10C9" w14:textId="6C2A31DB" w:rsidR="007870E4" w:rsidRPr="00105E1E" w:rsidRDefault="007870E4" w:rsidP="007870E4">
            <w:r w:rsidRPr="00105E1E">
              <w:t>Huang 2024 </w:t>
            </w:r>
          </w:p>
        </w:tc>
        <w:tc>
          <w:tcPr>
            <w:tcW w:w="3086" w:type="dxa"/>
          </w:tcPr>
          <w:p w14:paraId="5772F5BD" w14:textId="50C16806" w:rsidR="007870E4" w:rsidRPr="00105E1E" w:rsidRDefault="007870E4" w:rsidP="007870E4">
            <w:r w:rsidRPr="00105E1E">
              <w:t>Wrong population</w:t>
            </w:r>
          </w:p>
        </w:tc>
      </w:tr>
      <w:tr w:rsidR="007870E4" w:rsidRPr="00105E1E" w14:paraId="5349289F" w14:textId="77777777" w:rsidTr="0089112B">
        <w:tc>
          <w:tcPr>
            <w:tcW w:w="2736" w:type="dxa"/>
            <w:vMerge/>
          </w:tcPr>
          <w:p w14:paraId="22F3FAE3" w14:textId="77777777" w:rsidR="007870E4" w:rsidRPr="00105E1E" w:rsidRDefault="007870E4" w:rsidP="007870E4"/>
        </w:tc>
        <w:tc>
          <w:tcPr>
            <w:tcW w:w="3240" w:type="dxa"/>
          </w:tcPr>
          <w:p w14:paraId="04EC9B67" w14:textId="131834C6" w:rsidR="007870E4" w:rsidRPr="00105E1E" w:rsidRDefault="007870E4" w:rsidP="007870E4">
            <w:r w:rsidRPr="00105E1E">
              <w:t>Hulzebos 2006 </w:t>
            </w:r>
          </w:p>
        </w:tc>
        <w:tc>
          <w:tcPr>
            <w:tcW w:w="3086" w:type="dxa"/>
          </w:tcPr>
          <w:p w14:paraId="04127618" w14:textId="1239B5E8" w:rsidR="007870E4" w:rsidRPr="00105E1E" w:rsidRDefault="007870E4" w:rsidP="007870E4">
            <w:r w:rsidRPr="00105E1E">
              <w:t>Wrong population</w:t>
            </w:r>
          </w:p>
        </w:tc>
      </w:tr>
      <w:tr w:rsidR="007870E4" w:rsidRPr="00105E1E" w14:paraId="039BF39B" w14:textId="77777777" w:rsidTr="0089112B">
        <w:tc>
          <w:tcPr>
            <w:tcW w:w="2736" w:type="dxa"/>
            <w:vMerge/>
          </w:tcPr>
          <w:p w14:paraId="7923835D" w14:textId="77777777" w:rsidR="007870E4" w:rsidRPr="00105E1E" w:rsidRDefault="007870E4" w:rsidP="007870E4"/>
        </w:tc>
        <w:tc>
          <w:tcPr>
            <w:tcW w:w="3240" w:type="dxa"/>
          </w:tcPr>
          <w:p w14:paraId="62737873" w14:textId="10DD291A" w:rsidR="007870E4" w:rsidRPr="00105E1E" w:rsidRDefault="007870E4" w:rsidP="007870E4">
            <w:r w:rsidRPr="00105E1E">
              <w:t>Kaibori 2013 </w:t>
            </w:r>
          </w:p>
        </w:tc>
        <w:tc>
          <w:tcPr>
            <w:tcW w:w="3086" w:type="dxa"/>
          </w:tcPr>
          <w:p w14:paraId="02E0C2C0" w14:textId="178EF714" w:rsidR="007870E4" w:rsidRPr="00105E1E" w:rsidRDefault="007870E4" w:rsidP="007870E4">
            <w:r w:rsidRPr="00105E1E">
              <w:t>Wrong population</w:t>
            </w:r>
          </w:p>
        </w:tc>
      </w:tr>
      <w:tr w:rsidR="007870E4" w:rsidRPr="00105E1E" w14:paraId="51D274FC" w14:textId="77777777" w:rsidTr="0089112B">
        <w:tc>
          <w:tcPr>
            <w:tcW w:w="2736" w:type="dxa"/>
            <w:vMerge/>
          </w:tcPr>
          <w:p w14:paraId="53C34A18" w14:textId="77777777" w:rsidR="007870E4" w:rsidRPr="00105E1E" w:rsidRDefault="007870E4" w:rsidP="007870E4"/>
        </w:tc>
        <w:tc>
          <w:tcPr>
            <w:tcW w:w="3240" w:type="dxa"/>
          </w:tcPr>
          <w:p w14:paraId="05FE6053" w14:textId="11DECA3B" w:rsidR="007870E4" w:rsidRPr="00105E1E" w:rsidRDefault="007870E4" w:rsidP="007870E4">
            <w:r w:rsidRPr="00105E1E">
              <w:t>Kasvis 2023</w:t>
            </w:r>
          </w:p>
        </w:tc>
        <w:tc>
          <w:tcPr>
            <w:tcW w:w="3086" w:type="dxa"/>
          </w:tcPr>
          <w:p w14:paraId="0AC20F52" w14:textId="44625276" w:rsidR="007870E4" w:rsidRPr="00105E1E" w:rsidRDefault="007870E4" w:rsidP="007870E4">
            <w:r w:rsidRPr="00105E1E">
              <w:t>Wrong population</w:t>
            </w:r>
          </w:p>
        </w:tc>
      </w:tr>
      <w:tr w:rsidR="007870E4" w:rsidRPr="00105E1E" w14:paraId="26B11C8A" w14:textId="77777777" w:rsidTr="0089112B">
        <w:tc>
          <w:tcPr>
            <w:tcW w:w="2736" w:type="dxa"/>
            <w:vMerge/>
          </w:tcPr>
          <w:p w14:paraId="7C4C0CBA" w14:textId="77777777" w:rsidR="007870E4" w:rsidRPr="00105E1E" w:rsidRDefault="007870E4" w:rsidP="007870E4"/>
        </w:tc>
        <w:tc>
          <w:tcPr>
            <w:tcW w:w="3240" w:type="dxa"/>
          </w:tcPr>
          <w:p w14:paraId="0C913AF4" w14:textId="73A0A43C" w:rsidR="007870E4" w:rsidRPr="00105E1E" w:rsidRDefault="007870E4" w:rsidP="007870E4">
            <w:r w:rsidRPr="00105E1E">
              <w:t>Koç 2023 </w:t>
            </w:r>
          </w:p>
        </w:tc>
        <w:tc>
          <w:tcPr>
            <w:tcW w:w="3086" w:type="dxa"/>
          </w:tcPr>
          <w:p w14:paraId="3A8F4E06" w14:textId="728C7CF4" w:rsidR="007870E4" w:rsidRPr="00105E1E" w:rsidRDefault="007870E4" w:rsidP="007870E4">
            <w:r w:rsidRPr="00105E1E">
              <w:t>Wrong population</w:t>
            </w:r>
          </w:p>
        </w:tc>
      </w:tr>
      <w:tr w:rsidR="007870E4" w:rsidRPr="00105E1E" w14:paraId="07770525" w14:textId="77777777" w:rsidTr="0089112B">
        <w:tc>
          <w:tcPr>
            <w:tcW w:w="2736" w:type="dxa"/>
            <w:vMerge/>
          </w:tcPr>
          <w:p w14:paraId="463133DD" w14:textId="77777777" w:rsidR="007870E4" w:rsidRPr="00105E1E" w:rsidRDefault="007870E4" w:rsidP="007870E4"/>
        </w:tc>
        <w:tc>
          <w:tcPr>
            <w:tcW w:w="3240" w:type="dxa"/>
          </w:tcPr>
          <w:p w14:paraId="689F8065" w14:textId="7C0D0AAB" w:rsidR="007870E4" w:rsidRPr="00105E1E" w:rsidRDefault="007870E4" w:rsidP="007870E4">
            <w:r w:rsidRPr="00105E1E">
              <w:t>Labuschagne 2022 </w:t>
            </w:r>
          </w:p>
        </w:tc>
        <w:tc>
          <w:tcPr>
            <w:tcW w:w="3086" w:type="dxa"/>
          </w:tcPr>
          <w:p w14:paraId="4A0D9E19" w14:textId="1074DAAB" w:rsidR="007870E4" w:rsidRPr="00105E1E" w:rsidRDefault="007870E4" w:rsidP="007870E4">
            <w:r w:rsidRPr="00105E1E">
              <w:t>Wrong population</w:t>
            </w:r>
          </w:p>
        </w:tc>
      </w:tr>
      <w:tr w:rsidR="007870E4" w:rsidRPr="00105E1E" w14:paraId="50012B2B" w14:textId="77777777" w:rsidTr="0089112B">
        <w:tc>
          <w:tcPr>
            <w:tcW w:w="2736" w:type="dxa"/>
            <w:vMerge/>
          </w:tcPr>
          <w:p w14:paraId="096840A8" w14:textId="77777777" w:rsidR="007870E4" w:rsidRPr="00105E1E" w:rsidRDefault="007870E4" w:rsidP="007870E4"/>
        </w:tc>
        <w:tc>
          <w:tcPr>
            <w:tcW w:w="3240" w:type="dxa"/>
          </w:tcPr>
          <w:p w14:paraId="7F8529F2" w14:textId="11DB2536" w:rsidR="007870E4" w:rsidRPr="00105E1E" w:rsidRDefault="007870E4" w:rsidP="007870E4">
            <w:r w:rsidRPr="00105E1E">
              <w:t>Liang 2018 </w:t>
            </w:r>
          </w:p>
        </w:tc>
        <w:tc>
          <w:tcPr>
            <w:tcW w:w="3086" w:type="dxa"/>
          </w:tcPr>
          <w:p w14:paraId="32A71C9B" w14:textId="2DD9F8C6" w:rsidR="007870E4" w:rsidRPr="00105E1E" w:rsidRDefault="007870E4" w:rsidP="007870E4">
            <w:r w:rsidRPr="00105E1E">
              <w:t>Wrong population</w:t>
            </w:r>
          </w:p>
        </w:tc>
      </w:tr>
      <w:tr w:rsidR="007870E4" w:rsidRPr="00105E1E" w14:paraId="4AF771F2" w14:textId="77777777" w:rsidTr="0089112B">
        <w:tc>
          <w:tcPr>
            <w:tcW w:w="2736" w:type="dxa"/>
            <w:vMerge/>
          </w:tcPr>
          <w:p w14:paraId="59FD6867" w14:textId="77777777" w:rsidR="007870E4" w:rsidRPr="00105E1E" w:rsidRDefault="007870E4" w:rsidP="007870E4"/>
        </w:tc>
        <w:tc>
          <w:tcPr>
            <w:tcW w:w="3240" w:type="dxa"/>
          </w:tcPr>
          <w:p w14:paraId="699B1274" w14:textId="3DDFAA5E" w:rsidR="007870E4" w:rsidRPr="00105E1E" w:rsidRDefault="007870E4" w:rsidP="007870E4">
            <w:r w:rsidRPr="00105E1E">
              <w:t>Li 2013 </w:t>
            </w:r>
          </w:p>
        </w:tc>
        <w:tc>
          <w:tcPr>
            <w:tcW w:w="3086" w:type="dxa"/>
          </w:tcPr>
          <w:p w14:paraId="7D1FE093" w14:textId="1E297DDA" w:rsidR="007870E4" w:rsidRPr="00105E1E" w:rsidRDefault="007870E4" w:rsidP="007870E4">
            <w:r w:rsidRPr="00105E1E">
              <w:t>Wrong population</w:t>
            </w:r>
          </w:p>
        </w:tc>
      </w:tr>
      <w:tr w:rsidR="007870E4" w:rsidRPr="00105E1E" w14:paraId="6CD942DA" w14:textId="77777777" w:rsidTr="0089112B">
        <w:tc>
          <w:tcPr>
            <w:tcW w:w="2736" w:type="dxa"/>
            <w:vMerge/>
          </w:tcPr>
          <w:p w14:paraId="15B60BBA" w14:textId="77777777" w:rsidR="007870E4" w:rsidRPr="00105E1E" w:rsidRDefault="007870E4" w:rsidP="007870E4"/>
        </w:tc>
        <w:tc>
          <w:tcPr>
            <w:tcW w:w="3240" w:type="dxa"/>
          </w:tcPr>
          <w:p w14:paraId="03EC8D8E" w14:textId="65E6A9AB" w:rsidR="007870E4" w:rsidRPr="00105E1E" w:rsidRDefault="007870E4" w:rsidP="007870E4">
            <w:r w:rsidRPr="00105E1E">
              <w:t>Liang 2025 </w:t>
            </w:r>
          </w:p>
        </w:tc>
        <w:tc>
          <w:tcPr>
            <w:tcW w:w="3086" w:type="dxa"/>
          </w:tcPr>
          <w:p w14:paraId="24FF2FCB" w14:textId="5BF60226" w:rsidR="007870E4" w:rsidRPr="00105E1E" w:rsidRDefault="007870E4" w:rsidP="007870E4">
            <w:r w:rsidRPr="00105E1E">
              <w:t>Wrong population</w:t>
            </w:r>
          </w:p>
        </w:tc>
      </w:tr>
      <w:tr w:rsidR="007870E4" w:rsidRPr="00105E1E" w14:paraId="39D56B24" w14:textId="77777777" w:rsidTr="0089112B">
        <w:tc>
          <w:tcPr>
            <w:tcW w:w="2736" w:type="dxa"/>
            <w:vMerge/>
          </w:tcPr>
          <w:p w14:paraId="03D0DC91" w14:textId="77777777" w:rsidR="007870E4" w:rsidRPr="00105E1E" w:rsidRDefault="007870E4" w:rsidP="007870E4"/>
        </w:tc>
        <w:tc>
          <w:tcPr>
            <w:tcW w:w="3240" w:type="dxa"/>
          </w:tcPr>
          <w:p w14:paraId="7EAA52F4" w14:textId="4A4451AF" w:rsidR="007870E4" w:rsidRPr="00105E1E" w:rsidRDefault="007870E4" w:rsidP="007870E4">
            <w:pPr>
              <w:rPr>
                <w:color w:val="EE0000"/>
              </w:rPr>
            </w:pPr>
            <w:r w:rsidRPr="00105E1E">
              <w:t>Lopez-Hernandez 2025</w:t>
            </w:r>
          </w:p>
        </w:tc>
        <w:tc>
          <w:tcPr>
            <w:tcW w:w="3086" w:type="dxa"/>
          </w:tcPr>
          <w:p w14:paraId="673D6841" w14:textId="7EA04F95" w:rsidR="007870E4" w:rsidRPr="00105E1E" w:rsidRDefault="007870E4" w:rsidP="007870E4">
            <w:r w:rsidRPr="00105E1E">
              <w:t>Wrong population</w:t>
            </w:r>
          </w:p>
        </w:tc>
      </w:tr>
      <w:tr w:rsidR="007870E4" w:rsidRPr="00105E1E" w14:paraId="37531D0E" w14:textId="77777777" w:rsidTr="0089112B">
        <w:tc>
          <w:tcPr>
            <w:tcW w:w="2736" w:type="dxa"/>
            <w:vMerge/>
          </w:tcPr>
          <w:p w14:paraId="10ACE269" w14:textId="77777777" w:rsidR="007870E4" w:rsidRPr="00105E1E" w:rsidRDefault="007870E4" w:rsidP="007870E4"/>
        </w:tc>
        <w:tc>
          <w:tcPr>
            <w:tcW w:w="3240" w:type="dxa"/>
          </w:tcPr>
          <w:p w14:paraId="5376A15F" w14:textId="3EDCFA8C" w:rsidR="007870E4" w:rsidRPr="00105E1E" w:rsidRDefault="007870E4" w:rsidP="007870E4">
            <w:r w:rsidRPr="00105E1E">
              <w:t>López-Rodríguez-Arias 2021</w:t>
            </w:r>
          </w:p>
        </w:tc>
        <w:tc>
          <w:tcPr>
            <w:tcW w:w="3086" w:type="dxa"/>
          </w:tcPr>
          <w:p w14:paraId="0919A171" w14:textId="38CDD755" w:rsidR="007870E4" w:rsidRPr="00105E1E" w:rsidRDefault="007870E4" w:rsidP="007870E4">
            <w:r w:rsidRPr="00105E1E">
              <w:t>Wrong population</w:t>
            </w:r>
          </w:p>
        </w:tc>
      </w:tr>
      <w:tr w:rsidR="007870E4" w:rsidRPr="00105E1E" w14:paraId="42C7C21F" w14:textId="77777777" w:rsidTr="0089112B">
        <w:tc>
          <w:tcPr>
            <w:tcW w:w="2736" w:type="dxa"/>
            <w:vMerge/>
          </w:tcPr>
          <w:p w14:paraId="328D1936" w14:textId="77777777" w:rsidR="007870E4" w:rsidRPr="00105E1E" w:rsidRDefault="007870E4" w:rsidP="007870E4"/>
        </w:tc>
        <w:tc>
          <w:tcPr>
            <w:tcW w:w="3240" w:type="dxa"/>
          </w:tcPr>
          <w:p w14:paraId="6A0CF5BF" w14:textId="2D940BEF" w:rsidR="007870E4" w:rsidRPr="00105E1E" w:rsidRDefault="007870E4" w:rsidP="007870E4">
            <w:r w:rsidRPr="00105E1E">
              <w:t>Luo 2023 </w:t>
            </w:r>
          </w:p>
        </w:tc>
        <w:tc>
          <w:tcPr>
            <w:tcW w:w="3086" w:type="dxa"/>
          </w:tcPr>
          <w:p w14:paraId="0E3C8505" w14:textId="1557935F" w:rsidR="007870E4" w:rsidRPr="00105E1E" w:rsidRDefault="007870E4" w:rsidP="007870E4">
            <w:r w:rsidRPr="00105E1E">
              <w:t>Wrong population</w:t>
            </w:r>
          </w:p>
        </w:tc>
      </w:tr>
      <w:tr w:rsidR="007870E4" w:rsidRPr="00105E1E" w14:paraId="3297CDD3" w14:textId="77777777" w:rsidTr="0089112B">
        <w:tc>
          <w:tcPr>
            <w:tcW w:w="2736" w:type="dxa"/>
            <w:vMerge/>
          </w:tcPr>
          <w:p w14:paraId="3BC42E94" w14:textId="77777777" w:rsidR="007870E4" w:rsidRPr="00105E1E" w:rsidRDefault="007870E4" w:rsidP="007870E4"/>
        </w:tc>
        <w:tc>
          <w:tcPr>
            <w:tcW w:w="3240" w:type="dxa"/>
          </w:tcPr>
          <w:p w14:paraId="703BC505" w14:textId="04BFEB93" w:rsidR="007870E4" w:rsidRPr="00105E1E" w:rsidRDefault="007870E4" w:rsidP="007870E4">
            <w:r w:rsidRPr="00105E1E">
              <w:t>Mayo 2011 </w:t>
            </w:r>
          </w:p>
        </w:tc>
        <w:tc>
          <w:tcPr>
            <w:tcW w:w="3086" w:type="dxa"/>
          </w:tcPr>
          <w:p w14:paraId="4002482D" w14:textId="50E4A30B" w:rsidR="007870E4" w:rsidRPr="00105E1E" w:rsidRDefault="007870E4" w:rsidP="007870E4">
            <w:r w:rsidRPr="00105E1E">
              <w:t>Wrong population</w:t>
            </w:r>
          </w:p>
        </w:tc>
      </w:tr>
      <w:tr w:rsidR="007870E4" w:rsidRPr="00105E1E" w14:paraId="6A921357" w14:textId="77777777" w:rsidTr="0089112B">
        <w:tc>
          <w:tcPr>
            <w:tcW w:w="2736" w:type="dxa"/>
            <w:vMerge/>
          </w:tcPr>
          <w:p w14:paraId="10E4BEB0" w14:textId="77777777" w:rsidR="007870E4" w:rsidRPr="00105E1E" w:rsidRDefault="007870E4" w:rsidP="007870E4"/>
        </w:tc>
        <w:tc>
          <w:tcPr>
            <w:tcW w:w="3240" w:type="dxa"/>
          </w:tcPr>
          <w:p w14:paraId="32742853" w14:textId="00FCE306" w:rsidR="007870E4" w:rsidRPr="00105E1E" w:rsidRDefault="007870E4" w:rsidP="007870E4">
            <w:r w:rsidRPr="00105E1E">
              <w:t>Minnella 2017 </w:t>
            </w:r>
          </w:p>
        </w:tc>
        <w:tc>
          <w:tcPr>
            <w:tcW w:w="3086" w:type="dxa"/>
          </w:tcPr>
          <w:p w14:paraId="2D3BCF72" w14:textId="47030DD5" w:rsidR="007870E4" w:rsidRPr="00105E1E" w:rsidRDefault="007870E4" w:rsidP="007870E4">
            <w:r w:rsidRPr="00105E1E">
              <w:t>Wrong population</w:t>
            </w:r>
          </w:p>
        </w:tc>
      </w:tr>
      <w:tr w:rsidR="007870E4" w:rsidRPr="00105E1E" w14:paraId="0984B3F8" w14:textId="77777777" w:rsidTr="0089112B">
        <w:tc>
          <w:tcPr>
            <w:tcW w:w="2736" w:type="dxa"/>
            <w:vMerge/>
          </w:tcPr>
          <w:p w14:paraId="5ECEA287" w14:textId="77777777" w:rsidR="007870E4" w:rsidRPr="00105E1E" w:rsidRDefault="007870E4" w:rsidP="007870E4"/>
        </w:tc>
        <w:tc>
          <w:tcPr>
            <w:tcW w:w="3240" w:type="dxa"/>
          </w:tcPr>
          <w:p w14:paraId="383DF75A" w14:textId="1EDF9CA9" w:rsidR="007870E4" w:rsidRPr="00105E1E" w:rsidRDefault="007870E4" w:rsidP="007870E4">
            <w:r w:rsidRPr="00105E1E">
              <w:t>Minnella 2018 </w:t>
            </w:r>
          </w:p>
        </w:tc>
        <w:tc>
          <w:tcPr>
            <w:tcW w:w="3086" w:type="dxa"/>
          </w:tcPr>
          <w:p w14:paraId="3C46F729" w14:textId="3A201FB6" w:rsidR="007870E4" w:rsidRPr="00105E1E" w:rsidRDefault="007870E4" w:rsidP="007870E4">
            <w:r w:rsidRPr="00105E1E">
              <w:t>Wrong population</w:t>
            </w:r>
          </w:p>
        </w:tc>
      </w:tr>
      <w:tr w:rsidR="007870E4" w:rsidRPr="00105E1E" w14:paraId="08B24384" w14:textId="77777777" w:rsidTr="0089112B">
        <w:tc>
          <w:tcPr>
            <w:tcW w:w="2736" w:type="dxa"/>
            <w:vMerge/>
          </w:tcPr>
          <w:p w14:paraId="5B11CECE" w14:textId="77777777" w:rsidR="007870E4" w:rsidRPr="00105E1E" w:rsidRDefault="007870E4" w:rsidP="007870E4"/>
        </w:tc>
        <w:tc>
          <w:tcPr>
            <w:tcW w:w="3240" w:type="dxa"/>
          </w:tcPr>
          <w:p w14:paraId="55379DE2" w14:textId="39D4C624" w:rsidR="007870E4" w:rsidRPr="00105E1E" w:rsidRDefault="007870E4" w:rsidP="007870E4">
            <w:r w:rsidRPr="00105E1E">
              <w:t>Mizuno 2024 </w:t>
            </w:r>
          </w:p>
        </w:tc>
        <w:tc>
          <w:tcPr>
            <w:tcW w:w="3086" w:type="dxa"/>
          </w:tcPr>
          <w:p w14:paraId="51B0DA44" w14:textId="3781E67F" w:rsidR="007870E4" w:rsidRPr="00105E1E" w:rsidRDefault="007870E4" w:rsidP="007870E4">
            <w:r w:rsidRPr="00105E1E">
              <w:t>Wrong population</w:t>
            </w:r>
          </w:p>
        </w:tc>
      </w:tr>
      <w:tr w:rsidR="007870E4" w:rsidRPr="00105E1E" w14:paraId="6209189D" w14:textId="77777777" w:rsidTr="0089112B">
        <w:tc>
          <w:tcPr>
            <w:tcW w:w="2736" w:type="dxa"/>
            <w:vMerge/>
          </w:tcPr>
          <w:p w14:paraId="7A119E02" w14:textId="77777777" w:rsidR="007870E4" w:rsidRPr="00105E1E" w:rsidRDefault="007870E4" w:rsidP="007870E4"/>
        </w:tc>
        <w:tc>
          <w:tcPr>
            <w:tcW w:w="3240" w:type="dxa"/>
          </w:tcPr>
          <w:p w14:paraId="10E7B7BA" w14:textId="1202211F" w:rsidR="007870E4" w:rsidRPr="00105E1E" w:rsidRDefault="007870E4" w:rsidP="007870E4">
            <w:r w:rsidRPr="00105E1E">
              <w:t>Ngo-Huang 2023 </w:t>
            </w:r>
          </w:p>
        </w:tc>
        <w:tc>
          <w:tcPr>
            <w:tcW w:w="3086" w:type="dxa"/>
          </w:tcPr>
          <w:p w14:paraId="24801DEF" w14:textId="3F112E5B" w:rsidR="007870E4" w:rsidRPr="00105E1E" w:rsidRDefault="007870E4" w:rsidP="007870E4">
            <w:r w:rsidRPr="00105E1E">
              <w:t>Wrong population</w:t>
            </w:r>
          </w:p>
        </w:tc>
      </w:tr>
      <w:tr w:rsidR="007870E4" w:rsidRPr="00105E1E" w14:paraId="131F2DCF" w14:textId="77777777" w:rsidTr="0089112B">
        <w:tc>
          <w:tcPr>
            <w:tcW w:w="2736" w:type="dxa"/>
            <w:vMerge/>
          </w:tcPr>
          <w:p w14:paraId="066998B0" w14:textId="77777777" w:rsidR="007870E4" w:rsidRPr="00105E1E" w:rsidRDefault="007870E4" w:rsidP="007870E4"/>
        </w:tc>
        <w:tc>
          <w:tcPr>
            <w:tcW w:w="3240" w:type="dxa"/>
          </w:tcPr>
          <w:p w14:paraId="1C1351C9" w14:textId="2E2D25E8" w:rsidR="007870E4" w:rsidRPr="00105E1E" w:rsidRDefault="007870E4" w:rsidP="007870E4">
            <w:r w:rsidRPr="00105E1E">
              <w:t>Molenaar 2023 </w:t>
            </w:r>
          </w:p>
        </w:tc>
        <w:tc>
          <w:tcPr>
            <w:tcW w:w="3086" w:type="dxa"/>
          </w:tcPr>
          <w:p w14:paraId="2C354830" w14:textId="1AF152BB" w:rsidR="007870E4" w:rsidRPr="00105E1E" w:rsidRDefault="007870E4" w:rsidP="007870E4">
            <w:r w:rsidRPr="00105E1E">
              <w:t>Wrong population</w:t>
            </w:r>
          </w:p>
        </w:tc>
      </w:tr>
      <w:tr w:rsidR="007870E4" w:rsidRPr="00105E1E" w14:paraId="4BC185C2" w14:textId="77777777" w:rsidTr="0089112B">
        <w:tc>
          <w:tcPr>
            <w:tcW w:w="2736" w:type="dxa"/>
            <w:vMerge/>
          </w:tcPr>
          <w:p w14:paraId="3512F65F" w14:textId="77777777" w:rsidR="007870E4" w:rsidRPr="00105E1E" w:rsidRDefault="007870E4" w:rsidP="007870E4"/>
        </w:tc>
        <w:tc>
          <w:tcPr>
            <w:tcW w:w="3240" w:type="dxa"/>
          </w:tcPr>
          <w:p w14:paraId="33827434" w14:textId="5A3530F3" w:rsidR="007870E4" w:rsidRPr="00105E1E" w:rsidRDefault="007870E4" w:rsidP="007870E4">
            <w:r w:rsidRPr="00105E1E">
              <w:t>Peng 2021</w:t>
            </w:r>
          </w:p>
        </w:tc>
        <w:tc>
          <w:tcPr>
            <w:tcW w:w="3086" w:type="dxa"/>
          </w:tcPr>
          <w:p w14:paraId="2EB0B2A1" w14:textId="20814EFA" w:rsidR="007870E4" w:rsidRPr="00105E1E" w:rsidRDefault="007870E4" w:rsidP="007870E4">
            <w:r w:rsidRPr="00105E1E">
              <w:t>Wrong population</w:t>
            </w:r>
          </w:p>
        </w:tc>
      </w:tr>
      <w:tr w:rsidR="007870E4" w:rsidRPr="00105E1E" w14:paraId="2DB86F7D" w14:textId="77777777" w:rsidTr="0089112B">
        <w:tc>
          <w:tcPr>
            <w:tcW w:w="2736" w:type="dxa"/>
            <w:vMerge/>
          </w:tcPr>
          <w:p w14:paraId="74BCCCFC" w14:textId="77777777" w:rsidR="007870E4" w:rsidRPr="00105E1E" w:rsidRDefault="007870E4" w:rsidP="007870E4"/>
        </w:tc>
        <w:tc>
          <w:tcPr>
            <w:tcW w:w="3240" w:type="dxa"/>
          </w:tcPr>
          <w:p w14:paraId="0A10D15E" w14:textId="2DE1DCA5" w:rsidR="007870E4" w:rsidRPr="00105E1E" w:rsidRDefault="007870E4" w:rsidP="007870E4">
            <w:r w:rsidRPr="00105E1E">
              <w:t>Scheenstra 2025</w:t>
            </w:r>
          </w:p>
        </w:tc>
        <w:tc>
          <w:tcPr>
            <w:tcW w:w="3086" w:type="dxa"/>
          </w:tcPr>
          <w:p w14:paraId="423CB354" w14:textId="410F4A04" w:rsidR="007870E4" w:rsidRPr="00105E1E" w:rsidRDefault="007870E4" w:rsidP="007870E4">
            <w:r w:rsidRPr="00105E1E">
              <w:t>Wrong population</w:t>
            </w:r>
          </w:p>
        </w:tc>
      </w:tr>
      <w:tr w:rsidR="007870E4" w:rsidRPr="00105E1E" w14:paraId="7DF91FF1" w14:textId="77777777" w:rsidTr="0089112B">
        <w:tc>
          <w:tcPr>
            <w:tcW w:w="2736" w:type="dxa"/>
            <w:vMerge/>
          </w:tcPr>
          <w:p w14:paraId="14DB0740" w14:textId="77777777" w:rsidR="007870E4" w:rsidRPr="00105E1E" w:rsidRDefault="007870E4" w:rsidP="007870E4"/>
        </w:tc>
        <w:tc>
          <w:tcPr>
            <w:tcW w:w="3240" w:type="dxa"/>
          </w:tcPr>
          <w:p w14:paraId="31B1D713" w14:textId="750B3077" w:rsidR="007870E4" w:rsidRPr="00105E1E" w:rsidRDefault="007870E4" w:rsidP="007870E4">
            <w:r w:rsidRPr="00105E1E">
              <w:t>Shologan 2025 </w:t>
            </w:r>
          </w:p>
        </w:tc>
        <w:tc>
          <w:tcPr>
            <w:tcW w:w="3086" w:type="dxa"/>
          </w:tcPr>
          <w:p w14:paraId="0E94CFEB" w14:textId="492A9FAA" w:rsidR="007870E4" w:rsidRPr="00105E1E" w:rsidRDefault="007870E4" w:rsidP="007870E4">
            <w:r w:rsidRPr="00105E1E">
              <w:t>Wrong population</w:t>
            </w:r>
          </w:p>
        </w:tc>
      </w:tr>
      <w:tr w:rsidR="007870E4" w:rsidRPr="00105E1E" w14:paraId="718F1F77" w14:textId="77777777" w:rsidTr="0089112B">
        <w:tc>
          <w:tcPr>
            <w:tcW w:w="2736" w:type="dxa"/>
            <w:vMerge/>
          </w:tcPr>
          <w:p w14:paraId="4AACD650" w14:textId="77777777" w:rsidR="007870E4" w:rsidRPr="00105E1E" w:rsidRDefault="007870E4" w:rsidP="007870E4"/>
        </w:tc>
        <w:tc>
          <w:tcPr>
            <w:tcW w:w="3240" w:type="dxa"/>
          </w:tcPr>
          <w:p w14:paraId="63A69E57" w14:textId="724A20CF" w:rsidR="007870E4" w:rsidRPr="00105E1E" w:rsidRDefault="007870E4" w:rsidP="007870E4">
            <w:r w:rsidRPr="00105E1E">
              <w:t>Rengel 2019 </w:t>
            </w:r>
          </w:p>
        </w:tc>
        <w:tc>
          <w:tcPr>
            <w:tcW w:w="3086" w:type="dxa"/>
          </w:tcPr>
          <w:p w14:paraId="0A15634C" w14:textId="1435C8D6" w:rsidR="007870E4" w:rsidRPr="00105E1E" w:rsidRDefault="007870E4" w:rsidP="007870E4">
            <w:r w:rsidRPr="00105E1E">
              <w:t>Wrong population</w:t>
            </w:r>
          </w:p>
        </w:tc>
      </w:tr>
      <w:tr w:rsidR="007870E4" w:rsidRPr="00105E1E" w14:paraId="62043C92" w14:textId="77777777" w:rsidTr="0089112B">
        <w:tc>
          <w:tcPr>
            <w:tcW w:w="2736" w:type="dxa"/>
            <w:vMerge/>
          </w:tcPr>
          <w:p w14:paraId="3BF123DA" w14:textId="77777777" w:rsidR="007870E4" w:rsidRPr="00105E1E" w:rsidRDefault="007870E4" w:rsidP="007870E4"/>
        </w:tc>
        <w:tc>
          <w:tcPr>
            <w:tcW w:w="3240" w:type="dxa"/>
          </w:tcPr>
          <w:p w14:paraId="2CF927BB" w14:textId="579488FA" w:rsidR="007870E4" w:rsidRPr="00105E1E" w:rsidRDefault="007870E4" w:rsidP="007870E4">
            <w:r w:rsidRPr="00105E1E">
              <w:t>Ribeiro 2021 </w:t>
            </w:r>
          </w:p>
        </w:tc>
        <w:tc>
          <w:tcPr>
            <w:tcW w:w="3086" w:type="dxa"/>
          </w:tcPr>
          <w:p w14:paraId="6D75F9FC" w14:textId="293F6BC0" w:rsidR="007870E4" w:rsidRPr="00105E1E" w:rsidRDefault="007870E4" w:rsidP="007870E4">
            <w:r w:rsidRPr="00105E1E">
              <w:t>Wrong population</w:t>
            </w:r>
          </w:p>
        </w:tc>
      </w:tr>
      <w:tr w:rsidR="007870E4" w:rsidRPr="00105E1E" w14:paraId="16BBCA61" w14:textId="77777777" w:rsidTr="0089112B">
        <w:tc>
          <w:tcPr>
            <w:tcW w:w="2736" w:type="dxa"/>
            <w:vMerge/>
          </w:tcPr>
          <w:p w14:paraId="3B5FCD42" w14:textId="77777777" w:rsidR="007870E4" w:rsidRPr="00105E1E" w:rsidRDefault="007870E4" w:rsidP="007870E4"/>
        </w:tc>
        <w:tc>
          <w:tcPr>
            <w:tcW w:w="3240" w:type="dxa"/>
          </w:tcPr>
          <w:p w14:paraId="6552352A" w14:textId="354EA436" w:rsidR="007870E4" w:rsidRPr="00105E1E" w:rsidRDefault="007870E4" w:rsidP="007870E4">
            <w:r w:rsidRPr="00105E1E">
              <w:t>Rosenfeldt 2011 </w:t>
            </w:r>
          </w:p>
        </w:tc>
        <w:tc>
          <w:tcPr>
            <w:tcW w:w="3086" w:type="dxa"/>
          </w:tcPr>
          <w:p w14:paraId="1DCE8472" w14:textId="6E667CCD" w:rsidR="007870E4" w:rsidRPr="00105E1E" w:rsidRDefault="007870E4" w:rsidP="007870E4">
            <w:r w:rsidRPr="00105E1E">
              <w:t>Wrong population</w:t>
            </w:r>
          </w:p>
        </w:tc>
      </w:tr>
      <w:tr w:rsidR="007870E4" w:rsidRPr="00105E1E" w14:paraId="715B1BC7" w14:textId="77777777" w:rsidTr="0089112B">
        <w:tc>
          <w:tcPr>
            <w:tcW w:w="2736" w:type="dxa"/>
            <w:vMerge/>
          </w:tcPr>
          <w:p w14:paraId="7DBF19B9" w14:textId="77777777" w:rsidR="007870E4" w:rsidRPr="00105E1E" w:rsidRDefault="007870E4" w:rsidP="007870E4"/>
        </w:tc>
        <w:tc>
          <w:tcPr>
            <w:tcW w:w="3240" w:type="dxa"/>
          </w:tcPr>
          <w:p w14:paraId="274AD00F" w14:textId="4F459A00" w:rsidR="007870E4" w:rsidRPr="00105E1E" w:rsidRDefault="007870E4" w:rsidP="007870E4">
            <w:r w:rsidRPr="00105E1E">
              <w:t>Steinmetz 2020 </w:t>
            </w:r>
          </w:p>
        </w:tc>
        <w:tc>
          <w:tcPr>
            <w:tcW w:w="3086" w:type="dxa"/>
          </w:tcPr>
          <w:p w14:paraId="7C1CA10B" w14:textId="7CD8B0B1" w:rsidR="007870E4" w:rsidRPr="00105E1E" w:rsidRDefault="007870E4" w:rsidP="007870E4">
            <w:r w:rsidRPr="00105E1E">
              <w:t>Wrong population</w:t>
            </w:r>
          </w:p>
        </w:tc>
      </w:tr>
      <w:tr w:rsidR="007870E4" w:rsidRPr="00105E1E" w14:paraId="039906DF" w14:textId="77777777" w:rsidTr="0089112B">
        <w:tc>
          <w:tcPr>
            <w:tcW w:w="2736" w:type="dxa"/>
            <w:vMerge/>
          </w:tcPr>
          <w:p w14:paraId="497C5DF9" w14:textId="77777777" w:rsidR="007870E4" w:rsidRPr="00105E1E" w:rsidRDefault="007870E4" w:rsidP="007870E4"/>
        </w:tc>
        <w:tc>
          <w:tcPr>
            <w:tcW w:w="3240" w:type="dxa"/>
          </w:tcPr>
          <w:p w14:paraId="432DE4AF" w14:textId="67BA56CB" w:rsidR="007870E4" w:rsidRPr="00105E1E" w:rsidRDefault="007870E4" w:rsidP="007870E4">
            <w:r w:rsidRPr="00105E1E">
              <w:t>Tanaka 2017</w:t>
            </w:r>
          </w:p>
        </w:tc>
        <w:tc>
          <w:tcPr>
            <w:tcW w:w="3086" w:type="dxa"/>
          </w:tcPr>
          <w:p w14:paraId="52AAF580" w14:textId="0109E026" w:rsidR="007870E4" w:rsidRPr="00105E1E" w:rsidRDefault="007870E4" w:rsidP="007870E4">
            <w:r w:rsidRPr="00105E1E">
              <w:t>Wrong population</w:t>
            </w:r>
          </w:p>
        </w:tc>
      </w:tr>
      <w:tr w:rsidR="007870E4" w:rsidRPr="00105E1E" w14:paraId="45D5A488" w14:textId="77777777" w:rsidTr="0089112B">
        <w:tc>
          <w:tcPr>
            <w:tcW w:w="2736" w:type="dxa"/>
            <w:vMerge/>
          </w:tcPr>
          <w:p w14:paraId="4AEE0166" w14:textId="77777777" w:rsidR="007870E4" w:rsidRPr="00105E1E" w:rsidRDefault="007870E4" w:rsidP="007870E4"/>
        </w:tc>
        <w:tc>
          <w:tcPr>
            <w:tcW w:w="3240" w:type="dxa"/>
          </w:tcPr>
          <w:p w14:paraId="27B895ED" w14:textId="22CA0AE8" w:rsidR="007870E4" w:rsidRPr="00105E1E" w:rsidRDefault="007870E4" w:rsidP="007870E4">
            <w:r w:rsidRPr="00105E1E">
              <w:t>Tokgoz 2022 </w:t>
            </w:r>
          </w:p>
        </w:tc>
        <w:tc>
          <w:tcPr>
            <w:tcW w:w="3086" w:type="dxa"/>
          </w:tcPr>
          <w:p w14:paraId="6F5C5FD7" w14:textId="72E8D52A" w:rsidR="007870E4" w:rsidRPr="00105E1E" w:rsidRDefault="007870E4" w:rsidP="007870E4">
            <w:r w:rsidRPr="00105E1E">
              <w:t>Wrong population</w:t>
            </w:r>
          </w:p>
        </w:tc>
      </w:tr>
      <w:tr w:rsidR="007870E4" w:rsidRPr="00105E1E" w14:paraId="280AB57E" w14:textId="77777777" w:rsidTr="0089112B">
        <w:tc>
          <w:tcPr>
            <w:tcW w:w="2736" w:type="dxa"/>
            <w:vMerge/>
          </w:tcPr>
          <w:p w14:paraId="638518D7" w14:textId="77777777" w:rsidR="007870E4" w:rsidRPr="00105E1E" w:rsidRDefault="007870E4" w:rsidP="007870E4"/>
        </w:tc>
        <w:tc>
          <w:tcPr>
            <w:tcW w:w="3240" w:type="dxa"/>
          </w:tcPr>
          <w:p w14:paraId="0416E85F" w14:textId="60AC2B7E" w:rsidR="007870E4" w:rsidRPr="00105E1E" w:rsidRDefault="007870E4" w:rsidP="007870E4">
            <w:r w:rsidRPr="00105E1E">
              <w:t>Trépanier 2019 </w:t>
            </w:r>
          </w:p>
        </w:tc>
        <w:tc>
          <w:tcPr>
            <w:tcW w:w="3086" w:type="dxa"/>
          </w:tcPr>
          <w:p w14:paraId="7DDD2613" w14:textId="480D7CDB" w:rsidR="007870E4" w:rsidRPr="00105E1E" w:rsidRDefault="007870E4" w:rsidP="007870E4">
            <w:r w:rsidRPr="00105E1E">
              <w:t>Wrong population</w:t>
            </w:r>
          </w:p>
        </w:tc>
      </w:tr>
      <w:tr w:rsidR="007870E4" w:rsidRPr="00105E1E" w14:paraId="13B7A904" w14:textId="77777777" w:rsidTr="0089112B">
        <w:tc>
          <w:tcPr>
            <w:tcW w:w="2736" w:type="dxa"/>
            <w:vMerge/>
          </w:tcPr>
          <w:p w14:paraId="0F106FCB" w14:textId="77777777" w:rsidR="007870E4" w:rsidRPr="00105E1E" w:rsidRDefault="007870E4" w:rsidP="007870E4"/>
        </w:tc>
        <w:tc>
          <w:tcPr>
            <w:tcW w:w="3240" w:type="dxa"/>
          </w:tcPr>
          <w:p w14:paraId="049D8269" w14:textId="4C0CA32D" w:rsidR="007870E4" w:rsidRPr="00105E1E" w:rsidRDefault="007870E4" w:rsidP="007870E4">
            <w:r w:rsidRPr="00105E1E">
              <w:t>Triguero-Cánovas 2023 </w:t>
            </w:r>
          </w:p>
        </w:tc>
        <w:tc>
          <w:tcPr>
            <w:tcW w:w="3086" w:type="dxa"/>
          </w:tcPr>
          <w:p w14:paraId="29A0AA72" w14:textId="3E79D62A" w:rsidR="007870E4" w:rsidRPr="00105E1E" w:rsidRDefault="007870E4" w:rsidP="007870E4">
            <w:r w:rsidRPr="00105E1E">
              <w:t>Wrong population</w:t>
            </w:r>
          </w:p>
        </w:tc>
      </w:tr>
      <w:tr w:rsidR="007870E4" w:rsidRPr="00105E1E" w14:paraId="2C104992" w14:textId="77777777" w:rsidTr="0089112B">
        <w:tc>
          <w:tcPr>
            <w:tcW w:w="2736" w:type="dxa"/>
            <w:vMerge/>
          </w:tcPr>
          <w:p w14:paraId="48BA5527" w14:textId="77777777" w:rsidR="007870E4" w:rsidRPr="00105E1E" w:rsidRDefault="007870E4" w:rsidP="007870E4"/>
        </w:tc>
        <w:tc>
          <w:tcPr>
            <w:tcW w:w="3240" w:type="dxa"/>
          </w:tcPr>
          <w:p w14:paraId="2F618ED0" w14:textId="07E31F4A" w:rsidR="007870E4" w:rsidRPr="00105E1E" w:rsidRDefault="007870E4" w:rsidP="007870E4">
            <w:r w:rsidRPr="00105E1E">
              <w:t>Sawatzky 2014 </w:t>
            </w:r>
          </w:p>
        </w:tc>
        <w:tc>
          <w:tcPr>
            <w:tcW w:w="3086" w:type="dxa"/>
          </w:tcPr>
          <w:p w14:paraId="4CB08CA4" w14:textId="170DEFCC" w:rsidR="007870E4" w:rsidRPr="00105E1E" w:rsidRDefault="007870E4" w:rsidP="007870E4">
            <w:r w:rsidRPr="00105E1E">
              <w:t>Wrong population</w:t>
            </w:r>
          </w:p>
        </w:tc>
      </w:tr>
      <w:tr w:rsidR="007870E4" w:rsidRPr="00105E1E" w14:paraId="11745485" w14:textId="77777777" w:rsidTr="0089112B">
        <w:tc>
          <w:tcPr>
            <w:tcW w:w="2736" w:type="dxa"/>
            <w:vMerge/>
          </w:tcPr>
          <w:p w14:paraId="40E106F4" w14:textId="77777777" w:rsidR="007870E4" w:rsidRPr="00105E1E" w:rsidRDefault="007870E4" w:rsidP="007870E4"/>
        </w:tc>
        <w:tc>
          <w:tcPr>
            <w:tcW w:w="3240" w:type="dxa"/>
          </w:tcPr>
          <w:p w14:paraId="13D483E1" w14:textId="71E7939A" w:rsidR="007870E4" w:rsidRPr="00105E1E" w:rsidRDefault="007870E4" w:rsidP="007870E4">
            <w:r w:rsidRPr="00105E1E">
              <w:t>Swaminathan 2020 </w:t>
            </w:r>
          </w:p>
        </w:tc>
        <w:tc>
          <w:tcPr>
            <w:tcW w:w="3086" w:type="dxa"/>
          </w:tcPr>
          <w:p w14:paraId="5AD3FBEB" w14:textId="0CB51F08" w:rsidR="007870E4" w:rsidRPr="00105E1E" w:rsidRDefault="007870E4" w:rsidP="007870E4">
            <w:r w:rsidRPr="00105E1E">
              <w:t>Wrong population</w:t>
            </w:r>
          </w:p>
        </w:tc>
      </w:tr>
      <w:tr w:rsidR="007870E4" w:rsidRPr="00105E1E" w14:paraId="0765DC82" w14:textId="77777777" w:rsidTr="0089112B">
        <w:tc>
          <w:tcPr>
            <w:tcW w:w="2736" w:type="dxa"/>
            <w:vMerge/>
          </w:tcPr>
          <w:p w14:paraId="713F6597" w14:textId="77777777" w:rsidR="007870E4" w:rsidRPr="00105E1E" w:rsidRDefault="007870E4" w:rsidP="007870E4"/>
        </w:tc>
        <w:tc>
          <w:tcPr>
            <w:tcW w:w="3240" w:type="dxa"/>
          </w:tcPr>
          <w:p w14:paraId="282956C8" w14:textId="28390FF0" w:rsidR="007870E4" w:rsidRPr="00105E1E" w:rsidRDefault="007870E4" w:rsidP="007870E4">
            <w:r w:rsidRPr="00105E1E">
              <w:t>Vetsch 2025</w:t>
            </w:r>
          </w:p>
        </w:tc>
        <w:tc>
          <w:tcPr>
            <w:tcW w:w="3086" w:type="dxa"/>
          </w:tcPr>
          <w:p w14:paraId="54F2F31F" w14:textId="747AB853" w:rsidR="007870E4" w:rsidRPr="00105E1E" w:rsidRDefault="007870E4" w:rsidP="007870E4">
            <w:r w:rsidRPr="00105E1E">
              <w:t>Wrong population</w:t>
            </w:r>
          </w:p>
        </w:tc>
      </w:tr>
      <w:tr w:rsidR="007870E4" w:rsidRPr="00105E1E" w14:paraId="303D536B" w14:textId="77777777" w:rsidTr="0089112B">
        <w:tc>
          <w:tcPr>
            <w:tcW w:w="2736" w:type="dxa"/>
            <w:vMerge/>
          </w:tcPr>
          <w:p w14:paraId="3FDB9339" w14:textId="77777777" w:rsidR="007870E4" w:rsidRPr="00105E1E" w:rsidRDefault="007870E4" w:rsidP="007870E4"/>
        </w:tc>
        <w:tc>
          <w:tcPr>
            <w:tcW w:w="3240" w:type="dxa"/>
          </w:tcPr>
          <w:p w14:paraId="65ABC4F3" w14:textId="64D58907" w:rsidR="007870E4" w:rsidRPr="00105E1E" w:rsidRDefault="007870E4" w:rsidP="007870E4">
            <w:r w:rsidRPr="00105E1E">
              <w:t>Waller 2022 </w:t>
            </w:r>
          </w:p>
        </w:tc>
        <w:tc>
          <w:tcPr>
            <w:tcW w:w="3086" w:type="dxa"/>
          </w:tcPr>
          <w:p w14:paraId="09AF96EA" w14:textId="69469169" w:rsidR="007870E4" w:rsidRPr="00105E1E" w:rsidRDefault="007870E4" w:rsidP="007870E4">
            <w:r w:rsidRPr="00105E1E">
              <w:t>Wrong population</w:t>
            </w:r>
          </w:p>
        </w:tc>
      </w:tr>
      <w:tr w:rsidR="007870E4" w:rsidRPr="00105E1E" w14:paraId="13A5AF5D" w14:textId="77777777" w:rsidTr="0089112B">
        <w:tc>
          <w:tcPr>
            <w:tcW w:w="2736" w:type="dxa"/>
            <w:vMerge/>
          </w:tcPr>
          <w:p w14:paraId="752CBBCB" w14:textId="77777777" w:rsidR="007870E4" w:rsidRPr="00105E1E" w:rsidRDefault="007870E4" w:rsidP="007870E4"/>
        </w:tc>
        <w:tc>
          <w:tcPr>
            <w:tcW w:w="3240" w:type="dxa"/>
          </w:tcPr>
          <w:p w14:paraId="502D448B" w14:textId="2B5BC084" w:rsidR="007870E4" w:rsidRPr="00105E1E" w:rsidRDefault="007870E4" w:rsidP="007870E4">
            <w:r w:rsidRPr="00105E1E">
              <w:t>Yang 2024 </w:t>
            </w:r>
          </w:p>
        </w:tc>
        <w:tc>
          <w:tcPr>
            <w:tcW w:w="3086" w:type="dxa"/>
          </w:tcPr>
          <w:p w14:paraId="73AB749D" w14:textId="468D5F7E" w:rsidR="007870E4" w:rsidRPr="00105E1E" w:rsidRDefault="007870E4" w:rsidP="007870E4">
            <w:r w:rsidRPr="00105E1E">
              <w:t>Wrong population</w:t>
            </w:r>
          </w:p>
        </w:tc>
      </w:tr>
      <w:tr w:rsidR="007870E4" w:rsidRPr="00105E1E" w14:paraId="42847407" w14:textId="77777777" w:rsidTr="0089112B">
        <w:tc>
          <w:tcPr>
            <w:tcW w:w="2736" w:type="dxa"/>
            <w:vMerge/>
          </w:tcPr>
          <w:p w14:paraId="28379DF2" w14:textId="77777777" w:rsidR="007870E4" w:rsidRPr="00105E1E" w:rsidRDefault="007870E4" w:rsidP="007870E4"/>
        </w:tc>
        <w:tc>
          <w:tcPr>
            <w:tcW w:w="3240" w:type="dxa"/>
          </w:tcPr>
          <w:p w14:paraId="78B31CC9" w14:textId="6E63FA45" w:rsidR="007870E4" w:rsidRPr="00105E1E" w:rsidRDefault="007870E4" w:rsidP="007870E4">
            <w:r w:rsidRPr="00105E1E">
              <w:t>Yau 2025 </w:t>
            </w:r>
          </w:p>
        </w:tc>
        <w:tc>
          <w:tcPr>
            <w:tcW w:w="3086" w:type="dxa"/>
          </w:tcPr>
          <w:p w14:paraId="0A643CFD" w14:textId="07EF83CB" w:rsidR="007870E4" w:rsidRPr="00105E1E" w:rsidRDefault="007870E4" w:rsidP="007870E4">
            <w:r w:rsidRPr="00105E1E">
              <w:t>Wrong population</w:t>
            </w:r>
          </w:p>
        </w:tc>
      </w:tr>
      <w:tr w:rsidR="007870E4" w:rsidRPr="00105E1E" w14:paraId="03C18C34" w14:textId="77777777" w:rsidTr="0089112B">
        <w:tc>
          <w:tcPr>
            <w:tcW w:w="2736" w:type="dxa"/>
            <w:vMerge w:val="restart"/>
          </w:tcPr>
          <w:p w14:paraId="0155A7C3" w14:textId="4E119059" w:rsidR="007870E4" w:rsidRPr="00105E1E" w:rsidRDefault="007870E4" w:rsidP="007870E4">
            <w:r w:rsidRPr="00105E1E">
              <w:t>N=3</w:t>
            </w:r>
          </w:p>
          <w:p w14:paraId="56452DDE" w14:textId="65DE4F74" w:rsidR="007870E4" w:rsidRPr="00105E1E" w:rsidRDefault="007870E4" w:rsidP="007870E4"/>
        </w:tc>
        <w:tc>
          <w:tcPr>
            <w:tcW w:w="3240" w:type="dxa"/>
          </w:tcPr>
          <w:p w14:paraId="36FD887F" w14:textId="260585BC" w:rsidR="007870E4" w:rsidRPr="00105E1E" w:rsidRDefault="007870E4" w:rsidP="007870E4">
            <w:r w:rsidRPr="00105E1E">
              <w:t>Barakat 2014 </w:t>
            </w:r>
          </w:p>
        </w:tc>
        <w:tc>
          <w:tcPr>
            <w:tcW w:w="3086" w:type="dxa"/>
          </w:tcPr>
          <w:p w14:paraId="376A4ABA" w14:textId="6D0F0E6B" w:rsidR="007870E4" w:rsidRPr="00105E1E" w:rsidRDefault="007870E4" w:rsidP="007870E4">
            <w:r w:rsidRPr="00105E1E">
              <w:t>Wrong study design</w:t>
            </w:r>
          </w:p>
        </w:tc>
      </w:tr>
      <w:tr w:rsidR="007870E4" w:rsidRPr="00105E1E" w14:paraId="4F00A684" w14:textId="77777777" w:rsidTr="0089112B">
        <w:tc>
          <w:tcPr>
            <w:tcW w:w="2736" w:type="dxa"/>
            <w:vMerge/>
          </w:tcPr>
          <w:p w14:paraId="332C5712" w14:textId="77777777" w:rsidR="007870E4" w:rsidRPr="00105E1E" w:rsidRDefault="007870E4" w:rsidP="007870E4"/>
        </w:tc>
        <w:tc>
          <w:tcPr>
            <w:tcW w:w="3240" w:type="dxa"/>
          </w:tcPr>
          <w:p w14:paraId="47151F83" w14:textId="5BD594F8" w:rsidR="007870E4" w:rsidRPr="00105E1E" w:rsidRDefault="007870E4" w:rsidP="007870E4">
            <w:r w:rsidRPr="00105E1E">
              <w:t>Gamage 2024 </w:t>
            </w:r>
          </w:p>
        </w:tc>
        <w:tc>
          <w:tcPr>
            <w:tcW w:w="3086" w:type="dxa"/>
          </w:tcPr>
          <w:p w14:paraId="1066B37E" w14:textId="5D952FD8" w:rsidR="007870E4" w:rsidRPr="00105E1E" w:rsidRDefault="007870E4" w:rsidP="007870E4">
            <w:r w:rsidRPr="00105E1E">
              <w:t>Wrong study design</w:t>
            </w:r>
          </w:p>
        </w:tc>
      </w:tr>
      <w:tr w:rsidR="007870E4" w:rsidRPr="00105E1E" w14:paraId="12C4E081" w14:textId="77777777" w:rsidTr="0089112B">
        <w:tc>
          <w:tcPr>
            <w:tcW w:w="2736" w:type="dxa"/>
            <w:vMerge/>
          </w:tcPr>
          <w:p w14:paraId="6700E334" w14:textId="77777777" w:rsidR="007870E4" w:rsidRPr="00105E1E" w:rsidRDefault="007870E4" w:rsidP="007870E4"/>
        </w:tc>
        <w:tc>
          <w:tcPr>
            <w:tcW w:w="3240" w:type="dxa"/>
          </w:tcPr>
          <w:p w14:paraId="28192625" w14:textId="40313CF8" w:rsidR="007870E4" w:rsidRPr="00105E1E" w:rsidRDefault="007870E4" w:rsidP="007870E4">
            <w:r w:rsidRPr="00105E1E">
              <w:t>Hill 2020 </w:t>
            </w:r>
          </w:p>
        </w:tc>
        <w:tc>
          <w:tcPr>
            <w:tcW w:w="3086" w:type="dxa"/>
          </w:tcPr>
          <w:p w14:paraId="67D934A1" w14:textId="4B3D8BCC" w:rsidR="007870E4" w:rsidRPr="00105E1E" w:rsidRDefault="007870E4" w:rsidP="007870E4">
            <w:r w:rsidRPr="00105E1E">
              <w:t>Wrong study design</w:t>
            </w:r>
          </w:p>
        </w:tc>
      </w:tr>
      <w:tr w:rsidR="007870E4" w:rsidRPr="00105E1E" w14:paraId="3D3A030D" w14:textId="77777777" w:rsidTr="0089112B">
        <w:tc>
          <w:tcPr>
            <w:tcW w:w="2736" w:type="dxa"/>
            <w:vMerge w:val="restart"/>
          </w:tcPr>
          <w:p w14:paraId="25E56A70" w14:textId="662A9EBD" w:rsidR="007870E4" w:rsidRPr="00105E1E" w:rsidRDefault="007870E4" w:rsidP="007870E4">
            <w:r w:rsidRPr="00105E1E">
              <w:t>N=2</w:t>
            </w:r>
          </w:p>
        </w:tc>
        <w:tc>
          <w:tcPr>
            <w:tcW w:w="3240" w:type="dxa"/>
          </w:tcPr>
          <w:p w14:paraId="6D311FA7" w14:textId="3F6158BF" w:rsidR="007870E4" w:rsidRPr="00105E1E" w:rsidRDefault="007870E4" w:rsidP="007870E4">
            <w:r w:rsidRPr="00105E1E">
              <w:t>Sifuentes 2018 </w:t>
            </w:r>
          </w:p>
        </w:tc>
        <w:tc>
          <w:tcPr>
            <w:tcW w:w="3086" w:type="dxa"/>
          </w:tcPr>
          <w:p w14:paraId="10984920" w14:textId="357DD428" w:rsidR="007870E4" w:rsidRPr="00105E1E" w:rsidRDefault="007870E4" w:rsidP="007870E4">
            <w:r w:rsidRPr="00105E1E">
              <w:t>Wrong language</w:t>
            </w:r>
          </w:p>
        </w:tc>
      </w:tr>
      <w:tr w:rsidR="007870E4" w:rsidRPr="00105E1E" w14:paraId="17CF36A2" w14:textId="77777777" w:rsidTr="0089112B">
        <w:tc>
          <w:tcPr>
            <w:tcW w:w="2736" w:type="dxa"/>
            <w:vMerge/>
          </w:tcPr>
          <w:p w14:paraId="7593ECED" w14:textId="77777777" w:rsidR="007870E4" w:rsidRPr="00105E1E" w:rsidRDefault="007870E4" w:rsidP="007870E4"/>
        </w:tc>
        <w:tc>
          <w:tcPr>
            <w:tcW w:w="3240" w:type="dxa"/>
          </w:tcPr>
          <w:p w14:paraId="46F52CD2" w14:textId="7D2C2503" w:rsidR="007870E4" w:rsidRPr="00105E1E" w:rsidRDefault="007870E4" w:rsidP="007870E4">
            <w:r w:rsidRPr="00105E1E">
              <w:t>Xu 2007 </w:t>
            </w:r>
          </w:p>
        </w:tc>
        <w:tc>
          <w:tcPr>
            <w:tcW w:w="3086" w:type="dxa"/>
          </w:tcPr>
          <w:p w14:paraId="46C53D58" w14:textId="57962E9C" w:rsidR="007870E4" w:rsidRPr="00105E1E" w:rsidRDefault="007870E4" w:rsidP="007870E4">
            <w:r w:rsidRPr="00105E1E">
              <w:t>Wrong language</w:t>
            </w:r>
          </w:p>
        </w:tc>
      </w:tr>
      <w:tr w:rsidR="007870E4" w:rsidRPr="00105E1E" w14:paraId="27E0B542" w14:textId="77777777" w:rsidTr="0089112B">
        <w:tc>
          <w:tcPr>
            <w:tcW w:w="2736" w:type="dxa"/>
            <w:vMerge w:val="restart"/>
          </w:tcPr>
          <w:p w14:paraId="46121C91" w14:textId="6052B9B4" w:rsidR="007870E4" w:rsidRPr="00105E1E" w:rsidRDefault="007870E4" w:rsidP="007870E4">
            <w:r w:rsidRPr="00105E1E">
              <w:t>N=2</w:t>
            </w:r>
          </w:p>
        </w:tc>
        <w:tc>
          <w:tcPr>
            <w:tcW w:w="3240" w:type="dxa"/>
          </w:tcPr>
          <w:p w14:paraId="3FDED1D3" w14:textId="45F37EBF" w:rsidR="007870E4" w:rsidRPr="00105E1E" w:rsidRDefault="007870E4" w:rsidP="007870E4">
            <w:r w:rsidRPr="00105E1E">
              <w:t>Chen 2017 </w:t>
            </w:r>
          </w:p>
        </w:tc>
        <w:tc>
          <w:tcPr>
            <w:tcW w:w="3086" w:type="dxa"/>
          </w:tcPr>
          <w:p w14:paraId="62245BC0" w14:textId="77E13324" w:rsidR="007870E4" w:rsidRPr="00105E1E" w:rsidRDefault="007870E4" w:rsidP="007870E4">
            <w:r w:rsidRPr="00105E1E">
              <w:t>Wrong outcomes</w:t>
            </w:r>
          </w:p>
        </w:tc>
      </w:tr>
      <w:tr w:rsidR="007870E4" w:rsidRPr="00105E1E" w14:paraId="6958FA96" w14:textId="77777777" w:rsidTr="0089112B">
        <w:tc>
          <w:tcPr>
            <w:tcW w:w="2736" w:type="dxa"/>
            <w:vMerge/>
          </w:tcPr>
          <w:p w14:paraId="036F9A48" w14:textId="77777777" w:rsidR="007870E4" w:rsidRPr="00105E1E" w:rsidRDefault="007870E4" w:rsidP="007870E4"/>
        </w:tc>
        <w:tc>
          <w:tcPr>
            <w:tcW w:w="3240" w:type="dxa"/>
          </w:tcPr>
          <w:p w14:paraId="6B7E5CD3" w14:textId="15E1035C" w:rsidR="007870E4" w:rsidRPr="00105E1E" w:rsidRDefault="007870E4" w:rsidP="007870E4">
            <w:r w:rsidRPr="00105E1E">
              <w:t>Vetsch 2025</w:t>
            </w:r>
          </w:p>
        </w:tc>
        <w:tc>
          <w:tcPr>
            <w:tcW w:w="3086" w:type="dxa"/>
          </w:tcPr>
          <w:p w14:paraId="69BBEBFB" w14:textId="640815B0" w:rsidR="007870E4" w:rsidRPr="00105E1E" w:rsidRDefault="007870E4" w:rsidP="007870E4">
            <w:r w:rsidRPr="00105E1E">
              <w:t>Wrong outcomes</w:t>
            </w:r>
          </w:p>
        </w:tc>
      </w:tr>
      <w:tr w:rsidR="007870E4" w:rsidRPr="00105E1E" w14:paraId="5FADBF54" w14:textId="77777777" w:rsidTr="0089112B">
        <w:tc>
          <w:tcPr>
            <w:tcW w:w="2736" w:type="dxa"/>
          </w:tcPr>
          <w:p w14:paraId="364E893D" w14:textId="4C02EDFA" w:rsidR="007870E4" w:rsidRPr="00105E1E" w:rsidRDefault="007870E4" w:rsidP="007870E4">
            <w:r w:rsidRPr="00105E1E">
              <w:t>N=1</w:t>
            </w:r>
          </w:p>
        </w:tc>
        <w:tc>
          <w:tcPr>
            <w:tcW w:w="3240" w:type="dxa"/>
          </w:tcPr>
          <w:p w14:paraId="7DF3B881" w14:textId="2791EDF5" w:rsidR="007870E4" w:rsidRPr="00105E1E" w:rsidRDefault="007870E4" w:rsidP="007870E4">
            <w:r w:rsidRPr="00105E1E">
              <w:t>Czyzewski 2013 </w:t>
            </w:r>
          </w:p>
        </w:tc>
        <w:tc>
          <w:tcPr>
            <w:tcW w:w="3086" w:type="dxa"/>
          </w:tcPr>
          <w:p w14:paraId="09FA3AC8" w14:textId="0DFEA96D" w:rsidR="007870E4" w:rsidRPr="00105E1E" w:rsidRDefault="007870E4" w:rsidP="007870E4">
            <w:r w:rsidRPr="00105E1E">
              <w:t>Wrong intervention</w:t>
            </w:r>
          </w:p>
        </w:tc>
      </w:tr>
      <w:tr w:rsidR="007870E4" w:rsidRPr="00105E1E" w14:paraId="02D93572" w14:textId="77777777" w:rsidTr="0089112B">
        <w:tc>
          <w:tcPr>
            <w:tcW w:w="2736" w:type="dxa"/>
            <w:vMerge w:val="restart"/>
          </w:tcPr>
          <w:p w14:paraId="60C823A9" w14:textId="60983EBA" w:rsidR="007870E4" w:rsidRPr="00105E1E" w:rsidRDefault="007870E4" w:rsidP="007870E4">
            <w:r w:rsidRPr="00105E1E">
              <w:t>N=2</w:t>
            </w:r>
          </w:p>
        </w:tc>
        <w:tc>
          <w:tcPr>
            <w:tcW w:w="3240" w:type="dxa"/>
          </w:tcPr>
          <w:p w14:paraId="76F022B7" w14:textId="25549C8C" w:rsidR="007870E4" w:rsidRPr="00105E1E" w:rsidRDefault="007870E4" w:rsidP="007870E4">
            <w:r w:rsidRPr="00105E1E">
              <w:t>Boden 2018 </w:t>
            </w:r>
          </w:p>
        </w:tc>
        <w:tc>
          <w:tcPr>
            <w:tcW w:w="3086" w:type="dxa"/>
          </w:tcPr>
          <w:p w14:paraId="7570C8ED" w14:textId="5FD47DB1" w:rsidR="007870E4" w:rsidRPr="00105E1E" w:rsidRDefault="007870E4" w:rsidP="007870E4">
            <w:r w:rsidRPr="00105E1E">
              <w:t>Duplicate</w:t>
            </w:r>
          </w:p>
        </w:tc>
      </w:tr>
      <w:tr w:rsidR="007870E4" w:rsidRPr="00105E1E" w14:paraId="14A53B32" w14:textId="77777777" w:rsidTr="0089112B">
        <w:tc>
          <w:tcPr>
            <w:tcW w:w="2736" w:type="dxa"/>
            <w:vMerge/>
          </w:tcPr>
          <w:p w14:paraId="0BDB22E3" w14:textId="77777777" w:rsidR="007870E4" w:rsidRPr="00105E1E" w:rsidRDefault="007870E4" w:rsidP="007870E4"/>
        </w:tc>
        <w:tc>
          <w:tcPr>
            <w:tcW w:w="3240" w:type="dxa"/>
          </w:tcPr>
          <w:p w14:paraId="70D61C34" w14:textId="21DCA8F6" w:rsidR="007870E4" w:rsidRPr="00105E1E" w:rsidRDefault="007870E4" w:rsidP="007870E4">
            <w:r w:rsidRPr="00105E1E">
              <w:t>Gillis 2014 </w:t>
            </w:r>
          </w:p>
        </w:tc>
        <w:tc>
          <w:tcPr>
            <w:tcW w:w="3086" w:type="dxa"/>
          </w:tcPr>
          <w:p w14:paraId="6104EA81" w14:textId="4FCF5F06" w:rsidR="007870E4" w:rsidRPr="00105E1E" w:rsidRDefault="007870E4" w:rsidP="007870E4">
            <w:r w:rsidRPr="00105E1E">
              <w:t>Duplicate</w:t>
            </w:r>
          </w:p>
        </w:tc>
      </w:tr>
    </w:tbl>
    <w:p w14:paraId="18497563" w14:textId="77777777" w:rsidR="00177558" w:rsidRPr="00105E1E" w:rsidRDefault="00177558" w:rsidP="00177558"/>
    <w:p w14:paraId="4051351F" w14:textId="1326DF55" w:rsidR="005E6427" w:rsidRPr="00105E1E" w:rsidRDefault="005E6427" w:rsidP="002349ED"/>
    <w:p w14:paraId="177A2584" w14:textId="77777777" w:rsidR="0058529D" w:rsidRPr="00105E1E" w:rsidRDefault="0058529D">
      <w:pPr>
        <w:rPr>
          <w:b/>
          <w:bCs/>
        </w:rPr>
      </w:pPr>
    </w:p>
    <w:p w14:paraId="7E27D7DB" w14:textId="77777777" w:rsidR="0058529D" w:rsidRPr="00105E1E" w:rsidRDefault="0058529D">
      <w:pPr>
        <w:rPr>
          <w:b/>
          <w:bCs/>
        </w:rPr>
      </w:pPr>
    </w:p>
    <w:p w14:paraId="33ADE346" w14:textId="77777777" w:rsidR="00BA350F" w:rsidRPr="00105E1E" w:rsidRDefault="00BA350F">
      <w:pPr>
        <w:rPr>
          <w:b/>
          <w:bCs/>
        </w:rPr>
      </w:pPr>
    </w:p>
    <w:p w14:paraId="30F4B28C" w14:textId="77777777" w:rsidR="00BA350F" w:rsidRPr="00105E1E" w:rsidRDefault="00BA350F">
      <w:pPr>
        <w:rPr>
          <w:b/>
          <w:bCs/>
        </w:rPr>
      </w:pPr>
    </w:p>
    <w:p w14:paraId="36726E97" w14:textId="77777777" w:rsidR="00BA350F" w:rsidRPr="00105E1E" w:rsidRDefault="00BA350F">
      <w:pPr>
        <w:rPr>
          <w:b/>
          <w:bCs/>
        </w:rPr>
      </w:pPr>
    </w:p>
    <w:p w14:paraId="5F096681" w14:textId="23056AF0" w:rsidR="00BA350F" w:rsidRPr="00105E1E" w:rsidRDefault="00BA350F" w:rsidP="00BA350F">
      <w:pPr>
        <w:pStyle w:val="Titre1"/>
        <w:rPr>
          <w:b/>
          <w:bCs/>
          <w:color w:val="auto"/>
          <w:sz w:val="28"/>
          <w:szCs w:val="28"/>
        </w:rPr>
      </w:pPr>
      <w:r w:rsidRPr="00105E1E">
        <w:rPr>
          <w:b/>
          <w:bCs/>
          <w:color w:val="auto"/>
          <w:sz w:val="28"/>
          <w:szCs w:val="28"/>
        </w:rPr>
        <w:lastRenderedPageBreak/>
        <w:t>References</w:t>
      </w:r>
    </w:p>
    <w:p w14:paraId="2E5FA9D2" w14:textId="77777777" w:rsidR="000A369E" w:rsidRPr="00105E1E" w:rsidRDefault="0058529D" w:rsidP="000A369E">
      <w:pPr>
        <w:pStyle w:val="EndNoteBibliography"/>
        <w:spacing w:after="0"/>
        <w:rPr>
          <w:noProof w:val="0"/>
        </w:rPr>
      </w:pPr>
      <w:r w:rsidRPr="00105E1E">
        <w:rPr>
          <w:b/>
          <w:bCs/>
          <w:noProof w:val="0"/>
        </w:rPr>
        <w:fldChar w:fldCharType="begin"/>
      </w:r>
      <w:r w:rsidRPr="00105E1E">
        <w:rPr>
          <w:b/>
          <w:bCs/>
          <w:noProof w:val="0"/>
        </w:rPr>
        <w:instrText xml:space="preserve"> ADDIN EN.REFLIST </w:instrText>
      </w:r>
      <w:r w:rsidRPr="00105E1E">
        <w:rPr>
          <w:b/>
          <w:bCs/>
          <w:noProof w:val="0"/>
        </w:rPr>
        <w:fldChar w:fldCharType="separate"/>
      </w:r>
      <w:r w:rsidR="000A369E" w:rsidRPr="00105E1E">
        <w:rPr>
          <w:noProof w:val="0"/>
        </w:rPr>
        <w:t>1.</w:t>
      </w:r>
      <w:r w:rsidR="000A369E" w:rsidRPr="00105E1E">
        <w:rPr>
          <w:noProof w:val="0"/>
        </w:rPr>
        <w:tab/>
        <w:t>Canales C, Wann L, Blitz J, Whittington R. The older adult surgical patient: a review of optimization and gaps in clinical practice. Perioperative medicine (London, England). 2025;14(1):104.</w:t>
      </w:r>
    </w:p>
    <w:p w14:paraId="785ECEC5" w14:textId="77777777" w:rsidR="000A369E" w:rsidRPr="00105E1E" w:rsidRDefault="000A369E" w:rsidP="000A369E">
      <w:pPr>
        <w:pStyle w:val="EndNoteBibliography"/>
        <w:spacing w:after="0"/>
        <w:rPr>
          <w:noProof w:val="0"/>
        </w:rPr>
      </w:pPr>
      <w:r w:rsidRPr="00105E1E">
        <w:rPr>
          <w:noProof w:val="0"/>
        </w:rPr>
        <w:t>2.</w:t>
      </w:r>
      <w:r w:rsidRPr="00105E1E">
        <w:rPr>
          <w:noProof w:val="0"/>
        </w:rPr>
        <w:tab/>
        <w:t>Fowler AJ, Abbott TEF, Prowle J, Pearse RM. Age of patients undergoing surgery. The British journal of surgery. 2019;106(8):1012-8.</w:t>
      </w:r>
    </w:p>
    <w:p w14:paraId="6C86D281" w14:textId="77777777" w:rsidR="000A369E" w:rsidRPr="00105E1E" w:rsidRDefault="000A369E" w:rsidP="000A369E">
      <w:pPr>
        <w:pStyle w:val="EndNoteBibliography"/>
        <w:spacing w:after="0"/>
        <w:rPr>
          <w:noProof w:val="0"/>
        </w:rPr>
      </w:pPr>
      <w:r w:rsidRPr="00105E1E">
        <w:rPr>
          <w:noProof w:val="0"/>
        </w:rPr>
        <w:t>3.</w:t>
      </w:r>
      <w:r w:rsidRPr="00105E1E">
        <w:rPr>
          <w:noProof w:val="0"/>
        </w:rPr>
        <w:tab/>
        <w:t>Keller DS, Curtis N, Burt HA, Ammirati CA, Collings AT, Polk HC, Jr., et al. EAES/SAGES evidence-based recommendations and expert consensus on optimization of perioperative care in older adults. Surgical endoscopy. 2024;38(8):4104-26.</w:t>
      </w:r>
    </w:p>
    <w:p w14:paraId="6A66AF95" w14:textId="77777777" w:rsidR="000A369E" w:rsidRPr="00105E1E" w:rsidRDefault="000A369E" w:rsidP="000A369E">
      <w:pPr>
        <w:pStyle w:val="EndNoteBibliography"/>
        <w:spacing w:after="0"/>
        <w:rPr>
          <w:noProof w:val="0"/>
        </w:rPr>
      </w:pPr>
      <w:r w:rsidRPr="00105E1E">
        <w:rPr>
          <w:noProof w:val="0"/>
        </w:rPr>
        <w:t>4.</w:t>
      </w:r>
      <w:r w:rsidRPr="00105E1E">
        <w:rPr>
          <w:noProof w:val="0"/>
        </w:rPr>
        <w:tab/>
        <w:t>Theodorakis N, Nikolaou M, Hitas C, Anagnostou D, Kreouzi M, Kalantzi S, et al. Comprehensive Peri-Operative Risk Assessment and Management of Geriatric Patients. Diagnostics (Basel, Switzerland). 2024;14(19).</w:t>
      </w:r>
    </w:p>
    <w:p w14:paraId="2061B7BE" w14:textId="77777777" w:rsidR="000A369E" w:rsidRPr="00105E1E" w:rsidRDefault="000A369E" w:rsidP="000A369E">
      <w:pPr>
        <w:pStyle w:val="EndNoteBibliography"/>
        <w:spacing w:after="0"/>
        <w:rPr>
          <w:noProof w:val="0"/>
        </w:rPr>
      </w:pPr>
      <w:r w:rsidRPr="00105E1E">
        <w:rPr>
          <w:noProof w:val="0"/>
        </w:rPr>
        <w:t>5.</w:t>
      </w:r>
      <w:r w:rsidRPr="00105E1E">
        <w:rPr>
          <w:noProof w:val="0"/>
        </w:rPr>
        <w:tab/>
        <w:t>Cruz-Jentoft AJ, Bahat G, Bauer J, Boirie Y, Bruyere O, Cederholm T, et al. Sarcopenia: revised European consensus on definition and diagnosis. Age and ageing. 2019;48(1):16-31.</w:t>
      </w:r>
    </w:p>
    <w:p w14:paraId="6653615E" w14:textId="77777777" w:rsidR="000A369E" w:rsidRPr="00105E1E" w:rsidRDefault="000A369E" w:rsidP="000A369E">
      <w:pPr>
        <w:pStyle w:val="EndNoteBibliography"/>
        <w:spacing w:after="0"/>
        <w:rPr>
          <w:noProof w:val="0"/>
        </w:rPr>
      </w:pPr>
      <w:r w:rsidRPr="00105E1E">
        <w:rPr>
          <w:noProof w:val="0"/>
        </w:rPr>
        <w:t>6.</w:t>
      </w:r>
      <w:r w:rsidRPr="00105E1E">
        <w:rPr>
          <w:noProof w:val="0"/>
        </w:rPr>
        <w:tab/>
        <w:t>Knoedler S, Schliermann R, Knoedler L, Wu M, Hansen FJ, Matar DY, et al. Impact of sarcopenia on outcomes in surgical patients: a systematic review and meta-analysis. International journal of surgery (London, England). 2023;109(12):4238-62.</w:t>
      </w:r>
    </w:p>
    <w:p w14:paraId="7A3ED257" w14:textId="77777777" w:rsidR="000A369E" w:rsidRPr="00105E1E" w:rsidRDefault="000A369E" w:rsidP="000A369E">
      <w:pPr>
        <w:pStyle w:val="EndNoteBibliography"/>
        <w:spacing w:after="0"/>
        <w:rPr>
          <w:noProof w:val="0"/>
        </w:rPr>
      </w:pPr>
      <w:r w:rsidRPr="00105E1E">
        <w:rPr>
          <w:noProof w:val="0"/>
        </w:rPr>
        <w:t>7.</w:t>
      </w:r>
      <w:r w:rsidRPr="00105E1E">
        <w:rPr>
          <w:noProof w:val="0"/>
        </w:rPr>
        <w:tab/>
        <w:t>Sadlonova M, Katz NB, Jurayj JS, Flores L, Celano CM, von Arnim CAF, et al. Surgical prehabilitation in older and frail individuals: a scoping review. International anesthesiology clinics. 2023;61(2):34-46.</w:t>
      </w:r>
    </w:p>
    <w:p w14:paraId="48B48968" w14:textId="77777777" w:rsidR="000A369E" w:rsidRPr="00105E1E" w:rsidRDefault="000A369E" w:rsidP="000A369E">
      <w:pPr>
        <w:pStyle w:val="EndNoteBibliography"/>
        <w:spacing w:after="0"/>
        <w:rPr>
          <w:noProof w:val="0"/>
        </w:rPr>
      </w:pPr>
      <w:r w:rsidRPr="00105E1E">
        <w:rPr>
          <w:noProof w:val="0"/>
        </w:rPr>
        <w:t>8.</w:t>
      </w:r>
      <w:r w:rsidRPr="00105E1E">
        <w:rPr>
          <w:noProof w:val="0"/>
        </w:rPr>
        <w:tab/>
        <w:t>Santa Mina D, Clarke H, Ritvo P, Leung YW, Matthew AG, Katz J, et al. Effect of total-body prehabilitation on postoperative outcomes: a systematic review and meta-analysis. Physiotherapy. 2014;100(3):196-207.</w:t>
      </w:r>
    </w:p>
    <w:p w14:paraId="6DE447BC" w14:textId="77777777" w:rsidR="000A369E" w:rsidRPr="00105E1E" w:rsidRDefault="000A369E" w:rsidP="000A369E">
      <w:pPr>
        <w:pStyle w:val="EndNoteBibliography"/>
        <w:spacing w:after="0"/>
        <w:rPr>
          <w:noProof w:val="0"/>
        </w:rPr>
      </w:pPr>
      <w:r w:rsidRPr="00105E1E">
        <w:rPr>
          <w:noProof w:val="0"/>
        </w:rPr>
        <w:t>9.</w:t>
      </w:r>
      <w:r w:rsidRPr="00105E1E">
        <w:rPr>
          <w:noProof w:val="0"/>
        </w:rPr>
        <w:tab/>
        <w:t>Janssens JP. Aging of the respiratory system: impact on pulmonary function tests and adaptation to exertion. Clinics in chest medicine. 2005;26(3):469-84, vi-vii.</w:t>
      </w:r>
    </w:p>
    <w:p w14:paraId="562FB639" w14:textId="77777777" w:rsidR="000A369E" w:rsidRPr="00105E1E" w:rsidRDefault="000A369E" w:rsidP="000A369E">
      <w:pPr>
        <w:pStyle w:val="EndNoteBibliography"/>
        <w:spacing w:after="0"/>
        <w:rPr>
          <w:noProof w:val="0"/>
        </w:rPr>
      </w:pPr>
      <w:r w:rsidRPr="00105E1E">
        <w:rPr>
          <w:noProof w:val="0"/>
        </w:rPr>
        <w:t>10.</w:t>
      </w:r>
      <w:r w:rsidRPr="00105E1E">
        <w:rPr>
          <w:noProof w:val="0"/>
        </w:rPr>
        <w:tab/>
        <w:t>Hulzebos EH, Helders PJ, Favié NJ, De Bie RA, Brutel de la Riviere A, Van Meeteren NL. Preoperative intensive inspiratory muscle training to prevent postoperative pulmonary complications in high-risk patients undergoing CABG surgery: a randomized clinical trial. Jama. 2006;296(15):1851-7.</w:t>
      </w:r>
    </w:p>
    <w:p w14:paraId="504AA73C" w14:textId="77777777" w:rsidR="000A369E" w:rsidRPr="00105E1E" w:rsidRDefault="000A369E" w:rsidP="000A369E">
      <w:pPr>
        <w:pStyle w:val="EndNoteBibliography"/>
        <w:spacing w:after="0"/>
        <w:rPr>
          <w:noProof w:val="0"/>
        </w:rPr>
      </w:pPr>
      <w:r w:rsidRPr="00105E1E">
        <w:rPr>
          <w:noProof w:val="0"/>
        </w:rPr>
        <w:t>11.</w:t>
      </w:r>
      <w:r w:rsidRPr="00105E1E">
        <w:rPr>
          <w:noProof w:val="0"/>
        </w:rPr>
        <w:tab/>
        <w:t>Ljungqvist O, Scott M, Fearon KC. Enhanced Recovery After Surgery: A Review. JAMA surgery. 2017;152(3):292-8.</w:t>
      </w:r>
    </w:p>
    <w:p w14:paraId="1B9ECE4B" w14:textId="77777777" w:rsidR="000A369E" w:rsidRPr="00105E1E" w:rsidRDefault="000A369E" w:rsidP="000A369E">
      <w:pPr>
        <w:pStyle w:val="EndNoteBibliography"/>
        <w:spacing w:after="0"/>
        <w:rPr>
          <w:noProof w:val="0"/>
        </w:rPr>
      </w:pPr>
      <w:r w:rsidRPr="00105E1E">
        <w:rPr>
          <w:noProof w:val="0"/>
        </w:rPr>
        <w:t>12.</w:t>
      </w:r>
      <w:r w:rsidRPr="00105E1E">
        <w:rPr>
          <w:noProof w:val="0"/>
        </w:rPr>
        <w:tab/>
        <w:t>Howard R, Englesbe M. Leveraging the perioperative period to improve population health. Perioperative medicine (London, England). 2023;12(1):21.</w:t>
      </w:r>
    </w:p>
    <w:p w14:paraId="240C0D2B" w14:textId="77777777" w:rsidR="000A369E" w:rsidRPr="00105E1E" w:rsidRDefault="000A369E" w:rsidP="000A369E">
      <w:pPr>
        <w:pStyle w:val="EndNoteBibliography"/>
        <w:spacing w:after="0"/>
        <w:rPr>
          <w:noProof w:val="0"/>
        </w:rPr>
      </w:pPr>
      <w:r w:rsidRPr="00105E1E">
        <w:rPr>
          <w:noProof w:val="0"/>
        </w:rPr>
        <w:t>13.</w:t>
      </w:r>
      <w:r w:rsidRPr="00105E1E">
        <w:rPr>
          <w:noProof w:val="0"/>
        </w:rPr>
        <w:tab/>
        <w:t>Chmelo J, Chmelová I, Phillips AW. Prehabilitation, improving postoperative outcomes. Rozhledy v chirurgii : mesicnik Ceskoslovenske chirurgicke spolecnosti. 2021;100(9):421-8.</w:t>
      </w:r>
    </w:p>
    <w:p w14:paraId="2203559B" w14:textId="77777777" w:rsidR="000A369E" w:rsidRPr="00105E1E" w:rsidRDefault="000A369E" w:rsidP="000A369E">
      <w:pPr>
        <w:pStyle w:val="EndNoteBibliography"/>
        <w:spacing w:after="0"/>
        <w:rPr>
          <w:noProof w:val="0"/>
        </w:rPr>
      </w:pPr>
      <w:r w:rsidRPr="00105E1E">
        <w:rPr>
          <w:noProof w:val="0"/>
        </w:rPr>
        <w:t>14.</w:t>
      </w:r>
      <w:r w:rsidRPr="00105E1E">
        <w:rPr>
          <w:noProof w:val="0"/>
        </w:rPr>
        <w:tab/>
        <w:t>Zhou L, Li H, Zhang Z, Wang L. Effects of multimodal prehabilitation and exercise prehabilitation on patients undergoing colorectal surgery: A systematic review and meta-analysis of randomised controlled trials. Journal of global health. 2024;14:04239.</w:t>
      </w:r>
    </w:p>
    <w:p w14:paraId="0FAA8213" w14:textId="77777777" w:rsidR="000A369E" w:rsidRPr="00105E1E" w:rsidRDefault="000A369E" w:rsidP="000A369E">
      <w:pPr>
        <w:pStyle w:val="EndNoteBibliography"/>
        <w:spacing w:after="0"/>
        <w:rPr>
          <w:noProof w:val="0"/>
        </w:rPr>
      </w:pPr>
      <w:r w:rsidRPr="00105E1E">
        <w:rPr>
          <w:noProof w:val="0"/>
        </w:rPr>
        <w:t>15.</w:t>
      </w:r>
      <w:r w:rsidRPr="00105E1E">
        <w:rPr>
          <w:noProof w:val="0"/>
        </w:rPr>
        <w:tab/>
        <w:t>Perry R, Herbert G, Atkinson C, England C, Northstone K, Baos S, et al. Pre-admission interventions (prehabilitation) to improve outcome after major elective surgery: a systematic review and meta-analysis. BMJ open. 2021;11(9):e050806.</w:t>
      </w:r>
    </w:p>
    <w:p w14:paraId="0D23C5B2" w14:textId="77777777" w:rsidR="000A369E" w:rsidRPr="00105E1E" w:rsidRDefault="000A369E" w:rsidP="000A369E">
      <w:pPr>
        <w:pStyle w:val="EndNoteBibliography"/>
        <w:spacing w:after="0"/>
        <w:rPr>
          <w:noProof w:val="0"/>
        </w:rPr>
      </w:pPr>
      <w:r w:rsidRPr="00105E1E">
        <w:rPr>
          <w:noProof w:val="0"/>
        </w:rPr>
        <w:t>16.</w:t>
      </w:r>
      <w:r w:rsidRPr="00105E1E">
        <w:rPr>
          <w:noProof w:val="0"/>
        </w:rPr>
        <w:tab/>
        <w:t>Molenaar CJ, van Rooijen SJ, Fokkenrood HJ, Roumen RM, Janssen L, Slooter GD. Prehabilitation versus no prehabilitation to improve functional capacity, reduce postoperative complications and improve quality of life in colorectal cancer surgery. The Cochrane database of systematic reviews. 2022;5(5):Cd013259.</w:t>
      </w:r>
    </w:p>
    <w:p w14:paraId="64B5A5DE" w14:textId="77777777" w:rsidR="000A369E" w:rsidRPr="00105E1E" w:rsidRDefault="000A369E" w:rsidP="000A369E">
      <w:pPr>
        <w:pStyle w:val="EndNoteBibliography"/>
        <w:spacing w:after="0"/>
        <w:rPr>
          <w:noProof w:val="0"/>
        </w:rPr>
      </w:pPr>
      <w:r w:rsidRPr="00105E1E">
        <w:rPr>
          <w:noProof w:val="0"/>
        </w:rPr>
        <w:t>17.</w:t>
      </w:r>
      <w:r w:rsidRPr="00105E1E">
        <w:rPr>
          <w:noProof w:val="0"/>
        </w:rPr>
        <w:tab/>
        <w:t>Blumenau Pedersen M, Saxton J, Birch S, Rasmussen Villumsen B, Bjerggaard Jensen J. The use of digital technologies to support home-based prehabilitation prior to major surgery: A systematic review. The surgeon : journal of the Royal Colleges of Surgeons of Edinburgh and Ireland. 2023;21(6):e305-e15.</w:t>
      </w:r>
    </w:p>
    <w:p w14:paraId="6DE360A8" w14:textId="77777777" w:rsidR="000A369E" w:rsidRPr="00105E1E" w:rsidRDefault="000A369E" w:rsidP="000A369E">
      <w:pPr>
        <w:pStyle w:val="EndNoteBibliography"/>
        <w:spacing w:after="0"/>
        <w:rPr>
          <w:noProof w:val="0"/>
        </w:rPr>
      </w:pPr>
      <w:r w:rsidRPr="00105E1E">
        <w:rPr>
          <w:noProof w:val="0"/>
        </w:rPr>
        <w:t>18.</w:t>
      </w:r>
      <w:r w:rsidRPr="00105E1E">
        <w:rPr>
          <w:noProof w:val="0"/>
        </w:rPr>
        <w:tab/>
        <w:t xml:space="preserve">McIsaac DI, Kidd G, Gillis C, Branje K, Al-Bayati M, Baxi A, et al. Relative efficacy of prehabilitation interventions and their components: systematic review with network and component </w:t>
      </w:r>
      <w:r w:rsidRPr="00105E1E">
        <w:rPr>
          <w:noProof w:val="0"/>
        </w:rPr>
        <w:lastRenderedPageBreak/>
        <w:t>network meta-analyses of randomised controlled trials. BMJ (Clinical research ed). 2025;388:e081164.</w:t>
      </w:r>
    </w:p>
    <w:p w14:paraId="6993E80E" w14:textId="77777777" w:rsidR="000A369E" w:rsidRPr="00105E1E" w:rsidRDefault="000A369E" w:rsidP="000A369E">
      <w:pPr>
        <w:pStyle w:val="EndNoteBibliography"/>
        <w:spacing w:after="0"/>
        <w:rPr>
          <w:noProof w:val="0"/>
        </w:rPr>
      </w:pPr>
      <w:r w:rsidRPr="00105E1E">
        <w:rPr>
          <w:noProof w:val="0"/>
        </w:rPr>
        <w:t>19.</w:t>
      </w:r>
      <w:r w:rsidRPr="00105E1E">
        <w:rPr>
          <w:noProof w:val="0"/>
        </w:rPr>
        <w:tab/>
        <w:t>Kamarajah SK, Bundred J, Weblin J, Tan BHL. Critical appraisal on the impact of preoperative rehabilitation and outcomes after major abdominal and cardiothoracic surgery: A systematic review and meta-analysis. Surgery. 2020;167(3):540-9.</w:t>
      </w:r>
    </w:p>
    <w:p w14:paraId="63C09451" w14:textId="77777777" w:rsidR="000A369E" w:rsidRPr="00105E1E" w:rsidRDefault="000A369E" w:rsidP="000A369E">
      <w:pPr>
        <w:pStyle w:val="EndNoteBibliography"/>
        <w:spacing w:after="0"/>
        <w:rPr>
          <w:noProof w:val="0"/>
        </w:rPr>
      </w:pPr>
      <w:r w:rsidRPr="00105E1E">
        <w:rPr>
          <w:noProof w:val="0"/>
        </w:rPr>
        <w:t>20.</w:t>
      </w:r>
      <w:r w:rsidRPr="00105E1E">
        <w:rPr>
          <w:noProof w:val="0"/>
        </w:rPr>
        <w:tab/>
        <w:t>Rombey T, Eckhardt H, Kiselev J, Silzle J, Mathes T, Quentin W. Cost-effectiveness of prehabilitation prior to elective surgery: a systematic review of economic evaluations. BMC medicine. 2023;21(1):265.</w:t>
      </w:r>
    </w:p>
    <w:p w14:paraId="14F1B6B7" w14:textId="77777777" w:rsidR="000A369E" w:rsidRPr="00105E1E" w:rsidRDefault="000A369E" w:rsidP="000A369E">
      <w:pPr>
        <w:pStyle w:val="EndNoteBibliography"/>
        <w:spacing w:after="0"/>
        <w:rPr>
          <w:noProof w:val="0"/>
        </w:rPr>
      </w:pPr>
      <w:r w:rsidRPr="00105E1E">
        <w:rPr>
          <w:noProof w:val="0"/>
        </w:rPr>
        <w:t>21.</w:t>
      </w:r>
      <w:r w:rsidRPr="00105E1E">
        <w:rPr>
          <w:noProof w:val="0"/>
        </w:rPr>
        <w:tab/>
        <w:t>Kammerer T, Mahú I, Schier R. Prehabilitation and Inflammation. Annals of nutrition &amp; metabolism. 2025;81(4):234-44.</w:t>
      </w:r>
    </w:p>
    <w:p w14:paraId="00793AD5" w14:textId="77777777" w:rsidR="000A369E" w:rsidRPr="00105E1E" w:rsidRDefault="000A369E" w:rsidP="000A369E">
      <w:pPr>
        <w:pStyle w:val="EndNoteBibliography"/>
        <w:spacing w:after="0"/>
        <w:rPr>
          <w:noProof w:val="0"/>
        </w:rPr>
      </w:pPr>
      <w:r w:rsidRPr="00105E1E">
        <w:rPr>
          <w:noProof w:val="0"/>
        </w:rPr>
        <w:t>22.</w:t>
      </w:r>
      <w:r w:rsidRPr="00105E1E">
        <w:rPr>
          <w:noProof w:val="0"/>
        </w:rPr>
        <w:tab/>
        <w:t>Page MJ, Moher D, Bossuyt PM, Boutron I, Hoffmann TC, Mulrow CD, et al. PRISMA 2020 explanation and elaboration: updated guidance and exemplars for reporting systematic reviews. BMJ (Clinical research ed). 2021;372:n160.</w:t>
      </w:r>
    </w:p>
    <w:p w14:paraId="69A29433" w14:textId="77777777" w:rsidR="000A369E" w:rsidRPr="00105E1E" w:rsidRDefault="000A369E" w:rsidP="000A369E">
      <w:pPr>
        <w:pStyle w:val="EndNoteBibliography"/>
        <w:spacing w:after="0"/>
        <w:rPr>
          <w:noProof w:val="0"/>
        </w:rPr>
      </w:pPr>
      <w:r w:rsidRPr="00105E1E">
        <w:rPr>
          <w:noProof w:val="0"/>
        </w:rPr>
        <w:t>23.</w:t>
      </w:r>
      <w:r w:rsidRPr="00105E1E">
        <w:rPr>
          <w:noProof w:val="0"/>
        </w:rPr>
        <w:tab/>
        <w:t>Sterne JAC, Savović J, Page MJ, Elbers RG, Blencowe NS, Boutron I, et al. RoB 2: a revised tool for assessing risk of bias in randomised trials. BMJ (Clinical research ed). 2019;366:l4898.</w:t>
      </w:r>
    </w:p>
    <w:p w14:paraId="16A53BF6" w14:textId="77777777" w:rsidR="000A369E" w:rsidRPr="00105E1E" w:rsidRDefault="000A369E" w:rsidP="000A369E">
      <w:pPr>
        <w:pStyle w:val="EndNoteBibliography"/>
        <w:spacing w:after="0"/>
        <w:rPr>
          <w:noProof w:val="0"/>
        </w:rPr>
      </w:pPr>
      <w:r w:rsidRPr="00105E1E">
        <w:rPr>
          <w:noProof w:val="0"/>
        </w:rPr>
        <w:t>24.</w:t>
      </w:r>
      <w:r w:rsidRPr="00105E1E">
        <w:rPr>
          <w:noProof w:val="0"/>
        </w:rPr>
        <w:tab/>
        <w:t>McIsaac DI, Hladkowicz E, Bryson GL, Forster AJ, Gagne S, Huang A, et al. Home-based prehabilitation with exercise to improve postoperative recovery for older adults with frailty having cancer surgery: the PREHAB randomised clinical trial. British journal of anaesthesia. 2022;129(1):41-8.</w:t>
      </w:r>
    </w:p>
    <w:p w14:paraId="368752C3" w14:textId="77777777" w:rsidR="000A369E" w:rsidRPr="00105E1E" w:rsidRDefault="000A369E" w:rsidP="000A369E">
      <w:pPr>
        <w:pStyle w:val="EndNoteBibliography"/>
        <w:spacing w:after="0"/>
        <w:rPr>
          <w:noProof w:val="0"/>
        </w:rPr>
      </w:pPr>
      <w:r w:rsidRPr="00105E1E">
        <w:rPr>
          <w:noProof w:val="0"/>
        </w:rPr>
        <w:t>25.</w:t>
      </w:r>
      <w:r w:rsidRPr="00105E1E">
        <w:rPr>
          <w:noProof w:val="0"/>
        </w:rPr>
        <w:tab/>
        <w:t>Bojesen RD, Dalton SO, Skou ST, Jørgensen LB, Walker LR, Eriksen JR, et al. Preoperative multimodal prehabilitation before elective colorectal cancer surgery in patients with WHO performance status I or II: randomized clinical trial. BJS open. 2023;7(6).</w:t>
      </w:r>
    </w:p>
    <w:p w14:paraId="75E8F4DA" w14:textId="302A35A5" w:rsidR="000A369E" w:rsidRPr="00105E1E" w:rsidRDefault="000A369E" w:rsidP="000A369E">
      <w:pPr>
        <w:pStyle w:val="EndNoteBibliography"/>
        <w:spacing w:after="0"/>
        <w:rPr>
          <w:noProof w:val="0"/>
        </w:rPr>
      </w:pPr>
      <w:r w:rsidRPr="00105E1E">
        <w:rPr>
          <w:noProof w:val="0"/>
        </w:rPr>
        <w:t>26.</w:t>
      </w:r>
      <w:r w:rsidRPr="00105E1E">
        <w:rPr>
          <w:noProof w:val="0"/>
        </w:rPr>
        <w:tab/>
        <w:t>Chen J, Hong C, Chen R, Zhou M, Lin S. Prognostic impact of a 3-week multimodal prehabilitation program on frail elderly patients undergoing elective gastric cancer surgery: a randomized trial. BMC gastroenterology. 2024;24(1):403.</w:t>
      </w:r>
    </w:p>
    <w:p w14:paraId="1FED7DB9" w14:textId="77777777" w:rsidR="000A369E" w:rsidRPr="00105E1E" w:rsidRDefault="000A369E" w:rsidP="000A369E">
      <w:pPr>
        <w:pStyle w:val="EndNoteBibliography"/>
        <w:spacing w:after="0"/>
        <w:rPr>
          <w:noProof w:val="0"/>
        </w:rPr>
      </w:pPr>
      <w:r w:rsidRPr="00105E1E">
        <w:rPr>
          <w:noProof w:val="0"/>
        </w:rPr>
        <w:t>27.</w:t>
      </w:r>
      <w:r w:rsidRPr="00105E1E">
        <w:rPr>
          <w:noProof w:val="0"/>
        </w:rPr>
        <w:tab/>
        <w:t>Barakat HM, Shahin Y, Khan JA, McCollum PT, Chetter IC. Preoperative Supervised Exercise Improves Outcomes After Elective Abdominal Aortic Aneurysm Repair: A Randomized Controlled Trial. Annals of surgery. 2016;264(1):47-53.</w:t>
      </w:r>
    </w:p>
    <w:p w14:paraId="0A71A914" w14:textId="46195B0A" w:rsidR="000A369E" w:rsidRPr="00105E1E" w:rsidRDefault="000A369E" w:rsidP="000A369E">
      <w:pPr>
        <w:pStyle w:val="EndNoteBibliography"/>
        <w:spacing w:after="0"/>
        <w:rPr>
          <w:noProof w:val="0"/>
        </w:rPr>
      </w:pPr>
      <w:r w:rsidRPr="00105E1E">
        <w:rPr>
          <w:noProof w:val="0"/>
        </w:rPr>
        <w:t>28.</w:t>
      </w:r>
      <w:r w:rsidRPr="00105E1E">
        <w:rPr>
          <w:noProof w:val="0"/>
        </w:rPr>
        <w:tab/>
        <w:t>Sethi S, Ravindhran B, Long J, Gurung R, Huang C, Smith GE, et al. A preoperative supervised exercise program potentially improves long-term survival after elective abdominal aortic aneurysm repair. Journal of vascular surgery. 2024;79(1):15-23.e3.</w:t>
      </w:r>
    </w:p>
    <w:p w14:paraId="480DE7EA" w14:textId="77777777" w:rsidR="000A369E" w:rsidRPr="00105E1E" w:rsidRDefault="000A369E" w:rsidP="000A369E">
      <w:pPr>
        <w:pStyle w:val="EndNoteBibliography"/>
        <w:spacing w:after="0"/>
        <w:rPr>
          <w:noProof w:val="0"/>
        </w:rPr>
      </w:pPr>
      <w:r w:rsidRPr="00105E1E">
        <w:rPr>
          <w:noProof w:val="0"/>
        </w:rPr>
        <w:t>29.</w:t>
      </w:r>
      <w:r w:rsidRPr="00105E1E">
        <w:rPr>
          <w:noProof w:val="0"/>
        </w:rPr>
        <w:tab/>
        <w:t>Carli F, Bousquet-Dion G, Awasthi R, Elsherbini N, Liberman S, Boutros M, et al. Effect of Multimodal Prehabilitation vs Postoperative Rehabilitation on 30-Day Postoperative Complications for Frail Patients Undergoing Resection of Colorectal Cancer: A Randomized Clinical Trial. JAMA surgery. 2020;155(3):233-42.</w:t>
      </w:r>
    </w:p>
    <w:p w14:paraId="237BC082" w14:textId="77777777" w:rsidR="000A369E" w:rsidRPr="00105E1E" w:rsidRDefault="000A369E" w:rsidP="000A369E">
      <w:pPr>
        <w:pStyle w:val="EndNoteBibliography"/>
        <w:spacing w:after="0"/>
        <w:rPr>
          <w:noProof w:val="0"/>
        </w:rPr>
      </w:pPr>
      <w:r w:rsidRPr="00105E1E">
        <w:rPr>
          <w:noProof w:val="0"/>
        </w:rPr>
        <w:t>30.</w:t>
      </w:r>
      <w:r w:rsidRPr="00105E1E">
        <w:rPr>
          <w:noProof w:val="0"/>
        </w:rPr>
        <w:tab/>
        <w:t>Danielsson J, Andersson M, Nygren-Bonnier M, Thorell A, Soop M, Sturesson C, et al. Effect of preoperative exercise on postoperative complications after colorectal cancer surgery in older people with low physical fitness: The CANOPTIPHYS randomised controlled trial. Journal of geriatric oncology. 2025;16(6):102280.</w:t>
      </w:r>
    </w:p>
    <w:p w14:paraId="69AE336A" w14:textId="77777777" w:rsidR="000A369E" w:rsidRPr="00105E1E" w:rsidRDefault="000A369E" w:rsidP="000A369E">
      <w:pPr>
        <w:pStyle w:val="EndNoteBibliography"/>
        <w:spacing w:after="0"/>
        <w:rPr>
          <w:noProof w:val="0"/>
        </w:rPr>
      </w:pPr>
      <w:r w:rsidRPr="00105E1E">
        <w:rPr>
          <w:noProof w:val="0"/>
        </w:rPr>
        <w:t>31.</w:t>
      </w:r>
      <w:r w:rsidRPr="00105E1E">
        <w:rPr>
          <w:noProof w:val="0"/>
        </w:rPr>
        <w:tab/>
        <w:t>Yang R, Wolfson M, Lewis MC. Unique Aspects of the Elderly Surgical Population: An Anesthesiologist's Perspective. Geriatric orthopaedic surgery &amp; rehabilitation. 2011;2(2):56-64.</w:t>
      </w:r>
    </w:p>
    <w:p w14:paraId="1BBF29BA" w14:textId="77777777" w:rsidR="000A369E" w:rsidRPr="00105E1E" w:rsidRDefault="000A369E" w:rsidP="000A369E">
      <w:pPr>
        <w:pStyle w:val="EndNoteBibliography"/>
        <w:spacing w:after="0"/>
        <w:rPr>
          <w:noProof w:val="0"/>
        </w:rPr>
      </w:pPr>
      <w:r w:rsidRPr="00105E1E">
        <w:rPr>
          <w:noProof w:val="0"/>
        </w:rPr>
        <w:t>32.</w:t>
      </w:r>
      <w:r w:rsidRPr="00105E1E">
        <w:rPr>
          <w:noProof w:val="0"/>
        </w:rPr>
        <w:tab/>
        <w:t>de Salles ICD, Sernik R, da Silva JLP, Taconeli C, Amaral AA, de Brito CMM, et al. Sarcopenia, frailty, and elective surgery outcomes in the elderly: an observational study with 125 patients (the SAFESOE study). Frontiers in medicine. 2023;10:1185016.</w:t>
      </w:r>
    </w:p>
    <w:p w14:paraId="0B98B019" w14:textId="77777777" w:rsidR="000A369E" w:rsidRPr="00105E1E" w:rsidRDefault="000A369E" w:rsidP="000A369E">
      <w:pPr>
        <w:pStyle w:val="EndNoteBibliography"/>
        <w:spacing w:after="0"/>
        <w:rPr>
          <w:noProof w:val="0"/>
        </w:rPr>
      </w:pPr>
      <w:r w:rsidRPr="00105E1E">
        <w:rPr>
          <w:noProof w:val="0"/>
        </w:rPr>
        <w:t>33.</w:t>
      </w:r>
      <w:r w:rsidRPr="00105E1E">
        <w:rPr>
          <w:noProof w:val="0"/>
        </w:rPr>
        <w:tab/>
        <w:t>Partridge JS, Harari D, Dhesi JK. Frailty in the older surgical patient: a review. Age and ageing. 2012;41(2):142-7.</w:t>
      </w:r>
    </w:p>
    <w:p w14:paraId="085248AD" w14:textId="77777777" w:rsidR="000A369E" w:rsidRPr="00105E1E" w:rsidRDefault="000A369E" w:rsidP="000A369E">
      <w:pPr>
        <w:pStyle w:val="EndNoteBibliography"/>
        <w:spacing w:after="0"/>
        <w:rPr>
          <w:noProof w:val="0"/>
        </w:rPr>
      </w:pPr>
      <w:r w:rsidRPr="00105E1E">
        <w:rPr>
          <w:noProof w:val="0"/>
        </w:rPr>
        <w:t>34.</w:t>
      </w:r>
      <w:r w:rsidRPr="00105E1E">
        <w:rPr>
          <w:noProof w:val="0"/>
        </w:rPr>
        <w:tab/>
        <w:t>Hewitt J, Long S, Carter B, Bach S, McCarthy K, Clegg A. The prevalence of frailty and its association with clinical outcomes in general surgery: a systematic review and meta-analysis. Age and ageing. 2018;47(6):793-800.</w:t>
      </w:r>
    </w:p>
    <w:p w14:paraId="7972AFB1" w14:textId="77777777" w:rsidR="000A369E" w:rsidRPr="00105E1E" w:rsidRDefault="000A369E" w:rsidP="000A369E">
      <w:pPr>
        <w:pStyle w:val="EndNoteBibliography"/>
        <w:spacing w:after="0"/>
        <w:rPr>
          <w:noProof w:val="0"/>
        </w:rPr>
      </w:pPr>
      <w:r w:rsidRPr="00105E1E">
        <w:rPr>
          <w:noProof w:val="0"/>
        </w:rPr>
        <w:t>35.</w:t>
      </w:r>
      <w:r w:rsidRPr="00105E1E">
        <w:rPr>
          <w:noProof w:val="0"/>
        </w:rPr>
        <w:tab/>
        <w:t>Sandini M, Pinotti E, Persico I, Picone D, Bellelli G, Gianotti L. Systematic review and meta-analysis of frailty as a predictor of morbidity and mortality after major abdominal surgery. BJS open. 2017;1(5):128-37.</w:t>
      </w:r>
    </w:p>
    <w:p w14:paraId="164D1820" w14:textId="77777777" w:rsidR="000A369E" w:rsidRPr="00105E1E" w:rsidRDefault="000A369E" w:rsidP="000A369E">
      <w:pPr>
        <w:pStyle w:val="EndNoteBibliography"/>
        <w:spacing w:after="0"/>
        <w:rPr>
          <w:noProof w:val="0"/>
        </w:rPr>
      </w:pPr>
      <w:r w:rsidRPr="00105E1E">
        <w:rPr>
          <w:noProof w:val="0"/>
        </w:rPr>
        <w:lastRenderedPageBreak/>
        <w:t>36.</w:t>
      </w:r>
      <w:r w:rsidRPr="00105E1E">
        <w:rPr>
          <w:noProof w:val="0"/>
        </w:rPr>
        <w:tab/>
        <w:t>Lv YJ, Xu GX, Lan JR. Impact of frailty on postoperative outcomes after hepatectomy: A systematic review and meta-analysis. World journal of gastrointestinal surgery. 2024;16(7):2319-28.</w:t>
      </w:r>
    </w:p>
    <w:p w14:paraId="32052E74" w14:textId="77777777" w:rsidR="000A369E" w:rsidRPr="00105E1E" w:rsidRDefault="000A369E" w:rsidP="000A369E">
      <w:pPr>
        <w:pStyle w:val="EndNoteBibliography"/>
        <w:spacing w:after="0"/>
        <w:rPr>
          <w:noProof w:val="0"/>
        </w:rPr>
      </w:pPr>
      <w:r w:rsidRPr="00105E1E">
        <w:rPr>
          <w:noProof w:val="0"/>
        </w:rPr>
        <w:t>37.</w:t>
      </w:r>
      <w:r w:rsidRPr="00105E1E">
        <w:rPr>
          <w:noProof w:val="0"/>
        </w:rPr>
        <w:tab/>
        <w:t>Polanczyk CA, Marcantonio E, Goldman L, Rohde LE, Orav J, Mangione CM, et al. Impact of age on perioperative complications and length of stay in patients undergoing noncardiac surgery. Annals of internal medicine. 2001;134(8):637-43.</w:t>
      </w:r>
    </w:p>
    <w:p w14:paraId="33AE09AE" w14:textId="77777777" w:rsidR="000A369E" w:rsidRPr="00105E1E" w:rsidRDefault="000A369E" w:rsidP="000A369E">
      <w:pPr>
        <w:pStyle w:val="EndNoteBibliography"/>
        <w:spacing w:after="0"/>
        <w:rPr>
          <w:noProof w:val="0"/>
        </w:rPr>
      </w:pPr>
      <w:r w:rsidRPr="00105E1E">
        <w:rPr>
          <w:noProof w:val="0"/>
        </w:rPr>
        <w:t>38.</w:t>
      </w:r>
      <w:r w:rsidRPr="00105E1E">
        <w:rPr>
          <w:noProof w:val="0"/>
        </w:rPr>
        <w:tab/>
        <w:t>Barnett SD, Halpin LS, Speir AM, Albus RA, Akl BF, Massimiano PS, et al. Postoperative complications among octogenarians after cardiovascular surgery. The Annals of thoracic surgery. 2003;76(3):726-31.</w:t>
      </w:r>
    </w:p>
    <w:p w14:paraId="7E540BB3" w14:textId="77777777" w:rsidR="000A369E" w:rsidRPr="00105E1E" w:rsidRDefault="000A369E" w:rsidP="000A369E">
      <w:pPr>
        <w:pStyle w:val="EndNoteBibliography"/>
        <w:spacing w:after="0"/>
        <w:rPr>
          <w:noProof w:val="0"/>
        </w:rPr>
      </w:pPr>
      <w:r w:rsidRPr="00105E1E">
        <w:rPr>
          <w:noProof w:val="0"/>
        </w:rPr>
        <w:t>39.</w:t>
      </w:r>
      <w:r w:rsidRPr="00105E1E">
        <w:rPr>
          <w:noProof w:val="0"/>
        </w:rPr>
        <w:tab/>
        <w:t>Zhang X, Wang S, Ji W, Wang H, Zhou K, Jin Z, et al. The effect of prehabilitation on the postoperative outcomes of patients undergoing colorectal surgery: A systematic review and meta-analysis. Frontiers in oncology. 2022;12:958261.</w:t>
      </w:r>
    </w:p>
    <w:p w14:paraId="3F78D759" w14:textId="77777777" w:rsidR="000A369E" w:rsidRPr="00105E1E" w:rsidRDefault="000A369E" w:rsidP="000A369E">
      <w:pPr>
        <w:pStyle w:val="EndNoteBibliography"/>
        <w:spacing w:after="0"/>
        <w:rPr>
          <w:noProof w:val="0"/>
        </w:rPr>
      </w:pPr>
      <w:r w:rsidRPr="00105E1E">
        <w:rPr>
          <w:noProof w:val="0"/>
        </w:rPr>
        <w:t>40.</w:t>
      </w:r>
      <w:r w:rsidRPr="00105E1E">
        <w:rPr>
          <w:noProof w:val="0"/>
        </w:rPr>
        <w:tab/>
        <w:t>Pang NQ, Tan YX, Samuel M, Tan KK, Bonney GK, Yi H, et al. Multimodal prehabilitation in older adults before major abdominal surgery: a systematic review and meta-analysis. Langenbeck's archives of surgery. 2022;407(6):2193-204.</w:t>
      </w:r>
    </w:p>
    <w:p w14:paraId="4CB74421" w14:textId="77777777" w:rsidR="000A369E" w:rsidRPr="00105E1E" w:rsidRDefault="000A369E" w:rsidP="000A369E">
      <w:pPr>
        <w:pStyle w:val="EndNoteBibliography"/>
        <w:spacing w:after="0"/>
        <w:rPr>
          <w:noProof w:val="0"/>
        </w:rPr>
      </w:pPr>
      <w:r w:rsidRPr="00105E1E">
        <w:rPr>
          <w:noProof w:val="0"/>
        </w:rPr>
        <w:t>41.</w:t>
      </w:r>
      <w:r w:rsidRPr="00105E1E">
        <w:rPr>
          <w:noProof w:val="0"/>
        </w:rPr>
        <w:tab/>
        <w:t>Cambriel A, Tsai A, Choisy B, Sabayev M, Hedou J, Shelton E, et al. Immune Modulation by Personalized vs Standard Prehabilitation Before Major Surgery: A Randomized Clinical Trial. JAMA surgery. 2025.</w:t>
      </w:r>
    </w:p>
    <w:p w14:paraId="1057D38A" w14:textId="77777777" w:rsidR="000A369E" w:rsidRPr="00105E1E" w:rsidRDefault="000A369E" w:rsidP="000A369E">
      <w:pPr>
        <w:pStyle w:val="EndNoteBibliography"/>
        <w:spacing w:after="0"/>
        <w:rPr>
          <w:noProof w:val="0"/>
        </w:rPr>
      </w:pPr>
      <w:r w:rsidRPr="00105E1E">
        <w:rPr>
          <w:noProof w:val="0"/>
        </w:rPr>
        <w:t>42.</w:t>
      </w:r>
      <w:r w:rsidRPr="00105E1E">
        <w:rPr>
          <w:noProof w:val="0"/>
        </w:rPr>
        <w:tab/>
        <w:t>Gränicher P, Mulder L, Lenssen T, Fucentese SF, Swanenburg J, De Bie R, et al. Exercise- and education-based prehabilitation before total knee arthroplasty: a pilot study. Journal of rehabilitation medicine. 2024;56:jrm18326.</w:t>
      </w:r>
    </w:p>
    <w:p w14:paraId="2C7F9053" w14:textId="221A15AF" w:rsidR="000A369E" w:rsidRPr="00105E1E" w:rsidRDefault="000A369E" w:rsidP="000A369E">
      <w:pPr>
        <w:pStyle w:val="EndNoteBibliography"/>
        <w:spacing w:after="0"/>
        <w:rPr>
          <w:noProof w:val="0"/>
        </w:rPr>
      </w:pPr>
      <w:r w:rsidRPr="00105E1E">
        <w:rPr>
          <w:noProof w:val="0"/>
        </w:rPr>
        <w:t>43.</w:t>
      </w:r>
      <w:r w:rsidRPr="00105E1E">
        <w:rPr>
          <w:noProof w:val="0"/>
        </w:rPr>
        <w:tab/>
        <w:t>Malot C, Durand-Bouteau A, Barizien N, Bizard A, Kennel T, Fischler M, et al. Prehabilitation Program in Elderly Patients: A Prospective Cohort Study of Patients Followed Up Postoperatively for Up to 6 Months. Journal of clinical medicine. 2021;10(19).</w:t>
      </w:r>
    </w:p>
    <w:p w14:paraId="58AE8765" w14:textId="77777777" w:rsidR="000A369E" w:rsidRPr="00105E1E" w:rsidRDefault="000A369E" w:rsidP="000A369E">
      <w:pPr>
        <w:pStyle w:val="EndNoteBibliography"/>
        <w:spacing w:after="0"/>
        <w:rPr>
          <w:noProof w:val="0"/>
        </w:rPr>
      </w:pPr>
      <w:r w:rsidRPr="00105E1E">
        <w:rPr>
          <w:noProof w:val="0"/>
        </w:rPr>
        <w:t>44.</w:t>
      </w:r>
      <w:r w:rsidRPr="00105E1E">
        <w:rPr>
          <w:noProof w:val="0"/>
        </w:rPr>
        <w:tab/>
        <w:t>Hua-Rui L, Shouliang H, Zhengze Y, Ning J, Peihua L, Yifei Z, et al. Optimal dose of resistance training to improve handgrip strength in older adults with sarcopenia: a systematic review and Bayesian model-based network meta-analysis. Frontiers in physiology. 2025;16:1564988.</w:t>
      </w:r>
    </w:p>
    <w:p w14:paraId="119CE625" w14:textId="08D30FAB" w:rsidR="000A369E" w:rsidRPr="00105E1E" w:rsidRDefault="000A369E" w:rsidP="000A369E">
      <w:pPr>
        <w:pStyle w:val="EndNoteBibliography"/>
        <w:spacing w:after="0"/>
        <w:rPr>
          <w:noProof w:val="0"/>
        </w:rPr>
      </w:pPr>
      <w:r w:rsidRPr="00105E1E">
        <w:rPr>
          <w:noProof w:val="0"/>
        </w:rPr>
        <w:t>45.</w:t>
      </w:r>
      <w:r w:rsidRPr="00105E1E">
        <w:rPr>
          <w:noProof w:val="0"/>
        </w:rPr>
        <w:tab/>
        <w:t>Dronkers JJ, Lamberts H, Reutelingsperger IM, Naber RH, Dronkers-Landman CM, Veldman A, et al. Preoperative therapeutic program</w:t>
      </w:r>
      <w:r w:rsidR="00C472FC" w:rsidRPr="00105E1E">
        <w:rPr>
          <w:noProof w:val="0"/>
        </w:rPr>
        <w:t xml:space="preserve"> </w:t>
      </w:r>
      <w:r w:rsidRPr="00105E1E">
        <w:rPr>
          <w:noProof w:val="0"/>
        </w:rPr>
        <w:t>me for elderly patients scheduled for elective abdominal oncological surgery: a randomized controlled pilot study. Clinical rehabilitation. 2010;24(7):614-22.</w:t>
      </w:r>
    </w:p>
    <w:p w14:paraId="6B08B946" w14:textId="43C0C52D" w:rsidR="000A369E" w:rsidRPr="00105E1E" w:rsidRDefault="000A369E" w:rsidP="000A369E">
      <w:pPr>
        <w:pStyle w:val="EndNoteBibliography"/>
        <w:rPr>
          <w:noProof w:val="0"/>
        </w:rPr>
      </w:pPr>
      <w:r w:rsidRPr="00105E1E">
        <w:rPr>
          <w:noProof w:val="0"/>
        </w:rPr>
        <w:t>46.</w:t>
      </w:r>
      <w:r w:rsidRPr="00105E1E">
        <w:rPr>
          <w:noProof w:val="0"/>
        </w:rPr>
        <w:tab/>
        <w:t>Jensen BT, Petersen AK, Jensen JB, Laustsen S, Borre M. Efficacy of a multiprofessional rehabilitation programme in radical cystectomy pathways: a prospective randomized controlled trial. Scandinavian journal of urology. 2015;49(2):133-41.</w:t>
      </w:r>
    </w:p>
    <w:p w14:paraId="089C71F3" w14:textId="7C5BACC3" w:rsidR="007A56C2" w:rsidRPr="00105E1E" w:rsidRDefault="0058529D">
      <w:pPr>
        <w:rPr>
          <w:b/>
          <w:bCs/>
        </w:rPr>
      </w:pPr>
      <w:r w:rsidRPr="00105E1E">
        <w:rPr>
          <w:b/>
          <w:bCs/>
        </w:rPr>
        <w:fldChar w:fldCharType="end"/>
      </w:r>
    </w:p>
    <w:p w14:paraId="63FFC0F4" w14:textId="77777777" w:rsidR="007A56C2" w:rsidRPr="00105E1E" w:rsidRDefault="007A56C2">
      <w:pPr>
        <w:rPr>
          <w:b/>
          <w:bCs/>
        </w:rPr>
      </w:pPr>
      <w:r w:rsidRPr="00105E1E">
        <w:rPr>
          <w:b/>
          <w:bCs/>
        </w:rPr>
        <w:br w:type="page"/>
      </w:r>
    </w:p>
    <w:p w14:paraId="50B78AAC" w14:textId="2CBE7667" w:rsidR="007A56C2" w:rsidRPr="00105E1E" w:rsidRDefault="007A56C2" w:rsidP="007A56C2">
      <w:pPr>
        <w:rPr>
          <w:b/>
          <w:bCs/>
        </w:rPr>
      </w:pPr>
      <w:r w:rsidRPr="00105E1E">
        <w:rPr>
          <w:b/>
          <w:bCs/>
        </w:rPr>
        <w:lastRenderedPageBreak/>
        <w:t>Author contributions:</w:t>
      </w:r>
    </w:p>
    <w:p w14:paraId="2C4FC03A" w14:textId="41B9C137" w:rsidR="007A56C2" w:rsidRPr="00105E1E" w:rsidRDefault="005839BF" w:rsidP="007A56C2">
      <w:r w:rsidRPr="00105E1E">
        <w:t>F.B., O.B., A-F.R. and E.L. designed the study protocol; F.B. and O.B. selected the studies and extracted the data; F.B. wrote the first draft of the manuscript; all authors made substantial contributions to the manuscript and approved the final version.</w:t>
      </w:r>
    </w:p>
    <w:p w14:paraId="0A8E3F73" w14:textId="5E53E667" w:rsidR="007A56C2" w:rsidRPr="00105E1E" w:rsidRDefault="007A56C2" w:rsidP="007A56C2">
      <w:pPr>
        <w:rPr>
          <w:b/>
          <w:bCs/>
        </w:rPr>
      </w:pPr>
      <w:r w:rsidRPr="00105E1E">
        <w:rPr>
          <w:b/>
          <w:bCs/>
        </w:rPr>
        <w:t>Funding:</w:t>
      </w:r>
    </w:p>
    <w:p w14:paraId="159C52C3" w14:textId="3F999EFF" w:rsidR="007A56C2" w:rsidRPr="00105E1E" w:rsidRDefault="007A56C2" w:rsidP="007A56C2">
      <w:r w:rsidRPr="00105E1E">
        <w:t>NA</w:t>
      </w:r>
    </w:p>
    <w:p w14:paraId="359D198B" w14:textId="03757189" w:rsidR="007A56C2" w:rsidRPr="00105E1E" w:rsidRDefault="007A56C2" w:rsidP="007A56C2">
      <w:pPr>
        <w:rPr>
          <w:b/>
          <w:bCs/>
        </w:rPr>
      </w:pPr>
      <w:r w:rsidRPr="00105E1E">
        <w:rPr>
          <w:b/>
          <w:bCs/>
        </w:rPr>
        <w:t>Data availability:</w:t>
      </w:r>
    </w:p>
    <w:p w14:paraId="66E9CB20" w14:textId="7C972FF6" w:rsidR="007A56C2" w:rsidRPr="00105E1E" w:rsidRDefault="007A56C2" w:rsidP="007A56C2">
      <w:r w:rsidRPr="00105E1E">
        <w:t>The data used in this study can be shared.</w:t>
      </w:r>
    </w:p>
    <w:p w14:paraId="705A6E06" w14:textId="282C5E12" w:rsidR="007A56C2" w:rsidRPr="00105E1E" w:rsidRDefault="007A56C2" w:rsidP="007A56C2">
      <w:pPr>
        <w:rPr>
          <w:b/>
          <w:bCs/>
        </w:rPr>
      </w:pPr>
      <w:r w:rsidRPr="00105E1E">
        <w:rPr>
          <w:b/>
          <w:bCs/>
        </w:rPr>
        <w:t>Conflict of interests:</w:t>
      </w:r>
    </w:p>
    <w:p w14:paraId="583BD15E" w14:textId="7607FDE1" w:rsidR="007A56C2" w:rsidRPr="00105E1E" w:rsidRDefault="007A56C2" w:rsidP="007A56C2">
      <w:r w:rsidRPr="00105E1E">
        <w:t>The authors declare that they have no conflicts of interest.</w:t>
      </w:r>
    </w:p>
    <w:p w14:paraId="35BBAFFF" w14:textId="2BA38A04" w:rsidR="005E6427" w:rsidRPr="007A56C2" w:rsidRDefault="005E6427">
      <w:pPr>
        <w:rPr>
          <w:lang w:val="en-GB"/>
        </w:rPr>
      </w:pPr>
    </w:p>
    <w:sectPr w:rsidR="005E6427" w:rsidRPr="007A56C2" w:rsidSect="000201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26606C" w14:textId="77777777" w:rsidR="00AC3A53" w:rsidRPr="00105E1E" w:rsidRDefault="00AC3A53" w:rsidP="00D342CF">
      <w:pPr>
        <w:spacing w:after="0" w:line="240" w:lineRule="auto"/>
      </w:pPr>
      <w:r w:rsidRPr="00105E1E">
        <w:separator/>
      </w:r>
    </w:p>
  </w:endnote>
  <w:endnote w:type="continuationSeparator" w:id="0">
    <w:p w14:paraId="75A5878E" w14:textId="77777777" w:rsidR="00AC3A53" w:rsidRPr="00105E1E" w:rsidRDefault="00AC3A53" w:rsidP="00D342CF">
      <w:pPr>
        <w:spacing w:after="0" w:line="240" w:lineRule="auto"/>
      </w:pPr>
      <w:r w:rsidRPr="00105E1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8379779"/>
      <w:docPartObj>
        <w:docPartGallery w:val="Page Numbers (Bottom of Page)"/>
        <w:docPartUnique/>
      </w:docPartObj>
    </w:sdtPr>
    <w:sdtContent>
      <w:p w14:paraId="7099D3B2" w14:textId="4BC1F300" w:rsidR="000A369E" w:rsidRPr="00105E1E" w:rsidRDefault="000A369E">
        <w:pPr>
          <w:pStyle w:val="Pieddepage"/>
          <w:jc w:val="right"/>
        </w:pPr>
        <w:r w:rsidRPr="00105E1E">
          <w:fldChar w:fldCharType="begin"/>
        </w:r>
        <w:r w:rsidRPr="00105E1E">
          <w:instrText>PAGE   \* MERGEFORMAT</w:instrText>
        </w:r>
        <w:r w:rsidRPr="00105E1E">
          <w:fldChar w:fldCharType="separate"/>
        </w:r>
        <w:r w:rsidR="00BA350F" w:rsidRPr="00105E1E">
          <w:t>49</w:t>
        </w:r>
        <w:r w:rsidRPr="00105E1E">
          <w:fldChar w:fldCharType="end"/>
        </w:r>
      </w:p>
    </w:sdtContent>
  </w:sdt>
  <w:p w14:paraId="130D7D77" w14:textId="77777777" w:rsidR="000A369E" w:rsidRPr="00105E1E" w:rsidRDefault="000A369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F90714" w14:textId="77777777" w:rsidR="00AC3A53" w:rsidRPr="00105E1E" w:rsidRDefault="00AC3A53" w:rsidP="00D342CF">
      <w:pPr>
        <w:spacing w:after="0" w:line="240" w:lineRule="auto"/>
      </w:pPr>
      <w:r w:rsidRPr="00105E1E">
        <w:separator/>
      </w:r>
    </w:p>
  </w:footnote>
  <w:footnote w:type="continuationSeparator" w:id="0">
    <w:p w14:paraId="2A4CF665" w14:textId="77777777" w:rsidR="00AC3A53" w:rsidRPr="00105E1E" w:rsidRDefault="00AC3A53" w:rsidP="00D342CF">
      <w:pPr>
        <w:spacing w:after="0" w:line="240" w:lineRule="auto"/>
      </w:pPr>
      <w:r w:rsidRPr="00105E1E">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77DE5"/>
    <w:multiLevelType w:val="hybridMultilevel"/>
    <w:tmpl w:val="884AE1CC"/>
    <w:lvl w:ilvl="0" w:tplc="080C0011">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 w15:restartNumberingAfterBreak="0">
    <w:nsid w:val="053E46EC"/>
    <w:multiLevelType w:val="hybridMultilevel"/>
    <w:tmpl w:val="018A4D00"/>
    <w:lvl w:ilvl="0" w:tplc="61241C52">
      <w:start w:val="1"/>
      <w:numFmt w:val="decimal"/>
      <w:lvlText w:val="%1)"/>
      <w:lvlJc w:val="left"/>
      <w:pPr>
        <w:ind w:left="1080" w:hanging="360"/>
      </w:pPr>
    </w:lvl>
    <w:lvl w:ilvl="1" w:tplc="D23CEBB8">
      <w:start w:val="1"/>
      <w:numFmt w:val="decimal"/>
      <w:lvlText w:val="%2)"/>
      <w:lvlJc w:val="left"/>
      <w:pPr>
        <w:ind w:left="1080" w:hanging="360"/>
      </w:pPr>
    </w:lvl>
    <w:lvl w:ilvl="2" w:tplc="7FC42276">
      <w:start w:val="1"/>
      <w:numFmt w:val="decimal"/>
      <w:lvlText w:val="%3)"/>
      <w:lvlJc w:val="left"/>
      <w:pPr>
        <w:ind w:left="1080" w:hanging="360"/>
      </w:pPr>
    </w:lvl>
    <w:lvl w:ilvl="3" w:tplc="4D46D054">
      <w:start w:val="1"/>
      <w:numFmt w:val="decimal"/>
      <w:lvlText w:val="%4)"/>
      <w:lvlJc w:val="left"/>
      <w:pPr>
        <w:ind w:left="1080" w:hanging="360"/>
      </w:pPr>
    </w:lvl>
    <w:lvl w:ilvl="4" w:tplc="B3B22E4E">
      <w:start w:val="1"/>
      <w:numFmt w:val="decimal"/>
      <w:lvlText w:val="%5)"/>
      <w:lvlJc w:val="left"/>
      <w:pPr>
        <w:ind w:left="1080" w:hanging="360"/>
      </w:pPr>
    </w:lvl>
    <w:lvl w:ilvl="5" w:tplc="C2F6E108">
      <w:start w:val="1"/>
      <w:numFmt w:val="decimal"/>
      <w:lvlText w:val="%6)"/>
      <w:lvlJc w:val="left"/>
      <w:pPr>
        <w:ind w:left="1080" w:hanging="360"/>
      </w:pPr>
    </w:lvl>
    <w:lvl w:ilvl="6" w:tplc="70D05954">
      <w:start w:val="1"/>
      <w:numFmt w:val="decimal"/>
      <w:lvlText w:val="%7)"/>
      <w:lvlJc w:val="left"/>
      <w:pPr>
        <w:ind w:left="1080" w:hanging="360"/>
      </w:pPr>
    </w:lvl>
    <w:lvl w:ilvl="7" w:tplc="45B6ECCA">
      <w:start w:val="1"/>
      <w:numFmt w:val="decimal"/>
      <w:lvlText w:val="%8)"/>
      <w:lvlJc w:val="left"/>
      <w:pPr>
        <w:ind w:left="1080" w:hanging="360"/>
      </w:pPr>
    </w:lvl>
    <w:lvl w:ilvl="8" w:tplc="836640B0">
      <w:start w:val="1"/>
      <w:numFmt w:val="decimal"/>
      <w:lvlText w:val="%9)"/>
      <w:lvlJc w:val="left"/>
      <w:pPr>
        <w:ind w:left="1080" w:hanging="360"/>
      </w:pPr>
    </w:lvl>
  </w:abstractNum>
  <w:abstractNum w:abstractNumId="2" w15:restartNumberingAfterBreak="0">
    <w:nsid w:val="05F24478"/>
    <w:multiLevelType w:val="hybridMultilevel"/>
    <w:tmpl w:val="BF662870"/>
    <w:lvl w:ilvl="0" w:tplc="B05EA5A0">
      <w:start w:val="1"/>
      <w:numFmt w:val="decimal"/>
      <w:lvlText w:val="%1)"/>
      <w:lvlJc w:val="left"/>
      <w:pPr>
        <w:ind w:left="1080" w:hanging="360"/>
      </w:pPr>
    </w:lvl>
    <w:lvl w:ilvl="1" w:tplc="63FC5AFE">
      <w:start w:val="1"/>
      <w:numFmt w:val="decimal"/>
      <w:lvlText w:val="%2)"/>
      <w:lvlJc w:val="left"/>
      <w:pPr>
        <w:ind w:left="1080" w:hanging="360"/>
      </w:pPr>
    </w:lvl>
    <w:lvl w:ilvl="2" w:tplc="2F46E3A6">
      <w:start w:val="1"/>
      <w:numFmt w:val="decimal"/>
      <w:lvlText w:val="%3)"/>
      <w:lvlJc w:val="left"/>
      <w:pPr>
        <w:ind w:left="1080" w:hanging="360"/>
      </w:pPr>
    </w:lvl>
    <w:lvl w:ilvl="3" w:tplc="EE585A76">
      <w:start w:val="1"/>
      <w:numFmt w:val="decimal"/>
      <w:lvlText w:val="%4)"/>
      <w:lvlJc w:val="left"/>
      <w:pPr>
        <w:ind w:left="1080" w:hanging="360"/>
      </w:pPr>
    </w:lvl>
    <w:lvl w:ilvl="4" w:tplc="F67E00E2">
      <w:start w:val="1"/>
      <w:numFmt w:val="decimal"/>
      <w:lvlText w:val="%5)"/>
      <w:lvlJc w:val="left"/>
      <w:pPr>
        <w:ind w:left="1080" w:hanging="360"/>
      </w:pPr>
    </w:lvl>
    <w:lvl w:ilvl="5" w:tplc="4D0E611C">
      <w:start w:val="1"/>
      <w:numFmt w:val="decimal"/>
      <w:lvlText w:val="%6)"/>
      <w:lvlJc w:val="left"/>
      <w:pPr>
        <w:ind w:left="1080" w:hanging="360"/>
      </w:pPr>
    </w:lvl>
    <w:lvl w:ilvl="6" w:tplc="CA6C15BE">
      <w:start w:val="1"/>
      <w:numFmt w:val="decimal"/>
      <w:lvlText w:val="%7)"/>
      <w:lvlJc w:val="left"/>
      <w:pPr>
        <w:ind w:left="1080" w:hanging="360"/>
      </w:pPr>
    </w:lvl>
    <w:lvl w:ilvl="7" w:tplc="676E64F0">
      <w:start w:val="1"/>
      <w:numFmt w:val="decimal"/>
      <w:lvlText w:val="%8)"/>
      <w:lvlJc w:val="left"/>
      <w:pPr>
        <w:ind w:left="1080" w:hanging="360"/>
      </w:pPr>
    </w:lvl>
    <w:lvl w:ilvl="8" w:tplc="B90CB9FE">
      <w:start w:val="1"/>
      <w:numFmt w:val="decimal"/>
      <w:lvlText w:val="%9)"/>
      <w:lvlJc w:val="left"/>
      <w:pPr>
        <w:ind w:left="1080" w:hanging="360"/>
      </w:pPr>
    </w:lvl>
  </w:abstractNum>
  <w:abstractNum w:abstractNumId="3" w15:restartNumberingAfterBreak="0">
    <w:nsid w:val="0AE64D36"/>
    <w:multiLevelType w:val="hybridMultilevel"/>
    <w:tmpl w:val="88E42542"/>
    <w:lvl w:ilvl="0" w:tplc="D1D8049E">
      <w:start w:val="1"/>
      <w:numFmt w:val="decimal"/>
      <w:lvlText w:val="%1)"/>
      <w:lvlJc w:val="left"/>
      <w:pPr>
        <w:ind w:left="1080" w:hanging="360"/>
      </w:pPr>
    </w:lvl>
    <w:lvl w:ilvl="1" w:tplc="8F10C9CA">
      <w:start w:val="1"/>
      <w:numFmt w:val="decimal"/>
      <w:lvlText w:val="%2)"/>
      <w:lvlJc w:val="left"/>
      <w:pPr>
        <w:ind w:left="1080" w:hanging="360"/>
      </w:pPr>
    </w:lvl>
    <w:lvl w:ilvl="2" w:tplc="C45A394A">
      <w:start w:val="1"/>
      <w:numFmt w:val="decimal"/>
      <w:lvlText w:val="%3)"/>
      <w:lvlJc w:val="left"/>
      <w:pPr>
        <w:ind w:left="1080" w:hanging="360"/>
      </w:pPr>
    </w:lvl>
    <w:lvl w:ilvl="3" w:tplc="17EAB236">
      <w:start w:val="1"/>
      <w:numFmt w:val="decimal"/>
      <w:lvlText w:val="%4)"/>
      <w:lvlJc w:val="left"/>
      <w:pPr>
        <w:ind w:left="1080" w:hanging="360"/>
      </w:pPr>
    </w:lvl>
    <w:lvl w:ilvl="4" w:tplc="61B83234">
      <w:start w:val="1"/>
      <w:numFmt w:val="decimal"/>
      <w:lvlText w:val="%5)"/>
      <w:lvlJc w:val="left"/>
      <w:pPr>
        <w:ind w:left="1080" w:hanging="360"/>
      </w:pPr>
    </w:lvl>
    <w:lvl w:ilvl="5" w:tplc="7C8474B8">
      <w:start w:val="1"/>
      <w:numFmt w:val="decimal"/>
      <w:lvlText w:val="%6)"/>
      <w:lvlJc w:val="left"/>
      <w:pPr>
        <w:ind w:left="1080" w:hanging="360"/>
      </w:pPr>
    </w:lvl>
    <w:lvl w:ilvl="6" w:tplc="35FEDA44">
      <w:start w:val="1"/>
      <w:numFmt w:val="decimal"/>
      <w:lvlText w:val="%7)"/>
      <w:lvlJc w:val="left"/>
      <w:pPr>
        <w:ind w:left="1080" w:hanging="360"/>
      </w:pPr>
    </w:lvl>
    <w:lvl w:ilvl="7" w:tplc="E110A99E">
      <w:start w:val="1"/>
      <w:numFmt w:val="decimal"/>
      <w:lvlText w:val="%8)"/>
      <w:lvlJc w:val="left"/>
      <w:pPr>
        <w:ind w:left="1080" w:hanging="360"/>
      </w:pPr>
    </w:lvl>
    <w:lvl w:ilvl="8" w:tplc="9A5ADD94">
      <w:start w:val="1"/>
      <w:numFmt w:val="decimal"/>
      <w:lvlText w:val="%9)"/>
      <w:lvlJc w:val="left"/>
      <w:pPr>
        <w:ind w:left="1080" w:hanging="360"/>
      </w:pPr>
    </w:lvl>
  </w:abstractNum>
  <w:abstractNum w:abstractNumId="4" w15:restartNumberingAfterBreak="0">
    <w:nsid w:val="12AB6761"/>
    <w:multiLevelType w:val="hybridMultilevel"/>
    <w:tmpl w:val="B192C3D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15:restartNumberingAfterBreak="0">
    <w:nsid w:val="1B64017B"/>
    <w:multiLevelType w:val="multilevel"/>
    <w:tmpl w:val="E76EF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B4217A"/>
    <w:multiLevelType w:val="hybridMultilevel"/>
    <w:tmpl w:val="0F6AC188"/>
    <w:lvl w:ilvl="0" w:tplc="080C0011">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7" w15:restartNumberingAfterBreak="0">
    <w:nsid w:val="22985400"/>
    <w:multiLevelType w:val="hybridMultilevel"/>
    <w:tmpl w:val="9320D466"/>
    <w:lvl w:ilvl="0" w:tplc="F12242BE">
      <w:start w:val="1"/>
      <w:numFmt w:val="decimal"/>
      <w:lvlText w:val="%1)"/>
      <w:lvlJc w:val="left"/>
      <w:pPr>
        <w:ind w:left="1080" w:hanging="360"/>
      </w:pPr>
    </w:lvl>
    <w:lvl w:ilvl="1" w:tplc="CBE47230">
      <w:start w:val="1"/>
      <w:numFmt w:val="decimal"/>
      <w:lvlText w:val="%2)"/>
      <w:lvlJc w:val="left"/>
      <w:pPr>
        <w:ind w:left="1080" w:hanging="360"/>
      </w:pPr>
    </w:lvl>
    <w:lvl w:ilvl="2" w:tplc="FE467E00">
      <w:start w:val="1"/>
      <w:numFmt w:val="decimal"/>
      <w:lvlText w:val="%3)"/>
      <w:lvlJc w:val="left"/>
      <w:pPr>
        <w:ind w:left="1080" w:hanging="360"/>
      </w:pPr>
    </w:lvl>
    <w:lvl w:ilvl="3" w:tplc="3C0E6D78">
      <w:start w:val="1"/>
      <w:numFmt w:val="decimal"/>
      <w:lvlText w:val="%4)"/>
      <w:lvlJc w:val="left"/>
      <w:pPr>
        <w:ind w:left="1080" w:hanging="360"/>
      </w:pPr>
    </w:lvl>
    <w:lvl w:ilvl="4" w:tplc="05528960">
      <w:start w:val="1"/>
      <w:numFmt w:val="decimal"/>
      <w:lvlText w:val="%5)"/>
      <w:lvlJc w:val="left"/>
      <w:pPr>
        <w:ind w:left="1080" w:hanging="360"/>
      </w:pPr>
    </w:lvl>
    <w:lvl w:ilvl="5" w:tplc="BBD2E4C8">
      <w:start w:val="1"/>
      <w:numFmt w:val="decimal"/>
      <w:lvlText w:val="%6)"/>
      <w:lvlJc w:val="left"/>
      <w:pPr>
        <w:ind w:left="1080" w:hanging="360"/>
      </w:pPr>
    </w:lvl>
    <w:lvl w:ilvl="6" w:tplc="4AF28990">
      <w:start w:val="1"/>
      <w:numFmt w:val="decimal"/>
      <w:lvlText w:val="%7)"/>
      <w:lvlJc w:val="left"/>
      <w:pPr>
        <w:ind w:left="1080" w:hanging="360"/>
      </w:pPr>
    </w:lvl>
    <w:lvl w:ilvl="7" w:tplc="CA360EA6">
      <w:start w:val="1"/>
      <w:numFmt w:val="decimal"/>
      <w:lvlText w:val="%8)"/>
      <w:lvlJc w:val="left"/>
      <w:pPr>
        <w:ind w:left="1080" w:hanging="360"/>
      </w:pPr>
    </w:lvl>
    <w:lvl w:ilvl="8" w:tplc="66D45442">
      <w:start w:val="1"/>
      <w:numFmt w:val="decimal"/>
      <w:lvlText w:val="%9)"/>
      <w:lvlJc w:val="left"/>
      <w:pPr>
        <w:ind w:left="1080" w:hanging="360"/>
      </w:pPr>
    </w:lvl>
  </w:abstractNum>
  <w:abstractNum w:abstractNumId="8" w15:restartNumberingAfterBreak="0">
    <w:nsid w:val="2BD42B18"/>
    <w:multiLevelType w:val="hybridMultilevel"/>
    <w:tmpl w:val="E1B8D7B4"/>
    <w:lvl w:ilvl="0" w:tplc="C1E894E0">
      <w:start w:val="1"/>
      <w:numFmt w:val="decimal"/>
      <w:lvlText w:val="%1)"/>
      <w:lvlJc w:val="left"/>
      <w:pPr>
        <w:ind w:left="1080" w:hanging="360"/>
      </w:pPr>
    </w:lvl>
    <w:lvl w:ilvl="1" w:tplc="C14E4F52">
      <w:start w:val="1"/>
      <w:numFmt w:val="decimal"/>
      <w:lvlText w:val="%2)"/>
      <w:lvlJc w:val="left"/>
      <w:pPr>
        <w:ind w:left="1080" w:hanging="360"/>
      </w:pPr>
    </w:lvl>
    <w:lvl w:ilvl="2" w:tplc="66869AAA">
      <w:start w:val="1"/>
      <w:numFmt w:val="decimal"/>
      <w:lvlText w:val="%3)"/>
      <w:lvlJc w:val="left"/>
      <w:pPr>
        <w:ind w:left="1080" w:hanging="360"/>
      </w:pPr>
    </w:lvl>
    <w:lvl w:ilvl="3" w:tplc="D3EECDFA">
      <w:start w:val="1"/>
      <w:numFmt w:val="decimal"/>
      <w:lvlText w:val="%4)"/>
      <w:lvlJc w:val="left"/>
      <w:pPr>
        <w:ind w:left="1080" w:hanging="360"/>
      </w:pPr>
    </w:lvl>
    <w:lvl w:ilvl="4" w:tplc="98FA3B84">
      <w:start w:val="1"/>
      <w:numFmt w:val="decimal"/>
      <w:lvlText w:val="%5)"/>
      <w:lvlJc w:val="left"/>
      <w:pPr>
        <w:ind w:left="1080" w:hanging="360"/>
      </w:pPr>
    </w:lvl>
    <w:lvl w:ilvl="5" w:tplc="BE205CA6">
      <w:start w:val="1"/>
      <w:numFmt w:val="decimal"/>
      <w:lvlText w:val="%6)"/>
      <w:lvlJc w:val="left"/>
      <w:pPr>
        <w:ind w:left="1080" w:hanging="360"/>
      </w:pPr>
    </w:lvl>
    <w:lvl w:ilvl="6" w:tplc="C94AC128">
      <w:start w:val="1"/>
      <w:numFmt w:val="decimal"/>
      <w:lvlText w:val="%7)"/>
      <w:lvlJc w:val="left"/>
      <w:pPr>
        <w:ind w:left="1080" w:hanging="360"/>
      </w:pPr>
    </w:lvl>
    <w:lvl w:ilvl="7" w:tplc="8D94F152">
      <w:start w:val="1"/>
      <w:numFmt w:val="decimal"/>
      <w:lvlText w:val="%8)"/>
      <w:lvlJc w:val="left"/>
      <w:pPr>
        <w:ind w:left="1080" w:hanging="360"/>
      </w:pPr>
    </w:lvl>
    <w:lvl w:ilvl="8" w:tplc="81F2C7CC">
      <w:start w:val="1"/>
      <w:numFmt w:val="decimal"/>
      <w:lvlText w:val="%9)"/>
      <w:lvlJc w:val="left"/>
      <w:pPr>
        <w:ind w:left="1080" w:hanging="360"/>
      </w:pPr>
    </w:lvl>
  </w:abstractNum>
  <w:abstractNum w:abstractNumId="9" w15:restartNumberingAfterBreak="0">
    <w:nsid w:val="2EC049B7"/>
    <w:multiLevelType w:val="hybridMultilevel"/>
    <w:tmpl w:val="67D4B060"/>
    <w:lvl w:ilvl="0" w:tplc="C8D8903C">
      <w:start w:val="1"/>
      <w:numFmt w:val="decimal"/>
      <w:lvlText w:val="%1)"/>
      <w:lvlJc w:val="left"/>
      <w:pPr>
        <w:ind w:left="1080" w:hanging="360"/>
      </w:pPr>
    </w:lvl>
    <w:lvl w:ilvl="1" w:tplc="C4A481D2">
      <w:start w:val="1"/>
      <w:numFmt w:val="decimal"/>
      <w:lvlText w:val="%2)"/>
      <w:lvlJc w:val="left"/>
      <w:pPr>
        <w:ind w:left="1080" w:hanging="360"/>
      </w:pPr>
    </w:lvl>
    <w:lvl w:ilvl="2" w:tplc="E6D62800">
      <w:start w:val="1"/>
      <w:numFmt w:val="decimal"/>
      <w:lvlText w:val="%3)"/>
      <w:lvlJc w:val="left"/>
      <w:pPr>
        <w:ind w:left="1080" w:hanging="360"/>
      </w:pPr>
    </w:lvl>
    <w:lvl w:ilvl="3" w:tplc="ED3CD214">
      <w:start w:val="1"/>
      <w:numFmt w:val="decimal"/>
      <w:lvlText w:val="%4)"/>
      <w:lvlJc w:val="left"/>
      <w:pPr>
        <w:ind w:left="1080" w:hanging="360"/>
      </w:pPr>
    </w:lvl>
    <w:lvl w:ilvl="4" w:tplc="C742A4A0">
      <w:start w:val="1"/>
      <w:numFmt w:val="decimal"/>
      <w:lvlText w:val="%5)"/>
      <w:lvlJc w:val="left"/>
      <w:pPr>
        <w:ind w:left="1080" w:hanging="360"/>
      </w:pPr>
    </w:lvl>
    <w:lvl w:ilvl="5" w:tplc="3D02C0EA">
      <w:start w:val="1"/>
      <w:numFmt w:val="decimal"/>
      <w:lvlText w:val="%6)"/>
      <w:lvlJc w:val="left"/>
      <w:pPr>
        <w:ind w:left="1080" w:hanging="360"/>
      </w:pPr>
    </w:lvl>
    <w:lvl w:ilvl="6" w:tplc="53E4C53C">
      <w:start w:val="1"/>
      <w:numFmt w:val="decimal"/>
      <w:lvlText w:val="%7)"/>
      <w:lvlJc w:val="left"/>
      <w:pPr>
        <w:ind w:left="1080" w:hanging="360"/>
      </w:pPr>
    </w:lvl>
    <w:lvl w:ilvl="7" w:tplc="439C3AA6">
      <w:start w:val="1"/>
      <w:numFmt w:val="decimal"/>
      <w:lvlText w:val="%8)"/>
      <w:lvlJc w:val="left"/>
      <w:pPr>
        <w:ind w:left="1080" w:hanging="360"/>
      </w:pPr>
    </w:lvl>
    <w:lvl w:ilvl="8" w:tplc="85A69528">
      <w:start w:val="1"/>
      <w:numFmt w:val="decimal"/>
      <w:lvlText w:val="%9)"/>
      <w:lvlJc w:val="left"/>
      <w:pPr>
        <w:ind w:left="1080" w:hanging="360"/>
      </w:pPr>
    </w:lvl>
  </w:abstractNum>
  <w:abstractNum w:abstractNumId="10" w15:restartNumberingAfterBreak="0">
    <w:nsid w:val="31DC0C52"/>
    <w:multiLevelType w:val="hybridMultilevel"/>
    <w:tmpl w:val="F3A6D614"/>
    <w:lvl w:ilvl="0" w:tplc="080C0011">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1" w15:restartNumberingAfterBreak="0">
    <w:nsid w:val="37EA3A80"/>
    <w:multiLevelType w:val="hybridMultilevel"/>
    <w:tmpl w:val="179C3522"/>
    <w:lvl w:ilvl="0" w:tplc="A2D0938E">
      <w:start w:val="1"/>
      <w:numFmt w:val="decimal"/>
      <w:lvlText w:val="%1)"/>
      <w:lvlJc w:val="left"/>
      <w:pPr>
        <w:ind w:left="1080" w:hanging="360"/>
      </w:pPr>
    </w:lvl>
    <w:lvl w:ilvl="1" w:tplc="1DCA0E88">
      <w:start w:val="1"/>
      <w:numFmt w:val="decimal"/>
      <w:lvlText w:val="%2)"/>
      <w:lvlJc w:val="left"/>
      <w:pPr>
        <w:ind w:left="1080" w:hanging="360"/>
      </w:pPr>
    </w:lvl>
    <w:lvl w:ilvl="2" w:tplc="F74E06EA">
      <w:start w:val="1"/>
      <w:numFmt w:val="decimal"/>
      <w:lvlText w:val="%3)"/>
      <w:lvlJc w:val="left"/>
      <w:pPr>
        <w:ind w:left="1080" w:hanging="360"/>
      </w:pPr>
    </w:lvl>
    <w:lvl w:ilvl="3" w:tplc="84B474BE">
      <w:start w:val="1"/>
      <w:numFmt w:val="decimal"/>
      <w:lvlText w:val="%4)"/>
      <w:lvlJc w:val="left"/>
      <w:pPr>
        <w:ind w:left="1080" w:hanging="360"/>
      </w:pPr>
    </w:lvl>
    <w:lvl w:ilvl="4" w:tplc="1BE2098C">
      <w:start w:val="1"/>
      <w:numFmt w:val="decimal"/>
      <w:lvlText w:val="%5)"/>
      <w:lvlJc w:val="left"/>
      <w:pPr>
        <w:ind w:left="1080" w:hanging="360"/>
      </w:pPr>
    </w:lvl>
    <w:lvl w:ilvl="5" w:tplc="A09ABDF0">
      <w:start w:val="1"/>
      <w:numFmt w:val="decimal"/>
      <w:lvlText w:val="%6)"/>
      <w:lvlJc w:val="left"/>
      <w:pPr>
        <w:ind w:left="1080" w:hanging="360"/>
      </w:pPr>
    </w:lvl>
    <w:lvl w:ilvl="6" w:tplc="227C4E46">
      <w:start w:val="1"/>
      <w:numFmt w:val="decimal"/>
      <w:lvlText w:val="%7)"/>
      <w:lvlJc w:val="left"/>
      <w:pPr>
        <w:ind w:left="1080" w:hanging="360"/>
      </w:pPr>
    </w:lvl>
    <w:lvl w:ilvl="7" w:tplc="342289EA">
      <w:start w:val="1"/>
      <w:numFmt w:val="decimal"/>
      <w:lvlText w:val="%8)"/>
      <w:lvlJc w:val="left"/>
      <w:pPr>
        <w:ind w:left="1080" w:hanging="360"/>
      </w:pPr>
    </w:lvl>
    <w:lvl w:ilvl="8" w:tplc="5C1C2E14">
      <w:start w:val="1"/>
      <w:numFmt w:val="decimal"/>
      <w:lvlText w:val="%9)"/>
      <w:lvlJc w:val="left"/>
      <w:pPr>
        <w:ind w:left="1080" w:hanging="360"/>
      </w:pPr>
    </w:lvl>
  </w:abstractNum>
  <w:abstractNum w:abstractNumId="12" w15:restartNumberingAfterBreak="0">
    <w:nsid w:val="3CA54BFB"/>
    <w:multiLevelType w:val="hybridMultilevel"/>
    <w:tmpl w:val="6C6021D4"/>
    <w:lvl w:ilvl="0" w:tplc="080C0011">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3" w15:restartNumberingAfterBreak="0">
    <w:nsid w:val="3D9135B5"/>
    <w:multiLevelType w:val="hybridMultilevel"/>
    <w:tmpl w:val="B488610A"/>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4" w15:restartNumberingAfterBreak="0">
    <w:nsid w:val="3F735CBB"/>
    <w:multiLevelType w:val="hybridMultilevel"/>
    <w:tmpl w:val="F9B40EA0"/>
    <w:lvl w:ilvl="0" w:tplc="34D2DA52">
      <w:start w:val="3"/>
      <w:numFmt w:val="bullet"/>
      <w:lvlText w:val="-"/>
      <w:lvlJc w:val="left"/>
      <w:pPr>
        <w:ind w:left="360" w:hanging="360"/>
      </w:pPr>
      <w:rPr>
        <w:rFonts w:ascii="Times New Roman" w:eastAsiaTheme="minorHAnsi" w:hAnsi="Times New Roman" w:cs="Times New Roman"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15" w15:restartNumberingAfterBreak="0">
    <w:nsid w:val="3FA67D63"/>
    <w:multiLevelType w:val="hybridMultilevel"/>
    <w:tmpl w:val="62E0C082"/>
    <w:lvl w:ilvl="0" w:tplc="61206FE6">
      <w:start w:val="3"/>
      <w:numFmt w:val="bullet"/>
      <w:lvlText w:val="-"/>
      <w:lvlJc w:val="left"/>
      <w:pPr>
        <w:ind w:left="360" w:hanging="360"/>
      </w:pPr>
      <w:rPr>
        <w:rFonts w:ascii="Times New Roman" w:eastAsiaTheme="minorHAnsi" w:hAnsi="Times New Roman" w:cs="Times New Roman"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16" w15:restartNumberingAfterBreak="0">
    <w:nsid w:val="41411DF4"/>
    <w:multiLevelType w:val="hybridMultilevel"/>
    <w:tmpl w:val="7A520330"/>
    <w:lvl w:ilvl="0" w:tplc="D2F4738E">
      <w:start w:val="1"/>
      <w:numFmt w:val="bullet"/>
      <w:lvlText w:val="-"/>
      <w:lvlJc w:val="left"/>
      <w:pPr>
        <w:ind w:left="360" w:hanging="360"/>
      </w:pPr>
      <w:rPr>
        <w:rFonts w:ascii="Times New Roman" w:eastAsiaTheme="minorHAnsi" w:hAnsi="Times New Roman" w:cs="Times New Roman"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17" w15:restartNumberingAfterBreak="0">
    <w:nsid w:val="45161393"/>
    <w:multiLevelType w:val="hybridMultilevel"/>
    <w:tmpl w:val="47EEED26"/>
    <w:lvl w:ilvl="0" w:tplc="81F4EEDA">
      <w:start w:val="1"/>
      <w:numFmt w:val="decimal"/>
      <w:lvlText w:val="%1)"/>
      <w:lvlJc w:val="left"/>
      <w:pPr>
        <w:ind w:left="1080" w:hanging="360"/>
      </w:pPr>
    </w:lvl>
    <w:lvl w:ilvl="1" w:tplc="CED20732">
      <w:start w:val="1"/>
      <w:numFmt w:val="decimal"/>
      <w:lvlText w:val="%2)"/>
      <w:lvlJc w:val="left"/>
      <w:pPr>
        <w:ind w:left="1080" w:hanging="360"/>
      </w:pPr>
    </w:lvl>
    <w:lvl w:ilvl="2" w:tplc="7C24EC82">
      <w:start w:val="1"/>
      <w:numFmt w:val="decimal"/>
      <w:lvlText w:val="%3)"/>
      <w:lvlJc w:val="left"/>
      <w:pPr>
        <w:ind w:left="1080" w:hanging="360"/>
      </w:pPr>
    </w:lvl>
    <w:lvl w:ilvl="3" w:tplc="F17A9DC2">
      <w:start w:val="1"/>
      <w:numFmt w:val="decimal"/>
      <w:lvlText w:val="%4)"/>
      <w:lvlJc w:val="left"/>
      <w:pPr>
        <w:ind w:left="1080" w:hanging="360"/>
      </w:pPr>
    </w:lvl>
    <w:lvl w:ilvl="4" w:tplc="C382CFD2">
      <w:start w:val="1"/>
      <w:numFmt w:val="decimal"/>
      <w:lvlText w:val="%5)"/>
      <w:lvlJc w:val="left"/>
      <w:pPr>
        <w:ind w:left="1080" w:hanging="360"/>
      </w:pPr>
    </w:lvl>
    <w:lvl w:ilvl="5" w:tplc="1FE85070">
      <w:start w:val="1"/>
      <w:numFmt w:val="decimal"/>
      <w:lvlText w:val="%6)"/>
      <w:lvlJc w:val="left"/>
      <w:pPr>
        <w:ind w:left="1080" w:hanging="360"/>
      </w:pPr>
    </w:lvl>
    <w:lvl w:ilvl="6" w:tplc="36A81EEE">
      <w:start w:val="1"/>
      <w:numFmt w:val="decimal"/>
      <w:lvlText w:val="%7)"/>
      <w:lvlJc w:val="left"/>
      <w:pPr>
        <w:ind w:left="1080" w:hanging="360"/>
      </w:pPr>
    </w:lvl>
    <w:lvl w:ilvl="7" w:tplc="FB5EF648">
      <w:start w:val="1"/>
      <w:numFmt w:val="decimal"/>
      <w:lvlText w:val="%8)"/>
      <w:lvlJc w:val="left"/>
      <w:pPr>
        <w:ind w:left="1080" w:hanging="360"/>
      </w:pPr>
    </w:lvl>
    <w:lvl w:ilvl="8" w:tplc="B216A8F8">
      <w:start w:val="1"/>
      <w:numFmt w:val="decimal"/>
      <w:lvlText w:val="%9)"/>
      <w:lvlJc w:val="left"/>
      <w:pPr>
        <w:ind w:left="1080" w:hanging="360"/>
      </w:pPr>
    </w:lvl>
  </w:abstractNum>
  <w:abstractNum w:abstractNumId="18" w15:restartNumberingAfterBreak="0">
    <w:nsid w:val="494105CF"/>
    <w:multiLevelType w:val="hybridMultilevel"/>
    <w:tmpl w:val="78A6F170"/>
    <w:lvl w:ilvl="0" w:tplc="080C0011">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9" w15:restartNumberingAfterBreak="0">
    <w:nsid w:val="4A3353F6"/>
    <w:multiLevelType w:val="hybridMultilevel"/>
    <w:tmpl w:val="92EAADD8"/>
    <w:lvl w:ilvl="0" w:tplc="AFEEF47C">
      <w:start w:val="1"/>
      <w:numFmt w:val="decimal"/>
      <w:lvlText w:val="%1)"/>
      <w:lvlJc w:val="left"/>
      <w:pPr>
        <w:ind w:left="1080" w:hanging="360"/>
      </w:pPr>
    </w:lvl>
    <w:lvl w:ilvl="1" w:tplc="D75A5580">
      <w:start w:val="1"/>
      <w:numFmt w:val="decimal"/>
      <w:lvlText w:val="%2)"/>
      <w:lvlJc w:val="left"/>
      <w:pPr>
        <w:ind w:left="1080" w:hanging="360"/>
      </w:pPr>
    </w:lvl>
    <w:lvl w:ilvl="2" w:tplc="A454CF5A">
      <w:start w:val="1"/>
      <w:numFmt w:val="decimal"/>
      <w:lvlText w:val="%3)"/>
      <w:lvlJc w:val="left"/>
      <w:pPr>
        <w:ind w:left="1080" w:hanging="360"/>
      </w:pPr>
    </w:lvl>
    <w:lvl w:ilvl="3" w:tplc="536480EC">
      <w:start w:val="1"/>
      <w:numFmt w:val="decimal"/>
      <w:lvlText w:val="%4)"/>
      <w:lvlJc w:val="left"/>
      <w:pPr>
        <w:ind w:left="1080" w:hanging="360"/>
      </w:pPr>
    </w:lvl>
    <w:lvl w:ilvl="4" w:tplc="70D2AA50">
      <w:start w:val="1"/>
      <w:numFmt w:val="decimal"/>
      <w:lvlText w:val="%5)"/>
      <w:lvlJc w:val="left"/>
      <w:pPr>
        <w:ind w:left="1080" w:hanging="360"/>
      </w:pPr>
    </w:lvl>
    <w:lvl w:ilvl="5" w:tplc="7092FFD8">
      <w:start w:val="1"/>
      <w:numFmt w:val="decimal"/>
      <w:lvlText w:val="%6)"/>
      <w:lvlJc w:val="left"/>
      <w:pPr>
        <w:ind w:left="1080" w:hanging="360"/>
      </w:pPr>
    </w:lvl>
    <w:lvl w:ilvl="6" w:tplc="BEFC5938">
      <w:start w:val="1"/>
      <w:numFmt w:val="decimal"/>
      <w:lvlText w:val="%7)"/>
      <w:lvlJc w:val="left"/>
      <w:pPr>
        <w:ind w:left="1080" w:hanging="360"/>
      </w:pPr>
    </w:lvl>
    <w:lvl w:ilvl="7" w:tplc="3620EB68">
      <w:start w:val="1"/>
      <w:numFmt w:val="decimal"/>
      <w:lvlText w:val="%8)"/>
      <w:lvlJc w:val="left"/>
      <w:pPr>
        <w:ind w:left="1080" w:hanging="360"/>
      </w:pPr>
    </w:lvl>
    <w:lvl w:ilvl="8" w:tplc="74344B1A">
      <w:start w:val="1"/>
      <w:numFmt w:val="decimal"/>
      <w:lvlText w:val="%9)"/>
      <w:lvlJc w:val="left"/>
      <w:pPr>
        <w:ind w:left="1080" w:hanging="360"/>
      </w:pPr>
    </w:lvl>
  </w:abstractNum>
  <w:abstractNum w:abstractNumId="20" w15:restartNumberingAfterBreak="0">
    <w:nsid w:val="4A7E7FD6"/>
    <w:multiLevelType w:val="hybridMultilevel"/>
    <w:tmpl w:val="EC6A4C46"/>
    <w:lvl w:ilvl="0" w:tplc="080C0011">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21" w15:restartNumberingAfterBreak="0">
    <w:nsid w:val="4ED46C6E"/>
    <w:multiLevelType w:val="hybridMultilevel"/>
    <w:tmpl w:val="A1FA61D2"/>
    <w:lvl w:ilvl="0" w:tplc="0B52A954">
      <w:start w:val="1"/>
      <w:numFmt w:val="bullet"/>
      <w:lvlText w:val="-"/>
      <w:lvlJc w:val="left"/>
      <w:pPr>
        <w:ind w:left="360" w:hanging="360"/>
      </w:pPr>
      <w:rPr>
        <w:rFonts w:ascii="Times New Roman" w:eastAsiaTheme="minorHAnsi" w:hAnsi="Times New Roman" w:cs="Times New Roman"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2" w15:restartNumberingAfterBreak="0">
    <w:nsid w:val="50045C9A"/>
    <w:multiLevelType w:val="hybridMultilevel"/>
    <w:tmpl w:val="CBB21632"/>
    <w:lvl w:ilvl="0" w:tplc="080C0011">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23" w15:restartNumberingAfterBreak="0">
    <w:nsid w:val="596B201D"/>
    <w:multiLevelType w:val="hybridMultilevel"/>
    <w:tmpl w:val="6DBC3420"/>
    <w:lvl w:ilvl="0" w:tplc="2A8A7204">
      <w:start w:val="1"/>
      <w:numFmt w:val="decimal"/>
      <w:lvlText w:val="%1)"/>
      <w:lvlJc w:val="left"/>
      <w:pPr>
        <w:ind w:left="1080" w:hanging="360"/>
      </w:pPr>
    </w:lvl>
    <w:lvl w:ilvl="1" w:tplc="7A18779C">
      <w:start w:val="1"/>
      <w:numFmt w:val="decimal"/>
      <w:lvlText w:val="%2)"/>
      <w:lvlJc w:val="left"/>
      <w:pPr>
        <w:ind w:left="1080" w:hanging="360"/>
      </w:pPr>
    </w:lvl>
    <w:lvl w:ilvl="2" w:tplc="42040D22">
      <w:start w:val="1"/>
      <w:numFmt w:val="decimal"/>
      <w:lvlText w:val="%3)"/>
      <w:lvlJc w:val="left"/>
      <w:pPr>
        <w:ind w:left="1080" w:hanging="360"/>
      </w:pPr>
    </w:lvl>
    <w:lvl w:ilvl="3" w:tplc="3E862832">
      <w:start w:val="1"/>
      <w:numFmt w:val="decimal"/>
      <w:lvlText w:val="%4)"/>
      <w:lvlJc w:val="left"/>
      <w:pPr>
        <w:ind w:left="1080" w:hanging="360"/>
      </w:pPr>
    </w:lvl>
    <w:lvl w:ilvl="4" w:tplc="7DE2E4C6">
      <w:start w:val="1"/>
      <w:numFmt w:val="decimal"/>
      <w:lvlText w:val="%5)"/>
      <w:lvlJc w:val="left"/>
      <w:pPr>
        <w:ind w:left="1080" w:hanging="360"/>
      </w:pPr>
    </w:lvl>
    <w:lvl w:ilvl="5" w:tplc="0E2029D8">
      <w:start w:val="1"/>
      <w:numFmt w:val="decimal"/>
      <w:lvlText w:val="%6)"/>
      <w:lvlJc w:val="left"/>
      <w:pPr>
        <w:ind w:left="1080" w:hanging="360"/>
      </w:pPr>
    </w:lvl>
    <w:lvl w:ilvl="6" w:tplc="D070CE1E">
      <w:start w:val="1"/>
      <w:numFmt w:val="decimal"/>
      <w:lvlText w:val="%7)"/>
      <w:lvlJc w:val="left"/>
      <w:pPr>
        <w:ind w:left="1080" w:hanging="360"/>
      </w:pPr>
    </w:lvl>
    <w:lvl w:ilvl="7" w:tplc="E8B03172">
      <w:start w:val="1"/>
      <w:numFmt w:val="decimal"/>
      <w:lvlText w:val="%8)"/>
      <w:lvlJc w:val="left"/>
      <w:pPr>
        <w:ind w:left="1080" w:hanging="360"/>
      </w:pPr>
    </w:lvl>
    <w:lvl w:ilvl="8" w:tplc="5030BB68">
      <w:start w:val="1"/>
      <w:numFmt w:val="decimal"/>
      <w:lvlText w:val="%9)"/>
      <w:lvlJc w:val="left"/>
      <w:pPr>
        <w:ind w:left="1080" w:hanging="360"/>
      </w:pPr>
    </w:lvl>
  </w:abstractNum>
  <w:abstractNum w:abstractNumId="24" w15:restartNumberingAfterBreak="0">
    <w:nsid w:val="5CF26827"/>
    <w:multiLevelType w:val="hybridMultilevel"/>
    <w:tmpl w:val="E10C4212"/>
    <w:lvl w:ilvl="0" w:tplc="2ECA5E5E">
      <w:start w:val="1"/>
      <w:numFmt w:val="decimal"/>
      <w:lvlText w:val="%1)"/>
      <w:lvlJc w:val="left"/>
      <w:pPr>
        <w:ind w:left="1080" w:hanging="360"/>
      </w:pPr>
    </w:lvl>
    <w:lvl w:ilvl="1" w:tplc="D80835C8">
      <w:start w:val="1"/>
      <w:numFmt w:val="decimal"/>
      <w:lvlText w:val="%2)"/>
      <w:lvlJc w:val="left"/>
      <w:pPr>
        <w:ind w:left="1080" w:hanging="360"/>
      </w:pPr>
    </w:lvl>
    <w:lvl w:ilvl="2" w:tplc="CAF481D2">
      <w:start w:val="1"/>
      <w:numFmt w:val="decimal"/>
      <w:lvlText w:val="%3)"/>
      <w:lvlJc w:val="left"/>
      <w:pPr>
        <w:ind w:left="1080" w:hanging="360"/>
      </w:pPr>
    </w:lvl>
    <w:lvl w:ilvl="3" w:tplc="B6C896A4">
      <w:start w:val="1"/>
      <w:numFmt w:val="decimal"/>
      <w:lvlText w:val="%4)"/>
      <w:lvlJc w:val="left"/>
      <w:pPr>
        <w:ind w:left="1080" w:hanging="360"/>
      </w:pPr>
    </w:lvl>
    <w:lvl w:ilvl="4" w:tplc="962464C0">
      <w:start w:val="1"/>
      <w:numFmt w:val="decimal"/>
      <w:lvlText w:val="%5)"/>
      <w:lvlJc w:val="left"/>
      <w:pPr>
        <w:ind w:left="1080" w:hanging="360"/>
      </w:pPr>
    </w:lvl>
    <w:lvl w:ilvl="5" w:tplc="88C21C5C">
      <w:start w:val="1"/>
      <w:numFmt w:val="decimal"/>
      <w:lvlText w:val="%6)"/>
      <w:lvlJc w:val="left"/>
      <w:pPr>
        <w:ind w:left="1080" w:hanging="360"/>
      </w:pPr>
    </w:lvl>
    <w:lvl w:ilvl="6" w:tplc="68003B2A">
      <w:start w:val="1"/>
      <w:numFmt w:val="decimal"/>
      <w:lvlText w:val="%7)"/>
      <w:lvlJc w:val="left"/>
      <w:pPr>
        <w:ind w:left="1080" w:hanging="360"/>
      </w:pPr>
    </w:lvl>
    <w:lvl w:ilvl="7" w:tplc="2E749802">
      <w:start w:val="1"/>
      <w:numFmt w:val="decimal"/>
      <w:lvlText w:val="%8)"/>
      <w:lvlJc w:val="left"/>
      <w:pPr>
        <w:ind w:left="1080" w:hanging="360"/>
      </w:pPr>
    </w:lvl>
    <w:lvl w:ilvl="8" w:tplc="06FA220A">
      <w:start w:val="1"/>
      <w:numFmt w:val="decimal"/>
      <w:lvlText w:val="%9)"/>
      <w:lvlJc w:val="left"/>
      <w:pPr>
        <w:ind w:left="1080" w:hanging="360"/>
      </w:pPr>
    </w:lvl>
  </w:abstractNum>
  <w:abstractNum w:abstractNumId="25" w15:restartNumberingAfterBreak="0">
    <w:nsid w:val="5EAB1F03"/>
    <w:multiLevelType w:val="hybridMultilevel"/>
    <w:tmpl w:val="BB648664"/>
    <w:lvl w:ilvl="0" w:tplc="362CB0DC">
      <w:start w:val="1"/>
      <w:numFmt w:val="decimal"/>
      <w:lvlText w:val="%1)"/>
      <w:lvlJc w:val="left"/>
      <w:pPr>
        <w:ind w:left="1080" w:hanging="360"/>
      </w:pPr>
    </w:lvl>
    <w:lvl w:ilvl="1" w:tplc="75A480C4">
      <w:start w:val="1"/>
      <w:numFmt w:val="decimal"/>
      <w:lvlText w:val="%2)"/>
      <w:lvlJc w:val="left"/>
      <w:pPr>
        <w:ind w:left="1080" w:hanging="360"/>
      </w:pPr>
    </w:lvl>
    <w:lvl w:ilvl="2" w:tplc="60C4A34E">
      <w:start w:val="1"/>
      <w:numFmt w:val="decimal"/>
      <w:lvlText w:val="%3)"/>
      <w:lvlJc w:val="left"/>
      <w:pPr>
        <w:ind w:left="1080" w:hanging="360"/>
      </w:pPr>
    </w:lvl>
    <w:lvl w:ilvl="3" w:tplc="9570598C">
      <w:start w:val="1"/>
      <w:numFmt w:val="decimal"/>
      <w:lvlText w:val="%4)"/>
      <w:lvlJc w:val="left"/>
      <w:pPr>
        <w:ind w:left="1080" w:hanging="360"/>
      </w:pPr>
    </w:lvl>
    <w:lvl w:ilvl="4" w:tplc="DE366E04">
      <w:start w:val="1"/>
      <w:numFmt w:val="decimal"/>
      <w:lvlText w:val="%5)"/>
      <w:lvlJc w:val="left"/>
      <w:pPr>
        <w:ind w:left="1080" w:hanging="360"/>
      </w:pPr>
    </w:lvl>
    <w:lvl w:ilvl="5" w:tplc="0A1C2460">
      <w:start w:val="1"/>
      <w:numFmt w:val="decimal"/>
      <w:lvlText w:val="%6)"/>
      <w:lvlJc w:val="left"/>
      <w:pPr>
        <w:ind w:left="1080" w:hanging="360"/>
      </w:pPr>
    </w:lvl>
    <w:lvl w:ilvl="6" w:tplc="F34C5BE2">
      <w:start w:val="1"/>
      <w:numFmt w:val="decimal"/>
      <w:lvlText w:val="%7)"/>
      <w:lvlJc w:val="left"/>
      <w:pPr>
        <w:ind w:left="1080" w:hanging="360"/>
      </w:pPr>
    </w:lvl>
    <w:lvl w:ilvl="7" w:tplc="428430EC">
      <w:start w:val="1"/>
      <w:numFmt w:val="decimal"/>
      <w:lvlText w:val="%8)"/>
      <w:lvlJc w:val="left"/>
      <w:pPr>
        <w:ind w:left="1080" w:hanging="360"/>
      </w:pPr>
    </w:lvl>
    <w:lvl w:ilvl="8" w:tplc="2D98920C">
      <w:start w:val="1"/>
      <w:numFmt w:val="decimal"/>
      <w:lvlText w:val="%9)"/>
      <w:lvlJc w:val="left"/>
      <w:pPr>
        <w:ind w:left="1080" w:hanging="360"/>
      </w:pPr>
    </w:lvl>
  </w:abstractNum>
  <w:abstractNum w:abstractNumId="26" w15:restartNumberingAfterBreak="0">
    <w:nsid w:val="645603AB"/>
    <w:multiLevelType w:val="hybridMultilevel"/>
    <w:tmpl w:val="B5FE5E72"/>
    <w:lvl w:ilvl="0" w:tplc="AB7C5104">
      <w:start w:val="1"/>
      <w:numFmt w:val="decimal"/>
      <w:lvlText w:val="%1)"/>
      <w:lvlJc w:val="left"/>
      <w:pPr>
        <w:ind w:left="1080" w:hanging="360"/>
      </w:pPr>
    </w:lvl>
    <w:lvl w:ilvl="1" w:tplc="9F669EE6">
      <w:start w:val="1"/>
      <w:numFmt w:val="decimal"/>
      <w:lvlText w:val="%2)"/>
      <w:lvlJc w:val="left"/>
      <w:pPr>
        <w:ind w:left="1080" w:hanging="360"/>
      </w:pPr>
    </w:lvl>
    <w:lvl w:ilvl="2" w:tplc="558AF284">
      <w:start w:val="1"/>
      <w:numFmt w:val="decimal"/>
      <w:lvlText w:val="%3)"/>
      <w:lvlJc w:val="left"/>
      <w:pPr>
        <w:ind w:left="1080" w:hanging="360"/>
      </w:pPr>
    </w:lvl>
    <w:lvl w:ilvl="3" w:tplc="66AEC25C">
      <w:start w:val="1"/>
      <w:numFmt w:val="decimal"/>
      <w:lvlText w:val="%4)"/>
      <w:lvlJc w:val="left"/>
      <w:pPr>
        <w:ind w:left="1080" w:hanging="360"/>
      </w:pPr>
    </w:lvl>
    <w:lvl w:ilvl="4" w:tplc="E4C87E6E">
      <w:start w:val="1"/>
      <w:numFmt w:val="decimal"/>
      <w:lvlText w:val="%5)"/>
      <w:lvlJc w:val="left"/>
      <w:pPr>
        <w:ind w:left="1080" w:hanging="360"/>
      </w:pPr>
    </w:lvl>
    <w:lvl w:ilvl="5" w:tplc="D92E701E">
      <w:start w:val="1"/>
      <w:numFmt w:val="decimal"/>
      <w:lvlText w:val="%6)"/>
      <w:lvlJc w:val="left"/>
      <w:pPr>
        <w:ind w:left="1080" w:hanging="360"/>
      </w:pPr>
    </w:lvl>
    <w:lvl w:ilvl="6" w:tplc="BB96141E">
      <w:start w:val="1"/>
      <w:numFmt w:val="decimal"/>
      <w:lvlText w:val="%7)"/>
      <w:lvlJc w:val="left"/>
      <w:pPr>
        <w:ind w:left="1080" w:hanging="360"/>
      </w:pPr>
    </w:lvl>
    <w:lvl w:ilvl="7" w:tplc="35428DE0">
      <w:start w:val="1"/>
      <w:numFmt w:val="decimal"/>
      <w:lvlText w:val="%8)"/>
      <w:lvlJc w:val="left"/>
      <w:pPr>
        <w:ind w:left="1080" w:hanging="360"/>
      </w:pPr>
    </w:lvl>
    <w:lvl w:ilvl="8" w:tplc="2FE833B0">
      <w:start w:val="1"/>
      <w:numFmt w:val="decimal"/>
      <w:lvlText w:val="%9)"/>
      <w:lvlJc w:val="left"/>
      <w:pPr>
        <w:ind w:left="1080" w:hanging="360"/>
      </w:pPr>
    </w:lvl>
  </w:abstractNum>
  <w:abstractNum w:abstractNumId="27" w15:restartNumberingAfterBreak="0">
    <w:nsid w:val="69953E2F"/>
    <w:multiLevelType w:val="hybridMultilevel"/>
    <w:tmpl w:val="9B524026"/>
    <w:lvl w:ilvl="0" w:tplc="762CED24">
      <w:start w:val="1"/>
      <w:numFmt w:val="decimal"/>
      <w:lvlText w:val="%1)"/>
      <w:lvlJc w:val="left"/>
      <w:pPr>
        <w:ind w:left="960" w:hanging="360"/>
      </w:pPr>
    </w:lvl>
    <w:lvl w:ilvl="1" w:tplc="2782E840">
      <w:start w:val="1"/>
      <w:numFmt w:val="decimal"/>
      <w:lvlText w:val="%2)"/>
      <w:lvlJc w:val="left"/>
      <w:pPr>
        <w:ind w:left="960" w:hanging="360"/>
      </w:pPr>
    </w:lvl>
    <w:lvl w:ilvl="2" w:tplc="7B2CEC94">
      <w:start w:val="1"/>
      <w:numFmt w:val="decimal"/>
      <w:lvlText w:val="%3)"/>
      <w:lvlJc w:val="left"/>
      <w:pPr>
        <w:ind w:left="960" w:hanging="360"/>
      </w:pPr>
    </w:lvl>
    <w:lvl w:ilvl="3" w:tplc="AC828EBE">
      <w:start w:val="1"/>
      <w:numFmt w:val="decimal"/>
      <w:lvlText w:val="%4)"/>
      <w:lvlJc w:val="left"/>
      <w:pPr>
        <w:ind w:left="960" w:hanging="360"/>
      </w:pPr>
    </w:lvl>
    <w:lvl w:ilvl="4" w:tplc="9F9817F0">
      <w:start w:val="1"/>
      <w:numFmt w:val="decimal"/>
      <w:lvlText w:val="%5)"/>
      <w:lvlJc w:val="left"/>
      <w:pPr>
        <w:ind w:left="960" w:hanging="360"/>
      </w:pPr>
    </w:lvl>
    <w:lvl w:ilvl="5" w:tplc="9AC86684">
      <w:start w:val="1"/>
      <w:numFmt w:val="decimal"/>
      <w:lvlText w:val="%6)"/>
      <w:lvlJc w:val="left"/>
      <w:pPr>
        <w:ind w:left="960" w:hanging="360"/>
      </w:pPr>
    </w:lvl>
    <w:lvl w:ilvl="6" w:tplc="57D295D0">
      <w:start w:val="1"/>
      <w:numFmt w:val="decimal"/>
      <w:lvlText w:val="%7)"/>
      <w:lvlJc w:val="left"/>
      <w:pPr>
        <w:ind w:left="960" w:hanging="360"/>
      </w:pPr>
    </w:lvl>
    <w:lvl w:ilvl="7" w:tplc="E7A060B0">
      <w:start w:val="1"/>
      <w:numFmt w:val="decimal"/>
      <w:lvlText w:val="%8)"/>
      <w:lvlJc w:val="left"/>
      <w:pPr>
        <w:ind w:left="960" w:hanging="360"/>
      </w:pPr>
    </w:lvl>
    <w:lvl w:ilvl="8" w:tplc="BA248D96">
      <w:start w:val="1"/>
      <w:numFmt w:val="decimal"/>
      <w:lvlText w:val="%9)"/>
      <w:lvlJc w:val="left"/>
      <w:pPr>
        <w:ind w:left="960" w:hanging="360"/>
      </w:pPr>
    </w:lvl>
  </w:abstractNum>
  <w:abstractNum w:abstractNumId="28" w15:restartNumberingAfterBreak="0">
    <w:nsid w:val="6E4B6FED"/>
    <w:multiLevelType w:val="hybridMultilevel"/>
    <w:tmpl w:val="2F36B3E4"/>
    <w:lvl w:ilvl="0" w:tplc="AEBCFDF4">
      <w:start w:val="1"/>
      <w:numFmt w:val="decimal"/>
      <w:lvlText w:val="%1)"/>
      <w:lvlJc w:val="left"/>
      <w:pPr>
        <w:ind w:left="1080" w:hanging="360"/>
      </w:pPr>
    </w:lvl>
    <w:lvl w:ilvl="1" w:tplc="2368C014">
      <w:start w:val="1"/>
      <w:numFmt w:val="decimal"/>
      <w:lvlText w:val="%2)"/>
      <w:lvlJc w:val="left"/>
      <w:pPr>
        <w:ind w:left="1080" w:hanging="360"/>
      </w:pPr>
    </w:lvl>
    <w:lvl w:ilvl="2" w:tplc="6886503A">
      <w:start w:val="1"/>
      <w:numFmt w:val="decimal"/>
      <w:lvlText w:val="%3)"/>
      <w:lvlJc w:val="left"/>
      <w:pPr>
        <w:ind w:left="1080" w:hanging="360"/>
      </w:pPr>
    </w:lvl>
    <w:lvl w:ilvl="3" w:tplc="520C0EDA">
      <w:start w:val="1"/>
      <w:numFmt w:val="decimal"/>
      <w:lvlText w:val="%4)"/>
      <w:lvlJc w:val="left"/>
      <w:pPr>
        <w:ind w:left="1080" w:hanging="360"/>
      </w:pPr>
    </w:lvl>
    <w:lvl w:ilvl="4" w:tplc="07EEA398">
      <w:start w:val="1"/>
      <w:numFmt w:val="decimal"/>
      <w:lvlText w:val="%5)"/>
      <w:lvlJc w:val="left"/>
      <w:pPr>
        <w:ind w:left="1080" w:hanging="360"/>
      </w:pPr>
    </w:lvl>
    <w:lvl w:ilvl="5" w:tplc="9A9A99E8">
      <w:start w:val="1"/>
      <w:numFmt w:val="decimal"/>
      <w:lvlText w:val="%6)"/>
      <w:lvlJc w:val="left"/>
      <w:pPr>
        <w:ind w:left="1080" w:hanging="360"/>
      </w:pPr>
    </w:lvl>
    <w:lvl w:ilvl="6" w:tplc="E746ED62">
      <w:start w:val="1"/>
      <w:numFmt w:val="decimal"/>
      <w:lvlText w:val="%7)"/>
      <w:lvlJc w:val="left"/>
      <w:pPr>
        <w:ind w:left="1080" w:hanging="360"/>
      </w:pPr>
    </w:lvl>
    <w:lvl w:ilvl="7" w:tplc="730E51A4">
      <w:start w:val="1"/>
      <w:numFmt w:val="decimal"/>
      <w:lvlText w:val="%8)"/>
      <w:lvlJc w:val="left"/>
      <w:pPr>
        <w:ind w:left="1080" w:hanging="360"/>
      </w:pPr>
    </w:lvl>
    <w:lvl w:ilvl="8" w:tplc="72521F58">
      <w:start w:val="1"/>
      <w:numFmt w:val="decimal"/>
      <w:lvlText w:val="%9)"/>
      <w:lvlJc w:val="left"/>
      <w:pPr>
        <w:ind w:left="1080" w:hanging="360"/>
      </w:pPr>
    </w:lvl>
  </w:abstractNum>
  <w:abstractNum w:abstractNumId="29" w15:restartNumberingAfterBreak="0">
    <w:nsid w:val="758A731E"/>
    <w:multiLevelType w:val="hybridMultilevel"/>
    <w:tmpl w:val="333C1482"/>
    <w:lvl w:ilvl="0" w:tplc="080C0011">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30" w15:restartNumberingAfterBreak="0">
    <w:nsid w:val="75CB3705"/>
    <w:multiLevelType w:val="hybridMultilevel"/>
    <w:tmpl w:val="E496F46A"/>
    <w:lvl w:ilvl="0" w:tplc="451EFF3A">
      <w:start w:val="1"/>
      <w:numFmt w:val="decimal"/>
      <w:lvlText w:val="%1)"/>
      <w:lvlJc w:val="left"/>
      <w:pPr>
        <w:ind w:left="1080" w:hanging="360"/>
      </w:pPr>
    </w:lvl>
    <w:lvl w:ilvl="1" w:tplc="FDFAE9B2">
      <w:start w:val="1"/>
      <w:numFmt w:val="decimal"/>
      <w:lvlText w:val="%2)"/>
      <w:lvlJc w:val="left"/>
      <w:pPr>
        <w:ind w:left="1080" w:hanging="360"/>
      </w:pPr>
    </w:lvl>
    <w:lvl w:ilvl="2" w:tplc="CEBE0524">
      <w:start w:val="1"/>
      <w:numFmt w:val="decimal"/>
      <w:lvlText w:val="%3)"/>
      <w:lvlJc w:val="left"/>
      <w:pPr>
        <w:ind w:left="1080" w:hanging="360"/>
      </w:pPr>
    </w:lvl>
    <w:lvl w:ilvl="3" w:tplc="713C8154">
      <w:start w:val="1"/>
      <w:numFmt w:val="decimal"/>
      <w:lvlText w:val="%4)"/>
      <w:lvlJc w:val="left"/>
      <w:pPr>
        <w:ind w:left="1080" w:hanging="360"/>
      </w:pPr>
    </w:lvl>
    <w:lvl w:ilvl="4" w:tplc="D54C7C1A">
      <w:start w:val="1"/>
      <w:numFmt w:val="decimal"/>
      <w:lvlText w:val="%5)"/>
      <w:lvlJc w:val="left"/>
      <w:pPr>
        <w:ind w:left="1080" w:hanging="360"/>
      </w:pPr>
    </w:lvl>
    <w:lvl w:ilvl="5" w:tplc="80B63968">
      <w:start w:val="1"/>
      <w:numFmt w:val="decimal"/>
      <w:lvlText w:val="%6)"/>
      <w:lvlJc w:val="left"/>
      <w:pPr>
        <w:ind w:left="1080" w:hanging="360"/>
      </w:pPr>
    </w:lvl>
    <w:lvl w:ilvl="6" w:tplc="B6B84940">
      <w:start w:val="1"/>
      <w:numFmt w:val="decimal"/>
      <w:lvlText w:val="%7)"/>
      <w:lvlJc w:val="left"/>
      <w:pPr>
        <w:ind w:left="1080" w:hanging="360"/>
      </w:pPr>
    </w:lvl>
    <w:lvl w:ilvl="7" w:tplc="7DE667E8">
      <w:start w:val="1"/>
      <w:numFmt w:val="decimal"/>
      <w:lvlText w:val="%8)"/>
      <w:lvlJc w:val="left"/>
      <w:pPr>
        <w:ind w:left="1080" w:hanging="360"/>
      </w:pPr>
    </w:lvl>
    <w:lvl w:ilvl="8" w:tplc="A59A967A">
      <w:start w:val="1"/>
      <w:numFmt w:val="decimal"/>
      <w:lvlText w:val="%9)"/>
      <w:lvlJc w:val="left"/>
      <w:pPr>
        <w:ind w:left="1080" w:hanging="360"/>
      </w:pPr>
    </w:lvl>
  </w:abstractNum>
  <w:abstractNum w:abstractNumId="31" w15:restartNumberingAfterBreak="0">
    <w:nsid w:val="7A403EC3"/>
    <w:multiLevelType w:val="hybridMultilevel"/>
    <w:tmpl w:val="F9F25B80"/>
    <w:lvl w:ilvl="0" w:tplc="9A9CBDB2">
      <w:start w:val="1"/>
      <w:numFmt w:val="decimal"/>
      <w:lvlText w:val="%1)"/>
      <w:lvlJc w:val="left"/>
      <w:pPr>
        <w:ind w:left="1080" w:hanging="360"/>
      </w:pPr>
    </w:lvl>
    <w:lvl w:ilvl="1" w:tplc="00F649E0">
      <w:start w:val="1"/>
      <w:numFmt w:val="decimal"/>
      <w:lvlText w:val="%2)"/>
      <w:lvlJc w:val="left"/>
      <w:pPr>
        <w:ind w:left="1080" w:hanging="360"/>
      </w:pPr>
    </w:lvl>
    <w:lvl w:ilvl="2" w:tplc="718A56B4">
      <w:start w:val="1"/>
      <w:numFmt w:val="decimal"/>
      <w:lvlText w:val="%3)"/>
      <w:lvlJc w:val="left"/>
      <w:pPr>
        <w:ind w:left="1080" w:hanging="360"/>
      </w:pPr>
    </w:lvl>
    <w:lvl w:ilvl="3" w:tplc="A7482018">
      <w:start w:val="1"/>
      <w:numFmt w:val="decimal"/>
      <w:lvlText w:val="%4)"/>
      <w:lvlJc w:val="left"/>
      <w:pPr>
        <w:ind w:left="1080" w:hanging="360"/>
      </w:pPr>
    </w:lvl>
    <w:lvl w:ilvl="4" w:tplc="A2621B38">
      <w:start w:val="1"/>
      <w:numFmt w:val="decimal"/>
      <w:lvlText w:val="%5)"/>
      <w:lvlJc w:val="left"/>
      <w:pPr>
        <w:ind w:left="1080" w:hanging="360"/>
      </w:pPr>
    </w:lvl>
    <w:lvl w:ilvl="5" w:tplc="983E056A">
      <w:start w:val="1"/>
      <w:numFmt w:val="decimal"/>
      <w:lvlText w:val="%6)"/>
      <w:lvlJc w:val="left"/>
      <w:pPr>
        <w:ind w:left="1080" w:hanging="360"/>
      </w:pPr>
    </w:lvl>
    <w:lvl w:ilvl="6" w:tplc="13B09886">
      <w:start w:val="1"/>
      <w:numFmt w:val="decimal"/>
      <w:lvlText w:val="%7)"/>
      <w:lvlJc w:val="left"/>
      <w:pPr>
        <w:ind w:left="1080" w:hanging="360"/>
      </w:pPr>
    </w:lvl>
    <w:lvl w:ilvl="7" w:tplc="C87E2622">
      <w:start w:val="1"/>
      <w:numFmt w:val="decimal"/>
      <w:lvlText w:val="%8)"/>
      <w:lvlJc w:val="left"/>
      <w:pPr>
        <w:ind w:left="1080" w:hanging="360"/>
      </w:pPr>
    </w:lvl>
    <w:lvl w:ilvl="8" w:tplc="3AE4BFAC">
      <w:start w:val="1"/>
      <w:numFmt w:val="decimal"/>
      <w:lvlText w:val="%9)"/>
      <w:lvlJc w:val="left"/>
      <w:pPr>
        <w:ind w:left="1080" w:hanging="360"/>
      </w:pPr>
    </w:lvl>
  </w:abstractNum>
  <w:abstractNum w:abstractNumId="32" w15:restartNumberingAfterBreak="0">
    <w:nsid w:val="7B832F00"/>
    <w:multiLevelType w:val="hybridMultilevel"/>
    <w:tmpl w:val="9B9C289C"/>
    <w:lvl w:ilvl="0" w:tplc="57CCC818">
      <w:start w:val="1"/>
      <w:numFmt w:val="decimal"/>
      <w:lvlText w:val="%1)"/>
      <w:lvlJc w:val="left"/>
      <w:pPr>
        <w:ind w:left="1080" w:hanging="360"/>
      </w:pPr>
    </w:lvl>
    <w:lvl w:ilvl="1" w:tplc="DAD23D46">
      <w:start w:val="1"/>
      <w:numFmt w:val="decimal"/>
      <w:lvlText w:val="%2)"/>
      <w:lvlJc w:val="left"/>
      <w:pPr>
        <w:ind w:left="1080" w:hanging="360"/>
      </w:pPr>
    </w:lvl>
    <w:lvl w:ilvl="2" w:tplc="057252EA">
      <w:start w:val="1"/>
      <w:numFmt w:val="decimal"/>
      <w:lvlText w:val="%3)"/>
      <w:lvlJc w:val="left"/>
      <w:pPr>
        <w:ind w:left="1080" w:hanging="360"/>
      </w:pPr>
    </w:lvl>
    <w:lvl w:ilvl="3" w:tplc="52702200">
      <w:start w:val="1"/>
      <w:numFmt w:val="decimal"/>
      <w:lvlText w:val="%4)"/>
      <w:lvlJc w:val="left"/>
      <w:pPr>
        <w:ind w:left="1080" w:hanging="360"/>
      </w:pPr>
    </w:lvl>
    <w:lvl w:ilvl="4" w:tplc="9D60D5A8">
      <w:start w:val="1"/>
      <w:numFmt w:val="decimal"/>
      <w:lvlText w:val="%5)"/>
      <w:lvlJc w:val="left"/>
      <w:pPr>
        <w:ind w:left="1080" w:hanging="360"/>
      </w:pPr>
    </w:lvl>
    <w:lvl w:ilvl="5" w:tplc="193A21BA">
      <w:start w:val="1"/>
      <w:numFmt w:val="decimal"/>
      <w:lvlText w:val="%6)"/>
      <w:lvlJc w:val="left"/>
      <w:pPr>
        <w:ind w:left="1080" w:hanging="360"/>
      </w:pPr>
    </w:lvl>
    <w:lvl w:ilvl="6" w:tplc="6736FA0A">
      <w:start w:val="1"/>
      <w:numFmt w:val="decimal"/>
      <w:lvlText w:val="%7)"/>
      <w:lvlJc w:val="left"/>
      <w:pPr>
        <w:ind w:left="1080" w:hanging="360"/>
      </w:pPr>
    </w:lvl>
    <w:lvl w:ilvl="7" w:tplc="0FC2CF38">
      <w:start w:val="1"/>
      <w:numFmt w:val="decimal"/>
      <w:lvlText w:val="%8)"/>
      <w:lvlJc w:val="left"/>
      <w:pPr>
        <w:ind w:left="1080" w:hanging="360"/>
      </w:pPr>
    </w:lvl>
    <w:lvl w:ilvl="8" w:tplc="2CB0D0CA">
      <w:start w:val="1"/>
      <w:numFmt w:val="decimal"/>
      <w:lvlText w:val="%9)"/>
      <w:lvlJc w:val="left"/>
      <w:pPr>
        <w:ind w:left="1080" w:hanging="360"/>
      </w:pPr>
    </w:lvl>
  </w:abstractNum>
  <w:abstractNum w:abstractNumId="33" w15:restartNumberingAfterBreak="0">
    <w:nsid w:val="7CC613B6"/>
    <w:multiLevelType w:val="hybridMultilevel"/>
    <w:tmpl w:val="B48628C4"/>
    <w:lvl w:ilvl="0" w:tplc="080C0011">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num w:numId="1" w16cid:durableId="648678493">
    <w:abstractNumId w:val="16"/>
  </w:num>
  <w:num w:numId="2" w16cid:durableId="2079159611">
    <w:abstractNumId w:val="21"/>
  </w:num>
  <w:num w:numId="3" w16cid:durableId="219026593">
    <w:abstractNumId w:val="13"/>
  </w:num>
  <w:num w:numId="4" w16cid:durableId="406196828">
    <w:abstractNumId w:val="14"/>
  </w:num>
  <w:num w:numId="5" w16cid:durableId="1516846545">
    <w:abstractNumId w:val="15"/>
  </w:num>
  <w:num w:numId="6" w16cid:durableId="1973512860">
    <w:abstractNumId w:val="29"/>
  </w:num>
  <w:num w:numId="7" w16cid:durableId="1386374505">
    <w:abstractNumId w:val="20"/>
  </w:num>
  <w:num w:numId="8" w16cid:durableId="627080855">
    <w:abstractNumId w:val="33"/>
  </w:num>
  <w:num w:numId="9" w16cid:durableId="1837721675">
    <w:abstractNumId w:val="6"/>
  </w:num>
  <w:num w:numId="10" w16cid:durableId="108937613">
    <w:abstractNumId w:val="18"/>
  </w:num>
  <w:num w:numId="11" w16cid:durableId="1292860679">
    <w:abstractNumId w:val="22"/>
  </w:num>
  <w:num w:numId="12" w16cid:durableId="1111708259">
    <w:abstractNumId w:val="10"/>
  </w:num>
  <w:num w:numId="13" w16cid:durableId="398014883">
    <w:abstractNumId w:val="0"/>
  </w:num>
  <w:num w:numId="14" w16cid:durableId="88815642">
    <w:abstractNumId w:val="12"/>
  </w:num>
  <w:num w:numId="15" w16cid:durableId="172039322">
    <w:abstractNumId w:val="31"/>
  </w:num>
  <w:num w:numId="16" w16cid:durableId="1579560981">
    <w:abstractNumId w:val="27"/>
  </w:num>
  <w:num w:numId="17" w16cid:durableId="2123762398">
    <w:abstractNumId w:val="4"/>
  </w:num>
  <w:num w:numId="18" w16cid:durableId="395133172">
    <w:abstractNumId w:val="5"/>
  </w:num>
  <w:num w:numId="19" w16cid:durableId="228469088">
    <w:abstractNumId w:val="28"/>
  </w:num>
  <w:num w:numId="20" w16cid:durableId="1810970783">
    <w:abstractNumId w:val="25"/>
  </w:num>
  <w:num w:numId="21" w16cid:durableId="847868246">
    <w:abstractNumId w:val="26"/>
  </w:num>
  <w:num w:numId="22" w16cid:durableId="951984031">
    <w:abstractNumId w:val="23"/>
  </w:num>
  <w:num w:numId="23" w16cid:durableId="452603579">
    <w:abstractNumId w:val="11"/>
  </w:num>
  <w:num w:numId="24" w16cid:durableId="1641108610">
    <w:abstractNumId w:val="3"/>
  </w:num>
  <w:num w:numId="25" w16cid:durableId="251207688">
    <w:abstractNumId w:val="30"/>
  </w:num>
  <w:num w:numId="26" w16cid:durableId="621496052">
    <w:abstractNumId w:val="9"/>
  </w:num>
  <w:num w:numId="27" w16cid:durableId="1430389713">
    <w:abstractNumId w:val="17"/>
  </w:num>
  <w:num w:numId="28" w16cid:durableId="719089523">
    <w:abstractNumId w:val="2"/>
  </w:num>
  <w:num w:numId="29" w16cid:durableId="1727487390">
    <w:abstractNumId w:val="1"/>
  </w:num>
  <w:num w:numId="30" w16cid:durableId="92164108">
    <w:abstractNumId w:val="8"/>
  </w:num>
  <w:num w:numId="31" w16cid:durableId="455804995">
    <w:abstractNumId w:val="7"/>
  </w:num>
  <w:num w:numId="32" w16cid:durableId="109789095">
    <w:abstractNumId w:val="24"/>
  </w:num>
  <w:num w:numId="33" w16cid:durableId="1764767351">
    <w:abstractNumId w:val="19"/>
  </w:num>
  <w:num w:numId="34" w16cid:durableId="74306285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pzrdzr2tzt0ge5xr952tzop0exssa29s0x&quot;&gt;My EndNote Library&lt;record-ids&gt;&lt;item&gt;644&lt;/item&gt;&lt;item&gt;1759&lt;/item&gt;&lt;item&gt;1760&lt;/item&gt;&lt;item&gt;1761&lt;/item&gt;&lt;item&gt;1762&lt;/item&gt;&lt;item&gt;1763&lt;/item&gt;&lt;item&gt;1764&lt;/item&gt;&lt;item&gt;1765&lt;/item&gt;&lt;item&gt;1779&lt;/item&gt;&lt;item&gt;1780&lt;/item&gt;&lt;item&gt;1781&lt;/item&gt;&lt;item&gt;1784&lt;/item&gt;&lt;item&gt;1785&lt;/item&gt;&lt;item&gt;1786&lt;/item&gt;&lt;item&gt;1788&lt;/item&gt;&lt;item&gt;1789&lt;/item&gt;&lt;item&gt;1792&lt;/item&gt;&lt;item&gt;1793&lt;/item&gt;&lt;item&gt;1795&lt;/item&gt;&lt;item&gt;1796&lt;/item&gt;&lt;item&gt;1797&lt;/item&gt;&lt;item&gt;1798&lt;/item&gt;&lt;item&gt;1799&lt;/item&gt;&lt;item&gt;1800&lt;/item&gt;&lt;item&gt;1801&lt;/item&gt;&lt;item&gt;1802&lt;/item&gt;&lt;item&gt;1803&lt;/item&gt;&lt;item&gt;1804&lt;/item&gt;&lt;item&gt;1805&lt;/item&gt;&lt;item&gt;1806&lt;/item&gt;&lt;item&gt;1807&lt;/item&gt;&lt;item&gt;1808&lt;/item&gt;&lt;item&gt;1809&lt;/item&gt;&lt;item&gt;1810&lt;/item&gt;&lt;item&gt;1811&lt;/item&gt;&lt;item&gt;1812&lt;/item&gt;&lt;item&gt;1813&lt;/item&gt;&lt;item&gt;1814&lt;/item&gt;&lt;item&gt;1815&lt;/item&gt;&lt;item&gt;1816&lt;/item&gt;&lt;item&gt;1817&lt;/item&gt;&lt;item&gt;1818&lt;/item&gt;&lt;item&gt;1819&lt;/item&gt;&lt;item&gt;1820&lt;/item&gt;&lt;item&gt;1821&lt;/item&gt;&lt;item&gt;1822&lt;/item&gt;&lt;/record-ids&gt;&lt;/item&gt;&lt;/Libraries&gt;"/>
  </w:docVars>
  <w:rsids>
    <w:rsidRoot w:val="005E6427"/>
    <w:rsid w:val="000108E5"/>
    <w:rsid w:val="0002019C"/>
    <w:rsid w:val="000229B6"/>
    <w:rsid w:val="000250AB"/>
    <w:rsid w:val="00026B37"/>
    <w:rsid w:val="0004138E"/>
    <w:rsid w:val="00047C00"/>
    <w:rsid w:val="00057DFC"/>
    <w:rsid w:val="000623B5"/>
    <w:rsid w:val="000663F8"/>
    <w:rsid w:val="0006662B"/>
    <w:rsid w:val="00071D92"/>
    <w:rsid w:val="00071DDF"/>
    <w:rsid w:val="000777EE"/>
    <w:rsid w:val="00082041"/>
    <w:rsid w:val="00086BDB"/>
    <w:rsid w:val="000A369E"/>
    <w:rsid w:val="000B3767"/>
    <w:rsid w:val="000B52ED"/>
    <w:rsid w:val="000B6E1C"/>
    <w:rsid w:val="000C44B9"/>
    <w:rsid w:val="000D0472"/>
    <w:rsid w:val="000D483A"/>
    <w:rsid w:val="000F427C"/>
    <w:rsid w:val="00101A03"/>
    <w:rsid w:val="00105E1E"/>
    <w:rsid w:val="0011348C"/>
    <w:rsid w:val="00113CA9"/>
    <w:rsid w:val="00120F1B"/>
    <w:rsid w:val="001424E5"/>
    <w:rsid w:val="00161E82"/>
    <w:rsid w:val="00167243"/>
    <w:rsid w:val="00177558"/>
    <w:rsid w:val="00191D89"/>
    <w:rsid w:val="001A59DD"/>
    <w:rsid w:val="001B33BA"/>
    <w:rsid w:val="001C025D"/>
    <w:rsid w:val="001C55BA"/>
    <w:rsid w:val="001E423A"/>
    <w:rsid w:val="001F307A"/>
    <w:rsid w:val="001F3722"/>
    <w:rsid w:val="0020099F"/>
    <w:rsid w:val="002349ED"/>
    <w:rsid w:val="00241159"/>
    <w:rsid w:val="00251AA9"/>
    <w:rsid w:val="002676B5"/>
    <w:rsid w:val="0028287E"/>
    <w:rsid w:val="002844C7"/>
    <w:rsid w:val="00287EA9"/>
    <w:rsid w:val="00295BF1"/>
    <w:rsid w:val="002A7AFE"/>
    <w:rsid w:val="002C21C9"/>
    <w:rsid w:val="002C3D0B"/>
    <w:rsid w:val="002D312A"/>
    <w:rsid w:val="002E02F3"/>
    <w:rsid w:val="002F717D"/>
    <w:rsid w:val="003226C3"/>
    <w:rsid w:val="00331737"/>
    <w:rsid w:val="00332C25"/>
    <w:rsid w:val="0033751F"/>
    <w:rsid w:val="00341FAA"/>
    <w:rsid w:val="00345D9B"/>
    <w:rsid w:val="003463E0"/>
    <w:rsid w:val="00355A6B"/>
    <w:rsid w:val="003A3E14"/>
    <w:rsid w:val="003C65D1"/>
    <w:rsid w:val="003C7060"/>
    <w:rsid w:val="003D3273"/>
    <w:rsid w:val="003D7491"/>
    <w:rsid w:val="00404978"/>
    <w:rsid w:val="004168D3"/>
    <w:rsid w:val="00416B94"/>
    <w:rsid w:val="00431444"/>
    <w:rsid w:val="00436F97"/>
    <w:rsid w:val="0044695C"/>
    <w:rsid w:val="00455EBA"/>
    <w:rsid w:val="00464B79"/>
    <w:rsid w:val="00466329"/>
    <w:rsid w:val="004730B0"/>
    <w:rsid w:val="00474E20"/>
    <w:rsid w:val="00484A2E"/>
    <w:rsid w:val="00497B11"/>
    <w:rsid w:val="004A3F57"/>
    <w:rsid w:val="004B11C5"/>
    <w:rsid w:val="004B37BE"/>
    <w:rsid w:val="004B55D8"/>
    <w:rsid w:val="004D5A24"/>
    <w:rsid w:val="004F4EDD"/>
    <w:rsid w:val="00501865"/>
    <w:rsid w:val="005040CA"/>
    <w:rsid w:val="005069F4"/>
    <w:rsid w:val="00510E31"/>
    <w:rsid w:val="00516960"/>
    <w:rsid w:val="00516B44"/>
    <w:rsid w:val="00525A29"/>
    <w:rsid w:val="005328F2"/>
    <w:rsid w:val="005744C7"/>
    <w:rsid w:val="005839BF"/>
    <w:rsid w:val="0058529D"/>
    <w:rsid w:val="00586F8B"/>
    <w:rsid w:val="005A1353"/>
    <w:rsid w:val="005A6CCB"/>
    <w:rsid w:val="005B7D12"/>
    <w:rsid w:val="005C1064"/>
    <w:rsid w:val="005E52AE"/>
    <w:rsid w:val="005E6427"/>
    <w:rsid w:val="005F5AEF"/>
    <w:rsid w:val="0060554C"/>
    <w:rsid w:val="0061208B"/>
    <w:rsid w:val="00624AEC"/>
    <w:rsid w:val="00632857"/>
    <w:rsid w:val="006478CA"/>
    <w:rsid w:val="00655DC1"/>
    <w:rsid w:val="00666908"/>
    <w:rsid w:val="00671155"/>
    <w:rsid w:val="00685C43"/>
    <w:rsid w:val="006912F8"/>
    <w:rsid w:val="00692E3E"/>
    <w:rsid w:val="006B05C9"/>
    <w:rsid w:val="006B6E3F"/>
    <w:rsid w:val="006E6D9B"/>
    <w:rsid w:val="006F5F12"/>
    <w:rsid w:val="00705933"/>
    <w:rsid w:val="007066ED"/>
    <w:rsid w:val="00712D23"/>
    <w:rsid w:val="00714513"/>
    <w:rsid w:val="00732EDE"/>
    <w:rsid w:val="00747223"/>
    <w:rsid w:val="007870E4"/>
    <w:rsid w:val="007951FF"/>
    <w:rsid w:val="00795729"/>
    <w:rsid w:val="007A2199"/>
    <w:rsid w:val="007A56C2"/>
    <w:rsid w:val="007B2093"/>
    <w:rsid w:val="007D1838"/>
    <w:rsid w:val="007D34C5"/>
    <w:rsid w:val="007D4980"/>
    <w:rsid w:val="007D748F"/>
    <w:rsid w:val="007F73DC"/>
    <w:rsid w:val="00801665"/>
    <w:rsid w:val="00811697"/>
    <w:rsid w:val="008144D4"/>
    <w:rsid w:val="00821BAF"/>
    <w:rsid w:val="00831ABF"/>
    <w:rsid w:val="00841E51"/>
    <w:rsid w:val="00846ACC"/>
    <w:rsid w:val="00860F09"/>
    <w:rsid w:val="00864139"/>
    <w:rsid w:val="0089112B"/>
    <w:rsid w:val="0089722D"/>
    <w:rsid w:val="008A7714"/>
    <w:rsid w:val="008C6FA3"/>
    <w:rsid w:val="008D3FF6"/>
    <w:rsid w:val="008D6496"/>
    <w:rsid w:val="008D7EA4"/>
    <w:rsid w:val="008E725E"/>
    <w:rsid w:val="008F01AE"/>
    <w:rsid w:val="0090081E"/>
    <w:rsid w:val="0090507D"/>
    <w:rsid w:val="00906D85"/>
    <w:rsid w:val="00907D0E"/>
    <w:rsid w:val="00922DE0"/>
    <w:rsid w:val="0093321C"/>
    <w:rsid w:val="00934328"/>
    <w:rsid w:val="00941DED"/>
    <w:rsid w:val="00960E89"/>
    <w:rsid w:val="00970078"/>
    <w:rsid w:val="00980D61"/>
    <w:rsid w:val="00981727"/>
    <w:rsid w:val="00981DC0"/>
    <w:rsid w:val="0098459A"/>
    <w:rsid w:val="00994B87"/>
    <w:rsid w:val="009A2927"/>
    <w:rsid w:val="009C5AB3"/>
    <w:rsid w:val="009D515A"/>
    <w:rsid w:val="009D6185"/>
    <w:rsid w:val="009E10EE"/>
    <w:rsid w:val="009F2AA4"/>
    <w:rsid w:val="00A2263E"/>
    <w:rsid w:val="00A31F51"/>
    <w:rsid w:val="00A37562"/>
    <w:rsid w:val="00A57E9B"/>
    <w:rsid w:val="00A71BD7"/>
    <w:rsid w:val="00A75493"/>
    <w:rsid w:val="00A7752A"/>
    <w:rsid w:val="00A84746"/>
    <w:rsid w:val="00A85AC5"/>
    <w:rsid w:val="00A96294"/>
    <w:rsid w:val="00AA007A"/>
    <w:rsid w:val="00AA4CF9"/>
    <w:rsid w:val="00AB11E8"/>
    <w:rsid w:val="00AB7AC0"/>
    <w:rsid w:val="00AC0489"/>
    <w:rsid w:val="00AC3A53"/>
    <w:rsid w:val="00AC6F82"/>
    <w:rsid w:val="00AD754D"/>
    <w:rsid w:val="00AE7469"/>
    <w:rsid w:val="00B00BEF"/>
    <w:rsid w:val="00B07360"/>
    <w:rsid w:val="00B1721D"/>
    <w:rsid w:val="00B27D2F"/>
    <w:rsid w:val="00B57303"/>
    <w:rsid w:val="00B73C4C"/>
    <w:rsid w:val="00B77C90"/>
    <w:rsid w:val="00B87A55"/>
    <w:rsid w:val="00BA350F"/>
    <w:rsid w:val="00BA6F1F"/>
    <w:rsid w:val="00BE6EA1"/>
    <w:rsid w:val="00C00730"/>
    <w:rsid w:val="00C02C83"/>
    <w:rsid w:val="00C04216"/>
    <w:rsid w:val="00C05743"/>
    <w:rsid w:val="00C15DFA"/>
    <w:rsid w:val="00C208FE"/>
    <w:rsid w:val="00C23E07"/>
    <w:rsid w:val="00C242D8"/>
    <w:rsid w:val="00C472FC"/>
    <w:rsid w:val="00C66236"/>
    <w:rsid w:val="00C70F05"/>
    <w:rsid w:val="00C717F3"/>
    <w:rsid w:val="00C735C5"/>
    <w:rsid w:val="00C944B0"/>
    <w:rsid w:val="00C956A3"/>
    <w:rsid w:val="00C96726"/>
    <w:rsid w:val="00C97C99"/>
    <w:rsid w:val="00CA67AA"/>
    <w:rsid w:val="00CB1B79"/>
    <w:rsid w:val="00CB7C5E"/>
    <w:rsid w:val="00CD4C62"/>
    <w:rsid w:val="00CF5614"/>
    <w:rsid w:val="00D11744"/>
    <w:rsid w:val="00D342CF"/>
    <w:rsid w:val="00D60B61"/>
    <w:rsid w:val="00D83F42"/>
    <w:rsid w:val="00D93FFB"/>
    <w:rsid w:val="00DA77DC"/>
    <w:rsid w:val="00DB53D5"/>
    <w:rsid w:val="00E004FE"/>
    <w:rsid w:val="00E163BB"/>
    <w:rsid w:val="00E24154"/>
    <w:rsid w:val="00E27123"/>
    <w:rsid w:val="00E30F98"/>
    <w:rsid w:val="00E35C3D"/>
    <w:rsid w:val="00E435FD"/>
    <w:rsid w:val="00E46486"/>
    <w:rsid w:val="00E60DA0"/>
    <w:rsid w:val="00E62BDB"/>
    <w:rsid w:val="00E754BF"/>
    <w:rsid w:val="00E87404"/>
    <w:rsid w:val="00E92685"/>
    <w:rsid w:val="00EA0112"/>
    <w:rsid w:val="00EA2853"/>
    <w:rsid w:val="00EA7BD5"/>
    <w:rsid w:val="00EB5A64"/>
    <w:rsid w:val="00EC3928"/>
    <w:rsid w:val="00EC4CA7"/>
    <w:rsid w:val="00EC537D"/>
    <w:rsid w:val="00EF190D"/>
    <w:rsid w:val="00EF277F"/>
    <w:rsid w:val="00F01D23"/>
    <w:rsid w:val="00F05101"/>
    <w:rsid w:val="00F17666"/>
    <w:rsid w:val="00F26B92"/>
    <w:rsid w:val="00F30120"/>
    <w:rsid w:val="00F34CB1"/>
    <w:rsid w:val="00F87E7E"/>
    <w:rsid w:val="00F933FF"/>
    <w:rsid w:val="00FA307E"/>
    <w:rsid w:val="00FA47FD"/>
    <w:rsid w:val="00FB1669"/>
    <w:rsid w:val="00FB7F93"/>
    <w:rsid w:val="00FC53D0"/>
    <w:rsid w:val="00FC54F9"/>
    <w:rsid w:val="00FD7A17"/>
    <w:rsid w:val="00FF0BB4"/>
    <w:rsid w:val="00FF4724"/>
    <w:rsid w:val="00FF4F47"/>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1BFA9"/>
  <w15:chartTrackingRefBased/>
  <w15:docId w15:val="{1AE9D170-AD95-4C08-8036-C4EF1092B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Titre1">
    <w:name w:val="heading 1"/>
    <w:basedOn w:val="Normal"/>
    <w:next w:val="Normal"/>
    <w:link w:val="Titre1Car"/>
    <w:uiPriority w:val="9"/>
    <w:qFormat/>
    <w:rsid w:val="005E642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unhideWhenUsed/>
    <w:qFormat/>
    <w:rsid w:val="005E642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unhideWhenUsed/>
    <w:qFormat/>
    <w:rsid w:val="005E6427"/>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5E6427"/>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5E6427"/>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5E6427"/>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5E6427"/>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5E6427"/>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5E6427"/>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E6427"/>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rsid w:val="005E6427"/>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rsid w:val="005E6427"/>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5E6427"/>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5E6427"/>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5E6427"/>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5E6427"/>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5E6427"/>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5E6427"/>
    <w:rPr>
      <w:rFonts w:eastAsiaTheme="majorEastAsia" w:cstheme="majorBidi"/>
      <w:color w:val="272727" w:themeColor="text1" w:themeTint="D8"/>
    </w:rPr>
  </w:style>
  <w:style w:type="paragraph" w:styleId="Titre">
    <w:name w:val="Title"/>
    <w:basedOn w:val="Normal"/>
    <w:next w:val="Normal"/>
    <w:link w:val="TitreCar"/>
    <w:uiPriority w:val="10"/>
    <w:qFormat/>
    <w:rsid w:val="005E64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E6427"/>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5E6427"/>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5E6427"/>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5E6427"/>
    <w:pPr>
      <w:spacing w:before="160"/>
      <w:jc w:val="center"/>
    </w:pPr>
    <w:rPr>
      <w:i/>
      <w:iCs/>
      <w:color w:val="404040" w:themeColor="text1" w:themeTint="BF"/>
    </w:rPr>
  </w:style>
  <w:style w:type="character" w:customStyle="1" w:styleId="CitationCar">
    <w:name w:val="Citation Car"/>
    <w:basedOn w:val="Policepardfaut"/>
    <w:link w:val="Citation"/>
    <w:uiPriority w:val="29"/>
    <w:rsid w:val="005E6427"/>
    <w:rPr>
      <w:i/>
      <w:iCs/>
      <w:color w:val="404040" w:themeColor="text1" w:themeTint="BF"/>
    </w:rPr>
  </w:style>
  <w:style w:type="paragraph" w:styleId="Paragraphedeliste">
    <w:name w:val="List Paragraph"/>
    <w:basedOn w:val="Normal"/>
    <w:uiPriority w:val="34"/>
    <w:qFormat/>
    <w:rsid w:val="005E6427"/>
    <w:pPr>
      <w:ind w:left="720"/>
      <w:contextualSpacing/>
    </w:pPr>
  </w:style>
  <w:style w:type="character" w:styleId="Accentuationintense">
    <w:name w:val="Intense Emphasis"/>
    <w:basedOn w:val="Policepardfaut"/>
    <w:uiPriority w:val="21"/>
    <w:qFormat/>
    <w:rsid w:val="005E6427"/>
    <w:rPr>
      <w:i/>
      <w:iCs/>
      <w:color w:val="2F5496" w:themeColor="accent1" w:themeShade="BF"/>
    </w:rPr>
  </w:style>
  <w:style w:type="paragraph" w:styleId="Citationintense">
    <w:name w:val="Intense Quote"/>
    <w:basedOn w:val="Normal"/>
    <w:next w:val="Normal"/>
    <w:link w:val="CitationintenseCar"/>
    <w:uiPriority w:val="30"/>
    <w:qFormat/>
    <w:rsid w:val="005E642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5E6427"/>
    <w:rPr>
      <w:i/>
      <w:iCs/>
      <w:color w:val="2F5496" w:themeColor="accent1" w:themeShade="BF"/>
    </w:rPr>
  </w:style>
  <w:style w:type="character" w:styleId="Rfrenceintense">
    <w:name w:val="Intense Reference"/>
    <w:basedOn w:val="Policepardfaut"/>
    <w:uiPriority w:val="32"/>
    <w:qFormat/>
    <w:rsid w:val="005E6427"/>
    <w:rPr>
      <w:b/>
      <w:bCs/>
      <w:smallCaps/>
      <w:color w:val="2F5496" w:themeColor="accent1" w:themeShade="BF"/>
      <w:spacing w:val="5"/>
    </w:rPr>
  </w:style>
  <w:style w:type="character" w:styleId="Marquedecommentaire">
    <w:name w:val="annotation reference"/>
    <w:basedOn w:val="Policepardfaut"/>
    <w:uiPriority w:val="99"/>
    <w:semiHidden/>
    <w:unhideWhenUsed/>
    <w:rsid w:val="00331737"/>
    <w:rPr>
      <w:sz w:val="16"/>
      <w:szCs w:val="16"/>
    </w:rPr>
  </w:style>
  <w:style w:type="paragraph" w:styleId="Commentaire">
    <w:name w:val="annotation text"/>
    <w:basedOn w:val="Normal"/>
    <w:link w:val="CommentaireCar"/>
    <w:uiPriority w:val="99"/>
    <w:unhideWhenUsed/>
    <w:rsid w:val="00331737"/>
    <w:pPr>
      <w:spacing w:after="200" w:line="240" w:lineRule="auto"/>
    </w:pPr>
    <w:rPr>
      <w:kern w:val="0"/>
      <w:sz w:val="20"/>
      <w:szCs w:val="20"/>
      <w14:ligatures w14:val="none"/>
    </w:rPr>
  </w:style>
  <w:style w:type="character" w:customStyle="1" w:styleId="CommentaireCar">
    <w:name w:val="Commentaire Car"/>
    <w:basedOn w:val="Policepardfaut"/>
    <w:link w:val="Commentaire"/>
    <w:uiPriority w:val="99"/>
    <w:rsid w:val="00331737"/>
    <w:rPr>
      <w:kern w:val="0"/>
      <w:sz w:val="20"/>
      <w:szCs w:val="20"/>
      <w14:ligatures w14:val="none"/>
    </w:rPr>
  </w:style>
  <w:style w:type="paragraph" w:styleId="Objetducommentaire">
    <w:name w:val="annotation subject"/>
    <w:basedOn w:val="Commentaire"/>
    <w:next w:val="Commentaire"/>
    <w:link w:val="ObjetducommentaireCar"/>
    <w:uiPriority w:val="99"/>
    <w:semiHidden/>
    <w:unhideWhenUsed/>
    <w:rsid w:val="001424E5"/>
    <w:pPr>
      <w:spacing w:after="160"/>
    </w:pPr>
    <w:rPr>
      <w:b/>
      <w:bCs/>
      <w:kern w:val="2"/>
      <w14:ligatures w14:val="standardContextual"/>
    </w:rPr>
  </w:style>
  <w:style w:type="character" w:customStyle="1" w:styleId="ObjetducommentaireCar">
    <w:name w:val="Objet du commentaire Car"/>
    <w:basedOn w:val="CommentaireCar"/>
    <w:link w:val="Objetducommentaire"/>
    <w:uiPriority w:val="99"/>
    <w:semiHidden/>
    <w:rsid w:val="001424E5"/>
    <w:rPr>
      <w:b/>
      <w:bCs/>
      <w:kern w:val="0"/>
      <w:sz w:val="20"/>
      <w:szCs w:val="20"/>
      <w14:ligatures w14:val="none"/>
    </w:rPr>
  </w:style>
  <w:style w:type="character" w:styleId="Lienhypertexte">
    <w:name w:val="Hyperlink"/>
    <w:basedOn w:val="Policepardfaut"/>
    <w:uiPriority w:val="99"/>
    <w:unhideWhenUsed/>
    <w:rsid w:val="001424E5"/>
    <w:rPr>
      <w:color w:val="0563C1" w:themeColor="hyperlink"/>
      <w:u w:val="single"/>
    </w:rPr>
  </w:style>
  <w:style w:type="character" w:customStyle="1" w:styleId="Mentionnonrsolue1">
    <w:name w:val="Mention non résolue1"/>
    <w:basedOn w:val="Policepardfaut"/>
    <w:uiPriority w:val="99"/>
    <w:semiHidden/>
    <w:unhideWhenUsed/>
    <w:rsid w:val="001424E5"/>
    <w:rPr>
      <w:color w:val="605E5C"/>
      <w:shd w:val="clear" w:color="auto" w:fill="E1DFDD"/>
    </w:rPr>
  </w:style>
  <w:style w:type="table" w:styleId="Grilledutableau">
    <w:name w:val="Table Grid"/>
    <w:basedOn w:val="TableauNormal"/>
    <w:uiPriority w:val="59"/>
    <w:rsid w:val="00AB1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8459A"/>
    <w:rPr>
      <w:rFonts w:ascii="Times New Roman" w:hAnsi="Times New Roman" w:cs="Times New Roman"/>
      <w:sz w:val="24"/>
      <w:szCs w:val="24"/>
    </w:rPr>
  </w:style>
  <w:style w:type="character" w:styleId="Lienhypertextesuivivisit">
    <w:name w:val="FollowedHyperlink"/>
    <w:basedOn w:val="Policepardfaut"/>
    <w:uiPriority w:val="99"/>
    <w:semiHidden/>
    <w:unhideWhenUsed/>
    <w:rsid w:val="00CB7C5E"/>
    <w:rPr>
      <w:color w:val="954F72" w:themeColor="followedHyperlink"/>
      <w:u w:val="single"/>
    </w:rPr>
  </w:style>
  <w:style w:type="paragraph" w:styleId="En-tte">
    <w:name w:val="header"/>
    <w:basedOn w:val="Normal"/>
    <w:link w:val="En-tteCar"/>
    <w:uiPriority w:val="99"/>
    <w:unhideWhenUsed/>
    <w:rsid w:val="00D342CF"/>
    <w:pPr>
      <w:tabs>
        <w:tab w:val="center" w:pos="4536"/>
        <w:tab w:val="right" w:pos="9072"/>
      </w:tabs>
      <w:spacing w:after="0" w:line="240" w:lineRule="auto"/>
    </w:pPr>
  </w:style>
  <w:style w:type="character" w:customStyle="1" w:styleId="En-tteCar">
    <w:name w:val="En-tête Car"/>
    <w:basedOn w:val="Policepardfaut"/>
    <w:link w:val="En-tte"/>
    <w:uiPriority w:val="99"/>
    <w:rsid w:val="00D342CF"/>
  </w:style>
  <w:style w:type="paragraph" w:styleId="Pieddepage">
    <w:name w:val="footer"/>
    <w:basedOn w:val="Normal"/>
    <w:link w:val="PieddepageCar"/>
    <w:uiPriority w:val="99"/>
    <w:unhideWhenUsed/>
    <w:rsid w:val="00D342C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342CF"/>
  </w:style>
  <w:style w:type="character" w:styleId="lev">
    <w:name w:val="Strong"/>
    <w:basedOn w:val="Policepardfaut"/>
    <w:uiPriority w:val="22"/>
    <w:qFormat/>
    <w:rsid w:val="0002019C"/>
    <w:rPr>
      <w:b/>
      <w:bCs/>
    </w:rPr>
  </w:style>
  <w:style w:type="paragraph" w:styleId="Rvision">
    <w:name w:val="Revision"/>
    <w:hidden/>
    <w:uiPriority w:val="99"/>
    <w:semiHidden/>
    <w:rsid w:val="00994B87"/>
    <w:pPr>
      <w:spacing w:after="0" w:line="240" w:lineRule="auto"/>
    </w:pPr>
  </w:style>
  <w:style w:type="paragraph" w:styleId="Textedebulles">
    <w:name w:val="Balloon Text"/>
    <w:basedOn w:val="Normal"/>
    <w:link w:val="TextedebullesCar"/>
    <w:uiPriority w:val="99"/>
    <w:semiHidden/>
    <w:unhideWhenUsed/>
    <w:rsid w:val="00416B9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16B94"/>
    <w:rPr>
      <w:rFonts w:ascii="Segoe UI" w:hAnsi="Segoe UI" w:cs="Segoe UI"/>
      <w:sz w:val="18"/>
      <w:szCs w:val="18"/>
    </w:rPr>
  </w:style>
  <w:style w:type="character" w:customStyle="1" w:styleId="Mentionnonrsolue2">
    <w:name w:val="Mention non résolue2"/>
    <w:basedOn w:val="Policepardfaut"/>
    <w:uiPriority w:val="99"/>
    <w:semiHidden/>
    <w:unhideWhenUsed/>
    <w:rsid w:val="000623B5"/>
    <w:rPr>
      <w:color w:val="605E5C"/>
      <w:shd w:val="clear" w:color="auto" w:fill="E1DFDD"/>
    </w:rPr>
  </w:style>
  <w:style w:type="paragraph" w:customStyle="1" w:styleId="EndNoteBibliographyTitle">
    <w:name w:val="EndNote Bibliography Title"/>
    <w:basedOn w:val="Normal"/>
    <w:link w:val="EndNoteBibliographyTitleCar"/>
    <w:rsid w:val="0058529D"/>
    <w:pPr>
      <w:spacing w:after="0"/>
      <w:jc w:val="center"/>
    </w:pPr>
    <w:rPr>
      <w:rFonts w:ascii="Calibri" w:hAnsi="Calibri" w:cs="Calibri"/>
      <w:noProof/>
    </w:rPr>
  </w:style>
  <w:style w:type="character" w:customStyle="1" w:styleId="EndNoteBibliographyTitleCar">
    <w:name w:val="EndNote Bibliography Title Car"/>
    <w:basedOn w:val="Policepardfaut"/>
    <w:link w:val="EndNoteBibliographyTitle"/>
    <w:rsid w:val="0058529D"/>
    <w:rPr>
      <w:rFonts w:ascii="Calibri" w:hAnsi="Calibri" w:cs="Calibri"/>
      <w:noProof/>
      <w:lang w:val="en-US"/>
    </w:rPr>
  </w:style>
  <w:style w:type="paragraph" w:customStyle="1" w:styleId="EndNoteBibliography">
    <w:name w:val="EndNote Bibliography"/>
    <w:basedOn w:val="Normal"/>
    <w:link w:val="EndNoteBibliographyCar"/>
    <w:rsid w:val="0058529D"/>
    <w:pPr>
      <w:spacing w:line="240" w:lineRule="auto"/>
    </w:pPr>
    <w:rPr>
      <w:rFonts w:ascii="Calibri" w:hAnsi="Calibri" w:cs="Calibri"/>
      <w:noProof/>
    </w:rPr>
  </w:style>
  <w:style w:type="character" w:customStyle="1" w:styleId="EndNoteBibliographyCar">
    <w:name w:val="EndNote Bibliography Car"/>
    <w:basedOn w:val="Policepardfaut"/>
    <w:link w:val="EndNoteBibliography"/>
    <w:rsid w:val="0058529D"/>
    <w:rPr>
      <w:rFonts w:ascii="Calibri" w:hAnsi="Calibri" w:cs="Calibri"/>
      <w:noProof/>
      <w:lang w:val="en-US"/>
    </w:rPr>
  </w:style>
  <w:style w:type="character" w:styleId="Mentionnonrsolue">
    <w:name w:val="Unresolved Mention"/>
    <w:basedOn w:val="Policepardfaut"/>
    <w:uiPriority w:val="99"/>
    <w:semiHidden/>
    <w:unhideWhenUsed/>
    <w:rsid w:val="007A56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0E006-3B85-43E1-A12E-6E99800A0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2</Pages>
  <Words>18036</Words>
  <Characters>99204</Characters>
  <Application>Microsoft Office Word</Application>
  <DocSecurity>0</DocSecurity>
  <Lines>826</Lines>
  <Paragraphs>2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y buckinx</dc:creator>
  <cp:keywords/>
  <dc:description/>
  <cp:lastModifiedBy>fanny buckinx</cp:lastModifiedBy>
  <cp:revision>2</cp:revision>
  <dcterms:created xsi:type="dcterms:W3CDTF">2025-12-25T20:17:00Z</dcterms:created>
  <dcterms:modified xsi:type="dcterms:W3CDTF">2025-12-25T20:17:00Z</dcterms:modified>
</cp:coreProperties>
</file>